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5D9933" w14:textId="57A69B2D" w:rsidR="00E11191" w:rsidRDefault="00A01D05" w:rsidP="00224FCB">
      <w:pPr>
        <w:rPr>
          <w:b/>
          <w:bCs/>
          <w:iCs/>
          <w:color w:val="000000" w:themeColor="text1"/>
          <w:sz w:val="26"/>
          <w:szCs w:val="26"/>
        </w:rPr>
      </w:pPr>
      <w:commentRangeStart w:id="0"/>
      <w:ins w:id="1" w:author="Albi Celaj" w:date="2018-12-03T16:46:00Z">
        <w:r>
          <w:rPr>
            <w:b/>
            <w:bCs/>
            <w:iCs/>
            <w:color w:val="000000" w:themeColor="text1"/>
            <w:sz w:val="26"/>
            <w:szCs w:val="26"/>
          </w:rPr>
          <w:softHyphen/>
        </w:r>
      </w:ins>
      <w:r w:rsidR="00C53891" w:rsidRPr="00C53891">
        <w:rPr>
          <w:b/>
          <w:bCs/>
          <w:iCs/>
          <w:color w:val="000000" w:themeColor="text1"/>
          <w:sz w:val="26"/>
          <w:szCs w:val="26"/>
        </w:rPr>
        <w:t xml:space="preserve">Deciphering complex traits </w:t>
      </w:r>
      <w:r w:rsidR="004210F6">
        <w:rPr>
          <w:b/>
          <w:bCs/>
          <w:iCs/>
          <w:color w:val="000000" w:themeColor="text1"/>
          <w:sz w:val="26"/>
          <w:szCs w:val="26"/>
        </w:rPr>
        <w:t xml:space="preserve">with </w:t>
      </w:r>
      <w:r w:rsidR="00C53891" w:rsidRPr="00C53891">
        <w:rPr>
          <w:b/>
          <w:bCs/>
          <w:iCs/>
          <w:color w:val="000000" w:themeColor="text1"/>
          <w:sz w:val="26"/>
          <w:szCs w:val="26"/>
        </w:rPr>
        <w:t>deep combinatorial genetic analysis</w:t>
      </w:r>
      <w:commentRangeEnd w:id="0"/>
      <w:r w:rsidR="006748EA">
        <w:rPr>
          <w:rStyle w:val="CommentReference"/>
          <w:rFonts w:asciiTheme="minorHAnsi" w:hAnsiTheme="minorHAnsi" w:cstheme="minorBidi"/>
        </w:rPr>
        <w:commentReference w:id="0"/>
      </w:r>
    </w:p>
    <w:p w14:paraId="6A3031F2" w14:textId="77777777" w:rsidR="00752A7A" w:rsidRPr="00233F15" w:rsidRDefault="00752A7A" w:rsidP="00224FCB">
      <w:pPr>
        <w:rPr>
          <w:b/>
          <w:bCs/>
          <w:iCs/>
          <w:color w:val="000000" w:themeColor="text1"/>
          <w:sz w:val="28"/>
        </w:rPr>
      </w:pPr>
    </w:p>
    <w:p w14:paraId="6E4D6A63" w14:textId="4D1435EA" w:rsidR="00094A15" w:rsidRPr="00233F15" w:rsidRDefault="00094A15" w:rsidP="00094A15">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Pr="00233F15">
        <w:rPr>
          <w:bCs/>
          <w:iCs/>
          <w:color w:val="000000" w:themeColor="text1"/>
        </w:rPr>
        <w:t>, Marinella Gebbia</w:t>
      </w:r>
      <w:r w:rsidRPr="00233F15">
        <w:rPr>
          <w:bCs/>
          <w:iCs/>
          <w:color w:val="000000" w:themeColor="text1"/>
          <w:vertAlign w:val="superscript"/>
        </w:rPr>
        <w:t>1</w:t>
      </w:r>
      <w:r w:rsidRPr="00233F15">
        <w:rPr>
          <w:bCs/>
          <w:iCs/>
          <w:color w:val="000000" w:themeColor="text1"/>
        </w:rPr>
        <w:t>, Louai Musa</w:t>
      </w:r>
      <w:r w:rsidR="00583AF9" w:rsidRPr="00233F15">
        <w:rPr>
          <w:bCs/>
          <w:iCs/>
          <w:color w:val="000000" w:themeColor="text1"/>
          <w:vertAlign w:val="superscript"/>
        </w:rPr>
        <w:t>1</w:t>
      </w:r>
      <w:r w:rsidRPr="00233F15">
        <w:rPr>
          <w:bCs/>
          <w:iCs/>
          <w:color w:val="000000" w:themeColor="text1"/>
        </w:rPr>
        <w:t xml:space="preserve">, Atina </w:t>
      </w:r>
      <w:r w:rsidR="00583AF9">
        <w:rPr>
          <w:bCs/>
          <w:iCs/>
          <w:color w:val="000000" w:themeColor="text1"/>
        </w:rPr>
        <w:t xml:space="preserve">G. </w:t>
      </w:r>
      <w:r w:rsidRPr="00233F15">
        <w:rPr>
          <w:bCs/>
          <w:iCs/>
          <w:color w:val="000000" w:themeColor="text1"/>
        </w:rPr>
        <w:t>Cote</w:t>
      </w:r>
      <w:r w:rsidRPr="00233F15">
        <w:rPr>
          <w:bCs/>
          <w:iCs/>
          <w:color w:val="000000" w:themeColor="text1"/>
          <w:vertAlign w:val="superscript"/>
        </w:rPr>
        <w:t>2</w:t>
      </w:r>
      <w:r w:rsidRPr="00233F15">
        <w:rPr>
          <w:bCs/>
          <w:iCs/>
          <w:color w:val="000000" w:themeColor="text1"/>
        </w:rPr>
        <w:t xml:space="preserve">, </w:t>
      </w:r>
      <w:r w:rsidR="00583AF9">
        <w:rPr>
          <w:bCs/>
          <w:iCs/>
          <w:color w:val="000000" w:themeColor="text1"/>
        </w:rPr>
        <w:t>Jamie Snider</w:t>
      </w:r>
      <w:r w:rsidR="00583AF9" w:rsidRPr="00233F15">
        <w:rPr>
          <w:bCs/>
          <w:iCs/>
          <w:color w:val="000000" w:themeColor="text1"/>
          <w:vertAlign w:val="superscript"/>
        </w:rPr>
        <w:t>1</w:t>
      </w:r>
      <w:r w:rsidR="00583AF9">
        <w:rPr>
          <w:bCs/>
          <w:iCs/>
          <w:color w:val="000000" w:themeColor="text1"/>
        </w:rPr>
        <w:t>, Victoria Wong</w:t>
      </w:r>
      <w:r w:rsidR="00583AF9" w:rsidRPr="004D2831">
        <w:rPr>
          <w:bCs/>
          <w:iCs/>
          <w:color w:val="000000" w:themeColor="text1"/>
          <w:sz w:val="22"/>
          <w:vertAlign w:val="superscript"/>
        </w:rPr>
        <w:t>1</w:t>
      </w:r>
      <w:r w:rsidR="00583AF9">
        <w:rPr>
          <w:bCs/>
          <w:iCs/>
          <w:color w:val="000000" w:themeColor="text1"/>
        </w:rPr>
        <w:t xml:space="preserve">, </w:t>
      </w:r>
      <w:r w:rsidRPr="00233F15">
        <w:rPr>
          <w:bCs/>
          <w:iCs/>
          <w:color w:val="000000" w:themeColor="text1"/>
        </w:rPr>
        <w:t>Minjeong Ko</w:t>
      </w:r>
      <w:r w:rsidR="00583AF9" w:rsidRPr="00233F15">
        <w:rPr>
          <w:bCs/>
          <w:iCs/>
          <w:color w:val="000000" w:themeColor="text1"/>
          <w:vertAlign w:val="superscript"/>
        </w:rPr>
        <w:t>1,2,</w:t>
      </w:r>
      <w:r w:rsidR="00583AF9">
        <w:rPr>
          <w:bCs/>
          <w:iCs/>
          <w:color w:val="000000" w:themeColor="text1"/>
          <w:vertAlign w:val="superscript"/>
        </w:rPr>
        <w:t>4</w:t>
      </w:r>
      <w:r w:rsidRPr="00233F15">
        <w:rPr>
          <w:bCs/>
          <w:iCs/>
          <w:color w:val="000000" w:themeColor="text1"/>
        </w:rPr>
        <w:t xml:space="preserve">, Tiffany </w:t>
      </w:r>
      <w:r w:rsidR="00583AF9" w:rsidRPr="00233F15">
        <w:rPr>
          <w:bCs/>
          <w:iCs/>
          <w:color w:val="000000" w:themeColor="text1"/>
        </w:rPr>
        <w:t>Fong</w:t>
      </w:r>
      <w:r w:rsidR="00583AF9">
        <w:rPr>
          <w:bCs/>
          <w:iCs/>
          <w:color w:val="000000" w:themeColor="text1"/>
          <w:vertAlign w:val="superscript"/>
        </w:rPr>
        <w:t>1</w:t>
      </w:r>
      <w:r w:rsidRPr="00233F15">
        <w:rPr>
          <w:bCs/>
          <w:iCs/>
          <w:color w:val="000000" w:themeColor="text1"/>
        </w:rPr>
        <w:t xml:space="preserve">, </w:t>
      </w:r>
      <w:r>
        <w:rPr>
          <w:bCs/>
          <w:iCs/>
          <w:color w:val="000000" w:themeColor="text1"/>
        </w:rPr>
        <w:t>Paul Bansal</w:t>
      </w:r>
      <w:r w:rsidRPr="004210F6">
        <w:rPr>
          <w:bCs/>
          <w:iCs/>
          <w:color w:val="000000" w:themeColor="text1"/>
          <w:vertAlign w:val="superscript"/>
        </w:rPr>
        <w:t>1,2</w:t>
      </w:r>
      <w:r>
        <w:rPr>
          <w:bCs/>
          <w:iCs/>
          <w:color w:val="000000" w:themeColor="text1"/>
        </w:rPr>
        <w:t>, Jo</w:t>
      </w:r>
      <w:r w:rsidR="00583AF9">
        <w:rPr>
          <w:bCs/>
          <w:iCs/>
          <w:color w:val="000000" w:themeColor="text1"/>
        </w:rPr>
        <w:t>seph</w:t>
      </w:r>
      <w:r>
        <w:rPr>
          <w:bCs/>
          <w:iCs/>
          <w:color w:val="000000" w:themeColor="text1"/>
        </w:rPr>
        <w:t xml:space="preserve"> </w:t>
      </w:r>
      <w:r w:rsidR="00583AF9">
        <w:rPr>
          <w:bCs/>
          <w:iCs/>
          <w:color w:val="000000" w:themeColor="text1"/>
        </w:rPr>
        <w:t xml:space="preserve">C. </w:t>
      </w:r>
      <w:r>
        <w:rPr>
          <w:bCs/>
          <w:iCs/>
          <w:color w:val="000000" w:themeColor="text1"/>
        </w:rPr>
        <w:t>Mellor</w:t>
      </w:r>
      <w:r w:rsidRPr="004D2831">
        <w:rPr>
          <w:bCs/>
          <w:iCs/>
          <w:color w:val="000000" w:themeColor="text1"/>
          <w:sz w:val="22"/>
          <w:vertAlign w:val="superscript"/>
        </w:rPr>
        <w:t>1</w:t>
      </w:r>
      <w:r>
        <w:rPr>
          <w:bCs/>
          <w:iCs/>
          <w:color w:val="000000" w:themeColor="text1"/>
        </w:rPr>
        <w:t xml:space="preserve">, </w:t>
      </w:r>
      <w:r w:rsidRPr="00233F15">
        <w:rPr>
          <w:bCs/>
          <w:iCs/>
          <w:color w:val="000000" w:themeColor="text1"/>
        </w:rPr>
        <w:t xml:space="preserve">Gireesh </w:t>
      </w:r>
      <w:r w:rsidR="00583AF9" w:rsidRPr="00233F15">
        <w:rPr>
          <w:bCs/>
          <w:iCs/>
          <w:color w:val="000000" w:themeColor="text1"/>
        </w:rPr>
        <w:t>Seesankar</w:t>
      </w:r>
      <w:r w:rsidR="00583AF9">
        <w:rPr>
          <w:bCs/>
          <w:iCs/>
          <w:color w:val="000000" w:themeColor="text1"/>
          <w:vertAlign w:val="superscript"/>
        </w:rPr>
        <w:t>1</w:t>
      </w:r>
      <w:r w:rsidRPr="00233F15">
        <w:rPr>
          <w:bCs/>
          <w:iCs/>
          <w:color w:val="000000" w:themeColor="text1"/>
        </w:rPr>
        <w:t xml:space="preserve">, </w:t>
      </w:r>
      <w:r>
        <w:rPr>
          <w:bCs/>
          <w:iCs/>
          <w:color w:val="000000" w:themeColor="text1"/>
        </w:rPr>
        <w:t xml:space="preserve">Maria </w:t>
      </w:r>
      <w:r w:rsidR="00583AF9">
        <w:rPr>
          <w:bCs/>
          <w:iCs/>
          <w:color w:val="000000" w:themeColor="text1"/>
        </w:rPr>
        <w:t>Nguyen</w:t>
      </w:r>
      <w:r w:rsidR="00583AF9">
        <w:rPr>
          <w:bCs/>
          <w:iCs/>
          <w:color w:val="000000" w:themeColor="text1"/>
          <w:sz w:val="22"/>
          <w:vertAlign w:val="superscript"/>
        </w:rPr>
        <w:t>1</w:t>
      </w:r>
      <w:r>
        <w:rPr>
          <w:bCs/>
          <w:iCs/>
          <w:color w:val="000000" w:themeColor="text1"/>
        </w:rPr>
        <w:t xml:space="preserve">, </w:t>
      </w:r>
      <w:r w:rsidRPr="00233F15">
        <w:rPr>
          <w:bCs/>
          <w:iCs/>
          <w:color w:val="000000" w:themeColor="text1"/>
        </w:rPr>
        <w:t>Shijie Zhou</w:t>
      </w:r>
      <w:r w:rsidRPr="00233F15">
        <w:rPr>
          <w:bCs/>
          <w:iCs/>
          <w:color w:val="000000" w:themeColor="text1"/>
          <w:vertAlign w:val="superscript"/>
        </w:rPr>
        <w:t>1</w:t>
      </w:r>
      <w:r w:rsidR="00583AF9">
        <w:rPr>
          <w:bCs/>
          <w:iCs/>
          <w:color w:val="000000" w:themeColor="text1"/>
          <w:vertAlign w:val="superscript"/>
        </w:rPr>
        <w:t>,3</w:t>
      </w:r>
      <w:r>
        <w:rPr>
          <w:bCs/>
          <w:iCs/>
          <w:color w:val="000000" w:themeColor="text1"/>
        </w:rPr>
        <w:t>, Igor Stagljar</w:t>
      </w:r>
      <w:r w:rsidRPr="004D2831">
        <w:rPr>
          <w:bCs/>
          <w:iCs/>
          <w:color w:val="000000" w:themeColor="text1"/>
          <w:sz w:val="22"/>
          <w:vertAlign w:val="superscript"/>
        </w:rPr>
        <w:t>1</w:t>
      </w:r>
      <w:r w:rsidR="00583AF9">
        <w:rPr>
          <w:bCs/>
          <w:iCs/>
          <w:color w:val="000000" w:themeColor="text1"/>
          <w:sz w:val="22"/>
          <w:vertAlign w:val="superscript"/>
        </w:rPr>
        <w:t>,3,5</w:t>
      </w:r>
      <w:r>
        <w:rPr>
          <w:bCs/>
          <w:iCs/>
          <w:color w:val="000000" w:themeColor="text1"/>
        </w:rPr>
        <w:t xml:space="preserve">, </w:t>
      </w:r>
      <w:r w:rsidR="00583AF9">
        <w:rPr>
          <w:bCs/>
          <w:iCs/>
          <w:color w:val="000000" w:themeColor="text1"/>
        </w:rPr>
        <w:t>Yo Suzuki</w:t>
      </w:r>
      <w:r w:rsidR="003A6FED" w:rsidRPr="009D6422">
        <w:rPr>
          <w:bCs/>
          <w:iCs/>
          <w:color w:val="000000" w:themeColor="text1"/>
          <w:vertAlign w:val="superscript"/>
        </w:rPr>
        <w:t>6</w:t>
      </w:r>
      <w:r w:rsidR="00583AF9">
        <w:rPr>
          <w:bCs/>
          <w:iCs/>
          <w:color w:val="000000" w:themeColor="text1"/>
        </w:rPr>
        <w:t xml:space="preserve">, </w:t>
      </w:r>
      <w:r w:rsidRPr="00233F15">
        <w:rPr>
          <w:bCs/>
          <w:iCs/>
          <w:color w:val="000000" w:themeColor="text1"/>
        </w:rPr>
        <w:t xml:space="preserve">Nozomu </w:t>
      </w:r>
      <w:r w:rsidR="003A6FED" w:rsidRPr="00233F15">
        <w:rPr>
          <w:bCs/>
          <w:iCs/>
          <w:color w:val="000000" w:themeColor="text1"/>
        </w:rPr>
        <w:t>Yachie</w:t>
      </w:r>
      <w:r w:rsidR="003A6FED">
        <w:rPr>
          <w:bCs/>
          <w:iCs/>
          <w:color w:val="000000" w:themeColor="text1"/>
          <w:vertAlign w:val="superscript"/>
        </w:rPr>
        <w:t>1</w:t>
      </w:r>
      <w:r w:rsidRPr="00233F15">
        <w:rPr>
          <w:bCs/>
          <w:iCs/>
          <w:color w:val="000000" w:themeColor="text1"/>
          <w:vertAlign w:val="superscript"/>
        </w:rPr>
        <w:t>,</w:t>
      </w:r>
      <w:r w:rsidR="003A6FED">
        <w:rPr>
          <w:bCs/>
          <w:iCs/>
          <w:color w:val="000000" w:themeColor="text1"/>
          <w:vertAlign w:val="superscript"/>
        </w:rPr>
        <w:t>6,7</w:t>
      </w:r>
      <w:r>
        <w:rPr>
          <w:bCs/>
          <w:iCs/>
          <w:color w:val="000000" w:themeColor="text1"/>
          <w:vertAlign w:val="superscript"/>
        </w:rPr>
        <w:t>,</w:t>
      </w:r>
      <w:r w:rsidR="003A6FED">
        <w:rPr>
          <w:bCs/>
          <w:iCs/>
          <w:color w:val="000000" w:themeColor="text1"/>
          <w:vertAlign w:val="superscript"/>
        </w:rPr>
        <w:t>8,9,10,*</w:t>
      </w:r>
      <w:r w:rsidRPr="00233F15">
        <w:rPr>
          <w:bCs/>
          <w:iCs/>
          <w:color w:val="000000" w:themeColor="text1"/>
        </w:rPr>
        <w:t>,</w:t>
      </w:r>
      <w:r>
        <w:rPr>
          <w:bCs/>
          <w:iCs/>
          <w:color w:val="000000" w:themeColor="text1"/>
        </w:rPr>
        <w:t xml:space="preserve"> and</w:t>
      </w:r>
      <w:r w:rsidRPr="00233F15">
        <w:rPr>
          <w:bCs/>
          <w:iCs/>
          <w:color w:val="000000" w:themeColor="text1"/>
        </w:rPr>
        <w:t xml:space="preserve"> Frederick </w:t>
      </w:r>
      <w:r>
        <w:rPr>
          <w:bCs/>
          <w:iCs/>
          <w:color w:val="000000" w:themeColor="text1"/>
        </w:rPr>
        <w:t xml:space="preserve">P. </w:t>
      </w:r>
      <w:r w:rsidRPr="00233F15">
        <w:rPr>
          <w:bCs/>
          <w:iCs/>
          <w:color w:val="000000" w:themeColor="text1"/>
        </w:rPr>
        <w:t>Roth</w:t>
      </w:r>
      <w:r w:rsidRPr="00233F15">
        <w:rPr>
          <w:bCs/>
          <w:iCs/>
          <w:color w:val="000000" w:themeColor="text1"/>
          <w:vertAlign w:val="superscript"/>
        </w:rPr>
        <w:t>1,2,3,</w:t>
      </w:r>
      <w:r w:rsidR="003A6FED">
        <w:rPr>
          <w:bCs/>
          <w:iCs/>
          <w:color w:val="000000" w:themeColor="text1"/>
          <w:vertAlign w:val="superscript"/>
        </w:rPr>
        <w:t>6,</w:t>
      </w:r>
      <w:r>
        <w:rPr>
          <w:bCs/>
          <w:iCs/>
          <w:color w:val="000000" w:themeColor="text1"/>
          <w:vertAlign w:val="superscript"/>
        </w:rPr>
        <w:t>9</w:t>
      </w:r>
      <w:r w:rsidRPr="00233F15">
        <w:rPr>
          <w:bCs/>
          <w:iCs/>
          <w:color w:val="000000" w:themeColor="text1"/>
          <w:vertAlign w:val="superscript"/>
        </w:rPr>
        <w:t>,</w:t>
      </w:r>
      <w:r w:rsidR="003A6FED">
        <w:rPr>
          <w:bCs/>
          <w:iCs/>
          <w:color w:val="000000" w:themeColor="text1"/>
          <w:vertAlign w:val="superscript"/>
        </w:rPr>
        <w:t>11</w:t>
      </w:r>
      <w:r>
        <w:rPr>
          <w:bCs/>
          <w:iCs/>
          <w:color w:val="000000" w:themeColor="text1"/>
          <w:vertAlign w:val="superscript"/>
        </w:rPr>
        <w:t>,</w:t>
      </w:r>
      <w:r w:rsidR="003A6FED">
        <w:rPr>
          <w:bCs/>
          <w:iCs/>
          <w:color w:val="000000" w:themeColor="text1"/>
          <w:vertAlign w:val="superscript"/>
        </w:rPr>
        <w:t>12 *</w:t>
      </w:r>
    </w:p>
    <w:p w14:paraId="2AF75878" w14:textId="77777777" w:rsidR="00094A15" w:rsidRPr="004D2831" w:rsidRDefault="00094A15" w:rsidP="00094A15">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6E09BAD9" w14:textId="77777777" w:rsidR="00094A15" w:rsidRPr="004D2831" w:rsidRDefault="00094A15" w:rsidP="00094A15">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06520D13" w14:textId="77777777" w:rsidR="00094A15" w:rsidRPr="004D2831" w:rsidRDefault="00094A15" w:rsidP="00094A15">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14CC374B" w14:textId="77777777" w:rsidR="00094A15" w:rsidRPr="004D2831" w:rsidRDefault="00094A15" w:rsidP="00094A15">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210BFD2D" w14:textId="14EDE2E2" w:rsidR="00583AF9" w:rsidRDefault="00583AF9" w:rsidP="00094A15">
      <w:pPr>
        <w:rPr>
          <w:bCs/>
          <w:iCs/>
          <w:color w:val="000000" w:themeColor="text1"/>
          <w:sz w:val="22"/>
          <w:vertAlign w:val="superscript"/>
        </w:rPr>
      </w:pPr>
      <w:r>
        <w:rPr>
          <w:bCs/>
          <w:iCs/>
          <w:color w:val="000000" w:themeColor="text1"/>
          <w:sz w:val="22"/>
          <w:vertAlign w:val="superscript"/>
        </w:rPr>
        <w:t>4</w:t>
      </w:r>
      <w:r w:rsidRPr="004D2831">
        <w:rPr>
          <w:bCs/>
          <w:iCs/>
          <w:color w:val="000000" w:themeColor="text1"/>
          <w:sz w:val="22"/>
        </w:rPr>
        <w:t>Department of Computer Science, University of Toronto, Toronto, Ontario, Canada.</w:t>
      </w:r>
    </w:p>
    <w:p w14:paraId="0773E7A4" w14:textId="2755919E" w:rsidR="00583AF9" w:rsidRPr="009D6422" w:rsidRDefault="00583AF9" w:rsidP="00094A15">
      <w:pPr>
        <w:rPr>
          <w:bCs/>
          <w:iCs/>
          <w:color w:val="000000" w:themeColor="text1"/>
          <w:sz w:val="22"/>
        </w:rPr>
      </w:pPr>
      <w:r>
        <w:rPr>
          <w:bCs/>
          <w:iCs/>
          <w:color w:val="000000" w:themeColor="text1"/>
          <w:sz w:val="22"/>
          <w:vertAlign w:val="superscript"/>
        </w:rPr>
        <w:t>5</w:t>
      </w:r>
      <w:r w:rsidRPr="004D2831">
        <w:rPr>
          <w:bCs/>
          <w:iCs/>
          <w:color w:val="000000" w:themeColor="text1"/>
          <w:sz w:val="22"/>
        </w:rPr>
        <w:t xml:space="preserve">Department of </w:t>
      </w:r>
      <w:r>
        <w:rPr>
          <w:bCs/>
          <w:iCs/>
          <w:color w:val="000000" w:themeColor="text1"/>
          <w:sz w:val="22"/>
        </w:rPr>
        <w:t>Biochemistry</w:t>
      </w:r>
      <w:r w:rsidRPr="004D2831">
        <w:rPr>
          <w:bCs/>
          <w:iCs/>
          <w:color w:val="000000" w:themeColor="text1"/>
          <w:sz w:val="22"/>
        </w:rPr>
        <w:t>, University of Toronto, Toronto, Ontario, Canada.</w:t>
      </w:r>
    </w:p>
    <w:p w14:paraId="448116D4" w14:textId="5E0A00FF" w:rsidR="00583AF9" w:rsidRDefault="00583AF9" w:rsidP="00583AF9">
      <w:pPr>
        <w:rPr>
          <w:bCs/>
          <w:iCs/>
          <w:color w:val="000000" w:themeColor="text1"/>
          <w:sz w:val="22"/>
        </w:rPr>
      </w:pPr>
      <w:r>
        <w:rPr>
          <w:bCs/>
          <w:iCs/>
          <w:color w:val="000000" w:themeColor="text1"/>
          <w:sz w:val="22"/>
          <w:vertAlign w:val="superscript"/>
        </w:rPr>
        <w:t>6</w:t>
      </w:r>
      <w:r w:rsidRPr="004D2831">
        <w:rPr>
          <w:bCs/>
          <w:iCs/>
          <w:color w:val="000000" w:themeColor="text1"/>
          <w:sz w:val="22"/>
        </w:rPr>
        <w:t xml:space="preserve">Department of </w:t>
      </w:r>
      <w:r>
        <w:rPr>
          <w:bCs/>
          <w:iCs/>
          <w:color w:val="000000" w:themeColor="text1"/>
          <w:sz w:val="22"/>
        </w:rPr>
        <w:t>Biological Chemistry and Molecular Pharmacology</w:t>
      </w:r>
      <w:r w:rsidRPr="004D2831">
        <w:rPr>
          <w:bCs/>
          <w:iCs/>
          <w:color w:val="000000" w:themeColor="text1"/>
          <w:sz w:val="22"/>
        </w:rPr>
        <w:t xml:space="preserve">, </w:t>
      </w:r>
      <w:r>
        <w:rPr>
          <w:bCs/>
          <w:iCs/>
          <w:color w:val="000000" w:themeColor="text1"/>
          <w:sz w:val="22"/>
        </w:rPr>
        <w:t>Harvard Medical School, Boston, MA</w:t>
      </w:r>
      <w:r w:rsidR="003A6FED">
        <w:rPr>
          <w:bCs/>
          <w:iCs/>
          <w:color w:val="000000" w:themeColor="text1"/>
          <w:sz w:val="22"/>
        </w:rPr>
        <w:t>, USA</w:t>
      </w:r>
      <w:r w:rsidRPr="004D2831">
        <w:rPr>
          <w:bCs/>
          <w:iCs/>
          <w:color w:val="000000" w:themeColor="text1"/>
          <w:sz w:val="22"/>
        </w:rPr>
        <w:t>.</w:t>
      </w:r>
    </w:p>
    <w:p w14:paraId="79720438" w14:textId="1430BC0A" w:rsidR="00094A15" w:rsidRDefault="003A6FED" w:rsidP="00094A15">
      <w:pPr>
        <w:rPr>
          <w:bCs/>
          <w:iCs/>
          <w:color w:val="000000" w:themeColor="text1"/>
          <w:sz w:val="22"/>
        </w:rPr>
      </w:pPr>
      <w:r>
        <w:rPr>
          <w:bCs/>
          <w:iCs/>
          <w:color w:val="000000" w:themeColor="text1"/>
          <w:sz w:val="22"/>
          <w:vertAlign w:val="superscript"/>
        </w:rPr>
        <w:t>7</w:t>
      </w:r>
      <w:r w:rsidR="00583AF9" w:rsidRPr="004D2831">
        <w:rPr>
          <w:bCs/>
          <w:iCs/>
          <w:color w:val="000000" w:themeColor="text1"/>
          <w:sz w:val="22"/>
        </w:rPr>
        <w:t xml:space="preserve">Synthetic </w:t>
      </w:r>
      <w:r w:rsidR="00094A15" w:rsidRPr="004D2831">
        <w:rPr>
          <w:bCs/>
          <w:iCs/>
          <w:color w:val="000000" w:themeColor="text1"/>
          <w:sz w:val="22"/>
        </w:rPr>
        <w:t>Biology Division, Research Center for Advanced Science and Technology, the University of Tokyo, Tokyo, Japan.</w:t>
      </w:r>
    </w:p>
    <w:p w14:paraId="2618DF97" w14:textId="263C8B6E" w:rsidR="00094A15" w:rsidRPr="00925FC8" w:rsidRDefault="003A6FED" w:rsidP="00094A15">
      <w:pPr>
        <w:rPr>
          <w:bCs/>
          <w:iCs/>
          <w:color w:val="000000" w:themeColor="text1"/>
          <w:sz w:val="22"/>
        </w:rPr>
      </w:pPr>
      <w:r>
        <w:rPr>
          <w:bCs/>
          <w:iCs/>
          <w:color w:val="000000" w:themeColor="text1"/>
          <w:sz w:val="22"/>
          <w:vertAlign w:val="superscript"/>
        </w:rPr>
        <w:t>8</w:t>
      </w:r>
      <w:r w:rsidRPr="00B16CEB">
        <w:rPr>
          <w:bCs/>
          <w:iCs/>
          <w:color w:val="000000" w:themeColor="text1"/>
          <w:sz w:val="22"/>
        </w:rPr>
        <w:t xml:space="preserve">Department </w:t>
      </w:r>
      <w:r w:rsidR="00094A15" w:rsidRPr="00B16CEB">
        <w:rPr>
          <w:bCs/>
          <w:iCs/>
          <w:color w:val="000000" w:themeColor="text1"/>
          <w:sz w:val="22"/>
        </w:rPr>
        <w:t>of Biological Sciences, School of Sc</w:t>
      </w:r>
      <w:r w:rsidR="00094A15">
        <w:rPr>
          <w:bCs/>
          <w:iCs/>
          <w:color w:val="000000" w:themeColor="text1"/>
          <w:sz w:val="22"/>
        </w:rPr>
        <w:t>ience, t</w:t>
      </w:r>
      <w:r w:rsidR="00094A15" w:rsidRPr="00B16CEB">
        <w:rPr>
          <w:bCs/>
          <w:iCs/>
          <w:color w:val="000000" w:themeColor="text1"/>
          <w:sz w:val="22"/>
        </w:rPr>
        <w:t>he University of Tokyo, Tokyo, Japan.</w:t>
      </w:r>
    </w:p>
    <w:p w14:paraId="23467874" w14:textId="38160222" w:rsidR="00094A15" w:rsidRPr="00B16CEB" w:rsidRDefault="003A6FED" w:rsidP="00094A15">
      <w:pPr>
        <w:rPr>
          <w:bCs/>
          <w:iCs/>
          <w:color w:val="000000" w:themeColor="text1"/>
          <w:sz w:val="22"/>
        </w:rPr>
      </w:pPr>
      <w:r>
        <w:rPr>
          <w:bCs/>
          <w:iCs/>
          <w:color w:val="000000" w:themeColor="text1"/>
          <w:sz w:val="22"/>
          <w:vertAlign w:val="superscript"/>
          <w:lang w:val="en-GB"/>
        </w:rPr>
        <w:t>9</w:t>
      </w:r>
      <w:r w:rsidRPr="00B16CEB">
        <w:rPr>
          <w:bCs/>
          <w:iCs/>
          <w:color w:val="000000" w:themeColor="text1"/>
          <w:sz w:val="22"/>
        </w:rPr>
        <w:t xml:space="preserve">Institute </w:t>
      </w:r>
      <w:r w:rsidR="00094A15" w:rsidRPr="00B16CEB">
        <w:rPr>
          <w:bCs/>
          <w:iCs/>
          <w:color w:val="000000" w:themeColor="text1"/>
          <w:sz w:val="22"/>
        </w:rPr>
        <w:t>for Advanced Biosciences, Keio University, Tsuruoka, Japan.</w:t>
      </w:r>
    </w:p>
    <w:p w14:paraId="6187B063" w14:textId="62439A17" w:rsidR="00094A15" w:rsidRPr="004D2831" w:rsidRDefault="003A6FED" w:rsidP="00094A15">
      <w:pPr>
        <w:rPr>
          <w:bCs/>
          <w:iCs/>
          <w:color w:val="000000" w:themeColor="text1"/>
          <w:sz w:val="22"/>
        </w:rPr>
      </w:pPr>
      <w:r>
        <w:rPr>
          <w:bCs/>
          <w:iCs/>
          <w:color w:val="000000" w:themeColor="text1"/>
          <w:sz w:val="22"/>
          <w:vertAlign w:val="superscript"/>
        </w:rPr>
        <w:t>10</w:t>
      </w:r>
      <w:r w:rsidRPr="00B16CEB">
        <w:rPr>
          <w:bCs/>
          <w:iCs/>
          <w:color w:val="000000" w:themeColor="text1"/>
          <w:sz w:val="22"/>
        </w:rPr>
        <w:t>PRESTO</w:t>
      </w:r>
      <w:r w:rsidR="00094A15" w:rsidRPr="00B16CEB">
        <w:rPr>
          <w:bCs/>
          <w:iCs/>
          <w:color w:val="000000" w:themeColor="text1"/>
          <w:sz w:val="22"/>
        </w:rPr>
        <w:t>, Japan Science and Technology Agency, Tokyo, Japan.</w:t>
      </w:r>
    </w:p>
    <w:p w14:paraId="2398D1E3" w14:textId="54217266" w:rsidR="00094A15" w:rsidRDefault="003A6FED" w:rsidP="00094A15">
      <w:pPr>
        <w:rPr>
          <w:bCs/>
          <w:iCs/>
          <w:color w:val="000000" w:themeColor="text1"/>
          <w:sz w:val="22"/>
        </w:rPr>
      </w:pPr>
      <w:r>
        <w:rPr>
          <w:bCs/>
          <w:iCs/>
          <w:color w:val="000000" w:themeColor="text1"/>
          <w:sz w:val="22"/>
          <w:vertAlign w:val="superscript"/>
        </w:rPr>
        <w:t>11</w:t>
      </w:r>
      <w:r w:rsidR="00094A15">
        <w:rPr>
          <w:bCs/>
          <w:iCs/>
          <w:color w:val="000000" w:themeColor="text1"/>
          <w:sz w:val="22"/>
        </w:rPr>
        <w:t>Canadian Institute for Advanced Research, Toronto</w:t>
      </w:r>
      <w:r w:rsidR="00094A15" w:rsidRPr="004D2831">
        <w:rPr>
          <w:bCs/>
          <w:iCs/>
          <w:color w:val="000000" w:themeColor="text1"/>
          <w:sz w:val="22"/>
        </w:rPr>
        <w:t>, Ontario, Canada.</w:t>
      </w:r>
    </w:p>
    <w:p w14:paraId="2FDEA501" w14:textId="64559B9A" w:rsidR="003A6FED" w:rsidRPr="003A6FED" w:rsidRDefault="003A6FED" w:rsidP="00094A15">
      <w:pPr>
        <w:rPr>
          <w:bCs/>
          <w:iCs/>
          <w:color w:val="000000" w:themeColor="text1"/>
          <w:sz w:val="22"/>
        </w:rPr>
      </w:pPr>
      <w:r>
        <w:rPr>
          <w:bCs/>
          <w:iCs/>
          <w:color w:val="000000" w:themeColor="text1"/>
          <w:sz w:val="22"/>
          <w:vertAlign w:val="superscript"/>
        </w:rPr>
        <w:t>12</w:t>
      </w:r>
      <w:r>
        <w:rPr>
          <w:bCs/>
          <w:iCs/>
          <w:color w:val="000000" w:themeColor="text1"/>
          <w:sz w:val="22"/>
        </w:rPr>
        <w:t>Lead contact</w:t>
      </w:r>
    </w:p>
    <w:p w14:paraId="386AD19B" w14:textId="5D9AAD4B" w:rsidR="003A6FED" w:rsidRPr="004D2831" w:rsidRDefault="003A6FED" w:rsidP="00094A15">
      <w:pPr>
        <w:rPr>
          <w:bCs/>
          <w:iCs/>
          <w:color w:val="000000" w:themeColor="text1"/>
          <w:sz w:val="22"/>
        </w:rPr>
      </w:pPr>
      <w:r>
        <w:rPr>
          <w:bCs/>
          <w:iCs/>
          <w:color w:val="000000" w:themeColor="text1"/>
          <w:sz w:val="22"/>
          <w:vertAlign w:val="superscript"/>
        </w:rPr>
        <w:t>*</w:t>
      </w:r>
      <w:r>
        <w:rPr>
          <w:bCs/>
          <w:iCs/>
          <w:color w:val="000000" w:themeColor="text1"/>
          <w:sz w:val="22"/>
        </w:rPr>
        <w:t>Correspondence:</w:t>
      </w:r>
      <w:r>
        <w:rPr>
          <w:b/>
          <w:bCs/>
          <w:iCs/>
          <w:color w:val="000000" w:themeColor="text1"/>
          <w:sz w:val="22"/>
        </w:rPr>
        <w:t xml:space="preserve"> </w:t>
      </w:r>
      <w:hyperlink r:id="rId10" w:history="1">
        <w:r w:rsidRPr="000008C7">
          <w:rPr>
            <w:rStyle w:val="Hyperlink"/>
            <w:bCs/>
            <w:iCs/>
            <w:sz w:val="22"/>
          </w:rPr>
          <w:t>fritz.roth@utoronto.ca</w:t>
        </w:r>
      </w:hyperlink>
      <w:r>
        <w:rPr>
          <w:bCs/>
          <w:iCs/>
          <w:color w:val="000000" w:themeColor="text1"/>
          <w:sz w:val="22"/>
        </w:rPr>
        <w:t xml:space="preserve"> (F.P.R.), </w:t>
      </w:r>
      <w:hyperlink r:id="rId11" w:history="1">
        <w:r w:rsidRPr="000008C7">
          <w:rPr>
            <w:rStyle w:val="Hyperlink"/>
            <w:bCs/>
            <w:iCs/>
            <w:sz w:val="22"/>
          </w:rPr>
          <w:t>yachie@synbiol.rcast.u-tokyo.ac.jp</w:t>
        </w:r>
      </w:hyperlink>
      <w:r>
        <w:rPr>
          <w:bCs/>
          <w:iCs/>
          <w:color w:val="000000" w:themeColor="text1"/>
          <w:sz w:val="22"/>
        </w:rPr>
        <w:t xml:space="preserve"> (N.Y.)</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36642C2D" w14:textId="74ACF80F" w:rsidR="00A9408B" w:rsidRDefault="00A9408B" w:rsidP="00815669">
      <w:pPr>
        <w:jc w:val="both"/>
        <w:rPr>
          <w:rFonts w:eastAsia="Times New Roman"/>
        </w:rPr>
      </w:pPr>
    </w:p>
    <w:p w14:paraId="21B9CC65" w14:textId="06B49883" w:rsidR="00815669" w:rsidRDefault="0062058B" w:rsidP="00815669">
      <w:pPr>
        <w:jc w:val="both"/>
        <w:rPr>
          <w:rFonts w:eastAsia="Times New Roman"/>
        </w:rPr>
      </w:pPr>
      <w:r>
        <w:rPr>
          <w:rFonts w:eastAsia="Times New Roman"/>
        </w:rPr>
        <w:t xml:space="preserve">Genetically deciphering complex biological systems requires </w:t>
      </w:r>
      <w:r w:rsidRPr="004059F2">
        <w:rPr>
          <w:rFonts w:eastAsia="Times New Roman"/>
        </w:rPr>
        <w:t>perturbing genes in many different combinations and observing the impact</w:t>
      </w:r>
      <w:r w:rsidR="00454C29">
        <w:rPr>
          <w:rFonts w:eastAsia="Times New Roman"/>
        </w:rPr>
        <w:t>.</w:t>
      </w:r>
      <w:r w:rsidR="00A573FA">
        <w:rPr>
          <w:rFonts w:eastAsia="Times New Roman"/>
        </w:rPr>
        <w:t xml:space="preserve"> </w:t>
      </w:r>
      <w:r w:rsidR="004E0F08">
        <w:rPr>
          <w:rFonts w:eastAsia="Times New Roman"/>
        </w:rPr>
        <w:t>Here, w</w:t>
      </w:r>
      <w:r w:rsidR="00B15EC7" w:rsidRPr="004059F2">
        <w:rPr>
          <w:rFonts w:eastAsia="Times New Roman"/>
        </w:rPr>
        <w:t>e describe a method to efficiently engineer</w:t>
      </w:r>
      <w:r w:rsidR="008B2CEA">
        <w:rPr>
          <w:rFonts w:eastAsia="Times New Roman"/>
        </w:rPr>
        <w:t>, genotype,</w:t>
      </w:r>
      <w:r w:rsidR="00B15EC7" w:rsidRPr="004059F2">
        <w:rPr>
          <w:rFonts w:eastAsia="Times New Roman"/>
        </w:rPr>
        <w:t xml:space="preserve"> and phenotype </w:t>
      </w:r>
      <w:r w:rsidR="000A070F">
        <w:rPr>
          <w:rFonts w:eastAsia="Times New Roman"/>
        </w:rPr>
        <w:t xml:space="preserve">complex </w:t>
      </w:r>
      <w:r w:rsidR="00B15EC7" w:rsidRPr="004059F2">
        <w:rPr>
          <w:rFonts w:eastAsia="Times New Roman"/>
        </w:rPr>
        <w:t>multi-</w:t>
      </w:r>
      <w:r w:rsidR="00B15EC7">
        <w:rPr>
          <w:rFonts w:eastAsia="Times New Roman"/>
        </w:rPr>
        <w:t xml:space="preserve">gene </w:t>
      </w:r>
      <w:r w:rsidR="00B15EC7" w:rsidRPr="004059F2">
        <w:rPr>
          <w:rFonts w:eastAsia="Times New Roman"/>
        </w:rPr>
        <w:t>varian</w:t>
      </w:r>
      <w:r w:rsidR="00896201">
        <w:rPr>
          <w:rFonts w:eastAsia="Times New Roman"/>
        </w:rPr>
        <w:t>t combinations within a target</w:t>
      </w:r>
      <w:r w:rsidR="00B15EC7" w:rsidRPr="004059F2">
        <w:rPr>
          <w:rFonts w:eastAsia="Times New Roman"/>
        </w:rPr>
        <w:t xml:space="preserve"> gene set, enabling a deep combinatorial genetic analysis (DCGA).</w:t>
      </w:r>
      <w:r w:rsidR="00B03BB0">
        <w:rPr>
          <w:rFonts w:eastAsia="Times New Roman"/>
        </w:rPr>
        <w:t xml:space="preserve">  </w:t>
      </w:r>
      <w:r w:rsidR="004931FF">
        <w:rPr>
          <w:rFonts w:eastAsia="Times New Roman"/>
        </w:rPr>
        <w:t>Applying this method to</w:t>
      </w:r>
      <w:r w:rsidR="008B2CEA">
        <w:rPr>
          <w:rFonts w:eastAsia="Times New Roman"/>
        </w:rPr>
        <w:t xml:space="preserve"> 16 yeast ABC transporters, w</w:t>
      </w:r>
      <w:r w:rsidR="00B03BB0">
        <w:rPr>
          <w:rFonts w:eastAsia="Times New Roman"/>
        </w:rPr>
        <w:t>e</w:t>
      </w:r>
      <w:r w:rsidR="004348F6">
        <w:rPr>
          <w:rFonts w:eastAsia="Times New Roman"/>
        </w:rPr>
        <w:t xml:space="preserve"> </w:t>
      </w:r>
      <w:r>
        <w:rPr>
          <w:rFonts w:eastAsia="Times New Roman"/>
        </w:rPr>
        <w:t>generate</w:t>
      </w:r>
      <w:r w:rsidR="008B2CEA">
        <w:rPr>
          <w:rFonts w:eastAsia="Times New Roman"/>
        </w:rPr>
        <w:t xml:space="preserve"> &gt;5</w:t>
      </w:r>
      <w:r w:rsidR="008B2CEA" w:rsidRPr="004059F2">
        <w:rPr>
          <w:rFonts w:eastAsia="Times New Roman"/>
        </w:rPr>
        <w:t>,</w:t>
      </w:r>
      <w:r w:rsidR="008B2CEA">
        <w:rPr>
          <w:rFonts w:eastAsia="Times New Roman"/>
        </w:rPr>
        <w:t>000</w:t>
      </w:r>
      <w:r w:rsidR="008B2CEA" w:rsidRPr="004059F2">
        <w:rPr>
          <w:rFonts w:eastAsia="Times New Roman"/>
        </w:rPr>
        <w:t xml:space="preserve"> </w:t>
      </w:r>
      <w:r w:rsidR="00B03BB0">
        <w:rPr>
          <w:rFonts w:eastAsia="Times New Roman"/>
        </w:rPr>
        <w:t>individually-</w:t>
      </w:r>
      <w:r w:rsidR="00CC12F5">
        <w:rPr>
          <w:rFonts w:eastAsia="Times New Roman"/>
        </w:rPr>
        <w:t xml:space="preserve">genotyped </w:t>
      </w:r>
      <w:r w:rsidR="008B2CEA">
        <w:rPr>
          <w:rFonts w:eastAsia="Times New Roman"/>
        </w:rPr>
        <w:t xml:space="preserve">strains bearing </w:t>
      </w:r>
      <w:r w:rsidR="00E13594">
        <w:rPr>
          <w:rFonts w:eastAsia="Times New Roman"/>
        </w:rPr>
        <w:t>knockouts for random</w:t>
      </w:r>
      <w:r w:rsidR="007068F3">
        <w:rPr>
          <w:rFonts w:eastAsia="Times New Roman"/>
        </w:rPr>
        <w:t xml:space="preserve"> </w:t>
      </w:r>
      <w:r w:rsidR="006E52D6">
        <w:rPr>
          <w:rFonts w:eastAsia="Times New Roman"/>
        </w:rPr>
        <w:t>subsets</w:t>
      </w:r>
      <w:r w:rsidR="006E52D6">
        <w:rPr>
          <w:rFonts w:eastAsia="Times New Roman"/>
        </w:rPr>
        <w:t xml:space="preserve"> of </w:t>
      </w:r>
      <w:r w:rsidR="007068F3">
        <w:rPr>
          <w:rFonts w:eastAsia="Times New Roman"/>
        </w:rPr>
        <w:t>transporter</w:t>
      </w:r>
      <w:r w:rsidR="006E52D6">
        <w:rPr>
          <w:rFonts w:eastAsia="Times New Roman"/>
        </w:rPr>
        <w:t>s</w:t>
      </w:r>
      <w:r w:rsidR="00E52C1F">
        <w:rPr>
          <w:rFonts w:eastAsia="Times New Roman"/>
        </w:rPr>
        <w:t>, and</w:t>
      </w:r>
      <w:r>
        <w:rPr>
          <w:rFonts w:eastAsia="Times New Roman"/>
        </w:rPr>
        <w:t xml:space="preserve"> profile</w:t>
      </w:r>
      <w:r w:rsidR="00CC12F5">
        <w:rPr>
          <w:rFonts w:eastAsia="Times New Roman"/>
        </w:rPr>
        <w:t xml:space="preserve"> each strain for </w:t>
      </w:r>
      <w:r w:rsidR="00815669">
        <w:rPr>
          <w:rFonts w:eastAsia="Times New Roman"/>
        </w:rPr>
        <w:t>resistance to each of 16</w:t>
      </w:r>
      <w:r w:rsidR="00815669" w:rsidRPr="004059F2">
        <w:rPr>
          <w:rFonts w:eastAsia="Times New Roman"/>
        </w:rPr>
        <w:t xml:space="preserve"> </w:t>
      </w:r>
      <w:r w:rsidR="00815669">
        <w:rPr>
          <w:rFonts w:eastAsia="Times New Roman"/>
        </w:rPr>
        <w:t>bioactive compounds (‘drugs’)</w:t>
      </w:r>
      <w:r w:rsidR="00815669" w:rsidRPr="004059F2">
        <w:rPr>
          <w:rFonts w:eastAsia="Times New Roman"/>
        </w:rPr>
        <w:t xml:space="preserve">. </w:t>
      </w:r>
      <w:r w:rsidR="00CC12F5">
        <w:rPr>
          <w:rFonts w:eastAsia="Times New Roman"/>
        </w:rPr>
        <w:t xml:space="preserve"> </w:t>
      </w:r>
      <w:r w:rsidR="00636256">
        <w:rPr>
          <w:rFonts w:eastAsia="Times New Roman"/>
        </w:rPr>
        <w:t xml:space="preserve">DCGA revealed a </w:t>
      </w:r>
      <w:r w:rsidR="00CC12F5">
        <w:rPr>
          <w:rFonts w:eastAsia="Times New Roman"/>
        </w:rPr>
        <w:t xml:space="preserve">complex </w:t>
      </w:r>
      <w:r w:rsidR="0092633C" w:rsidRPr="004059F2">
        <w:rPr>
          <w:rFonts w:eastAsia="Times New Roman"/>
        </w:rPr>
        <w:t>g</w:t>
      </w:r>
      <w:r w:rsidR="0092633C">
        <w:rPr>
          <w:rFonts w:eastAsia="Times New Roman"/>
        </w:rPr>
        <w:t>enotype-to-resistance landscape</w:t>
      </w:r>
      <w:r w:rsidR="00636256">
        <w:rPr>
          <w:rFonts w:eastAsia="Times New Roman"/>
        </w:rPr>
        <w:t>,</w:t>
      </w:r>
      <w:r w:rsidR="0092633C">
        <w:rPr>
          <w:rFonts w:eastAsia="Times New Roman"/>
        </w:rPr>
        <w:t xml:space="preserve"> showing</w:t>
      </w:r>
      <w:r w:rsidR="00CC12F5">
        <w:rPr>
          <w:rFonts w:eastAsia="Times New Roman"/>
        </w:rPr>
        <w:t xml:space="preserve"> high-order</w:t>
      </w:r>
      <w:r w:rsidR="0092633C" w:rsidRPr="004059F2">
        <w:rPr>
          <w:rFonts w:eastAsia="Times New Roman"/>
        </w:rPr>
        <w:t xml:space="preserve"> drug-dependent genetic interactions</w:t>
      </w:r>
      <w:r w:rsidR="0092633C">
        <w:rPr>
          <w:rFonts w:eastAsia="Times New Roman"/>
        </w:rPr>
        <w:t xml:space="preserve"> for 13 of the 16 transporters studied</w:t>
      </w:r>
      <w:r w:rsidR="0092633C" w:rsidRPr="004059F2">
        <w:rPr>
          <w:rFonts w:eastAsia="Times New Roman"/>
        </w:rPr>
        <w:t>.</w:t>
      </w:r>
      <w:r w:rsidR="00636256">
        <w:rPr>
          <w:rFonts w:eastAsia="Times New Roman"/>
        </w:rPr>
        <w:t xml:space="preserve"> </w:t>
      </w:r>
      <w:r w:rsidR="0058013A">
        <w:rPr>
          <w:rFonts w:eastAsia="Times New Roman"/>
        </w:rPr>
        <w:t xml:space="preserve"> An intuitive neural network system model of ABC transporters</w:t>
      </w:r>
      <w:bookmarkStart w:id="2" w:name="_GoBack"/>
      <w:bookmarkEnd w:id="2"/>
      <w:r w:rsidR="004407D3">
        <w:rPr>
          <w:rFonts w:eastAsia="Times New Roman"/>
        </w:rPr>
        <w:t xml:space="preserve"> capture</w:t>
      </w:r>
      <w:r w:rsidR="001A4F62">
        <w:rPr>
          <w:rFonts w:eastAsia="Times New Roman"/>
        </w:rPr>
        <w:t>d many</w:t>
      </w:r>
      <w:r w:rsidR="004407D3">
        <w:rPr>
          <w:rFonts w:eastAsia="Times New Roman"/>
        </w:rPr>
        <w:t xml:space="preserve"> complex</w:t>
      </w:r>
      <w:r w:rsidR="009E62AC">
        <w:rPr>
          <w:rFonts w:eastAsia="Times New Roman"/>
        </w:rPr>
        <w:t xml:space="preserve"> </w:t>
      </w:r>
      <w:r w:rsidR="00953B4A">
        <w:rPr>
          <w:rFonts w:eastAsia="Times New Roman"/>
        </w:rPr>
        <w:t>genotype-to-resistance</w:t>
      </w:r>
      <w:r w:rsidR="009845D4">
        <w:rPr>
          <w:rFonts w:eastAsia="Times New Roman"/>
        </w:rPr>
        <w:t xml:space="preserve"> relationships</w:t>
      </w:r>
      <w:r w:rsidR="009E62AC">
        <w:rPr>
          <w:rFonts w:eastAsia="Times New Roman"/>
        </w:rPr>
        <w:t>.</w:t>
      </w:r>
      <w:r w:rsidR="009845D4">
        <w:rPr>
          <w:rFonts w:eastAsia="Times New Roman"/>
        </w:rPr>
        <w:t xml:space="preserve"> </w:t>
      </w:r>
      <w:r w:rsidR="0058013A">
        <w:rPr>
          <w:rFonts w:eastAsia="Times New Roman"/>
        </w:rPr>
        <w:t>This m</w:t>
      </w:r>
      <w:r w:rsidR="00150B4E">
        <w:rPr>
          <w:rFonts w:eastAsia="Times New Roman"/>
        </w:rPr>
        <w:t>odel</w:t>
      </w:r>
      <w:r w:rsidR="004862F7">
        <w:rPr>
          <w:rFonts w:eastAsia="Times New Roman"/>
        </w:rPr>
        <w:t xml:space="preserve"> </w:t>
      </w:r>
      <w:r w:rsidR="004862F7" w:rsidRPr="004B3616">
        <w:rPr>
          <w:rFonts w:eastAsia="Times New Roman"/>
          <w:highlight w:val="yellow"/>
        </w:rPr>
        <w:t>guided furthe</w:t>
      </w:r>
      <w:r w:rsidR="00CC12F5">
        <w:rPr>
          <w:rFonts w:eastAsia="Times New Roman"/>
          <w:highlight w:val="yellow"/>
        </w:rPr>
        <w:t>r experimental characterization</w:t>
      </w:r>
      <w:r w:rsidR="00CC12F5">
        <w:rPr>
          <w:rFonts w:eastAsia="Times New Roman"/>
        </w:rPr>
        <w:t xml:space="preserve"> of </w:t>
      </w:r>
      <w:r w:rsidR="00815669">
        <w:rPr>
          <w:rFonts w:eastAsia="Times New Roman"/>
        </w:rPr>
        <w:t>a</w:t>
      </w:r>
      <w:r w:rsidR="00815669" w:rsidRPr="004059F2">
        <w:rPr>
          <w:rFonts w:eastAsia="Times New Roman"/>
        </w:rPr>
        <w:t xml:space="preserve"> </w:t>
      </w:r>
      <w:r w:rsidR="006E1CF7" w:rsidRPr="004059F2">
        <w:rPr>
          <w:rFonts w:eastAsia="Times New Roman"/>
        </w:rPr>
        <w:t xml:space="preserve">quadruple knockout </w:t>
      </w:r>
      <w:r w:rsidR="006E1CF7">
        <w:rPr>
          <w:rFonts w:eastAsia="Times New Roman"/>
        </w:rPr>
        <w:t>(</w:t>
      </w:r>
      <w:r w:rsidR="006E1CF7">
        <w:rPr>
          <w:rFonts w:eastAsia="Times New Roman"/>
          <w:i/>
        </w:rPr>
        <w:t>snq2</w:t>
      </w:r>
      <w:r w:rsidR="006E1CF7">
        <w:rPr>
          <w:rFonts w:eastAsia="Times New Roman"/>
        </w:rPr>
        <w:t xml:space="preserve">∆ </w:t>
      </w:r>
      <w:r w:rsidR="006E1CF7">
        <w:rPr>
          <w:rFonts w:eastAsia="Times New Roman"/>
          <w:i/>
        </w:rPr>
        <w:t>yor1</w:t>
      </w:r>
      <w:r w:rsidR="006E1CF7">
        <w:rPr>
          <w:rFonts w:eastAsia="Times New Roman"/>
        </w:rPr>
        <w:t xml:space="preserve">∆ </w:t>
      </w:r>
      <w:r w:rsidR="006E1CF7">
        <w:rPr>
          <w:rFonts w:eastAsia="Times New Roman"/>
          <w:i/>
        </w:rPr>
        <w:t>ybt1</w:t>
      </w:r>
      <w:r w:rsidR="006E1CF7">
        <w:rPr>
          <w:rFonts w:eastAsia="Times New Roman"/>
        </w:rPr>
        <w:t xml:space="preserve">∆ </w:t>
      </w:r>
      <w:r w:rsidR="006E1CF7">
        <w:rPr>
          <w:rFonts w:eastAsia="Times New Roman"/>
          <w:i/>
        </w:rPr>
        <w:t>ycf1</w:t>
      </w:r>
      <w:r w:rsidR="006E1CF7">
        <w:rPr>
          <w:rFonts w:eastAsia="Times New Roman"/>
        </w:rPr>
        <w:t xml:space="preserve">∆) that showed </w:t>
      </w:r>
      <w:r w:rsidR="0042620F">
        <w:rPr>
          <w:rFonts w:eastAsia="Times New Roman"/>
        </w:rPr>
        <w:t xml:space="preserve">unexpected </w:t>
      </w:r>
      <w:r w:rsidR="006E1CF7">
        <w:rPr>
          <w:rFonts w:eastAsia="Times New Roman"/>
        </w:rPr>
        <w:t xml:space="preserve">fluconazole </w:t>
      </w:r>
      <w:r w:rsidR="006E1CF7" w:rsidRPr="004059F2">
        <w:rPr>
          <w:rFonts w:eastAsia="Times New Roman"/>
        </w:rPr>
        <w:t xml:space="preserve">resistance </w:t>
      </w:r>
      <w:r w:rsidR="006E1CF7">
        <w:rPr>
          <w:rFonts w:eastAsia="Times New Roman"/>
        </w:rPr>
        <w:t xml:space="preserve">which depended on the activity of a fifth transporter, </w:t>
      </w:r>
      <w:r w:rsidR="006E1CF7" w:rsidRPr="00DD2A4E">
        <w:rPr>
          <w:rFonts w:eastAsia="Times New Roman"/>
          <w:i/>
        </w:rPr>
        <w:t>PDR5</w:t>
      </w:r>
      <w:r w:rsidR="006E1CF7" w:rsidRPr="004059F2">
        <w:rPr>
          <w:rFonts w:eastAsia="Times New Roman"/>
        </w:rPr>
        <w:t>.</w:t>
      </w:r>
      <w:r w:rsidR="008B2CEA">
        <w:rPr>
          <w:rFonts w:eastAsia="Times New Roman"/>
        </w:rPr>
        <w:t xml:space="preserve"> </w:t>
      </w:r>
      <w:r w:rsidR="00815669">
        <w:rPr>
          <w:rFonts w:eastAsia="Times New Roman"/>
        </w:rPr>
        <w:t xml:space="preserve">Thus, </w:t>
      </w:r>
      <w:r w:rsidR="00815669" w:rsidRPr="004059F2">
        <w:rPr>
          <w:rFonts w:eastAsia="Times New Roman"/>
        </w:rPr>
        <w:t xml:space="preserve">DCGA </w:t>
      </w:r>
      <w:r w:rsidR="00815669">
        <w:rPr>
          <w:rFonts w:eastAsia="Times New Roman"/>
        </w:rPr>
        <w:t xml:space="preserve">can </w:t>
      </w:r>
      <w:r w:rsidR="00815669" w:rsidRPr="004059F2">
        <w:rPr>
          <w:rFonts w:eastAsia="Times New Roman"/>
        </w:rPr>
        <w:t xml:space="preserve">discover high-order genotype-to-trait relationships </w:t>
      </w:r>
      <w:r w:rsidR="00C25DB0">
        <w:rPr>
          <w:rFonts w:eastAsia="Times New Roman"/>
        </w:rPr>
        <w:t>to</w:t>
      </w:r>
      <w:r w:rsidR="00815669">
        <w:rPr>
          <w:rFonts w:eastAsia="Times New Roman"/>
        </w:rPr>
        <w:t xml:space="preserve"> dissect complex biological systems</w:t>
      </w:r>
      <w:r w:rsidR="00815669" w:rsidRPr="004059F2">
        <w:rPr>
          <w:rFonts w:eastAsia="Times New Roman"/>
        </w:rPr>
        <w:t>.</w:t>
      </w:r>
    </w:p>
    <w:p w14:paraId="1228BE8C" w14:textId="77777777" w:rsidR="0098786A" w:rsidRDefault="0098786A">
      <w:pPr>
        <w:rPr>
          <w:rFonts w:eastAsia="Times New Roman"/>
        </w:rPr>
      </w:pPr>
      <w:r>
        <w:rPr>
          <w:rFonts w:eastAsia="Times New Roman"/>
        </w:rPr>
        <w:br w:type="page"/>
      </w:r>
    </w:p>
    <w:p w14:paraId="1840606B" w14:textId="1FB75D5C" w:rsidR="00326455" w:rsidRDefault="00326455" w:rsidP="00326455">
      <w:pPr>
        <w:outlineLvl w:val="0"/>
        <w:rPr>
          <w:b/>
          <w:bCs/>
          <w:iCs/>
          <w:color w:val="000000" w:themeColor="text1"/>
          <w:sz w:val="28"/>
        </w:rPr>
      </w:pPr>
      <w:r w:rsidRPr="00233F15">
        <w:rPr>
          <w:b/>
          <w:bCs/>
          <w:iCs/>
          <w:color w:val="000000" w:themeColor="text1"/>
          <w:sz w:val="28"/>
        </w:rPr>
        <w:lastRenderedPageBreak/>
        <w:t>Introduction</w:t>
      </w:r>
    </w:p>
    <w:p w14:paraId="78BFAF9A" w14:textId="320DE82A" w:rsidR="00326455" w:rsidRDefault="00326455" w:rsidP="00326455">
      <w:pPr>
        <w:jc w:val="both"/>
        <w:rPr>
          <w:lang w:val="en-CA"/>
        </w:rPr>
      </w:pPr>
      <w:r>
        <w:t>I</w:t>
      </w:r>
      <w:r w:rsidRPr="00233F15">
        <w:t>n</w:t>
      </w:r>
      <w:r>
        <w:t xml:space="preserve"> many</w:t>
      </w:r>
      <w:r w:rsidRPr="00233F15">
        <w:t xml:space="preserve"> biological systems</w:t>
      </w:r>
      <w:del w:id="3" w:author="Albi Celaj [3]" w:date="2018-12-18T11:59:00Z">
        <w:r w:rsidRPr="00233F15" w:rsidDel="00F57650">
          <w:delText xml:space="preserve"> results</w:delText>
        </w:r>
      </w:del>
      <w:r>
        <w:t>, extensive</w:t>
      </w:r>
      <w:r w:rsidRPr="00233F15">
        <w:t xml:space="preserve"> </w:t>
      </w:r>
      <w:r>
        <w:t>functional inter</w:t>
      </w:r>
      <w:r w:rsidRPr="00233F15">
        <w:t>dependency and redundancy</w:t>
      </w:r>
      <w:r w:rsidR="00F57650">
        <w:t xml:space="preserve"> </w:t>
      </w:r>
      <w:r w:rsidR="00F57650" w:rsidRPr="00233F15">
        <w:t>results</w:t>
      </w:r>
      <w:r w:rsidRPr="00233F15">
        <w:t xml:space="preserve"> in traits which cannot be straightforwardly </w:t>
      </w:r>
      <w:r>
        <w:t>understood by observing</w:t>
      </w:r>
      <w:r w:rsidRPr="00233F15">
        <w:t xml:space="preserve"> </w:t>
      </w:r>
      <w:r>
        <w:t xml:space="preserve">the </w:t>
      </w:r>
      <w:r w:rsidRPr="00233F15">
        <w:t>effects</w:t>
      </w:r>
      <w:r>
        <w:t xml:space="preserve"> of single genetic perturbations </w:t>
      </w:r>
      <w:r w:rsidRPr="00233F15">
        <w:fldChar w:fldCharType="begin" w:fldLock="1"/>
      </w:r>
      <w:r w:rsidR="002D6EE6">
        <w:instrText>ADDIN CSL_CITATION {"citationItems":[{"id":"ITEM-1","itemData":{"author":[{"dropping-particle":"","family":"Hartman","given":"John L.","non-dropping-particle":"","parse-names":false,"suffix":""},{"dropping-particle":"","family":"Garvik","given":"Barbara","non-dropping-particle":"","parse-names":false,"suffix":""},{"dropping-particle":"","family":"Hartwell","given":"Lee","non-dropping-particle":"","parse-names":false,"suffix":""}],"container-title":"Science","id":"ITEM-1","issue":"5506","issued":{"date-parts":[["2001"]]},"title":"Principles for the Buffering of Genetic Variation","type":"article-journal","volume":"291"},"uris":["http://www.mendeley.com/documents/?uuid=bf53af57-9d9c-382d-9fcf-6cf81062815f"]}],"mendeley":{"formattedCitation":"(Hartman et al., 2001)","plainTextFormattedCitation":"(Hartman et al., 2001)","previouslyFormattedCitation":"(Hartman et al., 2001)"},"properties":{"noteIndex":0},"schema":"https://github.com/citation-style-language/schema/raw/master/csl-citation.json"}</w:instrText>
      </w:r>
      <w:r w:rsidRPr="00233F15">
        <w:fldChar w:fldCharType="separate"/>
      </w:r>
      <w:r w:rsidR="00F00844" w:rsidRPr="00F00844">
        <w:rPr>
          <w:noProof/>
        </w:rPr>
        <w:t>(Hartman et al., 2001)</w:t>
      </w:r>
      <w:r w:rsidRPr="00233F15">
        <w:fldChar w:fldCharType="end"/>
      </w:r>
      <w:r w:rsidRPr="00233F15">
        <w:t xml:space="preserve">.  </w:t>
      </w:r>
      <w:r>
        <w:t xml:space="preserve">Gene products often form interdependent molecular </w:t>
      </w:r>
      <w:r w:rsidRPr="00233F15">
        <w:t>complexes</w:t>
      </w:r>
      <w:r>
        <w:t xml:space="preserve"> and pathways, such that combinations of genetic perturbations can yield surprising </w:t>
      </w:r>
      <w:r>
        <w:rPr>
          <w:lang w:val="en-CA"/>
        </w:rPr>
        <w:t>phenotypes. This phenomenon defines genetic interaction</w:t>
      </w:r>
      <w:r w:rsidRPr="00233F15">
        <w:rPr>
          <w:lang w:val="en-CA"/>
        </w:rPr>
        <w:t>.</w:t>
      </w:r>
      <w:r>
        <w:rPr>
          <w:lang w:val="en-CA"/>
        </w:rPr>
        <w:t xml:space="preserve"> Observing the phenotypic effects of genes varied in combination, i.e., combinatorial genetic analysis (CGA), has uncovered </w:t>
      </w:r>
      <w:r w:rsidRPr="00233F15">
        <w:rPr>
          <w:lang w:val="en-CA"/>
        </w:rPr>
        <w:t xml:space="preserve">functional </w:t>
      </w:r>
      <w:r>
        <w:rPr>
          <w:lang w:val="en-CA"/>
        </w:rPr>
        <w:t xml:space="preserve">similarities and </w:t>
      </w:r>
      <w:r w:rsidRPr="00233F15">
        <w:rPr>
          <w:lang w:val="en-CA"/>
        </w:rPr>
        <w:t xml:space="preserve">dependencies </w:t>
      </w:r>
      <w:r>
        <w:rPr>
          <w:lang w:val="en-CA"/>
        </w:rPr>
        <w:t xml:space="preserve">amongst genes in both yeast </w:t>
      </w:r>
      <w:r w:rsidRPr="00233F15">
        <w:rPr>
          <w:lang w:val="en-CA"/>
        </w:rPr>
        <w:fldChar w:fldCharType="begin" w:fldLock="1"/>
      </w:r>
      <w:r>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Pr="00D659A1">
        <w:rPr>
          <w:noProof/>
          <w:lang w:val="en-CA"/>
        </w:rPr>
        <w:t>(Costanzo et al., 2016)</w:t>
      </w:r>
      <w:r w:rsidRPr="00233F15">
        <w:rPr>
          <w:lang w:val="en-CA"/>
        </w:rPr>
        <w:fldChar w:fldCharType="end"/>
      </w:r>
      <w:r>
        <w:rPr>
          <w:lang w:val="en-CA"/>
        </w:rPr>
        <w:t xml:space="preserve"> and human cell lines </w:t>
      </w:r>
      <w:r>
        <w:rPr>
          <w:lang w:val="en-CA"/>
        </w:rPr>
        <w:fldChar w:fldCharType="begin" w:fldLock="1"/>
      </w:r>
      <w:r>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Horlbeck et al., 2018; Shen and Ideker, 2018)","plainTextFormattedCitation":"(Horlbeck et al., 2018; Shen and Ideker, 2018)","previouslyFormattedCitation":"(Horlbeck et al., 2018; Shen and Ideker, 2018)"},"properties":{"noteIndex":0},"schema":"https://github.com/citation-style-language/schema/raw/master/csl-citation.json"}</w:instrText>
      </w:r>
      <w:r>
        <w:rPr>
          <w:lang w:val="en-CA"/>
        </w:rPr>
        <w:fldChar w:fldCharType="separate"/>
      </w:r>
      <w:r w:rsidRPr="00D659A1">
        <w:rPr>
          <w:noProof/>
          <w:lang w:val="en-CA"/>
        </w:rPr>
        <w:t>(Horlbeck et al., 2018; Shen and Ideker, 2018)</w:t>
      </w:r>
      <w:r>
        <w:rPr>
          <w:lang w:val="en-CA"/>
        </w:rPr>
        <w:fldChar w:fldCharType="end"/>
      </w:r>
      <w:r>
        <w:rPr>
          <w:lang w:val="en-CA"/>
        </w:rPr>
        <w:t xml:space="preserve">, improving our understanding of gene function </w:t>
      </w:r>
      <w:r w:rsidRPr="00233F15">
        <w:rPr>
          <w:lang w:val="en-CA"/>
        </w:rPr>
        <w:fldChar w:fldCharType="begin" w:fldLock="1"/>
      </w:r>
      <w:r>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Costanzo et al., 2010, 2016)","plainTextFormattedCitation":"(Costanzo et al., 2010, 2016)","previouslyFormattedCitation":"(Costanzo et al., 2010, 2016)"},"properties":{"noteIndex":0},"schema":"https://github.com/citation-style-language/schema/raw/master/csl-citation.json"}</w:instrText>
      </w:r>
      <w:r w:rsidRPr="00233F15">
        <w:rPr>
          <w:lang w:val="en-CA"/>
        </w:rPr>
        <w:fldChar w:fldCharType="separate"/>
      </w:r>
      <w:r w:rsidRPr="00D659A1">
        <w:rPr>
          <w:noProof/>
          <w:lang w:val="en-CA"/>
        </w:rPr>
        <w:t>(Costanzo et al., 2010, 2016)</w:t>
      </w:r>
      <w:r w:rsidRPr="00233F15">
        <w:rPr>
          <w:lang w:val="en-CA"/>
        </w:rPr>
        <w:fldChar w:fldCharType="end"/>
      </w:r>
      <w:r>
        <w:rPr>
          <w:lang w:val="en-CA"/>
        </w:rPr>
        <w:t xml:space="preserve"> and </w:t>
      </w:r>
      <w:r w:rsidRPr="00233F15">
        <w:rPr>
          <w:lang w:val="en-CA"/>
        </w:rPr>
        <w:t>order-of-action in biological pathways</w:t>
      </w:r>
      <w:r>
        <w:rPr>
          <w:lang w:val="en-CA"/>
        </w:rPr>
        <w:t xml:space="preserve"> </w:t>
      </w:r>
      <w:r w:rsidRPr="00233F15">
        <w:rPr>
          <w:lang w:val="en-CA"/>
        </w:rPr>
        <w:fldChar w:fldCharType="begin" w:fldLock="1"/>
      </w:r>
      <w:r>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St Onge et al., 2007)","plainTextFormattedCitation":"(St Onge et al., 2007)","previouslyFormattedCitation":"(St Onge et al., 2007)"},"properties":{"noteIndex":0},"schema":"https://github.com/citation-style-language/schema/raw/master/csl-citation.json"}</w:instrText>
      </w:r>
      <w:r w:rsidRPr="00233F15">
        <w:rPr>
          <w:lang w:val="en-CA"/>
        </w:rPr>
        <w:fldChar w:fldCharType="separate"/>
      </w:r>
      <w:r w:rsidRPr="00D659A1">
        <w:rPr>
          <w:noProof/>
          <w:lang w:val="en-CA"/>
        </w:rPr>
        <w:t>(St Onge et al., 2007)</w:t>
      </w:r>
      <w:r w:rsidRPr="00233F15">
        <w:rPr>
          <w:lang w:val="en-CA"/>
        </w:rPr>
        <w:fldChar w:fldCharType="end"/>
      </w:r>
      <w:r>
        <w:rPr>
          <w:lang w:val="en-CA"/>
        </w:rPr>
        <w:t>.</w:t>
      </w:r>
    </w:p>
    <w:p w14:paraId="6CC092C4" w14:textId="77777777" w:rsidR="00326455" w:rsidRPr="00B42701" w:rsidRDefault="00326455" w:rsidP="00326455">
      <w:pPr>
        <w:jc w:val="both"/>
        <w:rPr>
          <w:lang w:val="en-CA"/>
        </w:rPr>
      </w:pPr>
    </w:p>
    <w:p w14:paraId="1EB3132A" w14:textId="77777777" w:rsidR="004D0FBB" w:rsidRDefault="00326455">
      <w:pPr>
        <w:jc w:val="both"/>
        <w:rPr>
          <w:lang w:val="en-CA"/>
        </w:rPr>
      </w:pPr>
      <w:commentRangeStart w:id="4"/>
      <w:r>
        <w:rPr>
          <w:lang w:val="en-CA"/>
        </w:rPr>
        <w:t>U</w:t>
      </w:r>
      <w:r w:rsidRPr="00B42701">
        <w:rPr>
          <w:lang w:val="en-CA"/>
        </w:rPr>
        <w:t xml:space="preserve">nexpected phenotypes </w:t>
      </w:r>
      <w:r>
        <w:rPr>
          <w:lang w:val="en-CA"/>
        </w:rPr>
        <w:t xml:space="preserve">also </w:t>
      </w:r>
      <w:r w:rsidR="00E718EA">
        <w:rPr>
          <w:lang w:val="en-CA"/>
        </w:rPr>
        <w:t xml:space="preserve">frequently </w:t>
      </w:r>
      <w:r w:rsidRPr="00B42701">
        <w:rPr>
          <w:lang w:val="en-CA"/>
        </w:rPr>
        <w:t>arise from the simultaneous perturbation of more than two genes</w:t>
      </w:r>
      <w:r w:rsidRPr="00831765">
        <w:rPr>
          <w:lang w:val="en-CA"/>
        </w:rPr>
        <w:t xml:space="preserve">, yielding complex genetic interactions.  </w:t>
      </w:r>
    </w:p>
    <w:p w14:paraId="43AE3D91" w14:textId="77777777" w:rsidR="004D0FBB" w:rsidRDefault="004D0FBB">
      <w:pPr>
        <w:jc w:val="both"/>
        <w:rPr>
          <w:lang w:val="en-CA"/>
        </w:rPr>
      </w:pPr>
    </w:p>
    <w:p w14:paraId="623A45BA" w14:textId="77777777" w:rsidR="004D0FBB" w:rsidRDefault="004D0FBB">
      <w:pPr>
        <w:jc w:val="both"/>
        <w:rPr>
          <w:lang w:val="en-CA"/>
        </w:rPr>
      </w:pPr>
    </w:p>
    <w:p w14:paraId="174A8388" w14:textId="0E7CBBB8" w:rsidR="004E3AD1" w:rsidRDefault="00326455">
      <w:pPr>
        <w:jc w:val="both"/>
        <w:rPr>
          <w:lang w:val="en-CA"/>
        </w:rPr>
      </w:pPr>
      <w:r>
        <w:rPr>
          <w:lang w:val="en-CA"/>
        </w:rPr>
        <w:t>T</w:t>
      </w:r>
      <w:r w:rsidRPr="00831765">
        <w:rPr>
          <w:lang w:val="en-CA"/>
        </w:rPr>
        <w:t xml:space="preserve">hree-gene interactions </w:t>
      </w:r>
      <w:r>
        <w:rPr>
          <w:lang w:val="en-CA"/>
        </w:rPr>
        <w:t xml:space="preserve">– </w:t>
      </w:r>
      <w:r w:rsidRPr="00B42701">
        <w:rPr>
          <w:lang w:val="en-CA"/>
        </w:rPr>
        <w:t>for which a triple mutant phenotype c</w:t>
      </w:r>
      <w:r>
        <w:rPr>
          <w:lang w:val="en-CA"/>
        </w:rPr>
        <w:t xml:space="preserve">annot be simply explained by </w:t>
      </w:r>
      <w:ins w:id="5" w:author="Albi Celaj" w:date="2018-12-21T13:53:00Z">
        <w:r w:rsidR="00FB6169">
          <w:rPr>
            <w:lang w:val="en-CA"/>
          </w:rPr>
          <w:t>the underlying</w:t>
        </w:r>
      </w:ins>
      <w:del w:id="6" w:author="Albi Celaj" w:date="2018-12-21T13:53:00Z">
        <w:r w:rsidDel="00FB6169">
          <w:rPr>
            <w:lang w:val="en-CA"/>
          </w:rPr>
          <w:delText>its</w:delText>
        </w:r>
        <w:r w:rsidRPr="00B42701" w:rsidDel="00FB6169">
          <w:rPr>
            <w:lang w:val="en-CA"/>
          </w:rPr>
          <w:delText xml:space="preserve"> component</w:delText>
        </w:r>
      </w:del>
      <w:r w:rsidRPr="00B42701">
        <w:rPr>
          <w:lang w:val="en-CA"/>
        </w:rPr>
        <w:t xml:space="preserve"> single and double mutant phenotypes </w:t>
      </w:r>
      <w:r>
        <w:rPr>
          <w:lang w:val="en-CA"/>
        </w:rPr>
        <w:t>–</w:t>
      </w:r>
      <w:r w:rsidR="00EC14C6">
        <w:rPr>
          <w:rFonts w:eastAsia="Times New Roman"/>
          <w:color w:val="222222"/>
          <w:shd w:val="clear" w:color="auto" w:fill="FFFFFF"/>
          <w:lang w:val="en-CA"/>
        </w:rPr>
        <w:t xml:space="preserve">are likely to </w:t>
      </w:r>
      <w:r w:rsidR="003B004C">
        <w:rPr>
          <w:rFonts w:eastAsia="Times New Roman"/>
          <w:color w:val="222222"/>
          <w:shd w:val="clear" w:color="auto" w:fill="FFFFFF"/>
          <w:lang w:val="en-CA"/>
        </w:rPr>
        <w:t xml:space="preserve">vastly </w:t>
      </w:r>
      <w:r>
        <w:rPr>
          <w:rFonts w:eastAsia="Times New Roman"/>
          <w:color w:val="222222"/>
          <w:shd w:val="clear" w:color="auto" w:fill="FFFFFF"/>
          <w:lang w:val="en-CA"/>
        </w:rPr>
        <w:t xml:space="preserve">outnumber two-gene interactions </w:t>
      </w:r>
      <w:r w:rsidRPr="00233F15">
        <w:rPr>
          <w:lang w:val="en-CA"/>
        </w:rPr>
        <w:fldChar w:fldCharType="begin" w:fldLock="1"/>
      </w:r>
      <w:r w:rsidR="009A6615">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mendeley":{"formattedCitation":"(Kuzmin et al., 2018)","plainTextFormattedCitation":"(Kuzmin et al., 2018)","previouslyFormattedCitation":"(Kuzmin et al., 2018)"},"properties":{"noteIndex":0},"schema":"https://github.com/citation-style-language/schema/raw/master/csl-citation.json"}</w:instrText>
      </w:r>
      <w:r w:rsidRPr="00233F15">
        <w:rPr>
          <w:lang w:val="en-CA"/>
        </w:rPr>
        <w:fldChar w:fldCharType="separate"/>
      </w:r>
      <w:r w:rsidR="004B3616" w:rsidRPr="004B3616">
        <w:rPr>
          <w:noProof/>
          <w:lang w:val="en-CA"/>
        </w:rPr>
        <w:t>(Kuzmin et al., 2018)</w:t>
      </w:r>
      <w:r w:rsidRPr="00233F15">
        <w:rPr>
          <w:lang w:val="en-CA"/>
        </w:rPr>
        <w:fldChar w:fldCharType="end"/>
      </w:r>
      <w:ins w:id="7" w:author="Albi Celaj" w:date="2018-12-21T13:47:00Z">
        <w:r w:rsidR="00DE783B">
          <w:rPr>
            <w:lang w:val="en-CA"/>
          </w:rPr>
          <w:t xml:space="preserve">, and </w:t>
        </w:r>
      </w:ins>
      <w:del w:id="8" w:author="Albi Celaj" w:date="2018-12-21T13:47:00Z">
        <w:r w:rsidDel="00DE783B">
          <w:rPr>
            <w:lang w:val="en-CA"/>
          </w:rPr>
          <w:delText>.</w:delText>
        </w:r>
      </w:del>
      <w:r w:rsidR="00822C92">
        <w:rPr>
          <w:lang w:val="en-CA"/>
        </w:rPr>
        <w:t>reveal</w:t>
      </w:r>
      <w:r w:rsidR="00EC14C6">
        <w:rPr>
          <w:lang w:val="en-CA"/>
        </w:rPr>
        <w:t xml:space="preserve"> </w:t>
      </w:r>
      <w:ins w:id="9" w:author="Albi Celaj" w:date="2018-12-21T13:40:00Z">
        <w:r w:rsidR="00F92A22">
          <w:rPr>
            <w:lang w:val="en-CA"/>
          </w:rPr>
          <w:t xml:space="preserve">functions which are not evident from </w:t>
        </w:r>
      </w:ins>
      <w:ins w:id="10" w:author="Albi Celaj" w:date="2018-12-21T13:52:00Z">
        <w:r w:rsidR="009741CD">
          <w:rPr>
            <w:lang w:val="en-CA"/>
          </w:rPr>
          <w:t>two-gene</w:t>
        </w:r>
      </w:ins>
      <w:r w:rsidR="00EC14C6">
        <w:rPr>
          <w:lang w:val="en-CA"/>
        </w:rPr>
        <w:t xml:space="preserve"> phenotypes</w:t>
      </w:r>
      <w:ins w:id="11" w:author="Albi Celaj" w:date="2018-12-21T13:40:00Z">
        <w:r w:rsidR="00F92A22">
          <w:rPr>
            <w:lang w:val="en-CA"/>
          </w:rPr>
          <w:t xml:space="preserve"> </w:t>
        </w:r>
        <w:r w:rsidR="00F92A22">
          <w:rPr>
            <w:rFonts w:eastAsia="Times New Roman"/>
            <w:color w:val="222222"/>
            <w:shd w:val="clear" w:color="auto" w:fill="FFFFFF"/>
            <w:lang w:val="en-CA"/>
          </w:rPr>
          <w:fldChar w:fldCharType="begin" w:fldLock="1"/>
        </w:r>
        <w:r w:rsidR="00F92A22">
          <w:rPr>
            <w:rFonts w:eastAsia="Times New Roman"/>
            <w:color w:val="222222"/>
            <w:shd w:val="clear" w:color="auto" w:fill="FFFFFF"/>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mendeley":{"formattedCitation":"(Braberg et al., 2014)","plainTextFormattedCitation":"(Braberg et al., 2014)","previouslyFormattedCitation":"(Braberg et al., 2014)"},"properties":{"noteIndex":0},"schema":"https://github.com/citation-style-language/schema/raw/master/csl-citation.json"}</w:instrText>
        </w:r>
        <w:r w:rsidR="00F92A22">
          <w:rPr>
            <w:rFonts w:eastAsia="Times New Roman"/>
            <w:color w:val="222222"/>
            <w:shd w:val="clear" w:color="auto" w:fill="FFFFFF"/>
            <w:lang w:val="en-CA"/>
          </w:rPr>
          <w:fldChar w:fldCharType="separate"/>
        </w:r>
        <w:r w:rsidR="00F92A22" w:rsidRPr="00D659A1">
          <w:rPr>
            <w:rFonts w:eastAsia="Times New Roman"/>
            <w:noProof/>
            <w:color w:val="222222"/>
            <w:shd w:val="clear" w:color="auto" w:fill="FFFFFF"/>
            <w:lang w:val="en-CA"/>
          </w:rPr>
          <w:t>(Braberg et al., 2014)</w:t>
        </w:r>
        <w:r w:rsidR="00F92A22">
          <w:rPr>
            <w:rFonts w:eastAsia="Times New Roman"/>
            <w:color w:val="222222"/>
            <w:shd w:val="clear" w:color="auto" w:fill="FFFFFF"/>
            <w:lang w:val="en-CA"/>
          </w:rPr>
          <w:fldChar w:fldCharType="end"/>
        </w:r>
        <w:r w:rsidR="00F92A22">
          <w:rPr>
            <w:rFonts w:eastAsia="Times New Roman"/>
            <w:color w:val="222222"/>
            <w:shd w:val="clear" w:color="auto" w:fill="FFFFFF"/>
            <w:lang w:val="en-CA"/>
          </w:rPr>
          <w:t>.</w:t>
        </w:r>
      </w:ins>
      <w:ins w:id="12" w:author="Albi Celaj" w:date="2018-12-21T13:43:00Z">
        <w:r w:rsidR="00F92A22">
          <w:rPr>
            <w:rFonts w:eastAsia="Times New Roman"/>
            <w:color w:val="222222"/>
            <w:shd w:val="clear" w:color="auto" w:fill="FFFFFF"/>
            <w:lang w:val="en-CA"/>
          </w:rPr>
          <w:t xml:space="preserve">  </w:t>
        </w:r>
      </w:ins>
      <w:r w:rsidR="000E08A9">
        <w:rPr>
          <w:rFonts w:eastAsia="Times New Roman"/>
          <w:color w:val="222222"/>
          <w:shd w:val="clear" w:color="auto" w:fill="FFFFFF"/>
          <w:lang w:val="en-CA"/>
        </w:rPr>
        <w:t>In yeast, m</w:t>
      </w:r>
      <w:ins w:id="13" w:author="Albi Celaj" w:date="2018-12-21T13:43:00Z">
        <w:r w:rsidR="00F92A22">
          <w:rPr>
            <w:rFonts w:eastAsia="Times New Roman"/>
            <w:color w:val="222222"/>
            <w:shd w:val="clear" w:color="auto" w:fill="FFFFFF"/>
            <w:lang w:val="en-CA"/>
          </w:rPr>
          <w:t xml:space="preserve">ore complex </w:t>
        </w:r>
      </w:ins>
      <w:del w:id="14" w:author="Albi Celaj" w:date="2018-12-21T13:43:00Z">
        <w:r w:rsidDel="00F92A22">
          <w:rPr>
            <w:lang w:val="en-CA"/>
          </w:rPr>
          <w:delText xml:space="preserve"> </w:delText>
        </w:r>
      </w:del>
      <w:ins w:id="15" w:author="Albi Celaj" w:date="2018-12-21T13:43:00Z">
        <w:r w:rsidR="00F92A22">
          <w:rPr>
            <w:lang w:val="en-CA"/>
          </w:rPr>
          <w:t>i</w:t>
        </w:r>
      </w:ins>
      <w:del w:id="16" w:author="Albi Celaj" w:date="2018-12-21T13:43:00Z">
        <w:r w:rsidDel="00F92A22">
          <w:rPr>
            <w:lang w:val="en-CA"/>
          </w:rPr>
          <w:delText>I</w:delText>
        </w:r>
      </w:del>
      <w:r>
        <w:rPr>
          <w:lang w:val="en-CA"/>
        </w:rPr>
        <w:t xml:space="preserve">nteractions involving five </w:t>
      </w:r>
      <w:r>
        <w:rPr>
          <w:lang w:val="en-CA"/>
        </w:rPr>
        <w:fldChar w:fldCharType="begin" w:fldLock="1"/>
      </w:r>
      <w:r>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Taylor et al., 2014)","plainTextFormattedCitation":"(Taylor et al., 2014)","previouslyFormattedCitation":"(Taylor et al., 2014)"},"properties":{"noteIndex":0},"schema":"https://github.com/citation-style-language/schema/raw/master/csl-citation.json"}</w:instrText>
      </w:r>
      <w:r>
        <w:rPr>
          <w:lang w:val="en-CA"/>
        </w:rPr>
        <w:fldChar w:fldCharType="separate"/>
      </w:r>
      <w:r w:rsidRPr="00D659A1">
        <w:rPr>
          <w:noProof/>
          <w:lang w:val="en-CA"/>
        </w:rPr>
        <w:t>(Taylor et al., 2014)</w:t>
      </w:r>
      <w:r>
        <w:rPr>
          <w:lang w:val="en-CA"/>
        </w:rPr>
        <w:fldChar w:fldCharType="end"/>
      </w:r>
      <w:r>
        <w:rPr>
          <w:lang w:val="en-CA"/>
        </w:rPr>
        <w:t xml:space="preserve">, seven </w:t>
      </w:r>
      <w:r>
        <w:rPr>
          <w:lang w:val="en-CA"/>
        </w:rPr>
        <w:fldChar w:fldCharType="begin" w:fldLock="1"/>
      </w:r>
      <w:r>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Beh et al., 2001)","plainTextFormattedCitation":"(Beh et al., 2001)","previouslyFormattedCitation":"(Beh et al., 2001)"},"properties":{"noteIndex":0},"schema":"https://github.com/citation-style-language/schema/raw/master/csl-citation.json"}</w:instrText>
      </w:r>
      <w:r>
        <w:rPr>
          <w:lang w:val="en-CA"/>
        </w:rPr>
        <w:fldChar w:fldCharType="separate"/>
      </w:r>
      <w:r w:rsidRPr="00D659A1">
        <w:rPr>
          <w:noProof/>
          <w:lang w:val="en-CA"/>
        </w:rPr>
        <w:t>(Beh et al., 2001)</w:t>
      </w:r>
      <w:r>
        <w:rPr>
          <w:lang w:val="en-CA"/>
        </w:rPr>
        <w:fldChar w:fldCharType="end"/>
      </w:r>
      <w:r>
        <w:rPr>
          <w:lang w:val="en-CA"/>
        </w:rPr>
        <w:t xml:space="preserve">, and over twenty genes </w:t>
      </w:r>
      <w:r>
        <w:rPr>
          <w:lang w:val="en-CA"/>
        </w:rPr>
        <w:fldChar w:fldCharType="begin" w:fldLock="1"/>
      </w:r>
      <w:r>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Wieczorke et al., 1999)","plainTextFormattedCitation":"(Wieczorke et al., 1999)","previouslyFormattedCitation":"(Wieczorke et al., 1999)"},"properties":{"noteIndex":0},"schema":"https://github.com/citation-style-language/schema/raw/master/csl-citation.json"}</w:instrText>
      </w:r>
      <w:r>
        <w:rPr>
          <w:lang w:val="en-CA"/>
        </w:rPr>
        <w:fldChar w:fldCharType="separate"/>
      </w:r>
      <w:r w:rsidRPr="00D659A1">
        <w:rPr>
          <w:noProof/>
          <w:lang w:val="en-CA"/>
        </w:rPr>
        <w:t>(Wieczorke et al., 1999)</w:t>
      </w:r>
      <w:r>
        <w:rPr>
          <w:lang w:val="en-CA"/>
        </w:rPr>
        <w:fldChar w:fldCharType="end"/>
      </w:r>
      <w:r>
        <w:rPr>
          <w:lang w:val="en-CA"/>
        </w:rPr>
        <w:t xml:space="preserve"> have been reported, and, s</w:t>
      </w:r>
      <w:r w:rsidR="000E08A9">
        <w:rPr>
          <w:lang w:val="en-CA"/>
        </w:rPr>
        <w:t xml:space="preserve">ingle knockout alleles </w:t>
      </w:r>
      <w:r>
        <w:rPr>
          <w:lang w:val="en-CA"/>
        </w:rPr>
        <w:t xml:space="preserve">exhibit environment-dependent complex genetic interactions that typically involve three or more additional loci </w:t>
      </w:r>
      <w:r>
        <w:rPr>
          <w:lang w:val="en-CA"/>
        </w:rPr>
        <w:fldChar w:fldCharType="begin" w:fldLock="1"/>
      </w:r>
      <w:r>
        <w:rPr>
          <w:lang w:val="en-CA"/>
        </w:rPr>
        <w: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Mullis et al., 2018)","plainTextFormattedCitation":"(Mullis et al., 2018)","previouslyFormattedCitation":"(Mullis et al., 2018)"},"properties":{"noteIndex":0},"schema":"https://github.com/citation-style-language/schema/raw/master/csl-citation.json"}</w:instrText>
      </w:r>
      <w:r>
        <w:rPr>
          <w:lang w:val="en-CA"/>
        </w:rPr>
        <w:fldChar w:fldCharType="separate"/>
      </w:r>
      <w:r w:rsidRPr="00D659A1">
        <w:rPr>
          <w:noProof/>
          <w:lang w:val="en-CA"/>
        </w:rPr>
        <w:t>(Mullis et al., 2018)</w:t>
      </w:r>
      <w:r>
        <w:rPr>
          <w:lang w:val="en-CA"/>
        </w:rPr>
        <w:fldChar w:fldCharType="end"/>
      </w:r>
      <w:r>
        <w:rPr>
          <w:lang w:val="en-CA"/>
        </w:rPr>
        <w:t>.</w:t>
      </w:r>
      <w:r w:rsidRPr="00CD1665">
        <w:rPr>
          <w:lang w:val="en-CA"/>
        </w:rPr>
        <w:t xml:space="preserve">  </w:t>
      </w:r>
      <w:r w:rsidR="00C46E1D">
        <w:rPr>
          <w:lang w:val="en-CA"/>
        </w:rPr>
        <w:t xml:space="preserve">In other organisms, </w:t>
      </w:r>
      <w:r w:rsidR="00C46E1D" w:rsidRPr="00CD1665">
        <w:rPr>
          <w:lang w:val="en-CA"/>
        </w:rPr>
        <w:t>complex genetic interactions</w:t>
      </w:r>
      <w:r w:rsidR="00C46E1D">
        <w:rPr>
          <w:lang w:val="en-CA"/>
        </w:rPr>
        <w:t xml:space="preserve"> mediate many medically-relevant phenomena.</w:t>
      </w:r>
      <w:r w:rsidR="00155323" w:rsidRPr="00CD1665">
        <w:rPr>
          <w:lang w:val="en-CA"/>
        </w:rPr>
        <w:t xml:space="preserve">  For example, in bacteria they</w:t>
      </w:r>
      <w:ins w:id="17" w:author="Albi Celaj" w:date="2018-12-21T14:11:00Z">
        <w:r w:rsidR="004E35E2" w:rsidRPr="00CD1665">
          <w:rPr>
            <w:lang w:val="en-CA"/>
          </w:rPr>
          <w:t xml:space="preserve"> </w:t>
        </w:r>
      </w:ins>
      <w:r w:rsidR="00C46E1D">
        <w:rPr>
          <w:lang w:val="en-CA"/>
        </w:rPr>
        <w:t>can</w:t>
      </w:r>
      <w:ins w:id="18" w:author="Albi Celaj" w:date="2018-12-21T14:11:00Z">
        <w:r w:rsidR="004E35E2" w:rsidRPr="00CD1665">
          <w:rPr>
            <w:lang w:val="en-CA"/>
          </w:rPr>
          <w:t xml:space="preserve"> enable many indirect mutational paths</w:t>
        </w:r>
      </w:ins>
      <w:ins w:id="19" w:author="Albi Celaj" w:date="2018-12-21T14:12:00Z">
        <w:r w:rsidR="004E35E2" w:rsidRPr="00CD1665">
          <w:rPr>
            <w:lang w:val="en-CA"/>
          </w:rPr>
          <w:t xml:space="preserve"> towards anti</w:t>
        </w:r>
      </w:ins>
      <w:ins w:id="20" w:author="Albi Celaj" w:date="2018-12-21T14:23:00Z">
        <w:r w:rsidR="00F46213" w:rsidRPr="00CD1665">
          <w:rPr>
            <w:lang w:val="en-CA"/>
          </w:rPr>
          <w:t>biotic</w:t>
        </w:r>
      </w:ins>
      <w:ins w:id="21" w:author="Albi Celaj" w:date="2018-12-21T14:12:00Z">
        <w:r w:rsidR="004E35E2" w:rsidRPr="00CD1665">
          <w:rPr>
            <w:lang w:val="en-CA"/>
          </w:rPr>
          <w:t xml:space="preserve"> resistance </w:t>
        </w:r>
        <w:r w:rsidR="004E35E2" w:rsidRPr="00CD1665">
          <w:rPr>
            <w:lang w:val="en-CA"/>
          </w:rPr>
          <w:fldChar w:fldCharType="begin" w:fldLock="1"/>
        </w:r>
        <w:r w:rsidR="004E35E2" w:rsidRPr="00CD1665">
          <w:rPr>
            <w:lang w:val="en-CA"/>
          </w:rPr>
          <w:instrText>ADDIN CSL_CITATION {"citationItems":[{"id":"ITEM-1","itemData":{"DOI":"10.1038/ncomms8385","ISSN":"2041-1723","PMID":"26060115","abstract":"Predicting evolutionary paths to antibiotic resistance is key for understanding and controlling drug resistance. When considering a single final resistant genotype, epistatic contingencies among mutations restrict evolution to a small number of adaptive paths. Less attention has been given to multi-peak landscapes, and while specific peaks can be favoured, it is unknown whether and how early a commitment to final fate is made. Here we characterize a multi-peaked adaptive landscape for trimethoprim resistance by constructing all combinatorial alleles of seven resistance-conferring mutations in dihydrofolate reductase. We observe that epistatic interactions increase rather than decrease the accessibility of each peak; while they restrict the number of direct paths, they generate more indirect paths, where mutations are adaptively gained and later adaptively lost or changed. This enhanced accessibility allows evolution to proceed through many adaptive steps while delaying commitment to genotypic fate, hindering our ability to predict or control evolutionary outcomes.","author":[{"dropping-particle":"","family":"Palmer","given":"Adam C.","non-dropping-particle":"","parse-names":false,"suffix":""},{"dropping-particle":"","family":"Toprak","given":"Erdal","non-dropping-particle":"","parse-names":false,"suffix":""},{"dropping-particle":"","family":"Baym","given":"Michael","non-dropping-particle":"","parse-names":false,"suffix":""},{"dropping-particle":"","family":"Kim","given":"Seungsoo","non-dropping-particle":"","parse-names":false,"suffix":""},{"dropping-particle":"","family":"Veres","given":"Adrian","non-dropping-particle":"","parse-names":false,"suffix":""},{"dropping-particle":"","family":"Bershtein","given":"Shimon","non-dropping-particle":"","parse-names":false,"suffix":""},{"dropping-particle":"","family":"Kishony","given":"Roy","non-dropping-particle":"","parse-names":false,"suffix":""}],"container-title":"Nature Communications","id":"ITEM-1","issue":"1","issued":{"date-parts":[["2015","12","10"]]},"page":"7385","title":"Delayed commitment to evolutionary fate in antibiotic resistance fitness landscapes","type":"article-journal","volume":"6"},"uris":["http://www.mendeley.com/documents/?uuid=237c0486-4d9e-35ac-99c9-8ddfff0b87d5"]}],"mendeley":{"formattedCitation":"(Palmer et al., 2015)","plainTextFormattedCitation":"(Palmer et al., 2015)","previouslyFormattedCitation":"(Palmer et al., 2015)"},"properties":{"noteIndex":0},"schema":"https://github.com/citation-style-language/schema/raw/master/csl-citation.json"}</w:instrText>
        </w:r>
        <w:r w:rsidR="004E35E2" w:rsidRPr="00CD1665">
          <w:rPr>
            <w:lang w:val="en-CA"/>
          </w:rPr>
          <w:fldChar w:fldCharType="separate"/>
        </w:r>
        <w:r w:rsidR="004E35E2" w:rsidRPr="00CD1665">
          <w:rPr>
            <w:noProof/>
            <w:lang w:val="en-CA"/>
          </w:rPr>
          <w:t>(Palmer et al., 2015)</w:t>
        </w:r>
        <w:r w:rsidR="004E35E2" w:rsidRPr="00CD1665">
          <w:rPr>
            <w:lang w:val="en-CA"/>
          </w:rPr>
          <w:fldChar w:fldCharType="end"/>
        </w:r>
        <w:r w:rsidR="004E35E2" w:rsidRPr="00CD1665">
          <w:rPr>
            <w:lang w:val="en-CA"/>
          </w:rPr>
          <w:t xml:space="preserve">.  </w:t>
        </w:r>
      </w:ins>
      <w:del w:id="22" w:author="Albi Celaj" w:date="2018-12-20T22:22:00Z">
        <w:r w:rsidRPr="00CD1665" w:rsidDel="000C409B">
          <w:rPr>
            <w:lang w:val="en-CA"/>
          </w:rPr>
          <w:delText xml:space="preserve">Higher-order interactions can not only arise from functional overlap within gene families, such that multiple paralogs must be perturbed simultaneously to reveal phenotypic consequences </w:delText>
        </w:r>
        <w:r w:rsidRPr="00CD1665" w:rsidDel="000C409B">
          <w:rPr>
            <w:lang w:val="en-CA"/>
          </w:rPr>
          <w:fldChar w:fldCharType="begin" w:fldLock="1"/>
        </w:r>
        <w:r w:rsidRPr="00CD1665" w:rsidDel="000C409B">
          <w:rPr>
            <w:lang w:val="en-CA"/>
          </w:rPr>
          <w:delInstrText>ADDIN CSL_CITATION {"citationItems":[{"id":"ITEM-1","itemData":{"DOI":"10.1038/s41467-018-06410-y","ISSN":"2041-1723","abstract":"Transport of signaling molecules is of major importance for regulating plant growth, development, and responses to the environment. A prime example is the spatial-distribution of auxin, which is regulated via transporters to govern developmental patterning. A critical limitation in our ability to identify transporters by forward genetic screens is their potential functional redundancy. Here, we overcome part of this functional redundancy via a transportome, multi-targeted forward-genetic screen using artificial-microRNAs (amiRNAs). We generate a library of 3000 plant lines expressing 1777 amiRNAs, designed to target closely homologous genes within subclades of transporter families and identify, genotype and quantitatively phenotype, 80 lines showing reproducible shoot growth phenotypes. Within this population, we discover and characterize a strong redundant role for the unstudied ABCB6 and ABCB20 genes in auxin transport and response. The unique multi-targeted lines generated in this study could serve as a genetic resource that is expected to reveal additional transporters.","author":[{"dropping-particle":"","family":"Zhang","given":"Yuqin","non-dropping-particle":"","parse-names":false,"suffix":""},{"dropping-particle":"","family":"Nasser","given":"Victoria","non-dropping-particle":"","parse-names":false,"suffix":""},{"dropping-particle":"","family":"Pisanty","given":"Odelia","non-dropping-particle":"","parse-names":false,"suffix":""},{"dropping-particle":"","family":"Omary","given":"Moutasem","non-dropping-particle":"","parse-names":false,"suffix":""},{"dropping-particle":"","family":"Wulff","given":"Nikolai","non-dropping-particle":"","parse-names":false,"suffix":""},{"dropping-particle":"","family":"Donato","given":"Martin","non-dropping-particle":"Di","parse-names":false,"suffix":""},{"dropping-particle":"","family":"Tal","given":"Iris","non-dropping-particle":"","parse-names":false,"suffix":""},{"dropping-particle":"","family":"Hauser","given":"Felix","non-dropping-particle":"","parse-names":false,"suffix":""},{"dropping-particle":"","family":"Hao","given":"Pengchao","non-dropping-particle":"","parse-names":false,"suffix":""},{"dropping-particle":"","family":"Roth","given":"Ohad","non-dropping-particle":"","parse-names":false,"suffix":""},{"dropping-particle":"","family":"Fromm","given":"Hillel","non-dropping-particle":"","parse-names":false,"suffix":""},{"dropping-particle":"","family":"Schroeder","given":"Julian I.","non-dropping-particle":"","parse-names":false,"suffix":""},{"dropping-particle":"","family":"Geisler","given":"Markus","non-dropping-particle":"","parse-names":false,"suffix":""},{"dropping-particle":"","family":"Nour-Eldin","given":"Hussam Hassan","non-dropping-particle":"","parse-names":false,"suffix":""},{"dropping-particle":"","family":"Shani","given":"Eilon","non-dropping-particle":"","parse-names":false,"suffix":""}],"container-title":"Nature Communications","id":"ITEM-1","issue":"1","issued":{"date-parts":[["2018","12","11"]]},"page":"4204","publisher":"Nature Publishing Group","title":"A transportome-scale amiRNA-based screen identifies redundant roles of Arabidopsis ABCB6 and ABCB20 in auxin transport","type":"article-journal","volume":"9"},"uris":["http://www.mendeley.com/documents/?uuid=02f2b089-f78b-3462-8cf2-512ba979ccb7"]}],"mendeley":{"formattedCitation":"(Zhang et al., 2018)","plainTextFormattedCitation":"(Zhang et al., 2018)","previouslyFormattedCitation":"(Zhang et al., 2018)"},"properties":{"noteIndex":0},"schema":"https://github.com/citation-style-language/schema/raw/master/csl-citation.json"}</w:delInstrText>
        </w:r>
        <w:r w:rsidRPr="00CD1665" w:rsidDel="000C409B">
          <w:rPr>
            <w:lang w:val="en-CA"/>
          </w:rPr>
          <w:fldChar w:fldCharType="separate"/>
        </w:r>
        <w:r w:rsidRPr="00CD1665" w:rsidDel="000C409B">
          <w:rPr>
            <w:noProof/>
            <w:lang w:val="en-CA"/>
          </w:rPr>
          <w:delText>(Zhang et al., 2018)</w:delText>
        </w:r>
        <w:r w:rsidRPr="00CD1665" w:rsidDel="000C409B">
          <w:rPr>
            <w:lang w:val="en-CA"/>
          </w:rPr>
          <w:fldChar w:fldCharType="end"/>
        </w:r>
        <w:r w:rsidRPr="00CD1665" w:rsidDel="000C409B">
          <w:rPr>
            <w:lang w:val="en-CA"/>
          </w:rPr>
          <w:delText xml:space="preserve">, </w:delText>
        </w:r>
        <w:r w:rsidRPr="00CD1665" w:rsidDel="000C409B">
          <w:rPr>
            <w:rFonts w:eastAsia="Times New Roman"/>
            <w:shd w:val="clear" w:color="auto" w:fill="FFFFFF"/>
            <w:lang w:val="en-CA"/>
          </w:rPr>
          <w:delText xml:space="preserve">but </w:delText>
        </w:r>
      </w:del>
      <w:del w:id="23" w:author="Albi Celaj" w:date="2018-12-20T22:03:00Z">
        <w:r w:rsidRPr="00CD1665" w:rsidDel="00D52A93">
          <w:rPr>
            <w:rFonts w:eastAsia="Times New Roman"/>
            <w:shd w:val="clear" w:color="auto" w:fill="FFFFFF"/>
            <w:lang w:val="en-CA"/>
          </w:rPr>
          <w:delText>can also arise from other pathway architectures</w:delText>
        </w:r>
      </w:del>
      <w:del w:id="24" w:author="Albi Celaj" w:date="2018-12-20T22:22:00Z">
        <w:r w:rsidRPr="00CD1665" w:rsidDel="000C409B">
          <w:rPr>
            <w:rFonts w:eastAsia="Times New Roman"/>
            <w:shd w:val="clear" w:color="auto" w:fill="FFFFFF"/>
            <w:lang w:val="en-CA"/>
          </w:rPr>
          <w:delText xml:space="preserve"> </w:delText>
        </w:r>
        <w:r w:rsidRPr="00CD1665" w:rsidDel="000C409B">
          <w:rPr>
            <w:rFonts w:eastAsia="Times New Roman"/>
            <w:shd w:val="clear" w:color="auto" w:fill="FFFFFF"/>
            <w:lang w:val="en-CA"/>
          </w:rPr>
          <w:fldChar w:fldCharType="begin" w:fldLock="1"/>
        </w:r>
        <w:r w:rsidRPr="00CD1665" w:rsidDel="000C409B">
          <w:rPr>
            <w:rFonts w:eastAsia="Times New Roman"/>
            <w:shd w:val="clear" w:color="auto" w:fill="FFFFFF"/>
            <w:lang w:val="en-CA"/>
          </w:rPr>
          <w:del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mendeley":{"formattedCitation":"(Braberg et al., 2014)","plainTextFormattedCitation":"(Braberg et al., 2014)","previouslyFormattedCitation":"(Braberg et al., 2014)"},"properties":{"noteIndex":0},"schema":"https://github.com/citation-style-language/schema/raw/master/csl-citation.json"}</w:delInstrText>
        </w:r>
        <w:r w:rsidRPr="00CD1665" w:rsidDel="000C409B">
          <w:rPr>
            <w:rFonts w:eastAsia="Times New Roman"/>
            <w:shd w:val="clear" w:color="auto" w:fill="FFFFFF"/>
            <w:lang w:val="en-CA"/>
          </w:rPr>
          <w:fldChar w:fldCharType="separate"/>
        </w:r>
        <w:r w:rsidRPr="00CD1665" w:rsidDel="000C409B">
          <w:rPr>
            <w:rFonts w:eastAsia="Times New Roman"/>
            <w:noProof/>
            <w:shd w:val="clear" w:color="auto" w:fill="FFFFFF"/>
            <w:lang w:val="en-CA"/>
          </w:rPr>
          <w:delText>(Braberg et al., 2014)</w:delText>
        </w:r>
        <w:r w:rsidRPr="00CD1665" w:rsidDel="000C409B">
          <w:rPr>
            <w:rFonts w:eastAsia="Times New Roman"/>
            <w:shd w:val="clear" w:color="auto" w:fill="FFFFFF"/>
            <w:lang w:val="en-CA"/>
          </w:rPr>
          <w:fldChar w:fldCharType="end"/>
        </w:r>
        <w:r w:rsidRPr="00CD1665" w:rsidDel="000C409B">
          <w:rPr>
            <w:lang w:val="en-CA"/>
          </w:rPr>
          <w:delText xml:space="preserve">.  </w:delText>
        </w:r>
      </w:del>
      <w:del w:id="25" w:author="Albi Celaj" w:date="2018-12-21T14:01:00Z">
        <w:r w:rsidRPr="00CD1665" w:rsidDel="00230D66">
          <w:rPr>
            <w:lang w:val="en-CA"/>
          </w:rPr>
          <w:delText xml:space="preserve">CGA of antibiotic resistance genes in </w:delText>
        </w:r>
        <w:r w:rsidRPr="00CD1665" w:rsidDel="00230D66">
          <w:rPr>
            <w:i/>
            <w:lang w:val="en-CA"/>
          </w:rPr>
          <w:delText>E. coli</w:delText>
        </w:r>
        <w:r w:rsidRPr="00CD1665" w:rsidDel="00230D66">
          <w:rPr>
            <w:lang w:val="en-CA"/>
          </w:rPr>
          <w:delText xml:space="preserve"> has suggested that multi-gene interactions can enable many mutational paths towards resistance </w:delText>
        </w:r>
        <w:r w:rsidRPr="00CD1665" w:rsidDel="00230D66">
          <w:rPr>
            <w:lang w:val="en-CA"/>
          </w:rPr>
          <w:fldChar w:fldCharType="begin" w:fldLock="1"/>
        </w:r>
        <w:r w:rsidRPr="00CD1665" w:rsidDel="00230D66">
          <w:rPr>
            <w:lang w:val="en-CA"/>
          </w:rPr>
          <w:delInstrText>ADDIN CSL_CITATION {"citationItems":[{"id":"ITEM-1","itemData":{"DOI":"10.1038/ncomms8385","ISSN":"2041-1723","PMID":"26060115","abstract":"Predicting evolutionary paths to antibiotic resistance is key for understanding and controlling drug resistance. When considering a single final resistant genotype, epistatic contingencies among mutations restrict evolution to a small number of adaptive paths. Less attention has been given to multi-peak landscapes, and while specific peaks can be favoured, it is unknown whether and how early a commitment to final fate is made. Here we characterize a multi-peaked adaptive landscape for trimethoprim resistance by constructing all combinatorial alleles of seven resistance-conferring mutations in dihydrofolate reductase. We observe that epistatic interactions increase rather than decrease the accessibility of each peak; while they restrict the number of direct paths, they generate more indirect paths, where mutations are adaptively gained and later adaptively lost or changed. This enhanced accessibility allows evolution to proceed through many adaptive steps while delaying commitment to genotypic fate, hindering our ability to predict or control evolutionary outcomes.","author":[{"dropping-particle":"","family":"Palmer","given":"Adam C.","non-dropping-particle":"","parse-names":false,"suffix":""},{"dropping-particle":"","family":"Toprak","given":"Erdal","non-dropping-particle":"","parse-names":false,"suffix":""},{"dropping-particle":"","family":"Baym","given":"Michael","non-dropping-particle":"","parse-names":false,"suffix":""},{"dropping-particle":"","family":"Kim","given":"Seungsoo","non-dropping-particle":"","parse-names":false,"suffix":""},{"dropping-particle":"","family":"Veres","given":"Adrian","non-dropping-particle":"","parse-names":false,"suffix":""},{"dropping-particle":"","family":"Bershtein","given":"Shimon","non-dropping-particle":"","parse-names":false,"suffix":""},{"dropping-particle":"","family":"Kishony","given":"Roy","non-dropping-particle":"","parse-names":false,"suffix":""}],"container-title":"Nature Communications","id":"ITEM-1","issue":"1","issued":{"date-parts":[["2015","12","10"]]},"page":"7385","title":"Delayed commitment to evolutionary fate in antibiotic resistance fitness landscapes","type":"article-journal","volume":"6"},"uris":["http://www.mendeley.com/documents/?uuid=237c0486-4d9e-35ac-99c9-8ddfff0b87d5"]}],"mendeley":{"formattedCitation":"(Palmer et al., 2015)","plainTextFormattedCitation":"(Palmer et al., 2015)","previouslyFormattedCitation":"(Palmer et al., 2015)"},"properties":{"noteIndex":0},"schema":"https://github.com/citation-style-language/schema/raw/master/csl-citation.json"}</w:delInstrText>
        </w:r>
        <w:r w:rsidRPr="00CD1665" w:rsidDel="00230D66">
          <w:rPr>
            <w:lang w:val="en-CA"/>
          </w:rPr>
          <w:fldChar w:fldCharType="separate"/>
        </w:r>
        <w:r w:rsidRPr="00CD1665" w:rsidDel="00230D66">
          <w:rPr>
            <w:noProof/>
            <w:lang w:val="en-CA"/>
          </w:rPr>
          <w:delText>(Palmer et al., 2015)</w:delText>
        </w:r>
        <w:r w:rsidRPr="00CD1665" w:rsidDel="00230D66">
          <w:rPr>
            <w:lang w:val="en-CA"/>
          </w:rPr>
          <w:fldChar w:fldCharType="end"/>
        </w:r>
        <w:r w:rsidRPr="00CD1665" w:rsidDel="00230D66">
          <w:rPr>
            <w:lang w:val="en-CA"/>
          </w:rPr>
          <w:delText xml:space="preserve">.  </w:delText>
        </w:r>
      </w:del>
      <w:r w:rsidRPr="00CD1665">
        <w:rPr>
          <w:lang w:val="en-CA"/>
        </w:rPr>
        <w:t xml:space="preserve">In vertebrates, </w:t>
      </w:r>
      <w:r w:rsidR="007E1B45" w:rsidRPr="00CD1665">
        <w:rPr>
          <w:lang w:val="en-CA"/>
        </w:rPr>
        <w:t>they</w:t>
      </w:r>
      <w:r w:rsidRPr="00CD1665">
        <w:rPr>
          <w:lang w:val="en-CA"/>
        </w:rPr>
        <w:t xml:space="preserve"> </w:t>
      </w:r>
      <w:ins w:id="26" w:author="Albi Celaj" w:date="2018-12-21T14:02:00Z">
        <w:r w:rsidR="00230D66" w:rsidRPr="00CD1665">
          <w:rPr>
            <w:lang w:val="en-CA"/>
          </w:rPr>
          <w:t xml:space="preserve">can </w:t>
        </w:r>
      </w:ins>
      <w:r w:rsidRPr="00CD1665">
        <w:rPr>
          <w:lang w:val="en-CA"/>
        </w:rPr>
        <w:t xml:space="preserve">mediate disease, e.g., myeloid malignancies </w:t>
      </w:r>
      <w:r w:rsidRPr="00CD1665">
        <w:rPr>
          <w:lang w:val="en-CA"/>
        </w:rPr>
        <w:fldChar w:fldCharType="begin" w:fldLock="1"/>
      </w:r>
      <w:r w:rsidRPr="00CD1665">
        <w:rPr>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Cancer Genome Atlas Research Network et al., 2013; Heckl et al., 2014)","plainTextFormattedCitation":"(Cancer Genome Atlas Research Network et al., 2013; Heckl et al., 2014)","previouslyFormattedCitation":"(Cancer Genome Atlas Research Network et al., 2013; Heckl et al., 2014)"},"properties":{"noteIndex":0},"schema":"https://github.com/citation-style-language/schema/raw/master/csl-citation.json"}</w:instrText>
      </w:r>
      <w:r w:rsidRPr="00CD1665">
        <w:rPr>
          <w:lang w:val="en-CA"/>
        </w:rPr>
        <w:fldChar w:fldCharType="separate"/>
      </w:r>
      <w:r w:rsidRPr="00CD1665">
        <w:rPr>
          <w:noProof/>
          <w:lang w:val="en-CA"/>
        </w:rPr>
        <w:t>(Cancer Genome Atlas Research Network et al., 2013; Heckl et al., 2014)</w:t>
      </w:r>
      <w:r w:rsidRPr="00CD1665">
        <w:rPr>
          <w:lang w:val="en-CA"/>
        </w:rPr>
        <w:fldChar w:fldCharType="end"/>
      </w:r>
      <w:r w:rsidRPr="00CD1665">
        <w:rPr>
          <w:lang w:val="en-CA"/>
        </w:rPr>
        <w:t xml:space="preserve">.  </w:t>
      </w:r>
      <w:ins w:id="27" w:author="Albi Celaj" w:date="2018-12-21T14:02:00Z">
        <w:r w:rsidR="00203644" w:rsidRPr="00CD1665">
          <w:rPr>
            <w:lang w:val="en-CA"/>
          </w:rPr>
          <w:t>Furthermore, d</w:t>
        </w:r>
      </w:ins>
      <w:del w:id="28" w:author="Albi Celaj" w:date="2018-12-21T14:02:00Z">
        <w:r w:rsidRPr="00CD1665" w:rsidDel="00203644">
          <w:rPr>
            <w:lang w:val="en-CA"/>
          </w:rPr>
          <w:delText>D</w:delText>
        </w:r>
      </w:del>
      <w:r w:rsidRPr="00CD1665">
        <w:rPr>
          <w:lang w:val="en-CA"/>
        </w:rPr>
        <w:t xml:space="preserve">iscovery of high-order interactions can be practically useful.  For example, a simultaneous increase in the expression of four genes is required to induce pluripotent stem cells from human fibroblasts </w:t>
      </w:r>
      <w:r w:rsidRPr="00CD1665">
        <w:rPr>
          <w:lang w:val="en-CA"/>
        </w:rPr>
        <w:fldChar w:fldCharType="begin" w:fldLock="1"/>
      </w:r>
      <w:r w:rsidRPr="00CD1665">
        <w:rPr>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Takahashi and Yamanaka, 2006)","plainTextFormattedCitation":"(Takahashi and Yamanaka, 2006)","previouslyFormattedCitation":"(Takahashi and Yamanaka, 2006)"},"properties":{"noteIndex":0},"schema":"https://github.com/citation-style-language/schema/raw/master/csl-citation.json"}</w:instrText>
      </w:r>
      <w:r w:rsidRPr="00CD1665">
        <w:rPr>
          <w:lang w:val="en-CA"/>
        </w:rPr>
        <w:fldChar w:fldCharType="separate"/>
      </w:r>
      <w:r w:rsidRPr="00CD1665">
        <w:rPr>
          <w:noProof/>
          <w:lang w:val="en-CA"/>
        </w:rPr>
        <w:t>(Takahashi and Yamanaka, 2006)</w:t>
      </w:r>
      <w:r w:rsidRPr="00CD1665">
        <w:rPr>
          <w:lang w:val="en-CA"/>
        </w:rPr>
        <w:fldChar w:fldCharType="end"/>
      </w:r>
      <w:r w:rsidRPr="00CD1665">
        <w:rPr>
          <w:lang w:val="en-CA"/>
        </w:rPr>
        <w:t>.</w:t>
      </w:r>
      <w:r w:rsidR="00F74F92">
        <w:rPr>
          <w:lang w:val="en-CA"/>
        </w:rPr>
        <w:t xml:space="preserve">  </w:t>
      </w:r>
      <w:r w:rsidR="004E3AD1">
        <w:rPr>
          <w:lang w:val="en-CA"/>
        </w:rPr>
        <w:t>Despite their prevalence</w:t>
      </w:r>
      <w:r w:rsidR="00850F45">
        <w:rPr>
          <w:lang w:val="en-CA"/>
        </w:rPr>
        <w:t xml:space="preserve">, </w:t>
      </w:r>
      <w:r w:rsidR="004E3AD1">
        <w:rPr>
          <w:lang w:val="en-CA"/>
        </w:rPr>
        <w:t xml:space="preserve">phenotypic contributions, and potential utility, </w:t>
      </w:r>
      <w:r w:rsidR="005972D5">
        <w:rPr>
          <w:lang w:val="en-CA"/>
        </w:rPr>
        <w:t>however,</w:t>
      </w:r>
      <w:r w:rsidR="000039A6">
        <w:rPr>
          <w:lang w:val="en-CA"/>
        </w:rPr>
        <w:t xml:space="preserve"> </w:t>
      </w:r>
      <w:r w:rsidR="00C46E1D">
        <w:rPr>
          <w:lang w:val="en-CA"/>
        </w:rPr>
        <w:t>large-</w:t>
      </w:r>
      <w:r w:rsidR="003B0433">
        <w:rPr>
          <w:lang w:val="en-CA"/>
        </w:rPr>
        <w:t xml:space="preserve">scale </w:t>
      </w:r>
      <w:r w:rsidR="00716149">
        <w:rPr>
          <w:lang w:val="en-CA"/>
        </w:rPr>
        <w:t xml:space="preserve">profiling of biological systems for complex genetic interactions </w:t>
      </w:r>
      <w:r w:rsidR="000039A6">
        <w:rPr>
          <w:lang w:val="en-CA"/>
        </w:rPr>
        <w:t>has been limited.</w:t>
      </w:r>
      <w:commentRangeEnd w:id="4"/>
      <w:r w:rsidR="000E55D5">
        <w:rPr>
          <w:rStyle w:val="CommentReference"/>
          <w:rFonts w:asciiTheme="minorHAnsi" w:hAnsiTheme="minorHAnsi" w:cstheme="minorBidi"/>
        </w:rPr>
        <w:commentReference w:id="4"/>
      </w:r>
    </w:p>
    <w:p w14:paraId="6F23E1FD" w14:textId="77777777" w:rsidR="000039A6" w:rsidRDefault="000039A6" w:rsidP="004805FB">
      <w:pPr>
        <w:jc w:val="both"/>
        <w:rPr>
          <w:lang w:val="en-CA"/>
        </w:rPr>
      </w:pPr>
    </w:p>
    <w:p w14:paraId="5274CA71" w14:textId="77777777" w:rsidR="001A1FC6" w:rsidRDefault="006A45DF" w:rsidP="004805FB">
      <w:pPr>
        <w:jc w:val="both"/>
        <w:rPr>
          <w:lang w:val="en-CA"/>
        </w:rPr>
      </w:pPr>
      <w:r>
        <w:rPr>
          <w:lang w:val="en-CA"/>
        </w:rPr>
        <w:t>To enable s</w:t>
      </w:r>
      <w:del w:id="29" w:author="Albi Celaj" w:date="2018-12-21T14:22:00Z">
        <w:r w:rsidR="00BB5697" w:rsidDel="00633536">
          <w:rPr>
            <w:lang w:val="en-CA"/>
          </w:rPr>
          <w:delText>However,</w:delText>
        </w:r>
      </w:del>
      <w:del w:id="30" w:author="Albi Celaj" w:date="2018-12-21T14:19:00Z">
        <w:r w:rsidR="00BB5697" w:rsidDel="00633536">
          <w:rPr>
            <w:lang w:val="en-CA"/>
          </w:rPr>
          <w:delText xml:space="preserve"> m</w:delText>
        </w:r>
        <w:r w:rsidR="00E718EA" w:rsidDel="00633536">
          <w:rPr>
            <w:lang w:val="en-CA"/>
          </w:rPr>
          <w:delText>uch work remains</w:delText>
        </w:r>
      </w:del>
      <w:del w:id="31" w:author="Albi Celaj" w:date="2018-12-21T14:20:00Z">
        <w:r w:rsidR="00E718EA" w:rsidDel="00633536">
          <w:rPr>
            <w:lang w:val="en-CA"/>
          </w:rPr>
          <w:delText xml:space="preserve"> in systematically uncovering complex genetic interactions and deciphering them to better understand complex traits and systems.  </w:delText>
        </w:r>
      </w:del>
      <w:ins w:id="32" w:author="Albi Celaj" w:date="2018-12-21T14:21:00Z">
        <w:r w:rsidR="00633536">
          <w:rPr>
            <w:lang w:val="en-CA"/>
          </w:rPr>
          <w:t xml:space="preserve">ystematic </w:t>
        </w:r>
      </w:ins>
      <w:r w:rsidR="008F1AC0">
        <w:rPr>
          <w:lang w:val="en-CA"/>
        </w:rPr>
        <w:t>studies</w:t>
      </w:r>
      <w:ins w:id="33" w:author="Albi Celaj" w:date="2018-12-21T14:21:00Z">
        <w:r w:rsidR="00633536">
          <w:rPr>
            <w:lang w:val="en-CA"/>
          </w:rPr>
          <w:t xml:space="preserve"> of complex multi-variant effects</w:t>
        </w:r>
      </w:ins>
      <w:r>
        <w:rPr>
          <w:lang w:val="en-CA"/>
        </w:rPr>
        <w:t xml:space="preserve">, </w:t>
      </w:r>
      <w:r w:rsidR="00E718EA">
        <w:rPr>
          <w:lang w:val="en-CA"/>
        </w:rPr>
        <w:t xml:space="preserve">experimental and analytic approaches </w:t>
      </w:r>
      <w:r>
        <w:rPr>
          <w:lang w:val="en-CA"/>
        </w:rPr>
        <w:t xml:space="preserve">must be developed </w:t>
      </w:r>
      <w:r w:rsidR="00E718EA">
        <w:rPr>
          <w:lang w:val="en-CA"/>
        </w:rPr>
        <w:t>t</w:t>
      </w:r>
      <w:r>
        <w:rPr>
          <w:lang w:val="en-CA"/>
        </w:rPr>
        <w:t>o</w:t>
      </w:r>
      <w:r w:rsidR="00E718EA">
        <w:rPr>
          <w:lang w:val="en-CA"/>
        </w:rPr>
        <w:t xml:space="preserve"> go beyond two-gene CGAs towards more exhaustive ‘deep’ combinatorial genetic analysis (DCGA).</w:t>
      </w:r>
      <w:r w:rsidR="004805FB">
        <w:rPr>
          <w:lang w:val="en-CA"/>
        </w:rPr>
        <w:t xml:space="preserve"> </w:t>
      </w:r>
    </w:p>
    <w:p w14:paraId="0DD89AC1" w14:textId="77777777" w:rsidR="001A1FC6" w:rsidRDefault="001A1FC6" w:rsidP="004805FB">
      <w:pPr>
        <w:jc w:val="both"/>
        <w:rPr>
          <w:lang w:val="en-CA"/>
        </w:rPr>
      </w:pPr>
    </w:p>
    <w:p w14:paraId="54E447EF" w14:textId="77777777" w:rsidR="001A1FC6" w:rsidRDefault="001A1FC6" w:rsidP="004805FB">
      <w:pPr>
        <w:jc w:val="both"/>
        <w:rPr>
          <w:lang w:val="en-CA"/>
        </w:rPr>
      </w:pPr>
    </w:p>
    <w:p w14:paraId="5D8BAE5E" w14:textId="77777777" w:rsidR="001A1FC6" w:rsidRDefault="001A1FC6" w:rsidP="004805FB">
      <w:pPr>
        <w:jc w:val="both"/>
        <w:rPr>
          <w:lang w:val="en-CA"/>
        </w:rPr>
      </w:pPr>
    </w:p>
    <w:p w14:paraId="0BBFA703" w14:textId="54A8748A" w:rsidR="004805FB" w:rsidRPr="00CD1665" w:rsidRDefault="004805FB" w:rsidP="004805FB">
      <w:pPr>
        <w:jc w:val="both"/>
        <w:rPr>
          <w:lang w:val="en-CA"/>
        </w:rPr>
      </w:pPr>
      <w:r>
        <w:rPr>
          <w:lang w:val="en-CA"/>
        </w:rPr>
        <w:t xml:space="preserve"> To </w:t>
      </w:r>
      <w:r w:rsidR="00EC14C6">
        <w:rPr>
          <w:lang w:val="en-CA"/>
        </w:rPr>
        <w:t>limit</w:t>
      </w:r>
      <w:r w:rsidR="00E87839">
        <w:rPr>
          <w:lang w:val="en-CA"/>
        </w:rPr>
        <w:t xml:space="preserve"> combinatorial complexity, </w:t>
      </w:r>
      <w:r w:rsidR="00A177DA">
        <w:rPr>
          <w:lang w:val="en-CA"/>
        </w:rPr>
        <w:t xml:space="preserve">DCGA can </w:t>
      </w:r>
      <w:r w:rsidR="00E87839">
        <w:rPr>
          <w:lang w:val="en-CA"/>
        </w:rPr>
        <w:t xml:space="preserve">first </w:t>
      </w:r>
      <w:r w:rsidR="00A177DA">
        <w:rPr>
          <w:lang w:val="en-CA"/>
        </w:rPr>
        <w:t>be targeted towards</w:t>
      </w:r>
      <w:r w:rsidR="00CC4DC2">
        <w:rPr>
          <w:lang w:val="en-CA"/>
        </w:rPr>
        <w:t xml:space="preserve"> </w:t>
      </w:r>
      <w:r w:rsidR="00EC14C6">
        <w:rPr>
          <w:lang w:val="en-CA"/>
        </w:rPr>
        <w:t xml:space="preserve">a </w:t>
      </w:r>
      <w:r w:rsidR="00EC14C6">
        <w:rPr>
          <w:bCs/>
          <w:iCs/>
          <w:color w:val="000000" w:themeColor="text1"/>
        </w:rPr>
        <w:t>set</w:t>
      </w:r>
      <w:r w:rsidR="00CC4DC2">
        <w:rPr>
          <w:bCs/>
          <w:iCs/>
          <w:color w:val="000000" w:themeColor="text1"/>
        </w:rPr>
        <w:t xml:space="preserve"> of functionally-related genes</w:t>
      </w:r>
      <w:r w:rsidR="00A177DA">
        <w:rPr>
          <w:lang w:val="en-CA"/>
        </w:rPr>
        <w:t>.</w:t>
      </w:r>
      <w:r>
        <w:rPr>
          <w:lang w:val="en-CA"/>
        </w:rPr>
        <w:t xml:space="preserve"> </w:t>
      </w:r>
      <w:r w:rsidR="00EC14C6">
        <w:rPr>
          <w:lang w:val="en-CA"/>
        </w:rPr>
        <w:t xml:space="preserve"> </w:t>
      </w:r>
      <w:r w:rsidR="006C216F">
        <w:rPr>
          <w:lang w:val="en-CA"/>
        </w:rPr>
        <w:t>S</w:t>
      </w:r>
      <w:r w:rsidR="00EC14C6">
        <w:rPr>
          <w:lang w:val="en-CA"/>
        </w:rPr>
        <w:t>till</w:t>
      </w:r>
      <w:r w:rsidR="006C216F">
        <w:rPr>
          <w:lang w:val="en-CA"/>
        </w:rPr>
        <w:t>, this</w:t>
      </w:r>
      <w:r w:rsidR="00EC14C6">
        <w:rPr>
          <w:lang w:val="en-CA"/>
        </w:rPr>
        <w:t xml:space="preserve"> require</w:t>
      </w:r>
      <w:r w:rsidR="006C216F">
        <w:rPr>
          <w:lang w:val="en-CA"/>
        </w:rPr>
        <w:t>s</w:t>
      </w:r>
      <w:r w:rsidR="00EC14C6">
        <w:rPr>
          <w:lang w:val="en-CA"/>
        </w:rPr>
        <w:t xml:space="preserve"> </w:t>
      </w:r>
      <w:r w:rsidR="001E151D">
        <w:rPr>
          <w:lang w:val="en-CA"/>
        </w:rPr>
        <w:t xml:space="preserve">large-scale </w:t>
      </w:r>
      <w:r w:rsidR="001E151D" w:rsidRPr="00233F15">
        <w:rPr>
          <w:lang w:val="en-CA"/>
        </w:rPr>
        <w:t>en</w:t>
      </w:r>
      <w:r w:rsidR="001E151D">
        <w:rPr>
          <w:lang w:val="en-CA"/>
        </w:rPr>
        <w:t>gineering and profiling of many multi-variant</w:t>
      </w:r>
      <w:r w:rsidR="001E151D" w:rsidRPr="00233F15">
        <w:rPr>
          <w:lang w:val="en-CA"/>
        </w:rPr>
        <w:t xml:space="preserve"> strains</w:t>
      </w:r>
      <w:r w:rsidR="00E767B0">
        <w:rPr>
          <w:lang w:val="en-CA"/>
        </w:rPr>
        <w:t>,</w:t>
      </w:r>
      <w:r w:rsidR="001E151D">
        <w:rPr>
          <w:lang w:val="en-CA"/>
        </w:rPr>
        <w:t xml:space="preserve"> which </w:t>
      </w:r>
      <w:r w:rsidR="006D743D">
        <w:rPr>
          <w:lang w:val="en-CA"/>
        </w:rPr>
        <w:t>remain</w:t>
      </w:r>
      <w:r w:rsidR="001E151D">
        <w:rPr>
          <w:lang w:val="en-CA"/>
        </w:rPr>
        <w:t xml:space="preserve">s a </w:t>
      </w:r>
      <w:r w:rsidR="00326455">
        <w:rPr>
          <w:lang w:val="en-CA"/>
        </w:rPr>
        <w:t xml:space="preserve">major </w:t>
      </w:r>
      <w:r w:rsidR="00AC0B47">
        <w:rPr>
          <w:lang w:val="en-CA"/>
        </w:rPr>
        <w:t xml:space="preserve">experimental </w:t>
      </w:r>
      <w:r w:rsidR="00326455">
        <w:rPr>
          <w:lang w:val="en-CA"/>
        </w:rPr>
        <w:t>bottleneck even in yeast.</w:t>
      </w:r>
      <w:r w:rsidR="006D743D">
        <w:rPr>
          <w:lang w:val="en-CA"/>
        </w:rPr>
        <w:t xml:space="preserve">  </w:t>
      </w:r>
      <w:del w:id="34" w:author="Albi Celaj" w:date="2018-12-21T14:25:00Z">
        <w:r w:rsidR="00326455" w:rsidDel="0002613F">
          <w:rPr>
            <w:lang w:val="en-CA"/>
          </w:rPr>
          <w:delText xml:space="preserve"> </w:delText>
        </w:r>
      </w:del>
      <w:r w:rsidR="00326455">
        <w:rPr>
          <w:lang w:val="en-CA"/>
        </w:rPr>
        <w:t xml:space="preserve">For example, </w:t>
      </w:r>
      <w:r w:rsidR="00326455">
        <w:t xml:space="preserve">exhaustive </w:t>
      </w:r>
      <w:r w:rsidR="00326455">
        <w:rPr>
          <w:lang w:val="en-CA"/>
        </w:rPr>
        <w:t>DCGA for a set of 10 genes would require targeted construction of 1,024 haploid strains to sample all combinations of two alleles per gene (e.g. a knockout and wild-type), or ~10</w:t>
      </w:r>
      <w:r w:rsidR="00326455" w:rsidRPr="00B276FC">
        <w:rPr>
          <w:vertAlign w:val="superscript"/>
          <w:lang w:val="en-CA"/>
        </w:rPr>
        <w:t>6</w:t>
      </w:r>
      <w:r w:rsidR="00326455">
        <w:rPr>
          <w:lang w:val="en-CA"/>
        </w:rPr>
        <w:t xml:space="preserve"> strains if diploid genotypes were considered.  </w:t>
      </w:r>
      <w:r w:rsidR="003866AC">
        <w:rPr>
          <w:lang w:val="en-CA"/>
        </w:rPr>
        <w:t xml:space="preserve">While methods exist for generation of many mutant combinations </w:t>
      </w:r>
      <w:r w:rsidR="004B1CDE" w:rsidRPr="00233F15">
        <w:rPr>
          <w:lang w:val="en-CA"/>
        </w:rPr>
        <w:fldChar w:fldCharType="begin" w:fldLock="1"/>
      </w:r>
      <w:r w:rsidR="004B1CDE">
        <w:rPr>
          <w:lang w:val="en-CA"/>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id":"ITEM-2","itemData":{"DOI":"10.1038/nature08187","ISSN":"1476-4687","PMID":"19633652","abstract":"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author":[{"dropping-particle":"","family":"Wang","given":"Harris H","non-dropping-particle":"","parse-names":false,"suffix":""},{"dropping-particle":"","family":"Isaacs","given":"Farren J","non-dropping-particle":"","parse-names":false,"suffix":""},{"dropping-particle":"","family":"Carr","given":"Peter A","non-dropping-particle":"","parse-names":false,"suffix":""},{"dropping-particle":"","family":"Sun","given":"Zachary Z","non-dropping-particle":"","parse-names":false,"suffix":""},{"dropping-particle":"","family":"Xu","given":"George","non-dropping-particle":"","parse-names":false,"suffix":""},{"dropping-particle":"","family":"Forest","given":"Craig R","non-dropping-particle":"","parse-names":false,"suffix":""},{"dropping-particle":"","family":"Church","given":"George M","non-dropping-particle":"","parse-names":false,"suffix":""}],"container-title":"Nature","id":"ITEM-2","issue":"7257","issued":{"date-parts":[["2009","8","13"]]},"page":"894-8","publisher":"Macmillan Publishers Limited. All rights reserved","title":"Programming cells by multiplex genome engineering and accelerated evolution.","title-short":"Nature","type":"article-journal","volume":"460"},"uris":["http://www.mendeley.com/documents/?uuid=6de5d682-0ba5-475f-a8cd-addff6cb91a6"]},{"id":"ITEM-3","itemData":{"DOI":"10.1021/sb400117c","ISSN":"2161-5063","PMID":"24160921","abstract":"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author":[{"dropping-particle":"","family":"DiCarlo","given":"James E","non-dropping-particle":"","parse-names":false,"suffix":""},{"dropping-particle":"","family":"Conley","given":"Andrew J","non-dropping-particle":"","parse-names":false,"suffix":""},{"dropping-particle":"","family":"Penttilä","given":"Merja","non-dropping-particle":"","parse-names":false,"suffix":""},{"dropping-particle":"","family":"Jäntti","given":"Jussi","non-dropping-particle":"","parse-names":false,"suffix":""},{"dropping-particle":"","family":"Wang","given":"Harris H","non-dropping-particle":"","parse-names":false,"suffix":""},{"dropping-particle":"","family":"Church","given":"George M","non-dropping-particle":"","parse-names":false,"suffix":""}],"container-title":"ACS synthetic biology","id":"ITEM-3","issue":"12","issued":{"date-parts":[["2013","12","20"]]},"page":"741-9","publisher":"American Chemical Society","title":"Yeast oligo-mediated genome engineering (YOGE).","type":"article-journal","volume":"2"},"uris":["http://www.mendeley.com/documents/?uuid=863cb558-5fb9-4e72-a21d-9a60843b694c"]}],"mendeley":{"formattedCitation":"(DiCarlo et al., 2013; Suzuki et al., 2011; Wang et al., 2009)","plainTextFormattedCitation":"(DiCarlo et al., 2013; Suzuki et al., 2011; Wang et al., 2009)","previouslyFormattedCitation":"(DiCarlo et al., 2013; Suzuki et al., 2011; Wang et al., 2009)"},"properties":{"noteIndex":0},"schema":"https://github.com/citation-style-language/schema/raw/master/csl-citation.json"}</w:instrText>
      </w:r>
      <w:r w:rsidR="004B1CDE" w:rsidRPr="00233F15">
        <w:rPr>
          <w:lang w:val="en-CA"/>
        </w:rPr>
        <w:fldChar w:fldCharType="separate"/>
      </w:r>
      <w:r w:rsidR="004B1CDE" w:rsidRPr="00D659A1">
        <w:rPr>
          <w:noProof/>
          <w:lang w:val="en-CA"/>
        </w:rPr>
        <w:t>(DiCarlo et al., 2013; Suzuki et al., 2011; Wang et al., 2009)</w:t>
      </w:r>
      <w:r w:rsidR="004B1CDE" w:rsidRPr="00233F15">
        <w:rPr>
          <w:lang w:val="en-CA"/>
        </w:rPr>
        <w:fldChar w:fldCharType="end"/>
      </w:r>
      <w:r w:rsidR="00ED1632">
        <w:rPr>
          <w:lang w:val="en-CA"/>
        </w:rPr>
        <w:t>, subsequent</w:t>
      </w:r>
      <w:r w:rsidR="003866AC">
        <w:rPr>
          <w:lang w:val="en-CA"/>
        </w:rPr>
        <w:t xml:space="preserve"> experimental difficulties arise</w:t>
      </w:r>
      <w:r w:rsidR="00360224">
        <w:rPr>
          <w:lang w:val="en-CA"/>
        </w:rPr>
        <w:t>, for example, in accurate</w:t>
      </w:r>
      <w:r w:rsidR="00360224" w:rsidRPr="00360224">
        <w:rPr>
          <w:lang w:val="en-CA"/>
        </w:rPr>
        <w:t xml:space="preserve"> </w:t>
      </w:r>
      <w:r w:rsidR="00360224">
        <w:rPr>
          <w:lang w:val="en-CA"/>
        </w:rPr>
        <w:t xml:space="preserve">large-scale </w:t>
      </w:r>
      <w:r w:rsidR="00E408F8">
        <w:rPr>
          <w:lang w:val="en-CA"/>
        </w:rPr>
        <w:t xml:space="preserve">multi-locus </w:t>
      </w:r>
      <w:r w:rsidR="00360224">
        <w:rPr>
          <w:lang w:val="en-CA"/>
        </w:rPr>
        <w:t>genotyping, which</w:t>
      </w:r>
      <w:r>
        <w:rPr>
          <w:lang w:val="en-CA"/>
        </w:rPr>
        <w:t xml:space="preserve"> has been</w:t>
      </w:r>
      <w:r w:rsidR="00360224">
        <w:rPr>
          <w:lang w:val="en-CA"/>
        </w:rPr>
        <w:t xml:space="preserve"> difficult to </w:t>
      </w:r>
      <w:r w:rsidR="00360224">
        <w:rPr>
          <w:lang w:val="en-CA"/>
        </w:rPr>
        <w:lastRenderedPageBreak/>
        <w:t xml:space="preserve">achieve even in </w:t>
      </w:r>
      <w:r w:rsidR="00360224" w:rsidRPr="00360224">
        <w:rPr>
          <w:i/>
          <w:lang w:val="en-CA"/>
        </w:rPr>
        <w:t>E. coli</w:t>
      </w:r>
      <w:r w:rsidR="00360224">
        <w:rPr>
          <w:lang w:val="en-CA"/>
        </w:rPr>
        <w:t xml:space="preserve"> </w:t>
      </w:r>
      <w:r w:rsidR="00360224" w:rsidRPr="00233F15">
        <w:fldChar w:fldCharType="begin" w:fldLock="1"/>
      </w:r>
      <w:r w:rsidR="00360224">
        <w:instrText>ADDIN CSL_CITATION {"citationItems":[{"id":"ITEM-1","itemData":{"DOI":"10.1038/nbt.3177","ISSN":"1087-0156","PMID":"25798935","abstract":"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author":[{"dropping-particle":"","family":"Zeitoun","given":"Ramsey I","non-dropping-particle":"","parse-names":false,"suffix":""},{"dropping-particle":"","family":"Garst","given":"Andrew D","non-dropping-particle":"","parse-names":false,"suffix":""},{"dropping-particle":"","family":"Degen","given":"George D","non-dropping-particle":"","parse-names":false,"suffix":""},{"dropping-particle":"","family":"Pines","given":"Gur","non-dropping-particle":"","parse-names":false,"suffix":""},{"dropping-particle":"","family":"Mansell","given":"Thomas J","non-dropping-particle":"","parse-names":false,"suffix":""},{"dropping-particle":"","family":"Glebes","given":"Tirzah Y","non-dropping-particle":"","parse-names":false,"suffix":""},{"dropping-particle":"","family":"Boyle","given":"Nanette R","non-dropping-particle":"","parse-names":false,"suffix":""},{"dropping-particle":"","family":"Gill","given":"Ryan T","non-dropping-particle":"","parse-names":false,"suffix":""}],"container-title":"Nature Biotechnology","id":"ITEM-1","issue":"6","issued":{"date-parts":[["2015","3","23"]]},"page":"631-637","title":"Multiplexed tracking of combinatorial genomic mutations in engineered cell populations","type":"article-journal","volume":"33"},"uris":["http://www.mendeley.com/documents/?uuid=2d3fbaff-3be5-32cf-85ed-fd230742e87d"]},{"id":"ITEM-2","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2","issue":"4","issued":{"date-parts":[["2017","4","21"]]},"page":"619-627","publisher":"American Chemical Society","title":"Quantitative Tracking of Combinatorially Engineered Populations with Multiplexed Binary Assemblies","type":"article-journal","volume":"6"},"uris":["http://www.mendeley.com/documents/?uuid=d5f136d1-405b-4b99-ad6c-538cc6684b55"]}],"mendeley":{"formattedCitation":"(Zeitoun et al., 2015, 2017)","plainTextFormattedCitation":"(Zeitoun et al., 2015, 2017)","previouslyFormattedCitation":"(Zeitoun et al., 2015, 2017)"},"properties":{"noteIndex":0},"schema":"https://github.com/citation-style-language/schema/raw/master/csl-citation.json"}</w:instrText>
      </w:r>
      <w:r w:rsidR="00360224" w:rsidRPr="00233F15">
        <w:fldChar w:fldCharType="separate"/>
      </w:r>
      <w:r w:rsidR="00360224" w:rsidRPr="00D659A1">
        <w:rPr>
          <w:noProof/>
        </w:rPr>
        <w:t>(Zeitoun et al., 2015, 2017)</w:t>
      </w:r>
      <w:r w:rsidR="00360224" w:rsidRPr="00233F15">
        <w:fldChar w:fldCharType="end"/>
      </w:r>
      <w:r w:rsidR="00360224">
        <w:rPr>
          <w:rStyle w:val="CommentReference"/>
          <w:rFonts w:asciiTheme="minorHAnsi" w:hAnsiTheme="minorHAnsi" w:cstheme="minorBidi"/>
        </w:rPr>
        <w:commentReference w:id="35"/>
      </w:r>
      <w:r w:rsidR="00360224">
        <w:rPr>
          <w:lang w:val="en-CA"/>
        </w:rPr>
        <w:t>.</w:t>
      </w:r>
      <w:r>
        <w:rPr>
          <w:lang w:val="en-CA"/>
        </w:rPr>
        <w:t xml:space="preserve">  </w:t>
      </w:r>
      <w:r w:rsidR="0022499C">
        <w:rPr>
          <w:lang w:val="en-CA"/>
        </w:rPr>
        <w:t xml:space="preserve">Other </w:t>
      </w:r>
      <w:r w:rsidR="00332E09">
        <w:rPr>
          <w:lang w:val="en-CA"/>
        </w:rPr>
        <w:t>methods</w:t>
      </w:r>
      <w:r w:rsidR="00ED1632">
        <w:rPr>
          <w:lang w:val="en-CA"/>
        </w:rPr>
        <w:t xml:space="preserve"> </w:t>
      </w:r>
      <w:r w:rsidR="0022499C">
        <w:rPr>
          <w:lang w:val="en-CA"/>
        </w:rPr>
        <w:t xml:space="preserve">to </w:t>
      </w:r>
      <w:r w:rsidR="0077446A">
        <w:rPr>
          <w:lang w:val="en-CA"/>
        </w:rPr>
        <w:t>generate and profile</w:t>
      </w:r>
      <w:r w:rsidR="00ED1632">
        <w:rPr>
          <w:lang w:val="en-CA"/>
        </w:rPr>
        <w:t xml:space="preserve"> combinatorial mutants</w:t>
      </w:r>
      <w:r w:rsidR="00850F45">
        <w:rPr>
          <w:lang w:val="en-CA"/>
        </w:rPr>
        <w:t xml:space="preserve"> have been described</w:t>
      </w:r>
      <w:r w:rsidR="00ED1632">
        <w:rPr>
          <w:lang w:val="en-CA"/>
        </w:rPr>
        <w:t xml:space="preserve"> in both yeast </w:t>
      </w:r>
      <w:r>
        <w:t xml:space="preserve"> </w:t>
      </w:r>
      <w:r>
        <w:fldChar w:fldCharType="begin" w:fldLock="1"/>
      </w:r>
      <w: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fldChar w:fldCharType="separate"/>
      </w:r>
      <w:r w:rsidRPr="00D659A1">
        <w:rPr>
          <w:noProof/>
        </w:rPr>
        <w:t>(Díaz-Mejía et al., 2018)</w:t>
      </w:r>
      <w:r>
        <w:fldChar w:fldCharType="end"/>
      </w:r>
      <w:r>
        <w:t xml:space="preserve"> and human cells </w:t>
      </w:r>
      <w:r>
        <w:fldChar w:fldCharType="begin" w:fldLock="1"/>
      </w:r>
      <w:r>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id":"ITEM-3","itemData":{"DOI":"10.1038/nmeth.4225","ISSN":"1548-7091","PMID":"28319113","abstract":"We developed a systematic approach to map human genetic networks by combinatorial CRISPR-Cas9 perturbations coupled to robust analysis of growth kinetics. We targeted all pairs of 73 cancer genes with dual guide RNAs in three cell lines, comprising 141,912 tests of interaction. Numerous therapeutically relevant interactions were identified, and these patterns replicated with combinatorial drugs at 75% precision. From these results, we anticipate that cellular context will be critical to synthetic-lethal therapies.","author":[{"dropping-particle":"","family":"Shen","given":"John Paul","non-dropping-particle":"","parse-names":false,"suffix":""},{"dropping-particle":"","family":"Zhao","given":"Dongxin","non-dropping-particle":"","parse-names":false,"suffix":""},{"dropping-particle":"","family":"Sasik","given":"Roman","non-dropping-particle":"","parse-names":false,"suffix":""},{"dropping-particle":"","family":"Luebeck","given":"Jens","non-dropping-particle":"","parse-names":false,"suffix":""},{"dropping-particle":"","family":"Birmingham","given":"Amanda","non-dropping-particle":"","parse-names":false,"suffix":""},{"dropping-particle":"","family":"Bojorquez-Gomez","given":"Ana","non-dropping-particle":"","parse-names":false,"suffix":""},{"dropping-particle":"","family":"Licon","given":"Katherine","non-dropping-particle":"","parse-names":false,"suffix":""},{"dropping-particle":"","family":"Klepper","given":"Kristin","non-dropping-particle":"","parse-names":false,"suffix":""},{"dropping-particle":"","family":"Pekin","given":"Daniel","non-dropping-particle":"","parse-names":false,"suffix":""},{"dropping-particle":"","family":"Beckett","given":"Alex N","non-dropping-particle":"","parse-names":false,"suffix":""},{"dropping-particle":"","family":"Sanchez","given":"Kyle Salinas","non-dropping-particle":"","parse-names":false,"suffix":""},{"dropping-particle":"","family":"Thomas","given":"Alex","non-dropping-particle":"","parse-names":false,"suffix":""},{"dropping-particle":"","family":"Kuo","given":"Chih-Chung","non-dropping-particle":"","parse-names":false,"suffix":""},{"dropping-particle":"","family":"Du","given":"Dan","non-dropping-particle":"","parse-names":false,"suffix":""},{"dropping-particle":"","family":"Roguev","given":"Assen","non-dropping-particle":"","parse-names":false,"suffix":""},{"dropping-particle":"","family":"Lewis","given":"Nathan E","non-dropping-particle":"","parse-names":false,"suffix":""},{"dropping-particle":"","family":"Chang","given":"Aaron N","non-dropping-particle":"","parse-names":false,"suffix":""},{"dropping-particle":"","family":"Kreisberg","given":"Jason F","non-dropping-particle":"","parse-names":false,"suffix":""},{"dropping-particle":"","family":"Krogan","given":"Nevan","non-dropping-particle":"","parse-names":false,"suffix":""},{"dropping-particle":"","family":"Qi","given":"Lei","non-dropping-particle":"","parse-names":false,"suffix":""},{"dropping-particle":"","family":"Ideker","given":"Trey","non-dropping-particle":"","parse-names":false,"suffix":""},{"dropping-particle":"","family":"Mali","given":"Prashant","non-dropping-particle":"","parse-names":false,"suffix":""}],"container-title":"Nature Methods","id":"ITEM-3","issue":"6","issued":{"date-parts":[["2017","3","20"]]},"page":"573-576","title":"Combinatorial CRISPR–Cas9 screens for de novo mapping of genetic interactions","type":"article-journal","volume":"14"},"uris":["http://www.mendeley.com/documents/?uuid=804a2532-59e4-34ac-a7f7-a2ed8fdeeeeb"]},{"id":"ITEM-4","itemData":{"DOI":"10.1038/nbt.4048","ISSN":"1087-0156","PMID":"29251726","abstract":"Combinatorial genetic screening using CRISPR-Cas9 is a useful approach to uncover redundant genes and to explore complex gene networks. However, current methods suffer from interference between the single-guide RNAs (sgRNAs) and from limited gene targeting activity. To increase the efficiency of combinatorial screening, we employ orthogonal Cas9 enzymes from Staphylococcus aureus and Streptococcus pyogenes. We used machine learning to establish S. aureus Cas9 sgRNA design rules and paired S. aureus Cas9 with S. pyogenes Cas9 to achieve dual targeting in a high fraction of cells. We also developed a lentiviral vector and cloning strategy to generate high-complexity pooled dual-knockout libraries to identify synthetic lethal and buffering gene pairs across multiple cell types, including MAPK pathway genes and apoptotic genes. Our orthologous approach also enabled a screen combining gene knockouts with transcriptional activation, which revealed genetic interactions with TP53. The \"Big Papi\" (paired aureus and pyogenes for interactions) approach described here will be widely applicable for the study of combinatorial phenotypes.","author":[{"dropping-particle":"","family":"Najm","given":"Fadi J","non-dropping-particle":"","parse-names":false,"suffix":""},{"dropping-particle":"","family":"Strand","given":"Christine","non-dropping-particle":"","parse-names":false,"suffix":""},{"dropping-particle":"","family":"Donovan","given":"Katherine F","non-dropping-particle":"","parse-names":false,"suffix":""},{"dropping-particle":"","family":"Hegde","given":"Mudra","non-dropping-particle":"","parse-names":false,"suffix":""},{"dropping-particle":"","family":"Sanson","given":"Kendall R","non-dropping-particle":"","parse-names":false,"suffix":""},{"dropping-particle":"","family":"Vaimberg","given":"Emma W","non-dropping-particle":"","parse-names":false,"suffix":""},{"dropping-particle":"","family":"Sullender","given":"Meagan E","non-dropping-particle":"","parse-names":false,"suffix":""},{"dropping-particle":"","family":"Hartenian","given":"Ella","non-dropping-particle":"","parse-names":false,"suffix":""},{"dropping-particle":"","family":"Kalani","given":"Zohra","non-dropping-particle":"","parse-names":false,"suffix":""},{"dropping-particle":"","family":"Fusi","given":"Nicolo","non-dropping-particle":"","parse-names":false,"suffix":""},{"dropping-particle":"","family":"Listgarten","given":"Jennifer","non-dropping-particle":"","parse-names":false,"suffix":""},{"dropping-particle":"","family":"Younger","given":"Scott T","non-dropping-particle":"","parse-names":false,"suffix":""},{"dropping-particle":"","family":"Bernstein","given":"Bradley E","non-dropping-particle":"","parse-names":false,"suffix":""},{"dropping-particle":"","family":"Root","given":"David E","non-dropping-particle":"","parse-names":false,"suffix":""},{"dropping-particle":"","family":"Doench","given":"John G","non-dropping-particle":"","parse-names":false,"suffix":""}],"container-title":"Nature Biotechnology","id":"ITEM-4","issue":"2","issued":{"date-parts":[["2017","12","18"]]},"page":"179-189","title":"Orthologous CRISPR–Cas9 enzymes for combinatorial genetic screens","type":"article-journal","volume":"36"},"uris":["http://www.mendeley.com/documents/?uuid=f330f235-c802-3364-80a6-4aae33fe61ca"]}],"mendeley":{"formattedCitation":"(Horlbeck et al., 2018; Najm et al., 2017; Shen et al., 2017; Wong et al., 2016)","plainTextFormattedCitation":"(Horlbeck et al., 2018; Najm et al., 2017; Shen et al., 2017; Wong et al., 2016)","previouslyFormattedCitation":"(Horlbeck et al., 2018; Najm et al., 2017; Shen et al., 2017; Wong et al., 2016)"},"properties":{"noteIndex":0},"schema":"https://github.com/citation-style-language/schema/raw/master/csl-citation.json"}</w:instrText>
      </w:r>
      <w:r>
        <w:fldChar w:fldCharType="separate"/>
      </w:r>
      <w:r w:rsidRPr="00FA3977">
        <w:rPr>
          <w:noProof/>
        </w:rPr>
        <w:t>(Horlbeck et al., 2018; Najm et al., 2017; Shen et al., 2017; Wong et al., 2016)</w:t>
      </w:r>
      <w:r>
        <w:fldChar w:fldCharType="end"/>
      </w:r>
      <w:commentRangeStart w:id="36"/>
      <w:commentRangeStart w:id="37"/>
      <w:commentRangeEnd w:id="36"/>
      <w:r>
        <w:rPr>
          <w:rStyle w:val="CommentReference"/>
          <w:rFonts w:asciiTheme="minorHAnsi" w:hAnsiTheme="minorHAnsi" w:cstheme="minorBidi"/>
        </w:rPr>
        <w:commentReference w:id="36"/>
      </w:r>
      <w:commentRangeEnd w:id="37"/>
      <w:r>
        <w:rPr>
          <w:rStyle w:val="CommentReference"/>
          <w:rFonts w:asciiTheme="minorHAnsi" w:hAnsiTheme="minorHAnsi" w:cstheme="minorBidi"/>
        </w:rPr>
        <w:commentReference w:id="37"/>
      </w:r>
      <w:r>
        <w:t xml:space="preserve">, </w:t>
      </w:r>
      <w:r w:rsidR="00CD1665">
        <w:t xml:space="preserve">but </w:t>
      </w:r>
      <w:r w:rsidR="00964AF3">
        <w:t>have not been demonstrated at</w:t>
      </w:r>
      <w:r w:rsidR="00B20F16">
        <w:t xml:space="preserve"> a large</w:t>
      </w:r>
      <w:r w:rsidR="00964AF3">
        <w:t xml:space="preserve"> scale</w:t>
      </w:r>
      <w:r>
        <w:t xml:space="preserve"> beyond two-gene combinations.</w:t>
      </w:r>
    </w:p>
    <w:p w14:paraId="4C5F6D30" w14:textId="06F9776D" w:rsidR="00360224" w:rsidRDefault="00360224" w:rsidP="00360224">
      <w:pPr>
        <w:jc w:val="both"/>
        <w:rPr>
          <w:lang w:val="en-CA"/>
        </w:rPr>
      </w:pPr>
    </w:p>
    <w:p w14:paraId="720C41F3" w14:textId="18B625EB" w:rsidR="00326455" w:rsidRPr="003C1219" w:rsidRDefault="00326455" w:rsidP="00326455">
      <w:pPr>
        <w:jc w:val="both"/>
        <w:rPr>
          <w:lang w:val="en-CA"/>
        </w:rPr>
      </w:pPr>
      <w:commentRangeStart w:id="38"/>
      <w:r>
        <w:t xml:space="preserve">  </w:t>
      </w:r>
      <w:commentRangeEnd w:id="38"/>
      <w:r w:rsidR="007F60CE">
        <w:rPr>
          <w:rStyle w:val="CommentReference"/>
          <w:rFonts w:asciiTheme="minorHAnsi" w:hAnsiTheme="minorHAnsi" w:cstheme="minorBidi"/>
        </w:rPr>
        <w:commentReference w:id="38"/>
      </w:r>
    </w:p>
    <w:p w14:paraId="4B3F1DDE" w14:textId="383E9013" w:rsidR="00264219" w:rsidRPr="00805A2B" w:rsidRDefault="00326455" w:rsidP="00326455">
      <w:pPr>
        <w:jc w:val="both"/>
        <w:rPr>
          <w:bCs/>
          <w:iCs/>
          <w:color w:val="000000" w:themeColor="text1"/>
        </w:rPr>
      </w:pPr>
      <w:r>
        <w:rPr>
          <w:lang w:val="en-CA"/>
        </w:rPr>
        <w:t>Here we describe a</w:t>
      </w:r>
      <w:r w:rsidR="00BC2000">
        <w:rPr>
          <w:lang w:val="en-CA"/>
        </w:rPr>
        <w:t xml:space="preserve"> </w:t>
      </w:r>
      <w:r>
        <w:rPr>
          <w:lang w:val="en-CA"/>
        </w:rPr>
        <w:t>strategy to perform DCGA</w:t>
      </w:r>
      <w:r w:rsidR="0016482C">
        <w:rPr>
          <w:lang w:val="en-CA"/>
        </w:rPr>
        <w:t xml:space="preserve"> a</w:t>
      </w:r>
      <w:r w:rsidR="00BA0F66">
        <w:rPr>
          <w:lang w:val="en-CA"/>
        </w:rPr>
        <w:t>nd demonstrate it on</w:t>
      </w:r>
      <w:r w:rsidR="0016482C">
        <w:rPr>
          <w:lang w:val="en-CA"/>
        </w:rPr>
        <w:t xml:space="preserve"> 16 ABC transporters i</w:t>
      </w:r>
      <w:r w:rsidR="00133051">
        <w:rPr>
          <w:lang w:val="en-CA"/>
        </w:rPr>
        <w:t>mplicated</w:t>
      </w:r>
      <w:r w:rsidR="0016482C">
        <w:rPr>
          <w:lang w:val="en-CA"/>
        </w:rPr>
        <w:t xml:space="preserve"> in multi-drug resistance.</w:t>
      </w:r>
      <w:r w:rsidR="00D63B6F">
        <w:rPr>
          <w:lang w:val="en-CA"/>
        </w:rPr>
        <w:t xml:space="preserve">  </w:t>
      </w:r>
      <w:r w:rsidR="00D63B6F">
        <w:rPr>
          <w:bCs/>
          <w:iCs/>
          <w:color w:val="000000" w:themeColor="text1"/>
        </w:rPr>
        <w:t>As one of the largest and oldest gene families</w:t>
      </w:r>
      <w:r w:rsidR="00D63B6F">
        <w:t xml:space="preserve">, ABC transporters mediate </w:t>
      </w:r>
      <w:r w:rsidR="00B553FC">
        <w:t xml:space="preserve">many </w:t>
      </w:r>
      <w:r w:rsidR="00D63B6F">
        <w:t>functions such as multidrug resistance, disease progression, and basic cellular homeostasis</w:t>
      </w:r>
      <w:r w:rsidR="002D6EE6">
        <w:t xml:space="preserve"> </w:t>
      </w:r>
      <w:r w:rsidR="00747D66">
        <w:t>across all three domains of life</w:t>
      </w:r>
      <w:r w:rsidR="008B7593">
        <w:t xml:space="preserve"> </w:t>
      </w:r>
      <w:r w:rsidR="002D6EE6">
        <w:fldChar w:fldCharType="begin" w:fldLock="1"/>
      </w:r>
      <w:r w:rsidR="002D6EE6">
        <w:instrText>ADDIN CSL_CITATION {"citationItems":[{"id":"ITEM-1","itemData":{"DOI":"10.1186/1471-2164-11-177","ISSN":"1471-2164","PMID":"20233411","abstract":"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author":[{"dropping-particle":"","family":"Kovalchuk","given":"Andriy","non-dropping-particle":"","parse-names":false,"suffix":""},{"dropping-particle":"","family":"Driessen","given":"Arnold J M","non-dropping-particle":"","parse-names":false,"suffix":""}],"container-title":"BMC genomics","id":"ITEM-1","issue":"1","issued":{"date-parts":[["2010","1","16"]]},"language":"En","page":"177","publisher":"BioMed Central","title":"Phylogenetic analysis of fungal ABC transporters.","type":"article-journal","volume":"11"},"uris":["http://www.mendeley.com/documents/?uuid=461c42c1-02b3-4179-854d-eec91bffb802"]}],"mendeley":{"formattedCitation":"(Kovalchuk and Driessen, 2010)","plainTextFormattedCitation":"(Kovalchuk and Driessen, 2010)","previouslyFormattedCitation":"(Kovalchuk and Driessen, 2010)"},"properties":{"noteIndex":0},"schema":"https://github.com/citation-style-language/schema/raw/master/csl-citation.json"}</w:instrText>
      </w:r>
      <w:r w:rsidR="002D6EE6">
        <w:fldChar w:fldCharType="separate"/>
      </w:r>
      <w:r w:rsidR="002D6EE6" w:rsidRPr="002D6EE6">
        <w:rPr>
          <w:noProof/>
        </w:rPr>
        <w:t>(Kovalchuk and Driessen, 2010)</w:t>
      </w:r>
      <w:r w:rsidR="002D6EE6">
        <w:fldChar w:fldCharType="end"/>
      </w:r>
      <w:r w:rsidR="00D63B6F">
        <w:t>.</w:t>
      </w:r>
      <w:r w:rsidR="0016482C">
        <w:rPr>
          <w:lang w:val="en-CA"/>
        </w:rPr>
        <w:t xml:space="preserve"> </w:t>
      </w:r>
      <w:r w:rsidR="008B7593">
        <w:rPr>
          <w:lang w:val="en-CA"/>
        </w:rPr>
        <w:t xml:space="preserve"> </w:t>
      </w:r>
      <w:r w:rsidR="00264219">
        <w:rPr>
          <w:lang w:val="en-CA"/>
        </w:rPr>
        <w:t>W</w:t>
      </w:r>
      <w:r w:rsidR="00264219">
        <w:t xml:space="preserve">hile many of the </w:t>
      </w:r>
      <w:r w:rsidR="00FC0D04">
        <w:t xml:space="preserve">16 </w:t>
      </w:r>
      <w:r w:rsidR="00264219">
        <w:t xml:space="preserve">transporters </w:t>
      </w:r>
      <w:r w:rsidR="00D63B6F">
        <w:t xml:space="preserve">analyzed here </w:t>
      </w:r>
      <w:r w:rsidR="00264219">
        <w:t xml:space="preserve">are generally </w:t>
      </w:r>
      <w:r w:rsidR="00B62BD2">
        <w:t>thought of</w:t>
      </w:r>
      <w:r w:rsidR="00264219">
        <w:t xml:space="preserve"> as </w:t>
      </w:r>
      <w:r w:rsidR="002968BD">
        <w:t xml:space="preserve">drug </w:t>
      </w:r>
      <w:r w:rsidR="00264219">
        <w:t xml:space="preserve">efflux pumps, </w:t>
      </w:r>
      <w:r w:rsidR="006855DE">
        <w:t xml:space="preserve">several </w:t>
      </w:r>
      <w:r w:rsidR="005821BB">
        <w:t>known</w:t>
      </w:r>
      <w:commentRangeStart w:id="39"/>
      <w:r w:rsidR="004614F2">
        <w:t xml:space="preserve"> </w:t>
      </w:r>
      <w:r w:rsidR="00AD28BA">
        <w:t xml:space="preserve">variant </w:t>
      </w:r>
      <w:r w:rsidR="00AC34E1">
        <w:t>phenotypes</w:t>
      </w:r>
      <w:r w:rsidR="004614F2">
        <w:t xml:space="preserve"> </w:t>
      </w:r>
      <w:r w:rsidR="005821BB">
        <w:t xml:space="preserve">in this gene family </w:t>
      </w:r>
      <w:r w:rsidR="004614F2">
        <w:t>point to</w:t>
      </w:r>
      <w:r w:rsidR="00204157">
        <w:t xml:space="preserve"> </w:t>
      </w:r>
      <w:r w:rsidR="00B62BD2">
        <w:t>other</w:t>
      </w:r>
      <w:r w:rsidR="00590C65">
        <w:t>, less well-understood</w:t>
      </w:r>
      <w:r w:rsidR="00FC0D04">
        <w:t xml:space="preserve"> </w:t>
      </w:r>
      <w:r w:rsidR="00C15F15">
        <w:t>roles</w:t>
      </w:r>
      <w:del w:id="40" w:author="Albi Celaj" w:date="2018-12-20T23:06:00Z">
        <w:r w:rsidR="005B27E8" w:rsidDel="005B6040">
          <w:delText>roles</w:delText>
        </w:r>
      </w:del>
      <w:r w:rsidR="00FC0D04">
        <w:t>.</w:t>
      </w:r>
      <w:commentRangeEnd w:id="39"/>
      <w:r w:rsidR="001748D8">
        <w:rPr>
          <w:rStyle w:val="CommentReference"/>
          <w:rFonts w:asciiTheme="minorHAnsi" w:hAnsiTheme="minorHAnsi" w:cstheme="minorBidi"/>
        </w:rPr>
        <w:commentReference w:id="39"/>
      </w:r>
      <w:r w:rsidR="00FC0D04">
        <w:t xml:space="preserve">  </w:t>
      </w:r>
      <w:r w:rsidR="008D5CEE">
        <w:t xml:space="preserve">For example, ABC transporters can influence </w:t>
      </w:r>
      <w:r w:rsidR="00264219">
        <w:t xml:space="preserve">each other in complex ways, such that disruption of </w:t>
      </w:r>
      <w:ins w:id="41" w:author="Albi Celaj" w:date="2018-12-20T23:10:00Z">
        <w:r w:rsidR="001748D8">
          <w:t>multiple</w:t>
        </w:r>
      </w:ins>
      <w:del w:id="42" w:author="Albi Celaj" w:date="2018-12-20T23:10:00Z">
        <w:r w:rsidR="004C4BAB" w:rsidDel="001748D8">
          <w:delText>one or more</w:delText>
        </w:r>
      </w:del>
      <w:r w:rsidR="004C4BAB">
        <w:t xml:space="preserve"> </w:t>
      </w:r>
      <w:r w:rsidR="00264219">
        <w:t>transporters can</w:t>
      </w:r>
      <w:r w:rsidR="00A04FF2">
        <w:t xml:space="preserve"> </w:t>
      </w:r>
      <w:r w:rsidR="00264219">
        <w:t>impar</w:t>
      </w:r>
      <w:r w:rsidR="005B27E8">
        <w:t>t</w:t>
      </w:r>
      <w:r w:rsidR="00264219">
        <w:t xml:space="preserve"> drug </w:t>
      </w:r>
      <w:r w:rsidR="00264219" w:rsidRPr="00433243">
        <w:rPr>
          <w:i/>
        </w:rPr>
        <w:t>resistance</w:t>
      </w:r>
      <w:del w:id="43" w:author="Albi Celaj" w:date="2018-12-20T23:13:00Z">
        <w:r w:rsidR="00264219" w:rsidDel="001748D8">
          <w:delText>, sometimes in a synergistic manner</w:delText>
        </w:r>
      </w:del>
      <w:r w:rsidR="00264219">
        <w:t xml:space="preserve"> </w:t>
      </w:r>
      <w:r w:rsidR="00264219">
        <w:fldChar w:fldCharType="begin" w:fldLock="1"/>
      </w:r>
      <w:r w:rsidR="00264219">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id":"ITEM-3","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3","issue":"2","issued":{"date-parts":[["2011","3"]]},"page":"159-64","title":"Knocking out multigene redundancies via cycles of sexual assortment and fluorescence selection.","type":"article-journal","volume":"8"},"uris":["http://www.mendeley.com/documents/?uuid=37457ea4-6a9c-471d-b62e-dfeec5fba47c"]}],"mendeley":{"formattedCitation":"(Kolaczkowska et al., 2008; Snider et al., 2013; Suzuki et al., 2011)","plainTextFormattedCitation":"(Kolaczkowska et al., 2008; Snider et al., 2013; Suzuki et al., 2011)","previouslyFormattedCitation":"(Kolaczkowska et al., 2008; Snider et al., 2013; Suzuki et al., 2011)"},"properties":{"noteIndex":0},"schema":"https://github.com/citation-style-language/schema/raw/master/csl-citation.json"}</w:instrText>
      </w:r>
      <w:r w:rsidR="00264219">
        <w:fldChar w:fldCharType="separate"/>
      </w:r>
      <w:r w:rsidR="00264219" w:rsidRPr="00D659A1">
        <w:rPr>
          <w:noProof/>
        </w:rPr>
        <w:t>(Kolaczkowska et al., 2008; Snider et al., 2013; Suzuki et al., 2011)</w:t>
      </w:r>
      <w:r w:rsidR="00264219">
        <w:fldChar w:fldCharType="end"/>
      </w:r>
      <w:r w:rsidR="00264219">
        <w:rPr>
          <w:bCs/>
          <w:iCs/>
          <w:color w:val="000000" w:themeColor="text1"/>
        </w:rPr>
        <w:t>.</w:t>
      </w:r>
      <w:r w:rsidR="00B56DF7">
        <w:rPr>
          <w:bCs/>
          <w:iCs/>
          <w:color w:val="000000" w:themeColor="text1"/>
        </w:rPr>
        <w:t xml:space="preserve"> </w:t>
      </w:r>
      <w:r w:rsidR="00702368">
        <w:rPr>
          <w:bCs/>
          <w:iCs/>
          <w:color w:val="000000" w:themeColor="text1"/>
        </w:rPr>
        <w:t xml:space="preserve"> </w:t>
      </w:r>
      <w:ins w:id="44" w:author="Albi Celaj" w:date="2018-12-20T23:12:00Z">
        <w:r w:rsidR="001748D8">
          <w:t>Interest</w:t>
        </w:r>
      </w:ins>
      <w:ins w:id="45" w:author="Albi Celaj" w:date="2018-12-20T23:13:00Z">
        <w:r w:rsidR="00587A84">
          <w:t xml:space="preserve">ingly, some of these </w:t>
        </w:r>
      </w:ins>
      <w:r w:rsidR="00D76A05">
        <w:t>c</w:t>
      </w:r>
      <w:r w:rsidR="00B56DF7">
        <w:rPr>
          <w:bCs/>
          <w:iCs/>
          <w:color w:val="000000" w:themeColor="text1"/>
        </w:rPr>
        <w:t>omplex dependenc</w:t>
      </w:r>
      <w:r w:rsidR="00311B79">
        <w:rPr>
          <w:bCs/>
          <w:iCs/>
          <w:color w:val="000000" w:themeColor="text1"/>
        </w:rPr>
        <w:t>ies</w:t>
      </w:r>
      <w:r w:rsidR="00B56DF7">
        <w:rPr>
          <w:bCs/>
          <w:iCs/>
          <w:color w:val="000000" w:themeColor="text1"/>
        </w:rPr>
        <w:t xml:space="preserve"> </w:t>
      </w:r>
      <w:r w:rsidR="00B56DF7">
        <w:t xml:space="preserve">between ABC transporters </w:t>
      </w:r>
      <w:r w:rsidR="00311B79">
        <w:t>are</w:t>
      </w:r>
      <w:r w:rsidR="00B56DF7">
        <w:t xml:space="preserve"> conserved in mammals</w:t>
      </w:r>
      <w:r w:rsidR="00311B79">
        <w:t xml:space="preserve"> and may mediate medically-relevant </w:t>
      </w:r>
      <w:r w:rsidR="00D20DEB">
        <w:t>phenomena</w:t>
      </w:r>
      <w:r w:rsidR="00D76A05">
        <w:t>.  In one example, expression of ABCC3 increases upon disruption of ABCC2 in rats</w:t>
      </w:r>
      <w:r w:rsidR="005821BB">
        <w:t xml:space="preserve"> </w:t>
      </w:r>
      <w:r w:rsidR="00D76A05" w:rsidRPr="00233F15">
        <w:rPr>
          <w:bCs/>
          <w:iCs/>
          <w:color w:val="000000" w:themeColor="text1"/>
        </w:rPr>
        <w:fldChar w:fldCharType="begin" w:fldLock="1"/>
      </w:r>
      <w:r w:rsidR="00D76A05">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mendeley":{"formattedCitation":"(Donner and Keppler, 2001)","plainTextFormattedCitation":"(Donner and Keppler, 2001)","previouslyFormattedCitation":"(Donner and Keppler, 2001)"},"properties":{"noteIndex":0},"schema":"https://github.com/citation-style-language/schema/raw/master/csl-citation.json"}</w:instrText>
      </w:r>
      <w:r w:rsidR="00D76A05" w:rsidRPr="00233F15">
        <w:rPr>
          <w:bCs/>
          <w:iCs/>
          <w:color w:val="000000" w:themeColor="text1"/>
        </w:rPr>
        <w:fldChar w:fldCharType="separate"/>
      </w:r>
      <w:r w:rsidR="00D76A05" w:rsidRPr="00D659A1">
        <w:rPr>
          <w:bCs/>
          <w:iCs/>
          <w:noProof/>
          <w:color w:val="000000" w:themeColor="text1"/>
        </w:rPr>
        <w:t>(Donner and Keppler, 2001)</w:t>
      </w:r>
      <w:r w:rsidR="00D76A05" w:rsidRPr="00233F15">
        <w:rPr>
          <w:bCs/>
          <w:iCs/>
          <w:color w:val="000000" w:themeColor="text1"/>
        </w:rPr>
        <w:fldChar w:fldCharType="end"/>
      </w:r>
      <w:r w:rsidR="00D76A05" w:rsidRPr="00233F15">
        <w:rPr>
          <w:bCs/>
          <w:iCs/>
          <w:color w:val="000000" w:themeColor="text1"/>
        </w:rPr>
        <w:t xml:space="preserve"> </w:t>
      </w:r>
      <w:r w:rsidR="00D76A05">
        <w:rPr>
          <w:bCs/>
          <w:iCs/>
          <w:color w:val="000000" w:themeColor="text1"/>
        </w:rPr>
        <w:t xml:space="preserve">and </w:t>
      </w:r>
      <w:r w:rsidR="00D76A05" w:rsidRPr="00233F15">
        <w:rPr>
          <w:bCs/>
          <w:iCs/>
          <w:color w:val="000000" w:themeColor="text1"/>
        </w:rPr>
        <w:t xml:space="preserve">in </w:t>
      </w:r>
      <w:r w:rsidR="00D76A05">
        <w:rPr>
          <w:bCs/>
          <w:iCs/>
          <w:color w:val="000000" w:themeColor="text1"/>
        </w:rPr>
        <w:t xml:space="preserve">humans in </w:t>
      </w:r>
      <w:r w:rsidR="00D76A05" w:rsidRPr="00233F15">
        <w:rPr>
          <w:bCs/>
          <w:iCs/>
          <w:color w:val="000000" w:themeColor="text1"/>
        </w:rPr>
        <w:t>the context of Dubin-Johnson syndrome</w:t>
      </w:r>
      <w:r w:rsidR="00D76A05">
        <w:rPr>
          <w:bCs/>
          <w:iCs/>
          <w:color w:val="000000" w:themeColor="text1"/>
        </w:rPr>
        <w:t xml:space="preserve"> </w:t>
      </w:r>
      <w:r w:rsidR="00D76A05" w:rsidRPr="00233F15">
        <w:rPr>
          <w:bCs/>
          <w:iCs/>
          <w:color w:val="000000" w:themeColor="text1"/>
        </w:rPr>
        <w:fldChar w:fldCharType="begin" w:fldLock="1"/>
      </w:r>
      <w:r w:rsidR="00D76A05">
        <w:rPr>
          <w:bCs/>
          <w:iCs/>
          <w:color w:val="000000" w:themeColor="text1"/>
        </w:rPr>
        <w:instrText>ADDIN CSL_CITATION {"citationItems":[{"id":"ITEM-1","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1","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König et al., 1999)","plainTextFormattedCitation":"(König et al., 1999)","previouslyFormattedCitation":"(König et al., 1999)"},"properties":{"noteIndex":0},"schema":"https://github.com/citation-style-language/schema/raw/master/csl-citation.json"}</w:instrText>
      </w:r>
      <w:r w:rsidR="00D76A05" w:rsidRPr="00233F15">
        <w:rPr>
          <w:bCs/>
          <w:iCs/>
          <w:color w:val="000000" w:themeColor="text1"/>
        </w:rPr>
        <w:fldChar w:fldCharType="separate"/>
      </w:r>
      <w:r w:rsidR="00D76A05" w:rsidRPr="00D659A1">
        <w:rPr>
          <w:bCs/>
          <w:iCs/>
          <w:noProof/>
          <w:color w:val="000000" w:themeColor="text1"/>
        </w:rPr>
        <w:t>(König et al., 1999)</w:t>
      </w:r>
      <w:r w:rsidR="00D76A05" w:rsidRPr="00233F15">
        <w:rPr>
          <w:bCs/>
          <w:iCs/>
          <w:color w:val="000000" w:themeColor="text1"/>
        </w:rPr>
        <w:fldChar w:fldCharType="end"/>
      </w:r>
      <w:r w:rsidR="00D76A05">
        <w:rPr>
          <w:bCs/>
          <w:iCs/>
          <w:color w:val="000000" w:themeColor="text1"/>
        </w:rPr>
        <w:t xml:space="preserve">. </w:t>
      </w:r>
      <w:r w:rsidR="00B56DF7">
        <w:rPr>
          <w:bCs/>
          <w:iCs/>
          <w:color w:val="000000" w:themeColor="text1"/>
        </w:rPr>
        <w:t xml:space="preserve"> </w:t>
      </w:r>
      <w:r w:rsidR="00B553FC">
        <w:rPr>
          <w:bCs/>
          <w:iCs/>
          <w:color w:val="000000" w:themeColor="text1"/>
        </w:rPr>
        <w:t xml:space="preserve">Similarly, disruption of ABCG2 </w:t>
      </w:r>
      <w:r w:rsidR="0056462F">
        <w:rPr>
          <w:bCs/>
          <w:iCs/>
          <w:color w:val="000000" w:themeColor="text1"/>
        </w:rPr>
        <w:t xml:space="preserve">in mice </w:t>
      </w:r>
      <w:r w:rsidR="00B553FC">
        <w:rPr>
          <w:bCs/>
          <w:iCs/>
          <w:color w:val="000000" w:themeColor="text1"/>
        </w:rPr>
        <w:t>(a protein that confers breast cancer xenobiotic resistance</w:t>
      </w:r>
      <w:r w:rsidR="0056462F">
        <w:rPr>
          <w:bCs/>
          <w:iCs/>
          <w:color w:val="000000" w:themeColor="text1"/>
        </w:rPr>
        <w:t xml:space="preserve"> in humans</w:t>
      </w:r>
      <w:r w:rsidR="00B553FC">
        <w:rPr>
          <w:bCs/>
          <w:iCs/>
          <w:color w:val="000000" w:themeColor="text1"/>
        </w:rPr>
        <w:t xml:space="preserve">) leads to increased expression of ABCG5 and ABCG8 </w:t>
      </w:r>
      <w:r w:rsidR="00B553FC">
        <w:rPr>
          <w:bCs/>
          <w:iCs/>
          <w:color w:val="000000" w:themeColor="text1"/>
        </w:rPr>
        <w:fldChar w:fldCharType="begin" w:fldLock="1"/>
      </w:r>
      <w:r w:rsidR="00B553FC">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00B553FC">
        <w:rPr>
          <w:bCs/>
          <w:iCs/>
          <w:color w:val="000000" w:themeColor="text1"/>
        </w:rPr>
        <w:fldChar w:fldCharType="separate"/>
      </w:r>
      <w:r w:rsidR="00B553FC" w:rsidRPr="00D659A1">
        <w:rPr>
          <w:bCs/>
          <w:iCs/>
          <w:noProof/>
          <w:color w:val="000000" w:themeColor="text1"/>
        </w:rPr>
        <w:t>(Huls et al., 2008)</w:t>
      </w:r>
      <w:r w:rsidR="00B553FC">
        <w:rPr>
          <w:bCs/>
          <w:iCs/>
          <w:color w:val="000000" w:themeColor="text1"/>
        </w:rPr>
        <w:fldChar w:fldCharType="end"/>
      </w:r>
      <w:r w:rsidR="00B553FC">
        <w:rPr>
          <w:bCs/>
          <w:iCs/>
          <w:color w:val="000000" w:themeColor="text1"/>
        </w:rPr>
        <w:t>.</w:t>
      </w:r>
      <w:r w:rsidR="00805A2B">
        <w:rPr>
          <w:bCs/>
          <w:iCs/>
          <w:color w:val="000000" w:themeColor="text1"/>
        </w:rPr>
        <w:t xml:space="preserve">  </w:t>
      </w:r>
      <w:r w:rsidR="0056462F">
        <w:rPr>
          <w:bCs/>
          <w:iCs/>
          <w:color w:val="000000" w:themeColor="text1"/>
        </w:rPr>
        <w:t>Thus, a</w:t>
      </w:r>
      <w:r w:rsidR="00B553FC">
        <w:rPr>
          <w:bCs/>
          <w:iCs/>
          <w:color w:val="000000" w:themeColor="text1"/>
        </w:rPr>
        <w:t xml:space="preserve"> </w:t>
      </w:r>
      <w:r w:rsidR="00A32748">
        <w:rPr>
          <w:bCs/>
          <w:iCs/>
          <w:color w:val="000000" w:themeColor="text1"/>
        </w:rPr>
        <w:t xml:space="preserve">successful </w:t>
      </w:r>
      <w:r w:rsidR="00DE0251">
        <w:rPr>
          <w:bCs/>
          <w:iCs/>
          <w:color w:val="000000" w:themeColor="text1"/>
        </w:rPr>
        <w:t xml:space="preserve">DCGA in this system </w:t>
      </w:r>
      <w:r w:rsidR="00BE2568">
        <w:rPr>
          <w:bCs/>
          <w:iCs/>
          <w:color w:val="000000" w:themeColor="text1"/>
        </w:rPr>
        <w:t>can demonstrate its ability</w:t>
      </w:r>
      <w:r w:rsidR="00B97C52">
        <w:rPr>
          <w:bCs/>
          <w:iCs/>
          <w:color w:val="000000" w:themeColor="text1"/>
        </w:rPr>
        <w:t xml:space="preserve"> to </w:t>
      </w:r>
      <w:r w:rsidR="00A32748">
        <w:rPr>
          <w:bCs/>
          <w:iCs/>
          <w:color w:val="000000" w:themeColor="text1"/>
        </w:rPr>
        <w:t>better understand</w:t>
      </w:r>
      <w:r w:rsidR="00831F22">
        <w:rPr>
          <w:bCs/>
          <w:iCs/>
          <w:color w:val="000000" w:themeColor="text1"/>
        </w:rPr>
        <w:t xml:space="preserve"> and characterize</w:t>
      </w:r>
      <w:r w:rsidR="00A32748">
        <w:rPr>
          <w:bCs/>
          <w:iCs/>
          <w:color w:val="000000" w:themeColor="text1"/>
        </w:rPr>
        <w:t xml:space="preserve"> </w:t>
      </w:r>
      <w:r w:rsidR="00C90344">
        <w:rPr>
          <w:bCs/>
          <w:iCs/>
          <w:color w:val="000000" w:themeColor="text1"/>
        </w:rPr>
        <w:t>this</w:t>
      </w:r>
      <w:r w:rsidR="00111E77">
        <w:rPr>
          <w:bCs/>
          <w:iCs/>
          <w:color w:val="000000" w:themeColor="text1"/>
        </w:rPr>
        <w:t xml:space="preserve"> conserved </w:t>
      </w:r>
      <w:r w:rsidR="00805A2B">
        <w:rPr>
          <w:bCs/>
          <w:iCs/>
          <w:color w:val="000000" w:themeColor="text1"/>
        </w:rPr>
        <w:t>gene family</w:t>
      </w:r>
      <w:r w:rsidR="00B367C8">
        <w:rPr>
          <w:bCs/>
          <w:iCs/>
          <w:color w:val="000000" w:themeColor="text1"/>
        </w:rPr>
        <w:t>.</w:t>
      </w:r>
    </w:p>
    <w:p w14:paraId="21AD4AB5" w14:textId="77777777" w:rsidR="00264219" w:rsidRDefault="00264219" w:rsidP="00326455">
      <w:pPr>
        <w:jc w:val="both"/>
        <w:rPr>
          <w:lang w:val="en-CA"/>
        </w:rPr>
      </w:pPr>
    </w:p>
    <w:p w14:paraId="536C4F64" w14:textId="16E26461" w:rsidR="00326455" w:rsidRDefault="00326455" w:rsidP="00326455">
      <w:pPr>
        <w:jc w:val="both"/>
        <w:rPr>
          <w:rFonts w:eastAsia="Times New Roman"/>
        </w:rPr>
      </w:pPr>
      <w:r>
        <w:rPr>
          <w:rFonts w:eastAsia="Times New Roman"/>
        </w:rPr>
        <w:t xml:space="preserve">Targeting all 16 yeast ABC transporters that </w:t>
      </w:r>
      <w:ins w:id="46" w:author="Albi Celaj [3]" w:date="2018-12-17T11:23:00Z">
        <w:r w:rsidR="00E724EB">
          <w:rPr>
            <w:rFonts w:eastAsia="Times New Roman"/>
          </w:rPr>
          <w:t>are</w:t>
        </w:r>
      </w:ins>
      <w:del w:id="47" w:author="Albi Celaj [3]" w:date="2018-12-17T11:23:00Z">
        <w:r w:rsidDel="00E724EB">
          <w:rPr>
            <w:rFonts w:eastAsia="Times New Roman"/>
          </w:rPr>
          <w:delText>have</w:delText>
        </w:r>
      </w:del>
      <w:r>
        <w:rPr>
          <w:rFonts w:eastAsia="Times New Roman"/>
        </w:rPr>
        <w:t xml:space="preserve"> implicated in multi-drug resistance, we carried out high-order DCGA for each of 16 drug resistance phenotypes.  </w:t>
      </w:r>
      <w:commentRangeStart w:id="48"/>
      <w:r>
        <w:rPr>
          <w:rFonts w:eastAsia="Times New Roman"/>
        </w:rPr>
        <w:t xml:space="preserve">After </w:t>
      </w:r>
      <w:r w:rsidR="00E9791C">
        <w:rPr>
          <w:rFonts w:eastAsia="Times New Roman"/>
        </w:rPr>
        <w:t xml:space="preserve">visualizing the resulting complex genetic landscapes, </w:t>
      </w:r>
      <w:r w:rsidR="00237991">
        <w:rPr>
          <w:rFonts w:eastAsia="Times New Roman"/>
        </w:rPr>
        <w:t>we extracted high-order genetic interactions</w:t>
      </w:r>
      <w:r>
        <w:rPr>
          <w:rFonts w:eastAsia="Times New Roman"/>
        </w:rPr>
        <w:t>.</w:t>
      </w:r>
      <w:commentRangeEnd w:id="48"/>
      <w:r w:rsidR="00B36DBA">
        <w:rPr>
          <w:rStyle w:val="CommentReference"/>
          <w:rFonts w:asciiTheme="minorHAnsi" w:hAnsiTheme="minorHAnsi" w:cstheme="minorBidi"/>
        </w:rPr>
        <w:commentReference w:id="48"/>
      </w:r>
      <w:r>
        <w:rPr>
          <w:rFonts w:eastAsia="Times New Roman"/>
        </w:rPr>
        <w:t xml:space="preserve"> We further derived an interpretable neural network </w:t>
      </w:r>
      <w:r w:rsidR="00AF5514">
        <w:rPr>
          <w:rFonts w:eastAsia="Times New Roman"/>
        </w:rPr>
        <w:t xml:space="preserve">system </w:t>
      </w:r>
      <w:r>
        <w:rPr>
          <w:rFonts w:eastAsia="Times New Roman"/>
        </w:rPr>
        <w:t>model</w:t>
      </w:r>
      <w:ins w:id="49" w:author="Albi Celaj [3]" w:date="2018-12-12T17:09:00Z">
        <w:r>
          <w:rPr>
            <w:rFonts w:eastAsia="Times New Roman"/>
          </w:rPr>
          <w:t xml:space="preserve"> to map</w:t>
        </w:r>
      </w:ins>
      <w:del w:id="50" w:author="Albi Celaj [3]" w:date="2018-12-12T17:09:00Z">
        <w:r w:rsidDel="003F4ABA">
          <w:rPr>
            <w:rFonts w:eastAsia="Times New Roman"/>
          </w:rPr>
          <w:delText xml:space="preserve"> mapping</w:delText>
        </w:r>
      </w:del>
      <w:r>
        <w:rPr>
          <w:rFonts w:eastAsia="Times New Roman"/>
        </w:rPr>
        <w:t xml:space="preserve"> functional relationships amongst ABC transporters</w:t>
      </w:r>
      <w:r>
        <w:rPr>
          <w:bCs/>
          <w:iCs/>
          <w:color w:val="000000" w:themeColor="text1"/>
        </w:rPr>
        <w:t xml:space="preserve">, and used it to guide further mechanistic exploration of </w:t>
      </w:r>
      <w:r>
        <w:rPr>
          <w:rFonts w:eastAsia="Times New Roman"/>
        </w:rPr>
        <w:t xml:space="preserve">a </w:t>
      </w:r>
      <w:r w:rsidRPr="004059F2">
        <w:rPr>
          <w:rFonts w:eastAsia="Times New Roman"/>
        </w:rPr>
        <w:t>quadruple knock</w:t>
      </w:r>
      <w:r>
        <w:rPr>
          <w:rFonts w:eastAsia="Times New Roman"/>
        </w:rPr>
        <w:t>out combination (</w:t>
      </w:r>
      <w:r w:rsidRPr="004210F6">
        <w:rPr>
          <w:rFonts w:eastAsia="Times New Roman"/>
          <w:i/>
        </w:rPr>
        <w:t>snq2∆</w:t>
      </w:r>
      <w:r>
        <w:rPr>
          <w:rFonts w:eastAsia="Times New Roman"/>
          <w:i/>
        </w:rPr>
        <w:t xml:space="preserve"> </w:t>
      </w:r>
      <w:r w:rsidRPr="004210F6">
        <w:rPr>
          <w:rFonts w:eastAsia="Times New Roman"/>
          <w:i/>
        </w:rPr>
        <w:t>yor1∆</w:t>
      </w:r>
      <w:r>
        <w:rPr>
          <w:rFonts w:eastAsia="Times New Roman"/>
          <w:i/>
        </w:rPr>
        <w:t xml:space="preserve"> </w:t>
      </w:r>
      <w:r w:rsidRPr="004210F6">
        <w:rPr>
          <w:rFonts w:eastAsia="Times New Roman"/>
          <w:i/>
        </w:rPr>
        <w:t>ybt1∆</w:t>
      </w:r>
      <w:r>
        <w:rPr>
          <w:rFonts w:eastAsia="Times New Roman"/>
          <w:i/>
        </w:rPr>
        <w:t xml:space="preserve"> </w:t>
      </w:r>
      <w:r w:rsidRPr="004210F6">
        <w:rPr>
          <w:rFonts w:eastAsia="Times New Roman"/>
          <w:i/>
        </w:rPr>
        <w:t>ycf1∆</w:t>
      </w:r>
      <w:r>
        <w:rPr>
          <w:rFonts w:eastAsia="Times New Roman"/>
        </w:rPr>
        <w:t>) that</w:t>
      </w:r>
      <w:r w:rsidRPr="004059F2">
        <w:rPr>
          <w:rFonts w:eastAsia="Times New Roman"/>
        </w:rPr>
        <w:t xml:space="preserve"> conferred </w:t>
      </w:r>
      <w:r>
        <w:rPr>
          <w:rFonts w:eastAsia="Times New Roman"/>
        </w:rPr>
        <w:t xml:space="preserve">unexpectedly </w:t>
      </w:r>
      <w:r w:rsidRPr="004059F2">
        <w:rPr>
          <w:rFonts w:eastAsia="Times New Roman"/>
        </w:rPr>
        <w:t xml:space="preserve">high </w:t>
      </w:r>
      <w:r>
        <w:rPr>
          <w:rFonts w:eastAsia="Times New Roman"/>
        </w:rPr>
        <w:t xml:space="preserve">synergistic </w:t>
      </w:r>
      <w:r w:rsidRPr="004059F2">
        <w:rPr>
          <w:rFonts w:eastAsia="Times New Roman"/>
        </w:rPr>
        <w:t>resistance</w:t>
      </w:r>
      <w:r w:rsidR="00E26626">
        <w:rPr>
          <w:rFonts w:eastAsia="Times New Roman"/>
        </w:rPr>
        <w:t xml:space="preserve"> to fluconazole, which was dependent</w:t>
      </w:r>
      <w:r>
        <w:rPr>
          <w:rFonts w:eastAsia="Times New Roman"/>
        </w:rPr>
        <w:t xml:space="preserve"> on a fifth gene </w:t>
      </w:r>
      <w:r>
        <w:rPr>
          <w:lang w:val="en-CA"/>
        </w:rPr>
        <w:t>–</w:t>
      </w:r>
      <w:r>
        <w:rPr>
          <w:rFonts w:eastAsia="Times New Roman"/>
        </w:rPr>
        <w:t xml:space="preserve"> </w:t>
      </w:r>
      <w:r w:rsidRPr="00264257">
        <w:rPr>
          <w:rFonts w:eastAsia="Times New Roman"/>
          <w:i/>
        </w:rPr>
        <w:t>PDR5</w:t>
      </w:r>
      <w:r>
        <w:rPr>
          <w:rFonts w:eastAsia="Times New Roman"/>
        </w:rPr>
        <w:t xml:space="preserve">. </w:t>
      </w:r>
      <w:ins w:id="51" w:author="Albi Celaj [3]" w:date="2018-12-17T11:22:00Z">
        <w:r w:rsidR="004A78EB">
          <w:rPr>
            <w:rFonts w:eastAsia="Times New Roman"/>
          </w:rPr>
          <w:t xml:space="preserve"> </w:t>
        </w:r>
      </w:ins>
      <w:r>
        <w:rPr>
          <w:rFonts w:eastAsia="Times New Roman"/>
        </w:rPr>
        <w:t xml:space="preserve">Together, our results show that DCGA </w:t>
      </w:r>
      <w:r w:rsidR="004D42A8">
        <w:rPr>
          <w:rFonts w:eastAsia="Times New Roman"/>
        </w:rPr>
        <w:t xml:space="preserve">uncovers </w:t>
      </w:r>
      <w:r>
        <w:rPr>
          <w:rFonts w:eastAsia="Times New Roman"/>
        </w:rPr>
        <w:t>many unexpected high-order genetic relationships which can be used to shed light on complex molecular systems.</w:t>
      </w:r>
    </w:p>
    <w:p w14:paraId="595E3B0C" w14:textId="77777777" w:rsidR="00415EBD" w:rsidRDefault="00415EBD" w:rsidP="00224FCB">
      <w:pPr>
        <w:jc w:val="both"/>
        <w:rPr>
          <w:rFonts w:eastAsia="Times New Roman"/>
          <w:color w:val="000000" w:themeColor="text1"/>
        </w:rPr>
      </w:pPr>
    </w:p>
    <w:p w14:paraId="2608932C" w14:textId="77777777" w:rsidR="00DB0ED8" w:rsidRDefault="00DB0ED8" w:rsidP="00DB0ED8">
      <w:pPr>
        <w:jc w:val="both"/>
        <w:rPr>
          <w:rFonts w:eastAsia="Times New Roman"/>
          <w:color w:val="000000" w:themeColor="text1"/>
        </w:rPr>
      </w:pPr>
      <w:r w:rsidRPr="00233F15">
        <w:rPr>
          <w:b/>
          <w:bCs/>
          <w:iCs/>
          <w:color w:val="000000" w:themeColor="text1"/>
          <w:sz w:val="28"/>
        </w:rPr>
        <w:t>Results</w:t>
      </w:r>
    </w:p>
    <w:p w14:paraId="3202CE69" w14:textId="77777777" w:rsidR="00DB0ED8" w:rsidRDefault="00DB0ED8" w:rsidP="00DB0ED8">
      <w:pPr>
        <w:outlineLvl w:val="0"/>
        <w:rPr>
          <w:b/>
          <w:bCs/>
          <w:iCs/>
          <w:color w:val="000000" w:themeColor="text1"/>
        </w:rPr>
      </w:pPr>
    </w:p>
    <w:p w14:paraId="385612BE" w14:textId="77777777" w:rsidR="00DB0ED8" w:rsidRDefault="00DB0ED8" w:rsidP="00DB0ED8">
      <w:pPr>
        <w:outlineLvl w:val="0"/>
        <w:rPr>
          <w:b/>
          <w:bCs/>
          <w:iCs/>
          <w:color w:val="000000" w:themeColor="text1"/>
        </w:rPr>
      </w:pPr>
    </w:p>
    <w:p w14:paraId="5919C389" w14:textId="44F856B6" w:rsidR="00DB0ED8" w:rsidRDefault="00DB0ED8" w:rsidP="00DB0ED8">
      <w:pPr>
        <w:outlineLvl w:val="0"/>
        <w:rPr>
          <w:b/>
          <w:bCs/>
          <w:iCs/>
          <w:color w:val="000000" w:themeColor="text1"/>
        </w:rPr>
      </w:pPr>
      <w:r>
        <w:rPr>
          <w:b/>
          <w:bCs/>
          <w:iCs/>
          <w:color w:val="000000" w:themeColor="text1"/>
        </w:rPr>
        <w:t>Engineered population profiling: a scheme for generating</w:t>
      </w:r>
      <w:r w:rsidR="00AC2065">
        <w:rPr>
          <w:b/>
          <w:bCs/>
          <w:iCs/>
          <w:color w:val="000000" w:themeColor="text1"/>
        </w:rPr>
        <w:t xml:space="preserve"> and </w:t>
      </w:r>
      <w:r w:rsidR="007F2C6A">
        <w:rPr>
          <w:b/>
          <w:bCs/>
          <w:iCs/>
          <w:color w:val="000000" w:themeColor="text1"/>
        </w:rPr>
        <w:t>characterizing</w:t>
      </w:r>
      <w:r>
        <w:rPr>
          <w:b/>
          <w:bCs/>
          <w:iCs/>
          <w:color w:val="000000" w:themeColor="text1"/>
        </w:rPr>
        <w:t xml:space="preserve"> combinatorial mutants</w:t>
      </w:r>
    </w:p>
    <w:p w14:paraId="79EFC0AF" w14:textId="77777777" w:rsidR="00C66E5A" w:rsidRPr="00FF3025" w:rsidRDefault="00C66E5A" w:rsidP="00C66E5A">
      <w:pPr>
        <w:outlineLvl w:val="0"/>
        <w:rPr>
          <w:bCs/>
          <w:iCs/>
          <w:color w:val="000000" w:themeColor="text1"/>
        </w:rPr>
      </w:pPr>
      <w:r w:rsidRPr="00FF3025">
        <w:rPr>
          <w:bCs/>
          <w:iCs/>
          <w:color w:val="000000" w:themeColor="text1"/>
        </w:rPr>
        <w:t xml:space="preserve">Here </w:t>
      </w:r>
      <w:r>
        <w:rPr>
          <w:bCs/>
          <w:iCs/>
          <w:color w:val="000000" w:themeColor="text1"/>
        </w:rPr>
        <w:t xml:space="preserve">we briefly describe the overall DCGA strategy and its component parts </w:t>
      </w:r>
      <w:commentRangeStart w:id="52"/>
      <w:r>
        <w:rPr>
          <w:bCs/>
          <w:iCs/>
          <w:color w:val="000000" w:themeColor="text1"/>
        </w:rPr>
        <w:t xml:space="preserve">(Figure 1), </w:t>
      </w:r>
      <w:commentRangeEnd w:id="52"/>
      <w:r>
        <w:rPr>
          <w:rStyle w:val="CommentReference"/>
          <w:rFonts w:asciiTheme="minorHAnsi" w:hAnsiTheme="minorHAnsi" w:cstheme="minorBidi"/>
        </w:rPr>
        <w:commentReference w:id="52"/>
      </w:r>
      <w:r>
        <w:rPr>
          <w:bCs/>
          <w:iCs/>
          <w:color w:val="000000" w:themeColor="text1"/>
        </w:rPr>
        <w:t>then show results of the strategy as applied to a set of 16 yeast ABC transporters.</w:t>
      </w:r>
    </w:p>
    <w:p w14:paraId="28A9174D" w14:textId="77777777" w:rsidR="00C66E5A" w:rsidRDefault="00C66E5A" w:rsidP="00DB0ED8">
      <w:pPr>
        <w:outlineLvl w:val="0"/>
        <w:rPr>
          <w:b/>
          <w:bCs/>
          <w:iCs/>
          <w:color w:val="000000" w:themeColor="text1"/>
        </w:rPr>
      </w:pPr>
    </w:p>
    <w:p w14:paraId="4C6F47AB" w14:textId="77B6DE1D" w:rsidR="00DB0ED8" w:rsidRDefault="00DB0ED8" w:rsidP="00DB0ED8">
      <w:pPr>
        <w:jc w:val="both"/>
        <w:rPr>
          <w:lang w:val="en-CA"/>
        </w:rPr>
      </w:pPr>
      <w:r>
        <w:rPr>
          <w:bCs/>
          <w:iCs/>
          <w:color w:val="000000" w:themeColor="text1"/>
        </w:rPr>
        <w:t xml:space="preserve">A simple yet powerful way to generate a complex population </w:t>
      </w:r>
      <w:r w:rsidRPr="005F694D">
        <w:rPr>
          <w:lang w:val="en-CA"/>
        </w:rPr>
        <w:t xml:space="preserve">is </w:t>
      </w:r>
      <w:r>
        <w:rPr>
          <w:lang w:val="en-CA"/>
        </w:rPr>
        <w:t xml:space="preserve">to cross two outbred individuals differing at multiple unlinked loci. Progeny of the cross (‘segregants’) will inherit a random subset of parental variants </w:t>
      </w:r>
      <w:r w:rsidRPr="002456C5">
        <w:rPr>
          <w:lang w:val="en-CA"/>
        </w:rPr>
        <w:fldChar w:fldCharType="begin" w:fldLock="1"/>
      </w:r>
      <w:r>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Bloom et al., 2013)","plainTextFormattedCitation":"(Bloom et al., 2013)","previouslyFormattedCitation":"(Bloom et al., 2013)"},"properties":{"noteIndex":0},"schema":"https://github.com/citation-style-language/schema/raw/master/csl-citation.json"}</w:instrText>
      </w:r>
      <w:r w:rsidRPr="002456C5">
        <w:rPr>
          <w:lang w:val="en-CA"/>
        </w:rPr>
        <w:fldChar w:fldCharType="separate"/>
      </w:r>
      <w:r w:rsidRPr="00D659A1">
        <w:rPr>
          <w:noProof/>
          <w:lang w:val="en-CA"/>
        </w:rPr>
        <w:t>(Bloom et al., 2013)</w:t>
      </w:r>
      <w:r w:rsidRPr="002456C5">
        <w:rPr>
          <w:lang w:val="en-CA"/>
        </w:rPr>
        <w:fldChar w:fldCharType="end"/>
      </w:r>
      <w:r>
        <w:rPr>
          <w:lang w:val="en-CA"/>
        </w:rPr>
        <w:t xml:space="preserve">, and each segregant can then be genotyped and profiled for traits such as gene expression </w:t>
      </w:r>
      <w:r w:rsidRPr="00233F15">
        <w:rPr>
          <w:bCs/>
          <w:iCs/>
          <w:color w:val="000000" w:themeColor="text1"/>
        </w:rPr>
        <w:fldChar w:fldCharType="begin" w:fldLock="1"/>
      </w:r>
      <w:r>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Brem and Kruglyak, 2005)","plainTextFormattedCitation":"(Brem and Kruglyak, 2005)","previouslyFormattedCitation":"(Brem and Kruglyak, 2005)"},"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Brem and Kruglyak, 2005)</w:t>
      </w:r>
      <w:r w:rsidRPr="00233F15">
        <w:rPr>
          <w:bCs/>
          <w:iCs/>
          <w:color w:val="000000" w:themeColor="text1"/>
        </w:rPr>
        <w:fldChar w:fldCharType="end"/>
      </w:r>
      <w:r>
        <w:rPr>
          <w:lang w:val="en-CA"/>
        </w:rPr>
        <w:t xml:space="preserve"> or drug resistance </w:t>
      </w:r>
      <w:r w:rsidRPr="00233F15">
        <w:rPr>
          <w:bCs/>
          <w:iCs/>
          <w:color w:val="000000" w:themeColor="text1"/>
        </w:rPr>
        <w:fldChar w:fldCharType="begin" w:fldLock="1"/>
      </w:r>
      <w:r>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Perlstein et al., 2007)","plainTextFormattedCitation":"(Perlstein et al., 2007)","previouslyFormattedCitation":"(Perlstein et al., 2007)"},"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Perlstein et al., 2007)</w:t>
      </w:r>
      <w:r w:rsidRPr="00233F15">
        <w:rPr>
          <w:bCs/>
          <w:iCs/>
          <w:color w:val="000000" w:themeColor="text1"/>
        </w:rPr>
        <w:fldChar w:fldCharType="end"/>
      </w:r>
      <w:r>
        <w:rPr>
          <w:bCs/>
          <w:iCs/>
          <w:color w:val="000000" w:themeColor="text1"/>
        </w:rPr>
        <w:t>.  Although this approach has been applied extensively to pairs of outbred parents</w:t>
      </w:r>
      <w:r>
        <w:rPr>
          <w:lang w:val="en-CA"/>
        </w:rPr>
        <w:t xml:space="preserve">, it has </w:t>
      </w:r>
      <w:r>
        <w:rPr>
          <w:lang w:val="en-CA"/>
        </w:rPr>
        <w:lastRenderedPageBreak/>
        <w:t>limitations</w:t>
      </w:r>
      <w:r>
        <w:rPr>
          <w:bCs/>
          <w:iCs/>
          <w:color w:val="000000" w:themeColor="text1"/>
        </w:rPr>
        <w:t xml:space="preserve">. First, </w:t>
      </w:r>
      <w:r>
        <w:rPr>
          <w:lang w:val="en-CA"/>
        </w:rPr>
        <w:t xml:space="preserve">many genes involved in a process remain undetected due to the absence of functional natural variation in the parental strains </w:t>
      </w:r>
      <w:r>
        <w:rPr>
          <w:lang w:val="en-CA"/>
        </w:rPr>
        <w:fldChar w:fldCharType="begin" w:fldLock="1"/>
      </w:r>
      <w:r>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ee et al., 2014)","plainTextFormattedCitation":"(Lee et al., 2014)","previouslyFormattedCitation":"(Lee et al., 2014)"},"properties":{"noteIndex":0},"schema":"https://github.com/citation-style-language/schema/raw/master/csl-citation.json"}</w:instrText>
      </w:r>
      <w:r>
        <w:rPr>
          <w:lang w:val="en-CA"/>
        </w:rPr>
        <w:fldChar w:fldCharType="separate"/>
      </w:r>
      <w:r w:rsidRPr="00D659A1">
        <w:rPr>
          <w:noProof/>
          <w:lang w:val="en-CA"/>
        </w:rPr>
        <w:t>(Lee et al., 2014)</w:t>
      </w:r>
      <w:r>
        <w:rPr>
          <w:lang w:val="en-CA"/>
        </w:rPr>
        <w:fldChar w:fldCharType="end"/>
      </w:r>
      <w:r>
        <w:rPr>
          <w:lang w:val="en-CA"/>
        </w:rPr>
        <w:t>.  Second, parents can differ at ~10</w:t>
      </w:r>
      <w:r w:rsidRPr="001C1222">
        <w:rPr>
          <w:vertAlign w:val="superscript"/>
          <w:lang w:val="en-CA"/>
        </w:rPr>
        <w:t>5</w:t>
      </w:r>
      <w:r>
        <w:rPr>
          <w:lang w:val="en-CA"/>
        </w:rPr>
        <w:t xml:space="preserve"> positions. This both makes it difficult to pinpoint the causal variants at each associated locus, and introduces a multiple testing burden such that a prohibitive number of individuals would be required for a comprehensive DCGA to have an acceptable statistical power. </w:t>
      </w:r>
    </w:p>
    <w:p w14:paraId="3D73F60C" w14:textId="77777777" w:rsidR="008C7F53" w:rsidRDefault="008C7F53" w:rsidP="00DB0ED8">
      <w:pPr>
        <w:jc w:val="both"/>
        <w:rPr>
          <w:lang w:val="en-CA"/>
        </w:rPr>
      </w:pPr>
    </w:p>
    <w:p w14:paraId="641D5059" w14:textId="77777777" w:rsidR="00DB0ED8" w:rsidRPr="00A50821" w:rsidRDefault="00DB0ED8" w:rsidP="00DB0ED8">
      <w:pPr>
        <w:jc w:val="both"/>
        <w:rPr>
          <w:bCs/>
          <w:iCs/>
          <w:color w:val="000000" w:themeColor="text1"/>
        </w:rPr>
      </w:pPr>
      <w:commentRangeStart w:id="53"/>
      <w:r>
        <w:rPr>
          <w:lang w:val="en-CA"/>
        </w:rPr>
        <w:t>To extend cross-based approaches beyond natural variation in outbred parents, we designed a population engineering strategy.  In this strategy, targeted variation is engineered into individual parental strains which are crossed to yield an ‘engineered population’ with random segregation of only the engineered variants.</w:t>
      </w:r>
      <w:commentRangeEnd w:id="53"/>
      <w:r>
        <w:rPr>
          <w:rStyle w:val="CommentReference"/>
          <w:rFonts w:asciiTheme="minorHAnsi" w:hAnsiTheme="minorHAnsi" w:cstheme="minorBidi"/>
        </w:rPr>
        <w:commentReference w:id="53"/>
      </w:r>
    </w:p>
    <w:p w14:paraId="5CD52AAD" w14:textId="77777777" w:rsidR="00C66E5A" w:rsidRDefault="00C66E5A" w:rsidP="00DB0ED8">
      <w:pPr>
        <w:jc w:val="both"/>
        <w:outlineLvl w:val="0"/>
        <w:rPr>
          <w:b/>
          <w:bCs/>
          <w:iCs/>
          <w:color w:val="000000" w:themeColor="text1"/>
        </w:rPr>
      </w:pPr>
    </w:p>
    <w:p w14:paraId="7CB16339" w14:textId="45014587" w:rsidR="00DB0ED8" w:rsidRDefault="00DB0ED8" w:rsidP="00DB0ED8">
      <w:pPr>
        <w:jc w:val="both"/>
        <w:outlineLvl w:val="0"/>
        <w:rPr>
          <w:bCs/>
          <w:iCs/>
          <w:color w:val="000000" w:themeColor="text1"/>
        </w:rPr>
      </w:pPr>
      <w:r>
        <w:rPr>
          <w:bCs/>
          <w:iCs/>
          <w:color w:val="000000" w:themeColor="text1"/>
        </w:rPr>
        <w:t xml:space="preserve">As recently reviewed </w:t>
      </w:r>
      <w:r>
        <w:rPr>
          <w:bCs/>
          <w:iCs/>
          <w:color w:val="000000" w:themeColor="text1"/>
        </w:rPr>
        <w:fldChar w:fldCharType="begin" w:fldLock="1"/>
      </w:r>
      <w:r>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Kebschull and Zador, 2018)</w:t>
      </w:r>
      <w:r>
        <w:rPr>
          <w:bCs/>
          <w:iCs/>
          <w:color w:val="000000" w:themeColor="text1"/>
        </w:rPr>
        <w:fldChar w:fldCharType="end"/>
      </w:r>
      <w:r>
        <w:rPr>
          <w:bCs/>
          <w:iCs/>
          <w:color w:val="000000" w:themeColor="text1"/>
        </w:rPr>
        <w:t xml:space="preserve">, it is possible to track many individual strains in a complex heterogenous population using DNA barcodes.  We therefore introduced a complex pool of random barcodes into one of the two haploid parental strains, such that each cell of that parental type bears a specific random barcode, as described previously </w:t>
      </w:r>
      <w:r>
        <w:rPr>
          <w:bCs/>
          <w:iCs/>
          <w:color w:val="000000" w:themeColor="text1"/>
        </w:rPr>
        <w:fldChar w:fldCharType="begin" w:fldLock="1"/>
      </w:r>
      <w:r>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 Yan et al., 2008)","plainTextFormattedCitation":"(Díaz-Mejía et al., 2018; Yan et al., 2008)","previouslyFormattedCitation":"(Díaz-Mejía et al., 2018; Yan et al., 200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Díaz-Mejía et al., 2018; Yan et al., 2008)</w:t>
      </w:r>
      <w:r>
        <w:rPr>
          <w:bCs/>
          <w:iCs/>
          <w:color w:val="000000" w:themeColor="text1"/>
        </w:rPr>
        <w:fldChar w:fldCharType="end"/>
      </w:r>
      <w:r>
        <w:rPr>
          <w:bCs/>
          <w:iCs/>
          <w:color w:val="000000" w:themeColor="text1"/>
        </w:rPr>
        <w:t xml:space="preserve"> (Figure S1, see Methods for details).  </w:t>
      </w:r>
    </w:p>
    <w:p w14:paraId="555F9E52" w14:textId="77777777" w:rsidR="00C66E5A" w:rsidRDefault="00C66E5A" w:rsidP="00DB0ED8">
      <w:pPr>
        <w:jc w:val="both"/>
        <w:rPr>
          <w:b/>
          <w:bCs/>
          <w:iCs/>
          <w:color w:val="000000" w:themeColor="text1"/>
        </w:rPr>
      </w:pPr>
    </w:p>
    <w:p w14:paraId="2AD99B9E" w14:textId="78D3187E" w:rsidR="00DB0ED8" w:rsidRPr="00FF3025" w:rsidRDefault="00DB0ED8" w:rsidP="00DB0ED8">
      <w:pPr>
        <w:jc w:val="both"/>
        <w:rPr>
          <w:bCs/>
          <w:iCs/>
          <w:color w:val="000000" w:themeColor="text1"/>
          <w:lang w:val="en-CA"/>
        </w:rPr>
      </w:pPr>
      <w:r>
        <w:t xml:space="preserve">After generating a barcoded pool in the wild-type parental strain background, we crossed this pool </w:t>
      </w:r>
      <w:r w:rsidRPr="00300B33">
        <w:rPr>
          <w:i/>
        </w:rPr>
        <w:t>en masse</w:t>
      </w:r>
      <w:r>
        <w:t xml:space="preserve"> to a </w:t>
      </w:r>
      <w:r>
        <w:rPr>
          <w:bCs/>
          <w:iCs/>
          <w:color w:val="000000" w:themeColor="text1"/>
        </w:rPr>
        <w:t xml:space="preserve">previously-generated “ABC-16 </w:t>
      </w:r>
      <w:r w:rsidRPr="00233F15">
        <w:rPr>
          <w:bCs/>
          <w:iCs/>
          <w:color w:val="000000" w:themeColor="text1"/>
        </w:rPr>
        <w:t>strain</w:t>
      </w:r>
      <w:r>
        <w:rPr>
          <w:bCs/>
          <w:iCs/>
          <w:color w:val="000000" w:themeColor="text1"/>
        </w:rPr>
        <w:t xml:space="preserve">” bearing knockouts for all sixteen of the ABC transporters that have been implicated in multidrug resistance </w:t>
      </w:r>
      <w:r w:rsidRPr="00233F15">
        <w:rPr>
          <w:bCs/>
          <w:iCs/>
          <w:color w:val="000000" w:themeColor="text1"/>
        </w:rPr>
        <w:fldChar w:fldCharType="begin" w:fldLock="1"/>
      </w:r>
      <w:r>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Suzuki et al., 2011)</w:t>
      </w:r>
      <w:r w:rsidRPr="00233F15">
        <w:rPr>
          <w:bCs/>
          <w:iCs/>
          <w:color w:val="000000" w:themeColor="text1"/>
        </w:rPr>
        <w:fldChar w:fldCharType="end"/>
      </w:r>
      <w:r>
        <w:rPr>
          <w:bCs/>
          <w:iCs/>
          <w:color w:val="000000" w:themeColor="text1"/>
        </w:rPr>
        <w:t xml:space="preserve">.  The </w:t>
      </w:r>
      <w:r>
        <w:t>ABC-16 strain had previously been engineered to contain all markers necessary to perform mating, sporulation, and selection</w:t>
      </w:r>
      <w:r>
        <w:rPr>
          <w:bCs/>
          <w:iCs/>
          <w:color w:val="000000" w:themeColor="text1"/>
        </w:rPr>
        <w:t xml:space="preserve"> for </w:t>
      </w:r>
      <w:r>
        <w:t xml:space="preserve">haploid cells, while the barcoded wild-type parent provided the marker necessary to select for cells carrying a barcoded </w:t>
      </w:r>
      <w:r w:rsidRPr="00C44AAB">
        <w:rPr>
          <w:i/>
        </w:rPr>
        <w:t>HO</w:t>
      </w:r>
      <w:r>
        <w:t xml:space="preserve"> locus </w:t>
      </w:r>
      <w:r>
        <w:rPr>
          <w:bCs/>
          <w:iCs/>
          <w:color w:val="000000" w:themeColor="text1"/>
        </w:rPr>
        <w:t xml:space="preserve">(Methods).  After mating, sporulation, and selection for barcoded haploid progeny of the cross, we used automated colony-picking to isolate an arrayed collection of ~5,000 </w:t>
      </w:r>
      <w:r w:rsidRPr="00233F15">
        <w:rPr>
          <w:bCs/>
          <w:iCs/>
          <w:color w:val="000000" w:themeColor="text1"/>
        </w:rPr>
        <w:t>MAT</w:t>
      </w:r>
      <w:r w:rsidRPr="00BB5875">
        <w:rPr>
          <w:b/>
          <w:bCs/>
          <w:iCs/>
          <w:color w:val="000000" w:themeColor="text1"/>
        </w:rPr>
        <w:t>a</w:t>
      </w:r>
      <w:r w:rsidRPr="00233F15">
        <w:rPr>
          <w:bCs/>
          <w:iCs/>
          <w:color w:val="000000" w:themeColor="text1"/>
        </w:rPr>
        <w:t xml:space="preserve"> and </w:t>
      </w:r>
      <w:r>
        <w:rPr>
          <w:bCs/>
          <w:iCs/>
          <w:color w:val="000000" w:themeColor="text1"/>
        </w:rPr>
        <w:t xml:space="preserve">~5,000 </w:t>
      </w:r>
      <w:r w:rsidRPr="00233F15">
        <w:rPr>
          <w:bCs/>
          <w:iCs/>
          <w:color w:val="000000" w:themeColor="text1"/>
        </w:rPr>
        <w:t>MAT</w:t>
      </w:r>
      <w:r w:rsidRPr="00BB5875">
        <w:rPr>
          <w:rFonts w:eastAsia="Calibri"/>
          <w:b/>
          <w:bCs/>
          <w:iCs/>
          <w:color w:val="000000" w:themeColor="text1"/>
          <w:lang w:val="el-GR"/>
        </w:rPr>
        <w:t>α</w:t>
      </w:r>
      <w:r w:rsidRPr="00233F15">
        <w:rPr>
          <w:bCs/>
          <w:iCs/>
          <w:color w:val="000000" w:themeColor="text1"/>
        </w:rPr>
        <w:t xml:space="preserve"> </w:t>
      </w:r>
      <w:r>
        <w:rPr>
          <w:bCs/>
          <w:iCs/>
          <w:color w:val="000000" w:themeColor="text1"/>
          <w:lang w:val="en-CA"/>
        </w:rPr>
        <w:t xml:space="preserve">segregants in </w:t>
      </w:r>
      <w:r w:rsidRPr="00233F15">
        <w:rPr>
          <w:bCs/>
          <w:iCs/>
          <w:color w:val="000000" w:themeColor="text1"/>
          <w:lang w:val="en-CA"/>
        </w:rPr>
        <w:t>384-well plates</w:t>
      </w:r>
      <w:r>
        <w:rPr>
          <w:bCs/>
          <w:iCs/>
          <w:color w:val="000000" w:themeColor="text1"/>
          <w:lang w:val="en-CA"/>
        </w:rPr>
        <w:t>. This step generated an engineered population in which each individual haploid strain bears a random subset of knockout alleles for the target set of 16 ABC transporters.</w:t>
      </w:r>
    </w:p>
    <w:p w14:paraId="320EE1B1" w14:textId="77777777" w:rsidR="00C66E5A" w:rsidRDefault="00C66E5A" w:rsidP="00DB0ED8">
      <w:pPr>
        <w:jc w:val="both"/>
        <w:rPr>
          <w:b/>
          <w:bCs/>
          <w:iCs/>
          <w:color w:val="000000" w:themeColor="text1"/>
        </w:rPr>
      </w:pPr>
    </w:p>
    <w:p w14:paraId="378F506D" w14:textId="50499611" w:rsidR="00DB0ED8" w:rsidRDefault="00DB0ED8" w:rsidP="00DB0ED8">
      <w:pPr>
        <w:jc w:val="both"/>
        <w:rPr>
          <w:bCs/>
          <w:iCs/>
          <w:color w:val="000000" w:themeColor="text1"/>
          <w:lang w:val="en-CA"/>
        </w:rPr>
      </w:pPr>
      <w:r>
        <w:rPr>
          <w:bCs/>
          <w:iCs/>
          <w:color w:val="000000" w:themeColor="text1"/>
          <w:lang w:val="en-CA"/>
        </w:rPr>
        <w:t xml:space="preserve">For each strain in the collection of barcoded multi-knockout progeny, we obtained the genotype at all sixteen knockout loci and determined the identifier barcode.  For genotyping, we exploited the fact that each knockout locus in the ABC-16 strain bears a locus-identifying barcode, as described previously for the YKO yeast deletion collection </w:t>
      </w:r>
      <w:r>
        <w:rPr>
          <w:bCs/>
          <w:iCs/>
          <w:color w:val="000000" w:themeColor="text1"/>
          <w:lang w:val="en-CA"/>
        </w:rPr>
        <w:fldChar w:fldCharType="begin" w:fldLock="1"/>
      </w:r>
      <w:r>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Giaever et al., 2002; Suzuki et al., 2011)","plainTextFormattedCitation":"(Giaever et al., 2002; Suzuki et al., 2011)","previouslyFormattedCitation":"(Giaever et al., 2002; Suzuki et al., 2011)"},"properties":{"noteIndex":0},"schema":"https://github.com/citation-style-language/schema/raw/master/csl-citation.json"}</w:instrText>
      </w:r>
      <w:r>
        <w:rPr>
          <w:bCs/>
          <w:iCs/>
          <w:color w:val="000000" w:themeColor="text1"/>
          <w:lang w:val="en-CA"/>
        </w:rPr>
        <w:fldChar w:fldCharType="separate"/>
      </w:r>
      <w:r w:rsidRPr="00D659A1">
        <w:rPr>
          <w:bCs/>
          <w:iCs/>
          <w:noProof/>
          <w:color w:val="000000" w:themeColor="text1"/>
          <w:lang w:val="en-CA"/>
        </w:rPr>
        <w:t>(Giaever et al., 2002; Suzuki et al., 2011)</w:t>
      </w:r>
      <w:r>
        <w:rPr>
          <w:bCs/>
          <w:iCs/>
          <w:color w:val="000000" w:themeColor="text1"/>
          <w:lang w:val="en-CA"/>
        </w:rPr>
        <w:fldChar w:fldCharType="end"/>
      </w:r>
      <w:r>
        <w:rPr>
          <w:bCs/>
          <w:iCs/>
          <w:color w:val="000000" w:themeColor="text1"/>
          <w:lang w:val="en-CA"/>
        </w:rPr>
        <w:t>.  We adapted</w:t>
      </w:r>
      <w:r w:rsidRPr="00233F15">
        <w:rPr>
          <w:bCs/>
          <w:iCs/>
          <w:color w:val="000000" w:themeColor="text1"/>
          <w:lang w:val="en-CA"/>
        </w:rPr>
        <w:t xml:space="preserve"> </w:t>
      </w:r>
      <w:r>
        <w:rPr>
          <w:bCs/>
          <w:iCs/>
          <w:color w:val="000000" w:themeColor="text1"/>
          <w:lang w:val="en-CA"/>
        </w:rPr>
        <w:t xml:space="preserve">the </w:t>
      </w:r>
      <w:r w:rsidRPr="00233F15">
        <w:rPr>
          <w:bCs/>
          <w:iCs/>
          <w:color w:val="000000" w:themeColor="text1"/>
          <w:lang w:val="en-CA"/>
        </w:rPr>
        <w:t>prev</w:t>
      </w:r>
      <w:r>
        <w:rPr>
          <w:bCs/>
          <w:iCs/>
          <w:color w:val="000000" w:themeColor="text1"/>
          <w:lang w:val="en-CA"/>
        </w:rPr>
        <w:t xml:space="preserve">iously-described row-column-plate PCR (RCP-PCR) strategy </w:t>
      </w:r>
      <w:r w:rsidRPr="00233F15">
        <w:rPr>
          <w:bCs/>
          <w:iCs/>
          <w:color w:val="000000" w:themeColor="text1"/>
          <w:lang w:val="en-CA"/>
        </w:rPr>
        <w:fldChar w:fldCharType="begin" w:fldLock="1"/>
      </w:r>
      <w:r>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lang w:val="en-CA"/>
        </w:rPr>
        <w:fldChar w:fldCharType="separate"/>
      </w:r>
      <w:r w:rsidRPr="00D659A1">
        <w:rPr>
          <w:bCs/>
          <w:iCs/>
          <w:noProof/>
          <w:color w:val="000000" w:themeColor="text1"/>
          <w:lang w:val="en-CA"/>
        </w:rPr>
        <w:t>(Yachie et al., 2016)</w:t>
      </w:r>
      <w:r w:rsidRPr="00233F15">
        <w:rPr>
          <w:bCs/>
          <w:iCs/>
          <w:color w:val="000000" w:themeColor="text1"/>
          <w:lang w:val="en-CA"/>
        </w:rPr>
        <w:fldChar w:fldCharType="end"/>
      </w:r>
      <w:r>
        <w:rPr>
          <w:bCs/>
          <w:iCs/>
          <w:color w:val="000000" w:themeColor="text1"/>
          <w:lang w:val="en-CA"/>
        </w:rPr>
        <w:t xml:space="preserve">, in which barcodes in each segregant are amplified with introduction of additional index tags that identify </w:t>
      </w:r>
      <w:r w:rsidRPr="00233F15">
        <w:rPr>
          <w:bCs/>
          <w:iCs/>
          <w:color w:val="000000" w:themeColor="text1"/>
          <w:lang w:val="en-CA"/>
        </w:rPr>
        <w:t>the plate</w:t>
      </w:r>
      <w:r>
        <w:rPr>
          <w:bCs/>
          <w:iCs/>
          <w:color w:val="000000" w:themeColor="text1"/>
          <w:lang w:val="en-CA"/>
        </w:rPr>
        <w:t xml:space="preserve">, row, and column of origin for each amplification product (Methods; Figure 1).  Thus, a single next generation sequencing experiment can reveal both the strain-specific tracking barcode at the </w:t>
      </w:r>
      <w:r w:rsidRPr="001C1222">
        <w:rPr>
          <w:bCs/>
          <w:i/>
          <w:iCs/>
          <w:color w:val="000000" w:themeColor="text1"/>
          <w:lang w:val="en-CA"/>
        </w:rPr>
        <w:t>HO</w:t>
      </w:r>
      <w:r>
        <w:rPr>
          <w:bCs/>
          <w:iCs/>
          <w:color w:val="000000" w:themeColor="text1"/>
          <w:lang w:val="en-CA"/>
        </w:rPr>
        <w:t xml:space="preserve"> locus and the identity of every gene deleted in the segregant at each plate location (Methods; Figure 1).  </w:t>
      </w:r>
    </w:p>
    <w:p w14:paraId="100D3194" w14:textId="77777777" w:rsidR="00DB0ED8" w:rsidRDefault="00DB0ED8" w:rsidP="00DB0ED8">
      <w:pPr>
        <w:jc w:val="both"/>
        <w:rPr>
          <w:bCs/>
          <w:iCs/>
          <w:color w:val="000000" w:themeColor="text1"/>
          <w:lang w:val="en-CA"/>
        </w:rPr>
      </w:pPr>
    </w:p>
    <w:p w14:paraId="6533B548" w14:textId="77777777" w:rsidR="00DB0ED8" w:rsidRDefault="00DB0ED8" w:rsidP="00DB0ED8">
      <w:pPr>
        <w:jc w:val="both"/>
      </w:pPr>
      <w:r>
        <w:rPr>
          <w:bCs/>
          <w:iCs/>
          <w:color w:val="000000" w:themeColor="text1"/>
          <w:lang w:val="en-CA"/>
        </w:rPr>
        <w:t>To validate and calibrate the genotypes determined by high-throughput-sequencing, m</w:t>
      </w:r>
      <w:r w:rsidRPr="00233F15">
        <w:rPr>
          <w:bCs/>
          <w:iCs/>
          <w:color w:val="000000" w:themeColor="text1"/>
          <w:lang w:val="en-CA"/>
        </w:rPr>
        <w:t>ultiple replicates of 40 individually</w:t>
      </w:r>
      <w:r>
        <w:rPr>
          <w:bCs/>
          <w:iCs/>
          <w:color w:val="000000" w:themeColor="text1"/>
          <w:lang w:val="en-CA"/>
        </w:rPr>
        <w:t>-</w:t>
      </w:r>
      <w:r w:rsidRPr="00233F15">
        <w:rPr>
          <w:bCs/>
          <w:iCs/>
          <w:color w:val="000000" w:themeColor="text1"/>
          <w:lang w:val="en-CA"/>
        </w:rPr>
        <w:t>genotyped ‘gold standard’ strains, as well as two additional control strains</w:t>
      </w:r>
      <w:r>
        <w:rPr>
          <w:bCs/>
          <w:iCs/>
          <w:color w:val="000000" w:themeColor="text1"/>
          <w:lang w:val="en-CA"/>
        </w:rPr>
        <w:t xml:space="preserve"> with known genotypes,</w:t>
      </w:r>
      <w:r w:rsidRPr="00233F15">
        <w:rPr>
          <w:bCs/>
          <w:iCs/>
          <w:color w:val="000000" w:themeColor="text1"/>
          <w:lang w:val="en-CA"/>
        </w:rPr>
        <w:t xml:space="preserve"> </w:t>
      </w:r>
      <w:r>
        <w:rPr>
          <w:bCs/>
          <w:iCs/>
          <w:color w:val="000000" w:themeColor="text1"/>
          <w:lang w:val="en-CA"/>
        </w:rPr>
        <w:t xml:space="preserve">were added </w:t>
      </w:r>
      <w:r w:rsidRPr="00233F15">
        <w:rPr>
          <w:bCs/>
          <w:iCs/>
          <w:color w:val="000000" w:themeColor="text1"/>
          <w:lang w:val="en-CA"/>
        </w:rPr>
        <w:t xml:space="preserve">to the collection at </w:t>
      </w:r>
      <w:r>
        <w:rPr>
          <w:bCs/>
          <w:iCs/>
          <w:color w:val="000000" w:themeColor="text1"/>
          <w:lang w:val="en-CA"/>
        </w:rPr>
        <w:t>defined</w:t>
      </w:r>
      <w:r w:rsidRPr="00233F15">
        <w:rPr>
          <w:bCs/>
          <w:iCs/>
          <w:color w:val="000000" w:themeColor="text1"/>
          <w:lang w:val="en-CA"/>
        </w:rPr>
        <w:t xml:space="preserve"> positions (Methods; </w:t>
      </w:r>
      <w:r>
        <w:rPr>
          <w:bCs/>
          <w:iCs/>
          <w:color w:val="000000" w:themeColor="text1"/>
          <w:lang w:val="en-CA"/>
        </w:rPr>
        <w:t xml:space="preserve">Data </w:t>
      </w:r>
      <w:r w:rsidRPr="00233F15">
        <w:rPr>
          <w:bCs/>
          <w:iCs/>
          <w:color w:val="000000" w:themeColor="text1"/>
          <w:lang w:val="en-CA"/>
        </w:rPr>
        <w:t>S</w:t>
      </w:r>
      <w:r>
        <w:rPr>
          <w:bCs/>
          <w:iCs/>
          <w:color w:val="000000" w:themeColor="text1"/>
          <w:lang w:val="en-CA"/>
        </w:rPr>
        <w:t>2</w:t>
      </w:r>
      <w:r w:rsidRPr="00233F15">
        <w:rPr>
          <w:bCs/>
          <w:iCs/>
          <w:color w:val="000000" w:themeColor="text1"/>
          <w:lang w:val="en-CA"/>
        </w:rPr>
        <w:t>)</w:t>
      </w:r>
      <w:r>
        <w:rPr>
          <w:bCs/>
          <w:iCs/>
          <w:color w:val="000000" w:themeColor="text1"/>
          <w:lang w:val="en-CA"/>
        </w:rPr>
        <w:t xml:space="preserve">.  </w:t>
      </w:r>
      <w:r>
        <w:rPr>
          <w:lang w:val="en-CA"/>
        </w:rPr>
        <w:t>Using data from calibration</w:t>
      </w:r>
      <w:r w:rsidRPr="00233F15">
        <w:rPr>
          <w:lang w:val="en-CA"/>
        </w:rPr>
        <w:t xml:space="preserve"> strains, we</w:t>
      </w:r>
      <w:r>
        <w:rPr>
          <w:lang w:val="en-CA"/>
        </w:rPr>
        <w:t xml:space="preserve"> estimated</w:t>
      </w:r>
      <w:r w:rsidRPr="00233F15">
        <w:t xml:space="preserve"> an overall </w:t>
      </w:r>
      <w:r>
        <w:t xml:space="preserve">per-locus genotyping </w:t>
      </w:r>
      <w:r w:rsidRPr="00233F15">
        <w:t>accuracy of 93.2% (</w:t>
      </w:r>
      <w:r>
        <w:t>Figure S2</w:t>
      </w:r>
      <w:r w:rsidRPr="00233F15">
        <w:t xml:space="preserve">A, Methods).  </w:t>
      </w:r>
      <w:r>
        <w:t>An independent method relying on the distribution of knockouts in the pool estimated a similar</w:t>
      </w:r>
      <w:r w:rsidRPr="00233F15">
        <w:t xml:space="preserve"> overall </w:t>
      </w:r>
      <w:r>
        <w:t xml:space="preserve">per-locus </w:t>
      </w:r>
      <w:r w:rsidRPr="00233F15">
        <w:t>accuracy of 93.8% (</w:t>
      </w:r>
      <w:r>
        <w:t>Figure S2B</w:t>
      </w:r>
      <w:r w:rsidRPr="00233F15">
        <w:t xml:space="preserve">, Methods). </w:t>
      </w:r>
      <w:r>
        <w:t xml:space="preserve"> Based on correlation analysis of the genotyping data,</w:t>
      </w:r>
      <w:r w:rsidRPr="00233F15">
        <w:t xml:space="preserve"> </w:t>
      </w:r>
      <w:r>
        <w:t xml:space="preserve">all </w:t>
      </w:r>
      <w:r w:rsidRPr="00233F15">
        <w:t xml:space="preserve">genes were either unlinked or weakly linked </w:t>
      </w:r>
      <w:r w:rsidRPr="00233F15">
        <w:rPr>
          <w:color w:val="000000"/>
        </w:rPr>
        <w:lastRenderedPageBreak/>
        <w:t>except for</w:t>
      </w:r>
      <w:r w:rsidRPr="00233F15">
        <w:t xml:space="preserve"> </w:t>
      </w:r>
      <w:r w:rsidRPr="00233F15">
        <w:rPr>
          <w:i/>
        </w:rPr>
        <w:t>BPT1</w:t>
      </w:r>
      <w:r w:rsidRPr="00233F15">
        <w:t xml:space="preserve"> and </w:t>
      </w:r>
      <w:r w:rsidRPr="00233F15">
        <w:rPr>
          <w:i/>
        </w:rPr>
        <w:t>YBT1</w:t>
      </w:r>
      <w:r w:rsidRPr="00233F15">
        <w:t xml:space="preserve"> (</w:t>
      </w:r>
      <w:r>
        <w:t>Figure S2C</w:t>
      </w:r>
      <w:r w:rsidRPr="00233F15">
        <w:t>; r = 0.49)</w:t>
      </w:r>
      <w:r>
        <w:t>, which are separated by 70.1kb on chromosome XII.  Three pairs</w:t>
      </w:r>
      <w:r w:rsidRPr="00233F15">
        <w:t xml:space="preserve"> </w:t>
      </w:r>
      <w:r>
        <w:t>of unlinked genes</w:t>
      </w:r>
      <w:r w:rsidRPr="00233F15">
        <w:t xml:space="preserve">– </w:t>
      </w:r>
      <w:r w:rsidRPr="00233F15">
        <w:rPr>
          <w:i/>
        </w:rPr>
        <w:t>YOR1</w:t>
      </w:r>
      <w:r w:rsidRPr="00EF4F38">
        <w:t>-</w:t>
      </w:r>
      <w:r w:rsidRPr="00233F15">
        <w:rPr>
          <w:i/>
        </w:rPr>
        <w:t>YCF1</w:t>
      </w:r>
      <w:r w:rsidRPr="00233F15">
        <w:t xml:space="preserve">, </w:t>
      </w:r>
      <w:r w:rsidRPr="00233F15">
        <w:rPr>
          <w:i/>
        </w:rPr>
        <w:t>YOR1</w:t>
      </w:r>
      <w:r w:rsidRPr="00EF4F38">
        <w:t>-</w:t>
      </w:r>
      <w:r w:rsidRPr="00233F15">
        <w:rPr>
          <w:i/>
        </w:rPr>
        <w:t>BPT1</w:t>
      </w:r>
      <w:r w:rsidRPr="00233F15">
        <w:t xml:space="preserve">, and </w:t>
      </w:r>
      <w:r w:rsidRPr="00233F15">
        <w:rPr>
          <w:i/>
        </w:rPr>
        <w:t>SNQ2</w:t>
      </w:r>
      <w:r w:rsidRPr="00EF4F38">
        <w:t>-</w:t>
      </w:r>
      <w:r w:rsidRPr="00233F15">
        <w:rPr>
          <w:i/>
        </w:rPr>
        <w:t>PDR5</w:t>
      </w:r>
      <w:r>
        <w:t xml:space="preserve"> – exhibited weak</w:t>
      </w:r>
      <w:r w:rsidRPr="00233F15">
        <w:t xml:space="preserve"> but significant negative </w:t>
      </w:r>
      <w:r>
        <w:t xml:space="preserve">correlation in the appearance of KO genotypes </w:t>
      </w:r>
      <w:r w:rsidRPr="00233F15">
        <w:t>(-0.04 ≥ r ≥ -0.08) (</w:t>
      </w:r>
      <w:r>
        <w:t>Figure S2C</w:t>
      </w:r>
      <w:r w:rsidRPr="00233F15">
        <w:t>)</w:t>
      </w:r>
      <w:r>
        <w:t>.</w:t>
      </w:r>
      <w:r w:rsidRPr="00233F15">
        <w:t xml:space="preserve"> </w:t>
      </w:r>
      <w:r>
        <w:t xml:space="preserve"> This effect may have arisen via negative genetic interactions conferring lower growth for the corresponding double-knockout genotypes during the s</w:t>
      </w:r>
      <w:r w:rsidRPr="00233F15">
        <w:t>porulation, haploid selection, or automated colony picking steps.</w:t>
      </w:r>
      <w:r>
        <w:t xml:space="preserve">  </w:t>
      </w:r>
    </w:p>
    <w:p w14:paraId="0BBE860B" w14:textId="77777777" w:rsidR="00DB0ED8" w:rsidRDefault="00DB0ED8" w:rsidP="00DB0ED8">
      <w:pPr>
        <w:jc w:val="both"/>
      </w:pPr>
    </w:p>
    <w:p w14:paraId="27290347" w14:textId="77777777" w:rsidR="00DB0ED8" w:rsidRDefault="00DB0ED8" w:rsidP="00DB0ED8">
      <w:pPr>
        <w:jc w:val="both"/>
      </w:pPr>
      <w:r>
        <w:t>Considering only those strains with both high-quality genotyping data and at least one unique tracking barcode</w:t>
      </w:r>
      <w:r>
        <w:rPr>
          <w:lang w:val="en-CA"/>
        </w:rPr>
        <w:t xml:space="preserve">, this yielded </w:t>
      </w:r>
      <w:r w:rsidRPr="00D23588">
        <w:rPr>
          <w:lang w:val="en-CA"/>
        </w:rPr>
        <w:t xml:space="preserve">6,826 </w:t>
      </w:r>
      <w:r>
        <w:rPr>
          <w:lang w:val="en-CA"/>
        </w:rPr>
        <w:t xml:space="preserve">uniquely barcoded and genotyped </w:t>
      </w:r>
      <w:r w:rsidRPr="00D23588">
        <w:rPr>
          <w:lang w:val="en-CA"/>
        </w:rPr>
        <w:t>strains</w:t>
      </w:r>
      <w:r>
        <w:rPr>
          <w:lang w:val="en-CA"/>
        </w:rPr>
        <w:t xml:space="preserve">, encompassing </w:t>
      </w:r>
      <w:r w:rsidRPr="00D23588">
        <w:rPr>
          <w:lang w:val="en-CA"/>
        </w:rPr>
        <w:t>6,087 unique genotypes</w:t>
      </w:r>
      <w:r>
        <w:rPr>
          <w:lang w:val="en-CA"/>
        </w:rPr>
        <w:t xml:space="preserve">. </w:t>
      </w:r>
      <w:r>
        <w:t xml:space="preserve">These strains were grouped by mating type to yield one pool of 3,231 </w:t>
      </w:r>
      <w:r w:rsidRPr="00233F15">
        <w:t>MAT</w:t>
      </w:r>
      <w:r w:rsidRPr="00233F15">
        <w:rPr>
          <w:b/>
        </w:rPr>
        <w:t>a</w:t>
      </w:r>
      <w:r w:rsidRPr="00233F15">
        <w:t xml:space="preserve"> </w:t>
      </w:r>
      <w:r>
        <w:t xml:space="preserve">strains </w:t>
      </w:r>
      <w:r w:rsidRPr="00233F15">
        <w:t xml:space="preserve">and </w:t>
      </w:r>
      <w:r>
        <w:t xml:space="preserve">another pool of 3,595 </w:t>
      </w:r>
      <w:r w:rsidRPr="00233F15">
        <w:t>MAT</w:t>
      </w:r>
      <w:r w:rsidRPr="00233F15">
        <w:rPr>
          <w:b/>
          <w:lang w:val="el-GR"/>
        </w:rPr>
        <w:t>α</w:t>
      </w:r>
      <w:r>
        <w:rPr>
          <w:lang w:val="en-CA"/>
        </w:rPr>
        <w:t xml:space="preserve"> strains</w:t>
      </w:r>
      <w:r w:rsidRPr="00233F15">
        <w:rPr>
          <w:color w:val="000000"/>
        </w:rPr>
        <w:t>.</w:t>
      </w:r>
      <w:r w:rsidRPr="00233F15">
        <w:rPr>
          <w:lang w:val="en-CA"/>
        </w:rPr>
        <w:t xml:space="preserve"> </w:t>
      </w:r>
    </w:p>
    <w:p w14:paraId="306F9600" w14:textId="7FF52321" w:rsidR="00DB0ED8" w:rsidRPr="00AB0D18" w:rsidRDefault="00DB0ED8" w:rsidP="00DB0ED8">
      <w:pPr>
        <w:outlineLvl w:val="0"/>
        <w:rPr>
          <w:b/>
          <w:bCs/>
          <w:iCs/>
          <w:color w:val="000000" w:themeColor="text1"/>
        </w:rPr>
      </w:pPr>
    </w:p>
    <w:p w14:paraId="43DA5DAF" w14:textId="77777777" w:rsidR="00DB0ED8" w:rsidRDefault="00DB0ED8" w:rsidP="00DB0ED8">
      <w:pPr>
        <w:jc w:val="both"/>
        <w:rPr>
          <w:color w:val="000000"/>
        </w:rPr>
      </w:pPr>
      <w:r>
        <w:rPr>
          <w:bCs/>
          <w:iCs/>
          <w:color w:val="000000" w:themeColor="text1"/>
        </w:rPr>
        <w:t xml:space="preserve">Knowledge of the tracking barcode for each segregant enabled us to </w:t>
      </w:r>
      <w:r w:rsidRPr="00233F15">
        <w:rPr>
          <w:bCs/>
          <w:iCs/>
          <w:color w:val="000000" w:themeColor="text1"/>
        </w:rPr>
        <w:t>profile</w:t>
      </w:r>
      <w:r>
        <w:rPr>
          <w:bCs/>
          <w:iCs/>
          <w:color w:val="000000" w:themeColor="text1"/>
        </w:rPr>
        <w:t xml:space="preserve"> each strain’s resistance or sensitivity to particular drugs </w:t>
      </w:r>
      <w:r w:rsidRPr="00233F15">
        <w:fldChar w:fldCharType="begin" w:fldLock="1"/>
      </w:r>
      <w:r>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Smith et al., 2009)","plainTextFormattedCitation":"(Smith et al., 2009)","previouslyFormattedCitation":"(Smith et al., 2009)"},"properties":{"noteIndex":0},"schema":"https://github.com/citation-style-language/schema/raw/master/csl-citation.json"}</w:instrText>
      </w:r>
      <w:r w:rsidRPr="00233F15">
        <w:fldChar w:fldCharType="separate"/>
      </w:r>
      <w:r w:rsidRPr="00D659A1">
        <w:rPr>
          <w:noProof/>
        </w:rPr>
        <w:t>(Smith et al., 2009)</w:t>
      </w:r>
      <w:r w:rsidRPr="00233F15">
        <w:fldChar w:fldCharType="end"/>
      </w:r>
      <w:r>
        <w:rPr>
          <w:bCs/>
          <w:iCs/>
          <w:color w:val="000000" w:themeColor="text1"/>
        </w:rPr>
        <w:t>.</w:t>
      </w:r>
      <w:r w:rsidRPr="00233F15">
        <w:rPr>
          <w:bCs/>
          <w:iCs/>
          <w:color w:val="000000" w:themeColor="text1"/>
        </w:rPr>
        <w:t xml:space="preserve"> </w:t>
      </w:r>
      <w:r w:rsidRPr="00233F15">
        <w:t xml:space="preserve"> </w:t>
      </w:r>
      <w:r>
        <w:t xml:space="preserve">Strain </w:t>
      </w:r>
      <w:r>
        <w:rPr>
          <w:lang w:val="en-CA"/>
        </w:rPr>
        <w:t>p</w:t>
      </w:r>
      <w:r w:rsidRPr="00233F15">
        <w:rPr>
          <w:lang w:val="en-CA"/>
        </w:rPr>
        <w:t xml:space="preserve">ools were grown </w:t>
      </w:r>
      <w:r>
        <w:rPr>
          <w:lang w:val="en-CA"/>
        </w:rPr>
        <w:t>competitively in each of</w:t>
      </w:r>
      <w:r w:rsidRPr="00233F15">
        <w:rPr>
          <w:lang w:val="en-CA"/>
        </w:rPr>
        <w:t xml:space="preserve"> 16 different </w:t>
      </w:r>
      <w:r w:rsidRPr="00233F15">
        <w:rPr>
          <w:bCs/>
          <w:iCs/>
          <w:color w:val="000000" w:themeColor="text1"/>
        </w:rPr>
        <w:t xml:space="preserve">anticancer and antifungal </w:t>
      </w:r>
      <w:r w:rsidRPr="00233F15">
        <w:rPr>
          <w:lang w:val="en-CA"/>
        </w:rPr>
        <w:t>drugs (</w:t>
      </w:r>
      <w:r>
        <w:rPr>
          <w:lang w:val="en-CA"/>
        </w:rPr>
        <w:t xml:space="preserve">Data </w:t>
      </w:r>
      <w:r w:rsidRPr="00233F15">
        <w:rPr>
          <w:lang w:val="en-CA"/>
        </w:rPr>
        <w:t>S</w:t>
      </w:r>
      <w:r>
        <w:rPr>
          <w:lang w:val="en-CA"/>
        </w:rPr>
        <w:t>3</w:t>
      </w:r>
      <w:r w:rsidRPr="00233F15">
        <w:rPr>
          <w:lang w:val="en-CA"/>
        </w:rPr>
        <w:t>)</w:t>
      </w:r>
      <w:r>
        <w:rPr>
          <w:lang w:val="en-CA"/>
        </w:rPr>
        <w:t>,</w:t>
      </w:r>
      <w:r w:rsidRPr="00233F15">
        <w:rPr>
          <w:lang w:val="en-CA"/>
        </w:rPr>
        <w:t xml:space="preserve"> </w:t>
      </w:r>
      <w:r>
        <w:rPr>
          <w:lang w:val="en-CA"/>
        </w:rPr>
        <w:t xml:space="preserve">and in a </w:t>
      </w:r>
      <w:r w:rsidRPr="00233F15">
        <w:rPr>
          <w:lang w:val="en-CA"/>
        </w:rPr>
        <w:t xml:space="preserve">solvent </w:t>
      </w:r>
      <w:r>
        <w:rPr>
          <w:lang w:val="en-CA"/>
        </w:rPr>
        <w:t xml:space="preserve">(DMSO) </w:t>
      </w:r>
      <w:r w:rsidRPr="00233F15">
        <w:rPr>
          <w:lang w:val="en-CA"/>
        </w:rPr>
        <w:t>control</w:t>
      </w:r>
      <w:r>
        <w:rPr>
          <w:lang w:val="en-CA"/>
        </w:rPr>
        <w:t xml:space="preserve"> condition</w:t>
      </w:r>
      <w:r w:rsidRPr="00233F15">
        <w:rPr>
          <w:lang w:val="en-CA"/>
        </w:rPr>
        <w:t>.</w:t>
      </w:r>
      <w:r w:rsidRPr="00233F15">
        <w:t xml:space="preserve"> Using high-throughput strain barcode sequencing, strain frequency was </w:t>
      </w:r>
      <w:r>
        <w:t>measured</w:t>
      </w:r>
      <w:r w:rsidRPr="00233F15">
        <w:t xml:space="preserve"> at five time points (</w:t>
      </w:r>
      <w:r>
        <w:t xml:space="preserve">corresponding to </w:t>
      </w:r>
      <w:r w:rsidRPr="00233F15">
        <w:t xml:space="preserve">0, 5, 10, 15, </w:t>
      </w:r>
      <w:r>
        <w:t xml:space="preserve">and </w:t>
      </w:r>
      <w:r w:rsidRPr="00233F15">
        <w:t xml:space="preserve">20 generations of overall pool growth, </w:t>
      </w:r>
      <w:r>
        <w:t xml:space="preserve">Figure </w:t>
      </w:r>
      <w:r w:rsidRPr="00233F15">
        <w:t>1)</w:t>
      </w:r>
      <w:r>
        <w:t>, allowing us to compute a growth rate for each strain (Data S5; Methods).</w:t>
      </w:r>
    </w:p>
    <w:p w14:paraId="2BA9198B" w14:textId="77777777" w:rsidR="00C66E5A" w:rsidRDefault="00C66E5A" w:rsidP="00DB0ED8">
      <w:pPr>
        <w:jc w:val="both"/>
        <w:rPr>
          <w:b/>
          <w:bCs/>
          <w:iCs/>
          <w:color w:val="000000" w:themeColor="text1"/>
        </w:rPr>
      </w:pPr>
    </w:p>
    <w:p w14:paraId="39865A9E" w14:textId="7A51B567" w:rsidR="00DB0ED8" w:rsidRDefault="00DB0ED8" w:rsidP="00DB0ED8">
      <w:pPr>
        <w:jc w:val="both"/>
        <w:rPr>
          <w:lang w:val="en-CA"/>
        </w:rPr>
      </w:pPr>
      <w:r>
        <w:rPr>
          <w:lang w:val="en-CA"/>
        </w:rPr>
        <w:t xml:space="preserve">We limited analyses to strains that were well-represented in the pre-selection pool (≥30 barcode counts at t=0 in the solvent control - 5,790 [85%] of 6,826 strains), as </w:t>
      </w:r>
      <w:r w:rsidRPr="007D2CB5">
        <w:rPr>
          <w:lang w:val="en-CA"/>
        </w:rPr>
        <w:t xml:space="preserve">these </w:t>
      </w:r>
      <w:r w:rsidRPr="001C1222">
        <w:rPr>
          <w:lang w:val="en-CA"/>
        </w:rPr>
        <w:t>offered the best opportunity to detect changes in subsequent time points</w:t>
      </w:r>
      <w:r>
        <w:rPr>
          <w:lang w:val="en-CA"/>
        </w:rPr>
        <w:t xml:space="preserve">. </w:t>
      </w:r>
      <w:r>
        <w:rPr>
          <w:color w:val="000000"/>
        </w:rPr>
        <w:t xml:space="preserve">To identify associations between each knockout and baseline growth rate (in the DMSO control condition), we applied a generalized linear model and found </w:t>
      </w:r>
      <w:r w:rsidRPr="00951825">
        <w:rPr>
          <w:i/>
          <w:lang w:val="en-CA"/>
        </w:rPr>
        <w:t>yor1∆</w:t>
      </w:r>
      <w:r w:rsidRPr="00160B19">
        <w:rPr>
          <w:lang w:val="en-CA"/>
        </w:rPr>
        <w:t xml:space="preserve">, </w:t>
      </w:r>
      <w:r w:rsidRPr="00951825">
        <w:rPr>
          <w:i/>
          <w:lang w:val="en-CA"/>
        </w:rPr>
        <w:t>snq2∆</w:t>
      </w:r>
      <w:r w:rsidRPr="00160B19">
        <w:rPr>
          <w:lang w:val="en-CA"/>
        </w:rPr>
        <w:t xml:space="preserve">, </w:t>
      </w:r>
      <w:r w:rsidRPr="00951825">
        <w:rPr>
          <w:i/>
          <w:lang w:val="en-CA"/>
        </w:rPr>
        <w:t>ybt1∆</w:t>
      </w:r>
      <w:r w:rsidRPr="00160B19">
        <w:rPr>
          <w:lang w:val="en-CA"/>
        </w:rPr>
        <w:t xml:space="preserve">, </w:t>
      </w:r>
      <w:r>
        <w:rPr>
          <w:lang w:val="en-CA"/>
        </w:rPr>
        <w:t xml:space="preserve">and </w:t>
      </w:r>
      <w:r w:rsidRPr="00951825">
        <w:rPr>
          <w:i/>
          <w:lang w:val="en-CA"/>
        </w:rPr>
        <w:t>bpt1∆</w:t>
      </w:r>
      <w:r>
        <w:rPr>
          <w:lang w:val="en-CA"/>
        </w:rPr>
        <w:t xml:space="preserve"> to have a statistically significant impact in both the MAT</w:t>
      </w:r>
      <w:r w:rsidRPr="00137983">
        <w:rPr>
          <w:b/>
          <w:color w:val="000000"/>
        </w:rPr>
        <w:t>a</w:t>
      </w:r>
      <w:r>
        <w:rPr>
          <w:lang w:val="en-CA"/>
        </w:rPr>
        <w:t xml:space="preserve"> and MAT</w:t>
      </w:r>
      <w:r w:rsidRPr="003007A9">
        <w:rPr>
          <w:rFonts w:eastAsia="Calibri"/>
          <w:b/>
          <w:bCs/>
          <w:iCs/>
          <w:color w:val="000000" w:themeColor="text1"/>
          <w:lang w:val="el-GR"/>
        </w:rPr>
        <w:t>α</w:t>
      </w:r>
      <w:r>
        <w:rPr>
          <w:lang w:val="en-CA"/>
        </w:rPr>
        <w:t xml:space="preserve"> pools </w:t>
      </w:r>
      <w:r w:rsidRPr="00137983">
        <w:rPr>
          <w:color w:val="000000"/>
        </w:rPr>
        <w:t>(Data</w:t>
      </w:r>
      <w:r>
        <w:rPr>
          <w:color w:val="000000"/>
        </w:rPr>
        <w:t xml:space="preserve"> S6, Figure </w:t>
      </w:r>
      <w:r w:rsidRPr="00257D64">
        <w:rPr>
          <w:color w:val="000000"/>
        </w:rPr>
        <w:t>S3</w:t>
      </w:r>
      <w:r>
        <w:rPr>
          <w:color w:val="000000"/>
        </w:rPr>
        <w:t xml:space="preserve">).  The impacts of </w:t>
      </w:r>
      <w:r w:rsidRPr="00951825">
        <w:rPr>
          <w:i/>
          <w:lang w:val="en-CA"/>
        </w:rPr>
        <w:t>snq2∆</w:t>
      </w:r>
      <w:r w:rsidRPr="00160B19">
        <w:rPr>
          <w:lang w:val="en-CA"/>
        </w:rPr>
        <w:t xml:space="preserve">, </w:t>
      </w:r>
      <w:r w:rsidRPr="00951825">
        <w:rPr>
          <w:i/>
          <w:lang w:val="en-CA"/>
        </w:rPr>
        <w:t>ybt1∆</w:t>
      </w:r>
      <w:r w:rsidRPr="00160B19">
        <w:rPr>
          <w:lang w:val="en-CA"/>
        </w:rPr>
        <w:t xml:space="preserve">, </w:t>
      </w:r>
      <w:r>
        <w:rPr>
          <w:lang w:val="en-CA"/>
        </w:rPr>
        <w:t xml:space="preserve">and </w:t>
      </w:r>
      <w:r w:rsidRPr="00951825">
        <w:rPr>
          <w:i/>
          <w:lang w:val="en-CA"/>
        </w:rPr>
        <w:t>bpt1∆</w:t>
      </w:r>
      <w:r>
        <w:rPr>
          <w:lang w:val="en-CA"/>
        </w:rPr>
        <w:t xml:space="preserve"> were small (&lt;2% decrease in baseline growth rate), while </w:t>
      </w:r>
      <w:r w:rsidRPr="00300B33">
        <w:rPr>
          <w:i/>
          <w:lang w:val="en-CA"/>
        </w:rPr>
        <w:t>yor1∆</w:t>
      </w:r>
      <w:r>
        <w:rPr>
          <w:i/>
          <w:lang w:val="en-CA"/>
        </w:rPr>
        <w:t xml:space="preserve"> </w:t>
      </w:r>
      <w:r>
        <w:rPr>
          <w:lang w:val="en-CA"/>
        </w:rPr>
        <w:t xml:space="preserve">had a stronger, but still modest effect (7-15% decrease).  Before calculating drug resistance </w:t>
      </w:r>
      <w:r>
        <w:rPr>
          <w:color w:val="000000"/>
        </w:rPr>
        <w:t>(growth rate in drug relative to that in solvent control)</w:t>
      </w:r>
      <w:r w:rsidRPr="0027487C">
        <w:rPr>
          <w:lang w:val="en-CA"/>
        </w:rPr>
        <w:t xml:space="preserve"> </w:t>
      </w:r>
      <w:r>
        <w:rPr>
          <w:lang w:val="en-CA"/>
        </w:rPr>
        <w:t xml:space="preserve">we further excluded all </w:t>
      </w:r>
      <w:r>
        <w:rPr>
          <w:color w:val="000000"/>
        </w:rPr>
        <w:t xml:space="preserve">437 strains exhibiting a strong baseline growth defect (i.e., showing &lt;70% of the median baseline growth rate). </w:t>
      </w:r>
      <w:commentRangeStart w:id="54"/>
      <w:r>
        <w:rPr>
          <w:color w:val="000000"/>
        </w:rPr>
        <w:t>In total, drug resistance was calculated for each of 2</w:t>
      </w:r>
      <w:r w:rsidRPr="00137983">
        <w:rPr>
          <w:color w:val="000000"/>
        </w:rPr>
        <w:t>,</w:t>
      </w:r>
      <w:r>
        <w:rPr>
          <w:color w:val="000000"/>
        </w:rPr>
        <w:t>367</w:t>
      </w:r>
      <w:r w:rsidRPr="00137983">
        <w:rPr>
          <w:color w:val="000000"/>
        </w:rPr>
        <w:t xml:space="preserve"> MAT</w:t>
      </w:r>
      <w:r w:rsidRPr="00137983">
        <w:rPr>
          <w:b/>
          <w:color w:val="000000"/>
        </w:rPr>
        <w:t>a</w:t>
      </w:r>
      <w:r w:rsidRPr="00137983">
        <w:rPr>
          <w:color w:val="000000"/>
        </w:rPr>
        <w:t xml:space="preserve"> and </w:t>
      </w:r>
      <w:r>
        <w:rPr>
          <w:color w:val="000000"/>
        </w:rPr>
        <w:t>2</w:t>
      </w:r>
      <w:r w:rsidRPr="00137983">
        <w:rPr>
          <w:color w:val="000000"/>
        </w:rPr>
        <w:t>,</w:t>
      </w:r>
      <w:r>
        <w:rPr>
          <w:color w:val="000000"/>
        </w:rPr>
        <w:t>986</w:t>
      </w:r>
      <w:r w:rsidRPr="00233F15">
        <w:rPr>
          <w:color w:val="000000"/>
        </w:rPr>
        <w:t xml:space="preserve"> </w:t>
      </w:r>
      <w:r w:rsidRPr="00233F15">
        <w:rPr>
          <w:bCs/>
          <w:iCs/>
          <w:color w:val="000000" w:themeColor="text1"/>
        </w:rPr>
        <w:t>MAT</w:t>
      </w:r>
      <w:r w:rsidRPr="003007A9">
        <w:rPr>
          <w:rFonts w:eastAsia="Calibri"/>
          <w:b/>
          <w:bCs/>
          <w:iCs/>
          <w:color w:val="000000" w:themeColor="text1"/>
          <w:lang w:val="el-GR"/>
        </w:rPr>
        <w:t>α</w:t>
      </w:r>
      <w:r w:rsidRPr="00233F15">
        <w:rPr>
          <w:color w:val="000000"/>
        </w:rPr>
        <w:t xml:space="preserve"> strain</w:t>
      </w:r>
      <w:r>
        <w:rPr>
          <w:color w:val="000000"/>
        </w:rPr>
        <w:t xml:space="preserve">s, for each of 16 drugs (Data S5).  </w:t>
      </w:r>
      <w:commentRangeEnd w:id="54"/>
      <w:r>
        <w:rPr>
          <w:rStyle w:val="CommentReference"/>
          <w:rFonts w:asciiTheme="minorHAnsi" w:hAnsiTheme="minorHAnsi" w:cstheme="minorBidi"/>
        </w:rPr>
        <w:commentReference w:id="54"/>
      </w:r>
    </w:p>
    <w:p w14:paraId="614B8DC0" w14:textId="77777777" w:rsidR="00DB0ED8" w:rsidRDefault="00DB0ED8" w:rsidP="00DB0ED8">
      <w:pPr>
        <w:widowControl w:val="0"/>
        <w:autoSpaceDE w:val="0"/>
        <w:autoSpaceDN w:val="0"/>
        <w:adjustRightInd w:val="0"/>
        <w:spacing w:before="240"/>
        <w:jc w:val="both"/>
        <w:rPr>
          <w:color w:val="000000"/>
        </w:rPr>
      </w:pPr>
      <w:r w:rsidRPr="00FB55DF">
        <w:rPr>
          <w:color w:val="000000"/>
        </w:rPr>
        <w:t xml:space="preserve">We applied </w:t>
      </w:r>
      <w:r>
        <w:rPr>
          <w:color w:val="000000"/>
        </w:rPr>
        <w:t xml:space="preserve">a </w:t>
      </w:r>
      <w:r w:rsidRPr="00FB55DF">
        <w:rPr>
          <w:color w:val="000000"/>
        </w:rPr>
        <w:t xml:space="preserve">generalized linear model to identify and quantitatively model associations between individual knockouts and drug resistance (see Methods). </w:t>
      </w:r>
      <w:r>
        <w:rPr>
          <w:color w:val="000000"/>
        </w:rPr>
        <w:t xml:space="preserve">Knockouts that significantly changed the estimated resistance to a drug </w:t>
      </w:r>
      <w:r w:rsidRPr="00FB55DF">
        <w:rPr>
          <w:color w:val="000000"/>
        </w:rPr>
        <w:t xml:space="preserve">by </w:t>
      </w:r>
      <w:r>
        <w:rPr>
          <w:color w:val="000000"/>
        </w:rPr>
        <w:t xml:space="preserve">+/- </w:t>
      </w:r>
      <w:r w:rsidRPr="00FB55DF">
        <w:rPr>
          <w:color w:val="000000"/>
        </w:rPr>
        <w:t>10%</w:t>
      </w:r>
      <w:r>
        <w:rPr>
          <w:color w:val="000000"/>
        </w:rPr>
        <w:t xml:space="preserve">, were considered strong.  All </w:t>
      </w:r>
      <w:r w:rsidRPr="00FB55DF">
        <w:rPr>
          <w:color w:val="000000"/>
        </w:rPr>
        <w:t xml:space="preserve">other significant associations were defined to be weak.  </w:t>
      </w:r>
      <w:r>
        <w:rPr>
          <w:color w:val="000000"/>
        </w:rPr>
        <w:t xml:space="preserve">Of the </w:t>
      </w:r>
      <w:r w:rsidRPr="00FB55DF">
        <w:rPr>
          <w:color w:val="000000"/>
        </w:rPr>
        <w:t>62 drug-knockout associations</w:t>
      </w:r>
      <w:r>
        <w:rPr>
          <w:color w:val="000000"/>
        </w:rPr>
        <w:t xml:space="preserve"> we found</w:t>
      </w:r>
      <w:r w:rsidRPr="00FB55DF">
        <w:rPr>
          <w:color w:val="000000"/>
        </w:rPr>
        <w:t xml:space="preserve">, 19 were strong (Data S6).  Because </w:t>
      </w:r>
      <w:r>
        <w:rPr>
          <w:color w:val="000000"/>
        </w:rPr>
        <w:t>58 (</w:t>
      </w:r>
      <w:r w:rsidRPr="00FB55DF">
        <w:rPr>
          <w:color w:val="000000"/>
        </w:rPr>
        <w:t>87%</w:t>
      </w:r>
      <w:r>
        <w:rPr>
          <w:color w:val="000000"/>
        </w:rPr>
        <w:t xml:space="preserve">) </w:t>
      </w:r>
      <w:r w:rsidRPr="00FB55DF">
        <w:rPr>
          <w:color w:val="000000"/>
        </w:rPr>
        <w:t xml:space="preserve">of </w:t>
      </w:r>
      <w:r>
        <w:rPr>
          <w:color w:val="000000"/>
        </w:rPr>
        <w:t xml:space="preserve">these 62 </w:t>
      </w:r>
      <w:r w:rsidRPr="00FB55DF">
        <w:rPr>
          <w:color w:val="000000"/>
        </w:rPr>
        <w:t xml:space="preserve">single-gene associations </w:t>
      </w:r>
      <w:r>
        <w:rPr>
          <w:color w:val="000000"/>
        </w:rPr>
        <w:t xml:space="preserve">and </w:t>
      </w:r>
      <w:r w:rsidRPr="00FB55DF">
        <w:rPr>
          <w:color w:val="000000"/>
        </w:rPr>
        <w:t xml:space="preserve">100% of </w:t>
      </w:r>
      <w:r>
        <w:rPr>
          <w:color w:val="000000"/>
        </w:rPr>
        <w:t xml:space="preserve">the 19 </w:t>
      </w:r>
      <w:r w:rsidRPr="00FB55DF">
        <w:rPr>
          <w:color w:val="000000"/>
        </w:rPr>
        <w:t>strong associations</w:t>
      </w:r>
      <w:r>
        <w:rPr>
          <w:color w:val="000000"/>
        </w:rPr>
        <w:t xml:space="preserve"> </w:t>
      </w:r>
      <w:r w:rsidRPr="00FB55DF">
        <w:rPr>
          <w:color w:val="000000"/>
        </w:rPr>
        <w:t>involved only five ABC transporters—</w:t>
      </w:r>
      <w:r w:rsidRPr="00FB55DF">
        <w:rPr>
          <w:i/>
          <w:color w:val="000000"/>
        </w:rPr>
        <w:t>snq2∆</w:t>
      </w:r>
      <w:r w:rsidRPr="00FB55DF">
        <w:rPr>
          <w:color w:val="000000"/>
        </w:rPr>
        <w:t>,</w:t>
      </w:r>
      <w:r w:rsidRPr="00FB55DF">
        <w:rPr>
          <w:i/>
          <w:color w:val="000000"/>
        </w:rPr>
        <w:t xml:space="preserve"> pdr5∆</w:t>
      </w:r>
      <w:r w:rsidRPr="00FB55DF">
        <w:rPr>
          <w:color w:val="000000"/>
        </w:rPr>
        <w:t xml:space="preserve">, </w:t>
      </w:r>
      <w:r w:rsidRPr="00FB55DF">
        <w:rPr>
          <w:i/>
          <w:color w:val="000000"/>
        </w:rPr>
        <w:t>yor1∆</w:t>
      </w:r>
      <w:r w:rsidRPr="00FB55DF">
        <w:rPr>
          <w:color w:val="000000"/>
        </w:rPr>
        <w:t xml:space="preserve">, </w:t>
      </w:r>
      <w:r w:rsidRPr="00FB55DF">
        <w:rPr>
          <w:i/>
          <w:color w:val="000000"/>
        </w:rPr>
        <w:t>ycf1∆</w:t>
      </w:r>
      <w:r w:rsidRPr="00FB55DF">
        <w:rPr>
          <w:color w:val="000000"/>
        </w:rPr>
        <w:t xml:space="preserve">, and </w:t>
      </w:r>
      <w:r w:rsidRPr="00FB55DF">
        <w:rPr>
          <w:i/>
          <w:color w:val="000000"/>
        </w:rPr>
        <w:t>ybt1∆</w:t>
      </w:r>
      <w:r w:rsidRPr="00FB55DF">
        <w:rPr>
          <w:color w:val="000000"/>
        </w:rPr>
        <w:t xml:space="preserve">—we initially restricted our attention to these transporters.  </w:t>
      </w:r>
      <w:r>
        <w:rPr>
          <w:color w:val="000000"/>
        </w:rPr>
        <w:t xml:space="preserve">Among these were </w:t>
      </w:r>
      <w:r w:rsidRPr="00FB55DF">
        <w:rPr>
          <w:color w:val="000000"/>
        </w:rPr>
        <w:t xml:space="preserve">18 drug-knockout associations </w:t>
      </w:r>
      <w:r>
        <w:rPr>
          <w:color w:val="000000"/>
        </w:rPr>
        <w:t xml:space="preserve">involving </w:t>
      </w:r>
      <w:r w:rsidRPr="00FB55DF">
        <w:rPr>
          <w:color w:val="000000"/>
        </w:rPr>
        <w:t xml:space="preserve">the vacuolar ABC transporters </w:t>
      </w:r>
      <w:r w:rsidRPr="00FB55DF">
        <w:rPr>
          <w:i/>
          <w:color w:val="000000"/>
        </w:rPr>
        <w:t>YCF1</w:t>
      </w:r>
      <w:r w:rsidRPr="00FB55DF">
        <w:rPr>
          <w:color w:val="000000"/>
        </w:rPr>
        <w:t xml:space="preserve"> and </w:t>
      </w:r>
      <w:r w:rsidRPr="00FB55DF">
        <w:rPr>
          <w:i/>
          <w:color w:val="000000"/>
        </w:rPr>
        <w:t>YBT1</w:t>
      </w:r>
      <w:r w:rsidRPr="00FB55DF">
        <w:rPr>
          <w:color w:val="000000"/>
        </w:rPr>
        <w:t>, all of which were novel (</w:t>
      </w:r>
      <w:r>
        <w:rPr>
          <w:color w:val="000000"/>
        </w:rPr>
        <w:t xml:space="preserve">Figure </w:t>
      </w:r>
      <w:r w:rsidRPr="00FB55DF">
        <w:rPr>
          <w:color w:val="000000"/>
        </w:rPr>
        <w:t xml:space="preserve">S4, Data S6).  For these five ‘frequently-associated’ transporters, we </w:t>
      </w:r>
      <w:r w:rsidRPr="00137983">
        <w:rPr>
          <w:color w:val="000000"/>
        </w:rPr>
        <w:t xml:space="preserve">detected </w:t>
      </w:r>
      <w:r>
        <w:rPr>
          <w:color w:val="000000"/>
        </w:rPr>
        <w:t>89%</w:t>
      </w:r>
      <w:r w:rsidRPr="00137983">
        <w:rPr>
          <w:color w:val="000000"/>
        </w:rPr>
        <w:t xml:space="preserve"> of</w:t>
      </w:r>
      <w:r>
        <w:rPr>
          <w:color w:val="000000"/>
        </w:rPr>
        <w:t xml:space="preserve"> 18 </w:t>
      </w:r>
      <w:r w:rsidRPr="00137983">
        <w:rPr>
          <w:color w:val="000000"/>
        </w:rPr>
        <w:t xml:space="preserve">previous associations </w:t>
      </w:r>
      <w:r>
        <w:rPr>
          <w:color w:val="000000"/>
        </w:rPr>
        <w:t xml:space="preserve">between drugs and individual knockouts, </w:t>
      </w:r>
      <w:r w:rsidRPr="00137983">
        <w:rPr>
          <w:color w:val="000000"/>
        </w:rPr>
        <w:t xml:space="preserve">while revealing </w:t>
      </w:r>
      <w:r>
        <w:rPr>
          <w:color w:val="000000"/>
        </w:rPr>
        <w:t>40</w:t>
      </w:r>
      <w:r w:rsidRPr="00137983">
        <w:rPr>
          <w:color w:val="000000"/>
        </w:rPr>
        <w:t xml:space="preserve"> new associations</w:t>
      </w:r>
      <w:r>
        <w:rPr>
          <w:color w:val="000000"/>
        </w:rPr>
        <w:t xml:space="preserve"> (33 weak and 7 strong; Figure </w:t>
      </w:r>
      <w:r w:rsidRPr="00FB55DF">
        <w:rPr>
          <w:color w:val="000000"/>
        </w:rPr>
        <w:t xml:space="preserve">S4; </w:t>
      </w:r>
      <w:commentRangeStart w:id="55"/>
      <w:r w:rsidRPr="00FB55DF">
        <w:rPr>
          <w:color w:val="000000"/>
        </w:rPr>
        <w:t>Data S7</w:t>
      </w:r>
      <w:commentRangeEnd w:id="55"/>
      <w:r>
        <w:rPr>
          <w:rStyle w:val="CommentReference"/>
          <w:rFonts w:asciiTheme="minorHAnsi" w:hAnsiTheme="minorHAnsi" w:cstheme="minorBidi"/>
        </w:rPr>
        <w:commentReference w:id="55"/>
      </w:r>
      <w:r w:rsidRPr="00FB55DF">
        <w:rPr>
          <w:color w:val="000000"/>
        </w:rPr>
        <w:t xml:space="preserve">.  </w:t>
      </w:r>
    </w:p>
    <w:p w14:paraId="2A89D84A" w14:textId="77777777" w:rsidR="00DB0ED8" w:rsidRPr="00632235" w:rsidRDefault="00DB0ED8" w:rsidP="00DB0ED8">
      <w:pPr>
        <w:widowControl w:val="0"/>
        <w:autoSpaceDE w:val="0"/>
        <w:autoSpaceDN w:val="0"/>
        <w:adjustRightInd w:val="0"/>
        <w:spacing w:before="240"/>
        <w:jc w:val="both"/>
        <w:rPr>
          <w:color w:val="000000"/>
        </w:rPr>
      </w:pPr>
      <w:r>
        <w:rPr>
          <w:color w:val="000000"/>
        </w:rPr>
        <w:t>Considering only the five frequently-associated transporters, there are 32 possible combinatorial genotypes.  We derived a phenotypic profile for each by calculating, for each drug, the average resistance over all strains matching this genotype at all five genes.  These profiles were initially calculated separately for MAT</w:t>
      </w:r>
      <w:r>
        <w:rPr>
          <w:b/>
          <w:color w:val="000000"/>
        </w:rPr>
        <w:t>a</w:t>
      </w:r>
      <w:r>
        <w:rPr>
          <w:color w:val="000000"/>
        </w:rPr>
        <w:t xml:space="preserve"> and MAT</w:t>
      </w:r>
      <w:r w:rsidRPr="00233F15">
        <w:rPr>
          <w:rFonts w:eastAsia="Calibri"/>
          <w:b/>
          <w:color w:val="000000"/>
          <w:lang w:val="el-GR"/>
        </w:rPr>
        <w:t>α</w:t>
      </w:r>
      <w:r>
        <w:rPr>
          <w:rFonts w:eastAsia="Calibri"/>
          <w:b/>
          <w:color w:val="000000"/>
        </w:rPr>
        <w:t xml:space="preserve"> </w:t>
      </w:r>
      <w:r w:rsidRPr="00EC2378">
        <w:rPr>
          <w:rFonts w:eastAsia="Calibri"/>
          <w:color w:val="000000"/>
        </w:rPr>
        <w:t>strain</w:t>
      </w:r>
      <w:r>
        <w:rPr>
          <w:rFonts w:eastAsia="Calibri"/>
          <w:color w:val="000000"/>
        </w:rPr>
        <w:t>s</w:t>
      </w:r>
      <w:r>
        <w:rPr>
          <w:color w:val="000000"/>
        </w:rPr>
        <w:t xml:space="preserve"> (Figure S5).  Detailed correlation analysis is </w:t>
      </w:r>
      <w:r>
        <w:rPr>
          <w:color w:val="000000"/>
        </w:rPr>
        <w:lastRenderedPageBreak/>
        <w:t xml:space="preserve">shown for camptothecin and tamoxifen (Figure 2A). With the exception of colchicine (r = 0.77), all drugs showed high reproducibility (r </w:t>
      </w:r>
      <w:r w:rsidRPr="008009D6">
        <w:rPr>
          <w:color w:val="000000"/>
        </w:rPr>
        <w:t>≥</w:t>
      </w:r>
      <w:r>
        <w:rPr>
          <w:color w:val="000000"/>
        </w:rPr>
        <w:t xml:space="preserve"> 0.94) between independent biological replicate pools (Figure 2B).  We developed a radial visualization of this complex phenotypic landscape, in which the consequences of knocking out increasingly-many ABC transporters can be explored by tracing paths leading outward from the central wild-type genotype </w:t>
      </w:r>
      <w:r>
        <w:rPr>
          <w:color w:val="000000"/>
          <w:lang w:val="en-CA"/>
        </w:rPr>
        <w:t>(Figure 2C).</w:t>
      </w:r>
      <w:r>
        <w:rPr>
          <w:color w:val="000000"/>
        </w:rPr>
        <w:t xml:space="preserve"> </w:t>
      </w:r>
      <w:r>
        <w:rPr>
          <w:color w:val="000000"/>
          <w:lang w:val="en-CA"/>
        </w:rPr>
        <w:t xml:space="preserve">Graphs were visually similar between independent biological replicate </w:t>
      </w:r>
      <w:r>
        <w:rPr>
          <w:color w:val="000000"/>
        </w:rPr>
        <w:t>MAT</w:t>
      </w:r>
      <w:r>
        <w:rPr>
          <w:b/>
          <w:color w:val="000000"/>
        </w:rPr>
        <w:t>a</w:t>
      </w:r>
      <w:r>
        <w:rPr>
          <w:color w:val="000000"/>
        </w:rPr>
        <w:t xml:space="preserve"> and MAT</w:t>
      </w:r>
      <w:r w:rsidRPr="00233F15">
        <w:rPr>
          <w:rFonts w:eastAsia="Calibri"/>
          <w:b/>
          <w:color w:val="000000"/>
          <w:lang w:val="el-GR"/>
        </w:rPr>
        <w:t>α</w:t>
      </w:r>
      <w:r>
        <w:rPr>
          <w:rFonts w:eastAsia="Calibri"/>
          <w:b/>
          <w:color w:val="000000"/>
        </w:rPr>
        <w:t xml:space="preserve"> </w:t>
      </w:r>
      <w:r>
        <w:rPr>
          <w:color w:val="000000"/>
          <w:lang w:val="en-CA"/>
        </w:rPr>
        <w:t>populations for many drugs, while showing large differences only for colchicine (Figure 2D and S6). Given high reproducibility, we merged MAT</w:t>
      </w:r>
      <w:r w:rsidRPr="00795552">
        <w:rPr>
          <w:b/>
          <w:color w:val="000000"/>
        </w:rPr>
        <w:t>a</w:t>
      </w:r>
      <w:r>
        <w:rPr>
          <w:color w:val="000000"/>
          <w:lang w:val="en-CA"/>
        </w:rPr>
        <w:t xml:space="preserve"> and MAT</w:t>
      </w:r>
      <w:r w:rsidRPr="004676F2">
        <w:rPr>
          <w:b/>
          <w:color w:val="000000"/>
          <w:lang w:val="el-GR"/>
        </w:rPr>
        <w:t>α</w:t>
      </w:r>
      <w:r>
        <w:rPr>
          <w:color w:val="000000"/>
          <w:lang w:val="en-CA"/>
        </w:rPr>
        <w:t xml:space="preserve"> data for subsequent analyses, except where noted (Methods).  </w:t>
      </w:r>
    </w:p>
    <w:p w14:paraId="298E6C66" w14:textId="57E13CE0" w:rsidR="008E4E3F" w:rsidRDefault="008E4E3F" w:rsidP="00DB0ED8">
      <w:pPr>
        <w:widowControl w:val="0"/>
        <w:autoSpaceDE w:val="0"/>
        <w:autoSpaceDN w:val="0"/>
        <w:adjustRightInd w:val="0"/>
        <w:jc w:val="both"/>
        <w:rPr>
          <w:color w:val="000000"/>
          <w:lang w:val="en-CA"/>
        </w:rPr>
      </w:pPr>
    </w:p>
    <w:p w14:paraId="76E94393" w14:textId="38F536E8" w:rsidR="008E4E3F" w:rsidRPr="008E4E3F" w:rsidRDefault="008E4E3F" w:rsidP="00DB0ED8">
      <w:pPr>
        <w:widowControl w:val="0"/>
        <w:autoSpaceDE w:val="0"/>
        <w:autoSpaceDN w:val="0"/>
        <w:adjustRightInd w:val="0"/>
        <w:jc w:val="both"/>
        <w:rPr>
          <w:b/>
          <w:color w:val="000000"/>
          <w:lang w:val="en-CA"/>
        </w:rPr>
      </w:pPr>
      <w:r>
        <w:rPr>
          <w:b/>
          <w:color w:val="000000"/>
          <w:lang w:val="en-CA"/>
        </w:rPr>
        <w:t xml:space="preserve">Engineering population profiling </w:t>
      </w:r>
      <w:r w:rsidR="00A75D69">
        <w:rPr>
          <w:b/>
          <w:color w:val="000000"/>
          <w:lang w:val="en-CA"/>
        </w:rPr>
        <w:t>reveals a complex drug-dependent genetic landscape</w:t>
      </w:r>
    </w:p>
    <w:p w14:paraId="67582DBC" w14:textId="77777777" w:rsidR="00DB0ED8" w:rsidRPr="00D66545" w:rsidRDefault="00DB0ED8" w:rsidP="00DB0ED8">
      <w:pPr>
        <w:widowControl w:val="0"/>
        <w:autoSpaceDE w:val="0"/>
        <w:autoSpaceDN w:val="0"/>
        <w:adjustRightInd w:val="0"/>
        <w:jc w:val="both"/>
        <w:rPr>
          <w:color w:val="000000"/>
        </w:rPr>
      </w:pPr>
      <w:r>
        <w:rPr>
          <w:color w:val="000000"/>
        </w:rPr>
        <w:t xml:space="preserve">Visualizing the knockout profiles for each genotype in a fitness landscape representation (Figure 3A), we first verified that the knockout profiles could capture previously-reported relationships between ABC transporters and benomyl resistance. Our knockout profiles clearly captured the sensitivity of </w:t>
      </w:r>
      <w:r w:rsidRPr="00795AAD">
        <w:rPr>
          <w:i/>
          <w:color w:val="000000"/>
        </w:rPr>
        <w:t>snq2</w:t>
      </w:r>
      <w:r>
        <w:rPr>
          <w:color w:val="000000"/>
        </w:rPr>
        <w:t xml:space="preserve">∆ deletions to benomyl (Figure 3A </w:t>
      </w:r>
      <w:r w:rsidRPr="00D66545">
        <w:rPr>
          <w:color w:val="000000"/>
        </w:rPr>
        <w:t>left</w:t>
      </w:r>
      <w:r>
        <w:rPr>
          <w:color w:val="000000"/>
        </w:rPr>
        <w:t xml:space="preserve"> panel; 20% decreased resistance, </w:t>
      </w:r>
      <w:r w:rsidRPr="00AC7F48">
        <w:rPr>
          <w:i/>
          <w:color w:val="000000"/>
        </w:rPr>
        <w:t>p</w:t>
      </w:r>
      <w:r>
        <w:rPr>
          <w:color w:val="000000"/>
        </w:rPr>
        <w:t xml:space="preserve"> = 5.8e-80; Wilcoxon rank sum test</w:t>
      </w:r>
      <w:r w:rsidRPr="00E56441">
        <w:rPr>
          <w:color w:val="000000"/>
        </w:rPr>
        <w:t>)</w:t>
      </w:r>
      <w:r>
        <w:rPr>
          <w:color w:val="000000"/>
        </w:rPr>
        <w:t xml:space="preserve">, which </w:t>
      </w:r>
      <w:r w:rsidRPr="00D66545">
        <w:rPr>
          <w:color w:val="000000"/>
        </w:rPr>
        <w:t xml:space="preserve">was expected given that </w:t>
      </w:r>
      <w:r w:rsidRPr="008E592C">
        <w:rPr>
          <w:color w:val="000000"/>
        </w:rPr>
        <w:t>Snq2</w:t>
      </w:r>
      <w:r w:rsidRPr="00D66545">
        <w:rPr>
          <w:i/>
          <w:color w:val="000000"/>
        </w:rPr>
        <w:t xml:space="preserve"> </w:t>
      </w:r>
      <w:r w:rsidRPr="00D66545">
        <w:rPr>
          <w:color w:val="000000"/>
        </w:rPr>
        <w:t>is known to be the primary efflux pump for benomyl</w:t>
      </w:r>
      <w:r>
        <w:rPr>
          <w:color w:val="000000"/>
        </w:rPr>
        <w:t xml:space="preserve"> </w:t>
      </w:r>
      <w:r w:rsidRPr="00D66545">
        <w:rPr>
          <w:color w:val="000000"/>
        </w:rPr>
        <w:fldChar w:fldCharType="begin" w:fldLock="1"/>
      </w:r>
      <w:r>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mendeley":{"formattedCitation":"(Kolaczkowski et al., 1998)","plainTextFormattedCitation":"(Kolaczkowski et al., 1998)","previouslyFormattedCitation":"(Kolaczkowski et al., 1998)"},"properties":{"noteIndex":0},"schema":"https://github.com/citation-style-language/schema/raw/master/csl-citation.json"}</w:instrText>
      </w:r>
      <w:r w:rsidRPr="00D66545">
        <w:rPr>
          <w:color w:val="000000"/>
        </w:rPr>
        <w:fldChar w:fldCharType="separate"/>
      </w:r>
      <w:r w:rsidRPr="00333A0B">
        <w:rPr>
          <w:noProof/>
          <w:color w:val="000000"/>
        </w:rPr>
        <w:t>(Kolaczkowski et al., 1998)</w:t>
      </w:r>
      <w:r w:rsidRPr="00D66545">
        <w:rPr>
          <w:color w:val="000000"/>
        </w:rPr>
        <w:fldChar w:fldCharType="end"/>
      </w:r>
      <w:r w:rsidRPr="00D66545">
        <w:rPr>
          <w:color w:val="000000"/>
        </w:rPr>
        <w:t xml:space="preserve">. We also observed several previously-reported phenomena, including increased benomyl resistance in </w:t>
      </w:r>
      <w:r w:rsidRPr="00D66545">
        <w:rPr>
          <w:i/>
          <w:color w:val="000000"/>
        </w:rPr>
        <w:t xml:space="preserve">pdr5∆ </w:t>
      </w:r>
      <w:r w:rsidRPr="00D66545">
        <w:rPr>
          <w:color w:val="000000"/>
        </w:rPr>
        <w:t>knockouts (</w:t>
      </w:r>
      <w:r>
        <w:rPr>
          <w:color w:val="000000"/>
        </w:rPr>
        <w:t>13% increased resistance</w:t>
      </w:r>
      <w:r w:rsidRPr="00D66545">
        <w:rPr>
          <w:color w:val="000000"/>
        </w:rPr>
        <w:t>; p</w:t>
      </w:r>
      <w:r>
        <w:rPr>
          <w:color w:val="000000"/>
        </w:rPr>
        <w:t xml:space="preserve"> = 1.5e-96</w:t>
      </w:r>
      <w:r w:rsidRPr="00D66545">
        <w:rPr>
          <w:color w:val="000000"/>
        </w:rPr>
        <w:t xml:space="preserve">) </w:t>
      </w:r>
      <w:r>
        <w:rPr>
          <w:color w:val="000000"/>
        </w:rPr>
        <w:t xml:space="preserve">and a </w:t>
      </w:r>
      <w:r w:rsidRPr="00D66545">
        <w:rPr>
          <w:color w:val="000000"/>
        </w:rPr>
        <w:t xml:space="preserve">further increased benomyl resistance of the </w:t>
      </w:r>
      <w:r w:rsidRPr="00D66545">
        <w:rPr>
          <w:i/>
          <w:color w:val="000000"/>
        </w:rPr>
        <w:t>pdr5∆</w:t>
      </w:r>
      <w:r>
        <w:rPr>
          <w:i/>
          <w:color w:val="000000"/>
        </w:rPr>
        <w:t xml:space="preserve"> </w:t>
      </w:r>
      <w:r w:rsidRPr="00D66545">
        <w:rPr>
          <w:i/>
          <w:color w:val="000000"/>
        </w:rPr>
        <w:t>yor1∆</w:t>
      </w:r>
      <w:r w:rsidRPr="00D66545">
        <w:rPr>
          <w:color w:val="000000"/>
        </w:rPr>
        <w:t xml:space="preserve"> double-mutant </w:t>
      </w:r>
      <w:r>
        <w:rPr>
          <w:color w:val="000000"/>
        </w:rPr>
        <w:t>(21% increased resistance</w:t>
      </w:r>
      <w:r w:rsidRPr="00D66545">
        <w:rPr>
          <w:color w:val="000000"/>
        </w:rPr>
        <w:t xml:space="preserve">; p </w:t>
      </w:r>
      <w:r>
        <w:rPr>
          <w:color w:val="000000"/>
        </w:rPr>
        <w:t>=</w:t>
      </w:r>
      <w:r w:rsidRPr="00D66545">
        <w:rPr>
          <w:color w:val="000000"/>
        </w:rPr>
        <w:t xml:space="preserve"> </w:t>
      </w:r>
      <w:r>
        <w:rPr>
          <w:color w:val="000000"/>
        </w:rPr>
        <w:t>1.3e-72</w:t>
      </w:r>
      <w:r w:rsidRPr="00D66545">
        <w:rPr>
          <w:color w:val="000000"/>
        </w:rPr>
        <w:t>)</w:t>
      </w:r>
      <w:r>
        <w:rPr>
          <w:color w:val="000000"/>
        </w:rPr>
        <w:t>.</w:t>
      </w:r>
      <w:r w:rsidRPr="00D66545">
        <w:rPr>
          <w:color w:val="000000"/>
        </w:rPr>
        <w:t xml:space="preserve"> </w:t>
      </w:r>
      <w:r>
        <w:rPr>
          <w:color w:val="000000"/>
        </w:rPr>
        <w:t xml:space="preserve">In keeping with </w:t>
      </w:r>
      <w:r w:rsidRPr="00D66545">
        <w:rPr>
          <w:i/>
          <w:color w:val="000000"/>
        </w:rPr>
        <w:fldChar w:fldCharType="begin" w:fldLock="1"/>
      </w:r>
      <w:r>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instrText>
      </w:r>
      <w:r w:rsidRPr="00D66545">
        <w:rPr>
          <w:i/>
          <w:color w:val="000000"/>
        </w:rPr>
        <w:fldChar w:fldCharType="separate"/>
      </w:r>
      <w:r w:rsidRPr="00D659A1">
        <w:rPr>
          <w:noProof/>
          <w:color w:val="000000"/>
        </w:rPr>
        <w:t>(Kolaczkowska et al., 2008; Snider et al., 2013)</w:t>
      </w:r>
      <w:r w:rsidRPr="00D66545">
        <w:rPr>
          <w:i/>
          <w:color w:val="000000"/>
        </w:rPr>
        <w:fldChar w:fldCharType="end"/>
      </w:r>
      <w:r>
        <w:rPr>
          <w:i/>
          <w:color w:val="000000"/>
        </w:rPr>
        <w:t xml:space="preserve">, </w:t>
      </w:r>
      <w:r>
        <w:rPr>
          <w:color w:val="000000"/>
        </w:rPr>
        <w:t>t</w:t>
      </w:r>
      <w:r w:rsidRPr="00D66545">
        <w:rPr>
          <w:color w:val="000000"/>
        </w:rPr>
        <w:t xml:space="preserve">hese increases </w:t>
      </w:r>
      <w:r>
        <w:rPr>
          <w:color w:val="000000"/>
        </w:rPr>
        <w:t xml:space="preserve">were dependent </w:t>
      </w:r>
      <w:r w:rsidRPr="00D66545">
        <w:rPr>
          <w:color w:val="000000"/>
        </w:rPr>
        <w:t xml:space="preserve">on the presence of </w:t>
      </w:r>
      <w:r w:rsidRPr="00D66545">
        <w:rPr>
          <w:i/>
          <w:color w:val="000000"/>
        </w:rPr>
        <w:t>SNQ2</w:t>
      </w:r>
      <w:r>
        <w:rPr>
          <w:color w:val="000000"/>
        </w:rPr>
        <w:t xml:space="preserve">, with </w:t>
      </w:r>
      <w:r>
        <w:rPr>
          <w:i/>
          <w:color w:val="000000"/>
        </w:rPr>
        <w:t xml:space="preserve">pdr5∆snq2∆ </w:t>
      </w:r>
      <w:r>
        <w:rPr>
          <w:color w:val="000000"/>
        </w:rPr>
        <w:t xml:space="preserve">yielding only a 5% increase in resistance relative to </w:t>
      </w:r>
      <w:r w:rsidRPr="008E592C">
        <w:rPr>
          <w:i/>
          <w:color w:val="000000"/>
        </w:rPr>
        <w:t>snq2∆</w:t>
      </w:r>
      <w:r>
        <w:rPr>
          <w:i/>
          <w:color w:val="000000"/>
        </w:rPr>
        <w:t xml:space="preserve"> </w:t>
      </w:r>
      <w:r>
        <w:rPr>
          <w:color w:val="000000"/>
        </w:rPr>
        <w:t xml:space="preserve">(and a 14% decrease relative to the wild-type). A comparable 6% relative increase was observed with </w:t>
      </w:r>
      <w:r>
        <w:rPr>
          <w:i/>
          <w:color w:val="000000"/>
        </w:rPr>
        <w:t>pdr5∆yor1∆snq2∆</w:t>
      </w:r>
      <w:r w:rsidRPr="008E592C">
        <w:rPr>
          <w:i/>
          <w:color w:val="000000"/>
        </w:rPr>
        <w:t xml:space="preserve"> </w:t>
      </w:r>
      <w:r>
        <w:rPr>
          <w:color w:val="000000"/>
        </w:rPr>
        <w:t xml:space="preserve">relative to </w:t>
      </w:r>
      <w:r>
        <w:rPr>
          <w:i/>
          <w:color w:val="000000"/>
        </w:rPr>
        <w:t xml:space="preserve">snq2∆ </w:t>
      </w:r>
      <w:r>
        <w:rPr>
          <w:color w:val="000000"/>
        </w:rPr>
        <w:t xml:space="preserve">(these changes were significant, p = 1.4e-45 and 1.2e-38, respectively, relative to the knockout effects observed in a wild-type background, Figure </w:t>
      </w:r>
      <w:r w:rsidRPr="00D66545">
        <w:rPr>
          <w:color w:val="000000"/>
        </w:rPr>
        <w:t xml:space="preserve">3A left panel).  </w:t>
      </w:r>
      <w:r>
        <w:rPr>
          <w:color w:val="000000"/>
        </w:rPr>
        <w:t xml:space="preserve">Although we </w:t>
      </w:r>
      <w:r w:rsidRPr="00D66545">
        <w:rPr>
          <w:color w:val="000000"/>
        </w:rPr>
        <w:t xml:space="preserve">did not observe </w:t>
      </w:r>
      <w:r w:rsidRPr="00D66545">
        <w:rPr>
          <w:i/>
          <w:color w:val="000000"/>
        </w:rPr>
        <w:t>yor1∆</w:t>
      </w:r>
      <w:r w:rsidRPr="00D66545">
        <w:rPr>
          <w:color w:val="000000"/>
        </w:rPr>
        <w:t xml:space="preserve"> to confer benomyl resistance (p =</w:t>
      </w:r>
      <w:r>
        <w:rPr>
          <w:color w:val="000000"/>
        </w:rPr>
        <w:t xml:space="preserve"> 0.09</w:t>
      </w:r>
      <w:r w:rsidRPr="00D66545">
        <w:rPr>
          <w:color w:val="000000"/>
        </w:rPr>
        <w:t xml:space="preserve">), </w:t>
      </w:r>
      <w:r>
        <w:rPr>
          <w:color w:val="000000"/>
        </w:rPr>
        <w:t xml:space="preserve">this </w:t>
      </w:r>
      <w:r w:rsidRPr="00D66545">
        <w:rPr>
          <w:color w:val="000000"/>
        </w:rPr>
        <w:t xml:space="preserve">was previously reported </w:t>
      </w:r>
      <w:r>
        <w:rPr>
          <w:color w:val="000000"/>
        </w:rPr>
        <w:t xml:space="preserve">as a </w:t>
      </w:r>
      <w:r w:rsidRPr="00D66545">
        <w:rPr>
          <w:color w:val="000000"/>
        </w:rPr>
        <w:t>weak</w:t>
      </w:r>
      <w:r>
        <w:rPr>
          <w:color w:val="000000"/>
        </w:rPr>
        <w:t xml:space="preserve"> </w:t>
      </w:r>
      <w:r w:rsidRPr="00D66545">
        <w:rPr>
          <w:color w:val="000000"/>
        </w:rPr>
        <w:t>phenomenon</w:t>
      </w:r>
      <w:r>
        <w:rPr>
          <w:color w:val="000000"/>
        </w:rPr>
        <w:t xml:space="preserve"> </w:t>
      </w:r>
      <w:r w:rsidRPr="00D66545">
        <w:rPr>
          <w:color w:val="000000"/>
        </w:rPr>
        <w:fldChar w:fldCharType="begin" w:fldLock="1"/>
      </w:r>
      <w:r>
        <w:rPr>
          <w:color w:val="000000"/>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Pr="00D66545">
        <w:rPr>
          <w:color w:val="000000"/>
        </w:rPr>
        <w:fldChar w:fldCharType="separate"/>
      </w:r>
      <w:r w:rsidRPr="00D659A1">
        <w:rPr>
          <w:noProof/>
          <w:color w:val="000000"/>
        </w:rPr>
        <w:t>(Snider et al., 2013)</w:t>
      </w:r>
      <w:r w:rsidRPr="00D66545">
        <w:rPr>
          <w:color w:val="000000"/>
        </w:rPr>
        <w:fldChar w:fldCharType="end"/>
      </w:r>
      <w:r w:rsidRPr="00D66545">
        <w:rPr>
          <w:color w:val="000000"/>
        </w:rPr>
        <w:t xml:space="preserve">.  </w:t>
      </w:r>
      <w:r>
        <w:rPr>
          <w:color w:val="000000"/>
        </w:rPr>
        <w:t>In summary</w:t>
      </w:r>
      <w:r w:rsidRPr="00D66545">
        <w:rPr>
          <w:color w:val="000000"/>
        </w:rPr>
        <w:t>, engineered population profiling largely recapitulate</w:t>
      </w:r>
      <w:r>
        <w:rPr>
          <w:color w:val="000000"/>
        </w:rPr>
        <w:t>d</w:t>
      </w:r>
      <w:r w:rsidRPr="00D66545">
        <w:rPr>
          <w:color w:val="000000"/>
        </w:rPr>
        <w:t xml:space="preserve"> previously-reported </w:t>
      </w:r>
      <w:r>
        <w:rPr>
          <w:color w:val="000000"/>
        </w:rPr>
        <w:t xml:space="preserve">effects of </w:t>
      </w:r>
      <w:r w:rsidRPr="00D66545">
        <w:rPr>
          <w:color w:val="000000"/>
        </w:rPr>
        <w:t>ABC transporter knockout</w:t>
      </w:r>
      <w:r>
        <w:rPr>
          <w:color w:val="000000"/>
        </w:rPr>
        <w:t>s</w:t>
      </w:r>
      <w:r w:rsidRPr="00D66545">
        <w:rPr>
          <w:color w:val="000000"/>
        </w:rPr>
        <w:t xml:space="preserve"> </w:t>
      </w:r>
      <w:r>
        <w:rPr>
          <w:color w:val="000000"/>
        </w:rPr>
        <w:t xml:space="preserve">on </w:t>
      </w:r>
      <w:r w:rsidRPr="00D66545">
        <w:rPr>
          <w:color w:val="000000"/>
        </w:rPr>
        <w:t xml:space="preserve">benomyl resistance, including </w:t>
      </w:r>
      <w:r>
        <w:rPr>
          <w:color w:val="000000"/>
        </w:rPr>
        <w:t xml:space="preserve">the effects of </w:t>
      </w:r>
      <w:r w:rsidRPr="00D66545">
        <w:rPr>
          <w:color w:val="000000"/>
        </w:rPr>
        <w:t>two- and three-gene combinatorial</w:t>
      </w:r>
      <w:r>
        <w:rPr>
          <w:color w:val="000000"/>
        </w:rPr>
        <w:t xml:space="preserve"> deletions</w:t>
      </w:r>
      <w:r w:rsidRPr="00D66545">
        <w:rPr>
          <w:color w:val="000000"/>
        </w:rPr>
        <w:t>.</w:t>
      </w:r>
    </w:p>
    <w:p w14:paraId="3CDF8580" w14:textId="77777777" w:rsidR="00DB0ED8" w:rsidRPr="00D66545" w:rsidRDefault="00DB0ED8" w:rsidP="00DB0ED8">
      <w:pPr>
        <w:widowControl w:val="0"/>
        <w:autoSpaceDE w:val="0"/>
        <w:autoSpaceDN w:val="0"/>
        <w:adjustRightInd w:val="0"/>
        <w:jc w:val="both"/>
        <w:rPr>
          <w:color w:val="000000"/>
        </w:rPr>
      </w:pPr>
    </w:p>
    <w:p w14:paraId="6611512B" w14:textId="77777777" w:rsidR="00DB0ED8" w:rsidRDefault="00DB0ED8" w:rsidP="00DB0ED8">
      <w:pPr>
        <w:widowControl w:val="0"/>
        <w:autoSpaceDE w:val="0"/>
        <w:autoSpaceDN w:val="0"/>
        <w:adjustRightInd w:val="0"/>
        <w:jc w:val="both"/>
        <w:rPr>
          <w:color w:val="000000"/>
        </w:rPr>
      </w:pPr>
      <w:r>
        <w:rPr>
          <w:color w:val="000000"/>
        </w:rPr>
        <w:t xml:space="preserve">Many of the complex </w:t>
      </w:r>
      <w:r w:rsidRPr="00D66545">
        <w:rPr>
          <w:color w:val="000000"/>
        </w:rPr>
        <w:t xml:space="preserve">interactions </w:t>
      </w:r>
      <w:r>
        <w:rPr>
          <w:color w:val="000000"/>
        </w:rPr>
        <w:t xml:space="preserve">we observed </w:t>
      </w:r>
      <w:r w:rsidRPr="00D66545">
        <w:rPr>
          <w:color w:val="000000"/>
        </w:rPr>
        <w:t xml:space="preserve">suggested </w:t>
      </w:r>
      <w:r>
        <w:rPr>
          <w:color w:val="000000"/>
        </w:rPr>
        <w:t xml:space="preserve">the expected phenomenon of multiple partially-redundant efflux pumps acting </w:t>
      </w:r>
      <w:r w:rsidRPr="00D66545">
        <w:rPr>
          <w:color w:val="000000"/>
        </w:rPr>
        <w:t xml:space="preserve">in parallel. Specifically, we saw gene sets where each individual knockout shows sensitivity to a drug, and each higher-order knockout combination exhibits drug sensitivity that is higher than any of the individual component knockouts.  Examples of this include the set </w:t>
      </w:r>
      <w:r>
        <w:rPr>
          <w:color w:val="000000"/>
        </w:rPr>
        <w:t>{</w:t>
      </w:r>
      <w:r w:rsidRPr="00D66545">
        <w:rPr>
          <w:i/>
          <w:color w:val="000000"/>
        </w:rPr>
        <w:t>snq2∆</w:t>
      </w:r>
      <w:r>
        <w:rPr>
          <w:color w:val="000000"/>
        </w:rPr>
        <w:t xml:space="preserve">, </w:t>
      </w:r>
      <w:r w:rsidRPr="00D66545">
        <w:rPr>
          <w:i/>
          <w:color w:val="000000"/>
        </w:rPr>
        <w:t>pdr5∆</w:t>
      </w:r>
      <w:r>
        <w:rPr>
          <w:color w:val="000000"/>
        </w:rPr>
        <w:t>}</w:t>
      </w:r>
      <w:r w:rsidRPr="00D66545">
        <w:rPr>
          <w:i/>
          <w:color w:val="000000"/>
        </w:rPr>
        <w:t xml:space="preserve"> </w:t>
      </w:r>
      <w:r w:rsidRPr="00D66545">
        <w:rPr>
          <w:color w:val="000000"/>
        </w:rPr>
        <w:t>under camptothecin (</w:t>
      </w:r>
      <w:r>
        <w:rPr>
          <w:color w:val="000000"/>
        </w:rPr>
        <w:t xml:space="preserve">Figure </w:t>
      </w:r>
      <w:r w:rsidRPr="00D66545">
        <w:rPr>
          <w:color w:val="000000"/>
        </w:rPr>
        <w:t>S</w:t>
      </w:r>
      <w:r>
        <w:rPr>
          <w:color w:val="000000"/>
        </w:rPr>
        <w:t>7</w:t>
      </w:r>
      <w:r w:rsidRPr="00D66545">
        <w:rPr>
          <w:color w:val="000000"/>
        </w:rPr>
        <w:t xml:space="preserve">), and the </w:t>
      </w:r>
      <w:r>
        <w:rPr>
          <w:color w:val="000000"/>
        </w:rPr>
        <w:t>set {</w:t>
      </w:r>
      <w:r w:rsidRPr="00D66545">
        <w:rPr>
          <w:i/>
          <w:color w:val="000000"/>
        </w:rPr>
        <w:t>snq2∆</w:t>
      </w:r>
      <w:r w:rsidRPr="00D66545">
        <w:rPr>
          <w:color w:val="000000"/>
        </w:rPr>
        <w:t xml:space="preserve">, </w:t>
      </w:r>
      <w:r w:rsidRPr="00D66545">
        <w:rPr>
          <w:i/>
          <w:color w:val="000000"/>
        </w:rPr>
        <w:t>pdr5∆</w:t>
      </w:r>
      <w:r w:rsidRPr="00D66545">
        <w:rPr>
          <w:color w:val="000000"/>
        </w:rPr>
        <w:t xml:space="preserve">, </w:t>
      </w:r>
      <w:r w:rsidRPr="00D66545">
        <w:rPr>
          <w:i/>
          <w:color w:val="000000"/>
        </w:rPr>
        <w:t>ybt1∆</w:t>
      </w:r>
      <w:r>
        <w:rPr>
          <w:color w:val="000000"/>
        </w:rPr>
        <w:t xml:space="preserve">, </w:t>
      </w:r>
      <w:r w:rsidRPr="00D66545">
        <w:rPr>
          <w:i/>
          <w:color w:val="000000"/>
        </w:rPr>
        <w:t>yor1∆</w:t>
      </w:r>
      <w:r>
        <w:rPr>
          <w:color w:val="000000"/>
        </w:rPr>
        <w:t>}</w:t>
      </w:r>
      <w:r w:rsidRPr="00D66545">
        <w:rPr>
          <w:color w:val="000000"/>
        </w:rPr>
        <w:t xml:space="preserve"> under mitoxantrone (</w:t>
      </w:r>
      <w:r>
        <w:rPr>
          <w:color w:val="000000"/>
        </w:rPr>
        <w:t xml:space="preserve">Figure </w:t>
      </w:r>
      <w:r w:rsidRPr="00D66545">
        <w:rPr>
          <w:color w:val="000000"/>
        </w:rPr>
        <w:t>3A middle</w:t>
      </w:r>
      <w:r>
        <w:rPr>
          <w:color w:val="000000"/>
        </w:rPr>
        <w:t xml:space="preserve"> panel</w:t>
      </w:r>
      <w:r w:rsidRPr="00D66545">
        <w:rPr>
          <w:color w:val="000000"/>
        </w:rPr>
        <w:t>, S</w:t>
      </w:r>
      <w:r>
        <w:rPr>
          <w:color w:val="000000"/>
        </w:rPr>
        <w:t>7</w:t>
      </w:r>
      <w:r w:rsidRPr="00D66545">
        <w:rPr>
          <w:color w:val="000000"/>
        </w:rPr>
        <w:t xml:space="preserve">).  These sensitivity patterns are consistent with a simple scenario in which each transporter </w:t>
      </w:r>
      <w:r>
        <w:rPr>
          <w:color w:val="000000"/>
        </w:rPr>
        <w:t xml:space="preserve">can </w:t>
      </w:r>
      <w:r w:rsidRPr="00D66545">
        <w:rPr>
          <w:color w:val="000000"/>
        </w:rPr>
        <w:t xml:space="preserve">efflux </w:t>
      </w:r>
      <w:r>
        <w:rPr>
          <w:color w:val="000000"/>
        </w:rPr>
        <w:t xml:space="preserve">a </w:t>
      </w:r>
      <w:r w:rsidRPr="00D66545">
        <w:rPr>
          <w:color w:val="000000"/>
        </w:rPr>
        <w:t>given drug.</w:t>
      </w:r>
    </w:p>
    <w:p w14:paraId="4163DE60" w14:textId="77777777" w:rsidR="00DB0ED8" w:rsidRDefault="00DB0ED8" w:rsidP="00DB0ED8">
      <w:pPr>
        <w:widowControl w:val="0"/>
        <w:autoSpaceDE w:val="0"/>
        <w:autoSpaceDN w:val="0"/>
        <w:adjustRightInd w:val="0"/>
        <w:jc w:val="both"/>
        <w:rPr>
          <w:color w:val="000000"/>
        </w:rPr>
      </w:pPr>
    </w:p>
    <w:p w14:paraId="2F56D71A" w14:textId="77777777" w:rsidR="00DB0ED8" w:rsidRDefault="00DB0ED8" w:rsidP="00DB0ED8">
      <w:pPr>
        <w:widowControl w:val="0"/>
        <w:autoSpaceDE w:val="0"/>
        <w:autoSpaceDN w:val="0"/>
        <w:adjustRightInd w:val="0"/>
        <w:jc w:val="both"/>
        <w:rPr>
          <w:color w:val="000000"/>
          <w:lang w:val="en-CA"/>
        </w:rPr>
      </w:pPr>
      <w:r>
        <w:rPr>
          <w:color w:val="000000"/>
        </w:rPr>
        <w:t xml:space="preserve">In other cases, the fitness landscapes showed more surprising multi-knockout patterns conveying both drug resistance and sensitivity.  </w:t>
      </w:r>
      <w:r>
        <w:rPr>
          <w:color w:val="000000"/>
          <w:lang w:val="en-CA"/>
        </w:rPr>
        <w:t xml:space="preserve">For example, knocking out </w:t>
      </w:r>
      <w:r>
        <w:rPr>
          <w:i/>
          <w:color w:val="000000"/>
          <w:lang w:val="en-CA"/>
        </w:rPr>
        <w:t>pdr5∆</w:t>
      </w:r>
      <w:r>
        <w:rPr>
          <w:color w:val="000000"/>
          <w:lang w:val="en-CA"/>
        </w:rPr>
        <w:t xml:space="preserve">, </w:t>
      </w:r>
      <w:r>
        <w:rPr>
          <w:i/>
          <w:color w:val="000000"/>
          <w:lang w:val="en-CA"/>
        </w:rPr>
        <w:t>snq2∆</w:t>
      </w:r>
      <w:r>
        <w:rPr>
          <w:color w:val="000000"/>
          <w:lang w:val="en-CA"/>
        </w:rPr>
        <w:t xml:space="preserve">, </w:t>
      </w:r>
      <w:r>
        <w:rPr>
          <w:i/>
          <w:color w:val="000000"/>
          <w:lang w:val="en-CA"/>
        </w:rPr>
        <w:t>ybt1∆</w:t>
      </w:r>
      <w:r>
        <w:rPr>
          <w:color w:val="000000"/>
          <w:lang w:val="en-CA"/>
        </w:rPr>
        <w:t xml:space="preserve">, and </w:t>
      </w:r>
      <w:r>
        <w:rPr>
          <w:i/>
          <w:color w:val="000000"/>
          <w:lang w:val="en-CA"/>
        </w:rPr>
        <w:t xml:space="preserve">ycf1∆ </w:t>
      </w:r>
      <w:r>
        <w:rPr>
          <w:color w:val="000000"/>
          <w:lang w:val="en-CA"/>
        </w:rPr>
        <w:t xml:space="preserve">individually or in any combination led to more valinomycin resistance than the wild-type strain (Figure 3A right panel).  Indeed, the successive deletion of ABC transporters led to greater resistance for surprisingly many drugs (Figure 2D and S7).  </w:t>
      </w:r>
    </w:p>
    <w:p w14:paraId="3186CC33" w14:textId="77777777" w:rsidR="00DB0ED8" w:rsidRDefault="00DB0ED8" w:rsidP="00DB0ED8">
      <w:pPr>
        <w:widowControl w:val="0"/>
        <w:autoSpaceDE w:val="0"/>
        <w:autoSpaceDN w:val="0"/>
        <w:adjustRightInd w:val="0"/>
        <w:jc w:val="both"/>
        <w:rPr>
          <w:color w:val="000000"/>
          <w:lang w:val="en-CA"/>
        </w:rPr>
      </w:pPr>
    </w:p>
    <w:p w14:paraId="1B548C82" w14:textId="77777777" w:rsidR="00DB0ED8" w:rsidRPr="008C2336" w:rsidRDefault="00DB0ED8" w:rsidP="00DB0ED8">
      <w:pPr>
        <w:widowControl w:val="0"/>
        <w:autoSpaceDE w:val="0"/>
        <w:autoSpaceDN w:val="0"/>
        <w:adjustRightInd w:val="0"/>
        <w:jc w:val="both"/>
        <w:rPr>
          <w:color w:val="000000"/>
          <w:lang w:val="en-CA"/>
        </w:rPr>
      </w:pPr>
      <w:r>
        <w:rPr>
          <w:color w:val="000000"/>
          <w:lang w:val="en-CA"/>
        </w:rPr>
        <w:t>When considering only the five ‘frequently-associated’ genes,</w:t>
      </w:r>
      <w:r w:rsidRPr="00B55701">
        <w:rPr>
          <w:color w:val="000000"/>
          <w:lang w:val="en-CA"/>
        </w:rPr>
        <w:t xml:space="preserve"> </w:t>
      </w:r>
      <w:r>
        <w:rPr>
          <w:color w:val="000000"/>
          <w:lang w:val="en-CA"/>
        </w:rPr>
        <w:t xml:space="preserve">the set of strains matching a specific genotype may in fact have heterogeneous genotypes owing to the variable presence of additional </w:t>
      </w:r>
      <w:r>
        <w:rPr>
          <w:color w:val="000000"/>
          <w:lang w:val="en-CA"/>
        </w:rPr>
        <w:lastRenderedPageBreak/>
        <w:t xml:space="preserve">knockouts at the other 11 targeted transporter loci.  We therefore visualized the distribution of valinomycin resistance for each of the 5-gene genotypes (grouping the results to show the effects of deleting </w:t>
      </w:r>
      <w:r>
        <w:rPr>
          <w:i/>
          <w:color w:val="000000"/>
        </w:rPr>
        <w:t>YOR1</w:t>
      </w:r>
      <w:r>
        <w:rPr>
          <w:color w:val="000000"/>
          <w:lang w:val="en-CA"/>
        </w:rPr>
        <w:t xml:space="preserve"> in each genetic background [Figure 3B]).  There was clearly high phenotypic variability within strains matching many of the five-gene genotypes. </w:t>
      </w:r>
      <w:r>
        <w:rPr>
          <w:color w:val="000000"/>
        </w:rPr>
        <w:t>We therefore systematically expanded our search for multi-gene effects to include all 16 genes, using an extension (see Methods) of the linear model described above in the context of single-gene effects.  All single and multi-gene interactions that passed the significance test (</w:t>
      </w:r>
      <w:r>
        <w:rPr>
          <w:i/>
          <w:color w:val="000000"/>
        </w:rPr>
        <w:t>p</w:t>
      </w:r>
      <w:r w:rsidRPr="00795AAD">
        <w:rPr>
          <w:color w:val="000000"/>
        </w:rPr>
        <w:t xml:space="preserve"> &lt; 0.05 </w:t>
      </w:r>
      <w:r>
        <w:rPr>
          <w:color w:val="000000"/>
        </w:rPr>
        <w:t xml:space="preserve">after adjusting for multiple testing) are shown in Figure 3C.  </w:t>
      </w:r>
    </w:p>
    <w:p w14:paraId="159F11C0" w14:textId="77777777" w:rsidR="00DB0ED8" w:rsidRDefault="00DB0ED8" w:rsidP="00DB0ED8">
      <w:pPr>
        <w:widowControl w:val="0"/>
        <w:autoSpaceDE w:val="0"/>
        <w:autoSpaceDN w:val="0"/>
        <w:adjustRightInd w:val="0"/>
        <w:jc w:val="both"/>
        <w:rPr>
          <w:color w:val="000000"/>
        </w:rPr>
      </w:pPr>
    </w:p>
    <w:p w14:paraId="1278A0E9" w14:textId="77777777" w:rsidR="00DB0ED8" w:rsidRDefault="00DB0ED8" w:rsidP="00DB0ED8">
      <w:pPr>
        <w:widowControl w:val="0"/>
        <w:autoSpaceDE w:val="0"/>
        <w:autoSpaceDN w:val="0"/>
        <w:adjustRightInd w:val="0"/>
        <w:jc w:val="both"/>
        <w:rPr>
          <w:color w:val="000000"/>
        </w:rPr>
      </w:pPr>
      <w:r>
        <w:rPr>
          <w:color w:val="000000"/>
        </w:rPr>
        <w:t xml:space="preserve">Our analysis yielded genetic interactions involving two or more genes for fifteen out of sixteen (94%) of the drugs examined (Figure 3C), with the exception of beauvericin for which we only recovered the previously-reported sensitivity of </w:t>
      </w:r>
      <w:r w:rsidRPr="008E0AAD">
        <w:rPr>
          <w:i/>
          <w:color w:val="000000"/>
        </w:rPr>
        <w:t>yor1</w:t>
      </w:r>
      <w:r w:rsidRPr="00795AAD">
        <w:rPr>
          <w:i/>
          <w:color w:val="000000"/>
        </w:rPr>
        <w:t>∆</w:t>
      </w:r>
      <w:r>
        <w:rPr>
          <w:color w:val="000000"/>
        </w:rPr>
        <w:t xml:space="preserve"> knockouts </w:t>
      </w:r>
      <w:r>
        <w:rPr>
          <w:color w:val="000000"/>
        </w:rPr>
        <w:fldChar w:fldCharType="begin" w:fldLock="1"/>
      </w:r>
      <w:r>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Shekhar-Guturja et al., 2016)","plainTextFormattedCitation":"(Shekhar-Guturja et al., 2016)","previouslyFormattedCitation":"(Shekhar-Guturja et al., 2016)"},"properties":{"noteIndex":0},"schema":"https://github.com/citation-style-language/schema/raw/master/csl-citation.json"}</w:instrText>
      </w:r>
      <w:r>
        <w:rPr>
          <w:color w:val="000000"/>
        </w:rPr>
        <w:fldChar w:fldCharType="separate"/>
      </w:r>
      <w:r w:rsidRPr="00D659A1">
        <w:rPr>
          <w:noProof/>
          <w:color w:val="000000"/>
        </w:rPr>
        <w:t>(Shekhar-Guturja et al., 2016)</w:t>
      </w:r>
      <w:r>
        <w:rPr>
          <w:color w:val="000000"/>
        </w:rPr>
        <w:fldChar w:fldCharType="end"/>
      </w:r>
      <w:r>
        <w:rPr>
          <w:color w:val="000000"/>
        </w:rPr>
        <w:t xml:space="preserve">.  Higher-order genetic interactions (involving three or more genes) were observed for fourteen of sixteen (88%) of drugs tested (Figure 3C).  Here the exception (beyond beauvericin) was cycloheximide.  For cycloheximide, we observed the previously-known strong single-gene </w:t>
      </w:r>
      <w:r w:rsidRPr="00795AAD">
        <w:rPr>
          <w:i/>
          <w:color w:val="000000"/>
        </w:rPr>
        <w:t>pdr5∆</w:t>
      </w:r>
      <w:r>
        <w:rPr>
          <w:color w:val="000000"/>
        </w:rPr>
        <w:t xml:space="preserve"> effect </w:t>
      </w:r>
      <w:r>
        <w:rPr>
          <w:color w:val="000000"/>
        </w:rPr>
        <w:fldChar w:fldCharType="begin" w:fldLock="1"/>
      </w:r>
      <w:r>
        <w:rPr>
          <w:color w:val="000000"/>
        </w:rPr>
        <w:instrText>ADDIN CSL_CITATION {"citationItems":[{"id":"ITEM-1","itemData":{"ISSN":"0270-7306","PMID":"8007969","abstract":"Saccharomyces cerevisiae cells possess the ability to simultaneously acquire resistance to an array of drugs with different cytotoxic activities. The genes involved in this acquisition are referred to as pleiotropic drug resistant (PDR) genes. Several semidominant, drug resistance-encoding PDR mutations have been found that map near the centromere on chromosome II, including PDR3-1 and PDR4-1. DNA sequencing of chromosome II identified a potential open reading frame, designated YBL03-23, that has the potential to encode a protein with strong sequence similarity to the product of the PDR1 gene, a zinc finger-containing transcription factor. Here we show that YBL03-23 is allelic with PDR3. The presence of a functional copy of either PDR1 or PDR3 is essential for drug resistance and expression of a putative membrane transporter-encoding gene, PDR5. Deletion mapping of the PDR5 promoter identified a region from -360 to -112 that is essential for expression of this gene. DNase I footprinting analysis using bacterially expressed Pdr3p showed specific recognition by this protein of at least one site in the -360/-112 interval in the PDR5 promoter. A high-copy-number plasmid carrying the PDR3 gene elevated resistance to both oligomycin and cycloheximide. Increasing the number of PDR3 gene copies in a delta pdr5 strain increased oligomycin resistance but was not able to correct the cycloheximide hypersensitivity that results from loss of PDR5. These data are consistent with the notion that PDR3 acts to increase cycloheximide resistance by elevating the level of PDR5 transcription, while PDR3-mediated oligomycin resistance acts through some other target gene.","author":[{"dropping-particle":"","family":"Katzmann","given":"D J","non-dropping-particle":"","parse-names":false,"suffix":""},{"dropping-particle":"","family":"Burnett","given":"P E","non-dropping-particle":"","parse-names":false,"suffix":""},{"dropping-particle":"","family":"Golin","given":"J","non-dropping-particle":"","parse-names":false,"suffix":""},{"dropping-particle":"","family":"Mahé","given":"Y","non-dropping-particle":"","parse-names":false,"suffix":""},{"dropping-particle":"","family":"Moye-Rowley","given":"W S","non-dropping-particle":"","parse-names":false,"suffix":""}],"container-title":"Molecular and cellular biology","id":"ITEM-1","issue":"7","issued":{"date-parts":[["1994","7"]]},"page":"4653-61","title":"Transcriptional control of the yeast PDR5 gene by the PDR3 gene product.","type":"article-journal","volume":"14"},"uris":["http://www.mendeley.com/documents/?uuid=158ee593-9631-3a21-8cb3-1c257657ed7b"]},{"id":"ITEM-2","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2","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id":"ITEM-3","itemData":{"DOI":"10.1073/pnas.0800191105","ISSN":"0027-8424","PMID":"18356296","abstract":"The yeast ABC transporter Pdr5 plays a major role in drug resistance against a large number of structurally unrelated compounds. Although Pdr5 has been extensively studied, many important aspects regarding its molecular mechanisms remain unresolved. For example, a striking degeneration of conserved amino acid residues exists in the nucleotide binding domains (NBDs), but their functional relevance is unknown. Here, we performed in vivo and in vitro experiments to address the functional asymmetry of NBDs. It became evident by ATPase activity and drug transport studies that catalysis at only one of the two NBD composite sites is crucial for protein function. Furthermore, mutations of the proposed \"catalytic carboxylate\" (E1036) and the \"catalytic dyad histidine\" (H1068) were characterized. Although a mutation of the glutamate abolished ATPase activity and substrate transport, mutation of H1068 had no influence on ATP consumption. However, the H1068A mutation abolished rhodamine transport in vivo and in vitro, while leaving the transport of other substrates unaffected. By contrast to mammalian P-glycoprotein (P-gp), the ATPase activity of yeast Pdr5 is not stimulated by the addition of substrates, indicating that Pdr5 is an uncoupled ABC transporter that constantly hydrolyses ATP to ensure active substrate transport. Taken together, our data provide important insights into the molecular mechanism of Pdr5 and suggest that not solely the transmembrane domains dictate substrate selection.","author":[{"dropping-particle":"","family":"Ernst","given":"Robert","non-dropping-particle":"","parse-names":false,"suffix":""},{"dropping-particle":"","family":"Kueppers","given":"Petra","non-dropping-particle":"","parse-names":false,"suffix":""},{"dropping-particle":"","family":"Klein","given":"Cornelia M.","non-dropping-particle":"","parse-names":false,"suffix":""},{"dropping-particle":"","family":"Schwarzmueller","given":"Tobias","non-dropping-particle":"","parse-names":false,"suffix":""},{"dropping-particle":"","family":"Kuchler","given":"Karl","non-dropping-particle":"","parse-names":false,"suffix":""},{"dropping-particle":"","family":"Schmitt","given":"Lutz","non-dropping-particle":"","parse-names":false,"suffix":""}],"container-title":"Proceedings of the National Academy of Sciences","id":"ITEM-3","issue":"13","issued":{"date-parts":[["2008","4","1"]]},"page":"5069-5074","title":"A mutation of the H-loop selectively affects rhodamine transport by the yeast multidrug ABC transporter Pdr5","type":"article-journal","volume":"105"},"uris":["http://www.mendeley.com/documents/?uuid=76f11c6b-7a02-39ce-8588-29f2cac228de"]},{"id":"ITEM-4","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4","issue":"9","issued":{"date-parts":[["2013","9"]]},"page":"565-72","title":"Mapping the functional yeast ABC transporter interactome.","type":"article-journal","volume":"9"},"uris":["http://www.mendeley.com/documents/?uuid=0e3d404b-a646-4023-936e-86a457bddbac"]}],"mendeley":{"formattedCitation":"(Ernst et al., 2008; Katzmann et al., 1994; Kolaczkowski et al., 1998; Snider et al., 2013)","plainTextFormattedCitation":"(Ernst et al., 2008; Katzmann et al., 1994; Kolaczkowski et al., 1998; Snider et al., 2013)","previouslyFormattedCitation":"(Ernst et al., 2008; Katzmann et al., 1994; Kolaczkowski et al., 1998; Snider et al., 2013)"},"properties":{"noteIndex":0},"schema":"https://github.com/citation-style-language/schema/raw/master/csl-citation.json"}</w:instrText>
      </w:r>
      <w:r>
        <w:rPr>
          <w:color w:val="000000"/>
        </w:rPr>
        <w:fldChar w:fldCharType="separate"/>
      </w:r>
      <w:r w:rsidRPr="00333A0B">
        <w:rPr>
          <w:noProof/>
          <w:color w:val="000000"/>
        </w:rPr>
        <w:t>(Ernst et al., 2008; Katzmann et al., 1994; Kolaczkowski et al., 1998; Snider et al., 2013)</w:t>
      </w:r>
      <w:r>
        <w:rPr>
          <w:color w:val="000000"/>
        </w:rPr>
        <w:fldChar w:fldCharType="end"/>
      </w:r>
      <w:r>
        <w:rPr>
          <w:color w:val="000000"/>
        </w:rPr>
        <w:t xml:space="preserve">, many weak single-knockout effects, and only one weak two-gene interaction between </w:t>
      </w:r>
      <w:r w:rsidRPr="00C80C76">
        <w:rPr>
          <w:i/>
          <w:color w:val="000000"/>
        </w:rPr>
        <w:t>pdr5∆</w:t>
      </w:r>
      <w:r>
        <w:rPr>
          <w:color w:val="000000"/>
        </w:rPr>
        <w:t xml:space="preserve"> and </w:t>
      </w:r>
      <w:r>
        <w:rPr>
          <w:i/>
          <w:color w:val="000000"/>
        </w:rPr>
        <w:t>snq2</w:t>
      </w:r>
      <w:r w:rsidRPr="00C80C76">
        <w:rPr>
          <w:i/>
          <w:color w:val="000000"/>
        </w:rPr>
        <w:t>∆</w:t>
      </w:r>
      <w:r>
        <w:rPr>
          <w:color w:val="000000"/>
        </w:rPr>
        <w:t xml:space="preserve"> (Figure 3C).  Thus, engineered population profiling revealed higher-order genetic interaction involving three or more genes for nearly all drug resistance phenotypes studied.</w:t>
      </w:r>
    </w:p>
    <w:p w14:paraId="38C1B9ED" w14:textId="77777777" w:rsidR="00DB0ED8" w:rsidRDefault="00DB0ED8" w:rsidP="00DB0ED8">
      <w:pPr>
        <w:pStyle w:val="NormalWeb"/>
        <w:jc w:val="both"/>
        <w:rPr>
          <w:bCs/>
          <w:iCs/>
          <w:color w:val="000000" w:themeColor="text1"/>
        </w:rPr>
      </w:pPr>
      <w:r>
        <w:rPr>
          <w:rFonts w:eastAsiaTheme="minorEastAsia"/>
          <w:bCs/>
          <w:iCs/>
          <w:color w:val="000000" w:themeColor="text1"/>
        </w:rPr>
        <w:t xml:space="preserve">In total, genetic interactions were found for 14 of the 16 genes that we targeted in our engineered population.  Of these 14 genes, 13 were involved in at least one complex interaction involving three or more genes.  Remarkably, 11 of the 16 targeted genes were involved in at least one 5-gene interaction.  Examples of strong complex interactions involving genes that were excluded from our initial manual exploration of the complex landscape included complex positive interactions involving one of </w:t>
      </w:r>
      <w:commentRangeStart w:id="56"/>
      <w:commentRangeStart w:id="57"/>
      <w:r>
        <w:rPr>
          <w:rFonts w:eastAsiaTheme="minorEastAsia"/>
          <w:bCs/>
          <w:i/>
          <w:iCs/>
          <w:color w:val="000000" w:themeColor="text1"/>
        </w:rPr>
        <w:t>pdr15∆</w:t>
      </w:r>
      <w:r>
        <w:rPr>
          <w:rFonts w:eastAsiaTheme="minorEastAsia"/>
          <w:bCs/>
          <w:iCs/>
          <w:color w:val="000000" w:themeColor="text1"/>
        </w:rPr>
        <w:t xml:space="preserve">, </w:t>
      </w:r>
      <w:r w:rsidRPr="009C76E7">
        <w:rPr>
          <w:rFonts w:eastAsiaTheme="minorEastAsia"/>
          <w:bCs/>
          <w:i/>
          <w:iCs/>
          <w:color w:val="000000" w:themeColor="text1"/>
        </w:rPr>
        <w:t>bpt1∆</w:t>
      </w:r>
      <w:r>
        <w:rPr>
          <w:rFonts w:eastAsiaTheme="minorEastAsia"/>
          <w:bCs/>
          <w:iCs/>
          <w:color w:val="000000" w:themeColor="text1"/>
        </w:rPr>
        <w:t xml:space="preserve">, </w:t>
      </w:r>
      <w:r w:rsidRPr="009C76E7">
        <w:rPr>
          <w:rFonts w:eastAsiaTheme="minorEastAsia"/>
          <w:bCs/>
          <w:i/>
          <w:iCs/>
          <w:color w:val="000000" w:themeColor="text1"/>
        </w:rPr>
        <w:t>adp1∆</w:t>
      </w:r>
      <w:r>
        <w:rPr>
          <w:rFonts w:eastAsiaTheme="minorEastAsia"/>
          <w:bCs/>
          <w:iCs/>
          <w:color w:val="000000" w:themeColor="text1"/>
        </w:rPr>
        <w:t xml:space="preserve">, and </w:t>
      </w:r>
      <w:r w:rsidRPr="009C76E7">
        <w:rPr>
          <w:rFonts w:eastAsiaTheme="minorEastAsia"/>
          <w:bCs/>
          <w:i/>
          <w:iCs/>
          <w:color w:val="000000" w:themeColor="text1"/>
        </w:rPr>
        <w:t>vmr1∆</w:t>
      </w:r>
      <w:commentRangeEnd w:id="56"/>
      <w:r>
        <w:rPr>
          <w:rStyle w:val="CommentReference"/>
          <w:rFonts w:asciiTheme="minorHAnsi" w:hAnsiTheme="minorHAnsi" w:cstheme="minorBidi"/>
        </w:rPr>
        <w:commentReference w:id="56"/>
      </w:r>
      <w:commentRangeEnd w:id="57"/>
      <w:r>
        <w:rPr>
          <w:rFonts w:eastAsiaTheme="minorEastAsia"/>
          <w:bCs/>
          <w:i/>
          <w:iCs/>
          <w:color w:val="000000" w:themeColor="text1"/>
        </w:rPr>
        <w:t xml:space="preserve"> </w:t>
      </w:r>
      <w:r>
        <w:rPr>
          <w:rFonts w:eastAsiaTheme="minorEastAsia"/>
          <w:bCs/>
          <w:iCs/>
          <w:color w:val="000000" w:themeColor="text1"/>
        </w:rPr>
        <w:t>with multiple deletions of the five frequently-associated genes</w:t>
      </w:r>
      <w:r>
        <w:rPr>
          <w:rStyle w:val="CommentReference"/>
          <w:rFonts w:asciiTheme="minorHAnsi" w:hAnsiTheme="minorHAnsi" w:cstheme="minorBidi"/>
        </w:rPr>
        <w:commentReference w:id="57"/>
      </w:r>
      <w:r>
        <w:rPr>
          <w:rFonts w:eastAsiaTheme="minorEastAsia"/>
          <w:bCs/>
          <w:iCs/>
          <w:color w:val="000000" w:themeColor="text1"/>
        </w:rPr>
        <w:t>. In each of these examples, an additional knockout of one of these genes conferred some resistance in a highly-sensitive background (Figure 3C).</w:t>
      </w:r>
      <w:r w:rsidRPr="00233F15">
        <w:rPr>
          <w:bCs/>
          <w:iCs/>
          <w:color w:val="000000" w:themeColor="text1"/>
        </w:rPr>
        <w:t xml:space="preserve"> </w:t>
      </w:r>
    </w:p>
    <w:p w14:paraId="7B06842C" w14:textId="77777777" w:rsidR="00DB0ED8" w:rsidRDefault="00DB0ED8" w:rsidP="00DB0ED8">
      <w:pPr>
        <w:pStyle w:val="NormalWeb"/>
        <w:jc w:val="both"/>
        <w:rPr>
          <w:bCs/>
          <w:iCs/>
          <w:color w:val="000000" w:themeColor="text1"/>
        </w:rPr>
      </w:pPr>
      <w:r>
        <w:rPr>
          <w:color w:val="000000"/>
        </w:rPr>
        <w:t xml:space="preserve">Formalizing the identification of complex genetic interactions </w:t>
      </w:r>
      <w:r>
        <w:rPr>
          <w:bCs/>
          <w:iCs/>
          <w:color w:val="000000" w:themeColor="text1"/>
        </w:rPr>
        <w:t>captured many of</w:t>
      </w:r>
      <w:r w:rsidRPr="00233F15">
        <w:rPr>
          <w:bCs/>
          <w:iCs/>
          <w:color w:val="000000" w:themeColor="text1"/>
        </w:rPr>
        <w:t xml:space="preserve"> the </w:t>
      </w:r>
      <w:r>
        <w:rPr>
          <w:bCs/>
          <w:iCs/>
          <w:color w:val="000000" w:themeColor="text1"/>
        </w:rPr>
        <w:t xml:space="preserve">effects that had been readily-apparent by manual examination of the </w:t>
      </w:r>
      <w:r>
        <w:rPr>
          <w:color w:val="000000"/>
        </w:rPr>
        <w:t>fitness landscapes</w:t>
      </w:r>
      <w:r>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w:t>
      </w:r>
      <w:r w:rsidRPr="00320388">
        <w:rPr>
          <w:bCs/>
          <w:iCs/>
          <w:color w:val="000000" w:themeColor="text1"/>
        </w:rPr>
        <w:t xml:space="preserve">interaction with </w:t>
      </w:r>
      <w:r w:rsidRPr="00320388">
        <w:rPr>
          <w:bCs/>
          <w:i/>
          <w:iCs/>
          <w:color w:val="000000" w:themeColor="text1"/>
        </w:rPr>
        <w:t>pdr5∆</w:t>
      </w:r>
      <w:r w:rsidRPr="00320388">
        <w:rPr>
          <w:bCs/>
          <w:iCs/>
          <w:color w:val="000000" w:themeColor="text1"/>
        </w:rPr>
        <w:t xml:space="preserve"> and, surprisingly, to have a negative genetic interaction with </w:t>
      </w:r>
      <w:r w:rsidRPr="00320388">
        <w:rPr>
          <w:bCs/>
          <w:i/>
          <w:iCs/>
          <w:color w:val="000000" w:themeColor="text1"/>
        </w:rPr>
        <w:t>snq2∆</w:t>
      </w:r>
      <w:r w:rsidRPr="00320388">
        <w:rPr>
          <w:bCs/>
          <w:iCs/>
          <w:color w:val="000000" w:themeColor="text1"/>
        </w:rPr>
        <w:t xml:space="preserve"> (</w:t>
      </w:r>
      <w:r>
        <w:rPr>
          <w:bCs/>
          <w:iCs/>
          <w:color w:val="000000" w:themeColor="text1"/>
        </w:rPr>
        <w:t xml:space="preserve">Figure </w:t>
      </w:r>
      <w:r w:rsidRPr="00320388">
        <w:rPr>
          <w:bCs/>
          <w:iCs/>
          <w:color w:val="000000" w:themeColor="text1"/>
        </w:rPr>
        <w:t xml:space="preserve">3C, Data S6).  In camptothecin, </w:t>
      </w:r>
      <w:r w:rsidRPr="00320388">
        <w:rPr>
          <w:bCs/>
          <w:i/>
          <w:iCs/>
          <w:color w:val="000000" w:themeColor="text1"/>
        </w:rPr>
        <w:t xml:space="preserve">pdr5∆ </w:t>
      </w:r>
      <w:r w:rsidRPr="00320388">
        <w:rPr>
          <w:bCs/>
          <w:iCs/>
          <w:color w:val="000000" w:themeColor="text1"/>
        </w:rPr>
        <w:t xml:space="preserve">and </w:t>
      </w:r>
      <w:r w:rsidRPr="00320388">
        <w:rPr>
          <w:bCs/>
          <w:i/>
          <w:iCs/>
          <w:color w:val="000000" w:themeColor="text1"/>
        </w:rPr>
        <w:t>snq2∆</w:t>
      </w:r>
      <w:r w:rsidRPr="00320388">
        <w:rPr>
          <w:bCs/>
          <w:iCs/>
          <w:color w:val="000000" w:themeColor="text1"/>
        </w:rPr>
        <w:t xml:space="preserve"> each had a minor individual negative effect on resistance, and a strong negative interaction was observed between them (</w:t>
      </w:r>
      <w:r>
        <w:rPr>
          <w:bCs/>
          <w:iCs/>
          <w:color w:val="000000" w:themeColor="text1"/>
        </w:rPr>
        <w:t xml:space="preserve">Figure </w:t>
      </w:r>
      <w:r w:rsidRPr="00320388">
        <w:rPr>
          <w:bCs/>
          <w:iCs/>
          <w:color w:val="000000" w:themeColor="text1"/>
        </w:rPr>
        <w:t>3C, Data S6).</w:t>
      </w:r>
      <w:r w:rsidRPr="00233F15">
        <w:rPr>
          <w:bCs/>
          <w:iCs/>
          <w:color w:val="000000" w:themeColor="text1"/>
        </w:rPr>
        <w:t xml:space="preserve"> </w:t>
      </w:r>
    </w:p>
    <w:p w14:paraId="44098C56" w14:textId="77777777" w:rsidR="00DB0ED8" w:rsidRPr="001C1222" w:rsidRDefault="00DB0ED8" w:rsidP="00DB0ED8">
      <w:pPr>
        <w:pStyle w:val="NormalWeb"/>
        <w:jc w:val="both"/>
        <w:rPr>
          <w:bCs/>
          <w:iCs/>
          <w:color w:val="000000" w:themeColor="text1"/>
        </w:rPr>
      </w:pPr>
      <w:commentRangeStart w:id="58"/>
      <w:r>
        <w:rPr>
          <w:bCs/>
          <w:iCs/>
          <w:color w:val="000000" w:themeColor="text1"/>
        </w:rPr>
        <w:t>Formal complex genetic interaction analysis allowed finer parsing of the relationship between genes involved in a higher-order interaction</w:t>
      </w:r>
      <w:r>
        <w:rPr>
          <w:color w:val="000000"/>
        </w:rPr>
        <w:t>.</w:t>
      </w:r>
      <w:commentRangeEnd w:id="58"/>
      <w:r>
        <w:rPr>
          <w:rStyle w:val="CommentReference"/>
          <w:rFonts w:asciiTheme="minorHAnsi" w:hAnsiTheme="minorHAnsi" w:cstheme="minorBidi"/>
        </w:rPr>
        <w:commentReference w:id="58"/>
      </w:r>
      <w:r>
        <w:rPr>
          <w:color w:val="000000"/>
        </w:rPr>
        <w:t xml:space="preserve">  </w:t>
      </w:r>
      <w:r>
        <w:rPr>
          <w:bCs/>
          <w:iCs/>
          <w:color w:val="000000" w:themeColor="text1"/>
        </w:rPr>
        <w:t>For example</w:t>
      </w:r>
      <w:r w:rsidRPr="00233F15">
        <w:rPr>
          <w:bCs/>
          <w:iCs/>
          <w:color w:val="000000" w:themeColor="text1"/>
        </w:rPr>
        <w:t xml:space="preserve">, the </w:t>
      </w:r>
      <w:r>
        <w:rPr>
          <w:bCs/>
          <w:iCs/>
          <w:color w:val="000000" w:themeColor="text1"/>
        </w:rPr>
        <w:t xml:space="preserve">striking </w:t>
      </w:r>
      <w:r w:rsidRPr="00233F15">
        <w:rPr>
          <w:bCs/>
          <w:iCs/>
          <w:color w:val="000000" w:themeColor="text1"/>
        </w:rPr>
        <w:t xml:space="preserve">mitoxantrone </w:t>
      </w:r>
      <w:r>
        <w:rPr>
          <w:bCs/>
          <w:iCs/>
          <w:color w:val="000000" w:themeColor="text1"/>
        </w:rPr>
        <w:t xml:space="preserve">sensitivity of the </w:t>
      </w:r>
      <w:r w:rsidRPr="00233F15">
        <w:rPr>
          <w:i/>
          <w:color w:val="000000"/>
        </w:rPr>
        <w:t>snq2∆</w:t>
      </w:r>
      <w:r>
        <w:rPr>
          <w:i/>
          <w:color w:val="000000"/>
        </w:rPr>
        <w:t xml:space="preserve"> </w:t>
      </w:r>
      <w:r w:rsidRPr="00233F15">
        <w:rPr>
          <w:i/>
          <w:color w:val="000000"/>
        </w:rPr>
        <w:t>pdr5∆</w:t>
      </w:r>
      <w:r>
        <w:rPr>
          <w:i/>
          <w:color w:val="000000"/>
        </w:rPr>
        <w:t xml:space="preserve"> </w:t>
      </w:r>
      <w:r w:rsidRPr="00233F15">
        <w:rPr>
          <w:i/>
          <w:color w:val="000000"/>
        </w:rPr>
        <w:t>ybt1∆</w:t>
      </w:r>
      <w:r>
        <w:rPr>
          <w:i/>
          <w:color w:val="000000"/>
        </w:rPr>
        <w:t xml:space="preserve"> </w:t>
      </w:r>
      <w:r w:rsidRPr="00233F15">
        <w:rPr>
          <w:i/>
          <w:color w:val="000000"/>
        </w:rPr>
        <w:t>yor1∆</w:t>
      </w:r>
      <w:r>
        <w:rPr>
          <w:color w:val="000000"/>
        </w:rPr>
        <w:t xml:space="preserve"> quadruple mutant </w:t>
      </w:r>
      <w:r w:rsidRPr="00233F15">
        <w:rPr>
          <w:bCs/>
          <w:iCs/>
          <w:color w:val="000000" w:themeColor="text1"/>
        </w:rPr>
        <w:t xml:space="preserve">was modelled as </w:t>
      </w:r>
      <w:r>
        <w:rPr>
          <w:bCs/>
          <w:iCs/>
          <w:color w:val="000000" w:themeColor="text1"/>
        </w:rPr>
        <w:t xml:space="preserve">the </w:t>
      </w:r>
      <w:r w:rsidRPr="00233F15">
        <w:rPr>
          <w:bCs/>
          <w:iCs/>
          <w:color w:val="000000" w:themeColor="text1"/>
        </w:rPr>
        <w:t>combination of small marginal effect</w:t>
      </w:r>
      <w:r>
        <w:rPr>
          <w:bCs/>
          <w:iCs/>
          <w:color w:val="000000" w:themeColor="text1"/>
        </w:rPr>
        <w:t>s</w:t>
      </w:r>
      <w:r w:rsidRPr="00233F15">
        <w:rPr>
          <w:bCs/>
          <w:iCs/>
          <w:color w:val="000000" w:themeColor="text1"/>
        </w:rPr>
        <w:t xml:space="preserve"> of </w:t>
      </w:r>
      <w:r w:rsidRPr="00233F15">
        <w:rPr>
          <w:bCs/>
          <w:i/>
          <w:iCs/>
          <w:color w:val="000000" w:themeColor="text1"/>
        </w:rPr>
        <w:t>snq2∆</w:t>
      </w:r>
      <w:r>
        <w:rPr>
          <w:bCs/>
          <w:i/>
          <w:iCs/>
          <w:color w:val="000000" w:themeColor="text1"/>
        </w:rPr>
        <w:t xml:space="preserve"> </w:t>
      </w:r>
      <w:r>
        <w:rPr>
          <w:bCs/>
          <w:iCs/>
          <w:color w:val="000000" w:themeColor="text1"/>
        </w:rPr>
        <w:t xml:space="preserve">and </w:t>
      </w:r>
      <w:r>
        <w:rPr>
          <w:bCs/>
          <w:i/>
          <w:iCs/>
          <w:color w:val="000000" w:themeColor="text1"/>
        </w:rPr>
        <w:t>pdr5∆</w:t>
      </w:r>
      <w:r>
        <w:rPr>
          <w:bCs/>
          <w:iCs/>
          <w:color w:val="000000" w:themeColor="text1"/>
        </w:rPr>
        <w:t xml:space="preserve"> alone, a two-gene negative interaction between </w:t>
      </w:r>
      <w:r w:rsidRPr="00233F15">
        <w:rPr>
          <w:bCs/>
          <w:i/>
          <w:iCs/>
          <w:color w:val="000000" w:themeColor="text1"/>
        </w:rPr>
        <w:t>snq2∆</w:t>
      </w:r>
      <w:r>
        <w:rPr>
          <w:bCs/>
          <w:i/>
          <w:iCs/>
          <w:color w:val="000000" w:themeColor="text1"/>
        </w:rPr>
        <w:t xml:space="preserve"> </w:t>
      </w:r>
      <w:r>
        <w:rPr>
          <w:bCs/>
          <w:iCs/>
          <w:color w:val="000000" w:themeColor="text1"/>
        </w:rPr>
        <w:t xml:space="preserve">and </w:t>
      </w:r>
      <w:r>
        <w:rPr>
          <w:bCs/>
          <w:i/>
          <w:iCs/>
          <w:color w:val="000000" w:themeColor="text1"/>
        </w:rPr>
        <w:t>pdr5</w:t>
      </w:r>
      <w:r w:rsidRPr="00233F15">
        <w:rPr>
          <w:bCs/>
          <w:i/>
          <w:iCs/>
          <w:color w:val="000000" w:themeColor="text1"/>
        </w:rPr>
        <w:t>∆</w:t>
      </w:r>
      <w:r>
        <w:rPr>
          <w:bCs/>
          <w:iCs/>
          <w:color w:val="000000" w:themeColor="text1"/>
        </w:rPr>
        <w:t xml:space="preserve">, two three-gene </w:t>
      </w:r>
      <w:r w:rsidRPr="00233F15">
        <w:rPr>
          <w:bCs/>
          <w:iCs/>
          <w:color w:val="000000" w:themeColor="text1"/>
        </w:rPr>
        <w:t>negative interaction</w:t>
      </w:r>
      <w:r>
        <w:rPr>
          <w:bCs/>
          <w:iCs/>
          <w:color w:val="000000" w:themeColor="text1"/>
        </w:rPr>
        <w:t>s</w:t>
      </w:r>
      <w:r w:rsidRPr="00233F15">
        <w:rPr>
          <w:bCs/>
          <w:iCs/>
          <w:color w:val="000000" w:themeColor="text1"/>
        </w:rPr>
        <w:t xml:space="preserve"> </w:t>
      </w:r>
      <w:r>
        <w:rPr>
          <w:bCs/>
          <w:iCs/>
          <w:color w:val="000000" w:themeColor="text1"/>
        </w:rPr>
        <w:t xml:space="preserve">(between </w:t>
      </w:r>
      <w:r>
        <w:rPr>
          <w:bCs/>
          <w:i/>
          <w:iCs/>
          <w:color w:val="000000" w:themeColor="text1"/>
        </w:rPr>
        <w:t>snq2∆ pdr5∆</w:t>
      </w:r>
      <w:r w:rsidRPr="00FF3025">
        <w:rPr>
          <w:bCs/>
          <w:iCs/>
          <w:color w:val="000000" w:themeColor="text1"/>
        </w:rPr>
        <w:t xml:space="preserve"> </w:t>
      </w:r>
      <w:r>
        <w:rPr>
          <w:bCs/>
          <w:iCs/>
          <w:color w:val="000000" w:themeColor="text1"/>
        </w:rPr>
        <w:t xml:space="preserve">and each of </w:t>
      </w:r>
      <w:r>
        <w:rPr>
          <w:bCs/>
          <w:i/>
          <w:iCs/>
          <w:color w:val="000000" w:themeColor="text1"/>
        </w:rPr>
        <w:t>ybt1∆</w:t>
      </w:r>
      <w:r>
        <w:rPr>
          <w:bCs/>
          <w:iCs/>
          <w:color w:val="000000" w:themeColor="text1"/>
        </w:rPr>
        <w:t xml:space="preserve"> and </w:t>
      </w:r>
      <w:r>
        <w:rPr>
          <w:bCs/>
          <w:i/>
          <w:iCs/>
          <w:color w:val="000000" w:themeColor="text1"/>
        </w:rPr>
        <w:t>yor1∆</w:t>
      </w:r>
      <w:r>
        <w:rPr>
          <w:bCs/>
          <w:iCs/>
          <w:color w:val="000000" w:themeColor="text1"/>
        </w:rPr>
        <w:t xml:space="preserve">), </w:t>
      </w:r>
      <w:r>
        <w:rPr>
          <w:rFonts w:eastAsiaTheme="minorEastAsia"/>
          <w:bCs/>
          <w:iCs/>
          <w:color w:val="000000" w:themeColor="text1"/>
        </w:rPr>
        <w:t>and a four-gene {</w:t>
      </w:r>
      <w:r w:rsidRPr="00233F15">
        <w:rPr>
          <w:i/>
          <w:color w:val="000000"/>
        </w:rPr>
        <w:t>snq2∆</w:t>
      </w:r>
      <w:r>
        <w:rPr>
          <w:color w:val="000000"/>
        </w:rPr>
        <w:t xml:space="preserve">, </w:t>
      </w:r>
      <w:r w:rsidRPr="00233F15">
        <w:rPr>
          <w:i/>
          <w:color w:val="000000"/>
        </w:rPr>
        <w:t>pdr5∆</w:t>
      </w:r>
      <w:r>
        <w:rPr>
          <w:color w:val="000000"/>
        </w:rPr>
        <w:t xml:space="preserve">, </w:t>
      </w:r>
      <w:r w:rsidRPr="00233F15">
        <w:rPr>
          <w:i/>
          <w:color w:val="000000"/>
        </w:rPr>
        <w:t>ybt1∆</w:t>
      </w:r>
      <w:r>
        <w:rPr>
          <w:color w:val="000000"/>
        </w:rPr>
        <w:t xml:space="preserve">, </w:t>
      </w:r>
      <w:r w:rsidRPr="00233F15">
        <w:rPr>
          <w:i/>
          <w:color w:val="000000"/>
        </w:rPr>
        <w:t>yor1∆</w:t>
      </w:r>
      <w:r>
        <w:rPr>
          <w:color w:val="000000"/>
        </w:rPr>
        <w:t xml:space="preserve">} </w:t>
      </w:r>
      <w:r>
        <w:rPr>
          <w:rFonts w:eastAsiaTheme="minorEastAsia"/>
          <w:bCs/>
          <w:iCs/>
          <w:color w:val="000000" w:themeColor="text1"/>
        </w:rPr>
        <w:t>negative interaction (reflecting the fact that the quadruple mutant is more sensitive than would be expected given the observed resistance of any of the three-deletion subset genotypes</w:t>
      </w:r>
      <w:r>
        <w:rPr>
          <w:bCs/>
          <w:iCs/>
          <w:color w:val="000000" w:themeColor="text1"/>
        </w:rPr>
        <w:t>; Figure 3C</w:t>
      </w:r>
      <w:r w:rsidRPr="00233F15">
        <w:rPr>
          <w:bCs/>
          <w:iCs/>
          <w:color w:val="000000" w:themeColor="text1"/>
        </w:rPr>
        <w:t xml:space="preserve">, Data </w:t>
      </w:r>
      <w:r>
        <w:rPr>
          <w:bCs/>
          <w:iCs/>
          <w:color w:val="000000" w:themeColor="text1"/>
        </w:rPr>
        <w:t>S6</w:t>
      </w:r>
      <w:r w:rsidRPr="00233F15">
        <w:rPr>
          <w:bCs/>
          <w:iCs/>
          <w:color w:val="000000" w:themeColor="text1"/>
        </w:rPr>
        <w:t xml:space="preserve">).  </w:t>
      </w:r>
      <w:r>
        <w:rPr>
          <w:bCs/>
          <w:iCs/>
          <w:color w:val="000000" w:themeColor="text1"/>
        </w:rPr>
        <w:t>Together, these complex negative genetic interaction patterns suggest that the four</w:t>
      </w:r>
      <w:r w:rsidRPr="00233F15">
        <w:rPr>
          <w:bCs/>
          <w:iCs/>
          <w:color w:val="000000" w:themeColor="text1"/>
        </w:rPr>
        <w:t xml:space="preserve"> genes </w:t>
      </w:r>
      <w:r>
        <w:rPr>
          <w:bCs/>
          <w:iCs/>
          <w:color w:val="000000" w:themeColor="text1"/>
        </w:rPr>
        <w:t xml:space="preserve">enable </w:t>
      </w:r>
      <w:r w:rsidRPr="00233F15">
        <w:rPr>
          <w:bCs/>
          <w:iCs/>
          <w:color w:val="000000" w:themeColor="text1"/>
        </w:rPr>
        <w:t>mitoxantrone efflux in parallel</w:t>
      </w:r>
      <w:r>
        <w:rPr>
          <w:bCs/>
          <w:iCs/>
          <w:color w:val="000000" w:themeColor="text1"/>
        </w:rPr>
        <w:t xml:space="preserve">. </w:t>
      </w:r>
      <w:r w:rsidRPr="00233F15">
        <w:rPr>
          <w:bCs/>
          <w:iCs/>
          <w:color w:val="000000" w:themeColor="text1"/>
        </w:rPr>
        <w:t xml:space="preserve">A </w:t>
      </w:r>
      <w:r w:rsidRPr="00233F15">
        <w:rPr>
          <w:bCs/>
          <w:iCs/>
          <w:color w:val="000000" w:themeColor="text1"/>
        </w:rPr>
        <w:lastRenderedPageBreak/>
        <w:t xml:space="preserve">similar ‘parallel </w:t>
      </w:r>
      <w:r>
        <w:rPr>
          <w:bCs/>
          <w:iCs/>
          <w:color w:val="000000" w:themeColor="text1"/>
        </w:rPr>
        <w:t>action</w:t>
      </w:r>
      <w:r w:rsidRPr="00233F15">
        <w:rPr>
          <w:bCs/>
          <w:iCs/>
          <w:color w:val="000000" w:themeColor="text1"/>
        </w:rPr>
        <w:t xml:space="preserve">’ </w:t>
      </w:r>
      <w:r w:rsidRPr="00D853DD">
        <w:rPr>
          <w:bCs/>
          <w:iCs/>
          <w:color w:val="000000" w:themeColor="text1"/>
        </w:rPr>
        <w:t>genetic interaction pattern was observed for {</w:t>
      </w:r>
      <w:r w:rsidRPr="00D853DD">
        <w:rPr>
          <w:bCs/>
          <w:i/>
          <w:iCs/>
          <w:color w:val="000000" w:themeColor="text1"/>
        </w:rPr>
        <w:t>pdr5∆</w:t>
      </w:r>
      <w:r w:rsidRPr="00D853DD">
        <w:rPr>
          <w:bCs/>
          <w:iCs/>
          <w:color w:val="000000" w:themeColor="text1"/>
        </w:rPr>
        <w:t xml:space="preserve">, </w:t>
      </w:r>
      <w:r w:rsidRPr="00D853DD">
        <w:rPr>
          <w:bCs/>
          <w:i/>
          <w:iCs/>
          <w:color w:val="000000" w:themeColor="text1"/>
        </w:rPr>
        <w:t>snq2∆</w:t>
      </w:r>
      <w:r w:rsidRPr="00D853DD">
        <w:rPr>
          <w:bCs/>
          <w:iCs/>
          <w:color w:val="000000" w:themeColor="text1"/>
        </w:rPr>
        <w:t xml:space="preserve">, </w:t>
      </w:r>
      <w:r w:rsidRPr="00D853DD">
        <w:rPr>
          <w:bCs/>
          <w:i/>
          <w:iCs/>
          <w:color w:val="000000" w:themeColor="text1"/>
        </w:rPr>
        <w:t>yor1∆</w:t>
      </w:r>
      <w:r w:rsidRPr="00D853DD">
        <w:rPr>
          <w:bCs/>
          <w:iCs/>
          <w:color w:val="000000" w:themeColor="text1"/>
        </w:rPr>
        <w:t>}</w:t>
      </w:r>
      <w:r w:rsidRPr="00D853DD">
        <w:rPr>
          <w:bCs/>
          <w:i/>
          <w:iCs/>
          <w:color w:val="000000" w:themeColor="text1"/>
        </w:rPr>
        <w:t xml:space="preserve"> </w:t>
      </w:r>
      <w:r w:rsidRPr="00D853DD">
        <w:rPr>
          <w:bCs/>
          <w:iCs/>
          <w:color w:val="000000" w:themeColor="text1"/>
        </w:rPr>
        <w:t>in cisplatin (</w:t>
      </w:r>
      <w:r>
        <w:rPr>
          <w:bCs/>
          <w:iCs/>
          <w:color w:val="000000" w:themeColor="text1"/>
        </w:rPr>
        <w:t xml:space="preserve">Figure </w:t>
      </w:r>
      <w:r w:rsidRPr="00D853DD">
        <w:rPr>
          <w:bCs/>
          <w:iCs/>
          <w:color w:val="000000" w:themeColor="text1"/>
        </w:rPr>
        <w:t>3C, Data S6).</w:t>
      </w:r>
    </w:p>
    <w:p w14:paraId="3D599EED" w14:textId="77777777" w:rsidR="00DB0ED8" w:rsidRDefault="00DB0ED8" w:rsidP="00DB0ED8">
      <w:pPr>
        <w:jc w:val="both"/>
        <w:rPr>
          <w:b/>
          <w:bCs/>
          <w:iCs/>
          <w:color w:val="000000" w:themeColor="text1"/>
        </w:rPr>
      </w:pPr>
      <w:r>
        <w:rPr>
          <w:b/>
          <w:bCs/>
          <w:iCs/>
          <w:color w:val="000000" w:themeColor="text1"/>
        </w:rPr>
        <w:t>Objectively modeling the ABC transporter system</w:t>
      </w:r>
    </w:p>
    <w:p w14:paraId="3232C237" w14:textId="77777777" w:rsidR="00DB0ED8" w:rsidRDefault="00DB0ED8" w:rsidP="00DB0ED8">
      <w:pPr>
        <w:jc w:val="both"/>
        <w:rPr>
          <w:bCs/>
          <w:iCs/>
          <w:color w:val="000000" w:themeColor="text1"/>
        </w:rPr>
      </w:pPr>
      <w:r>
        <w:rPr>
          <w:bCs/>
          <w:iCs/>
          <w:color w:val="000000" w:themeColor="text1"/>
        </w:rPr>
        <w:t xml:space="preserve">The generalized linear models that were trained for each drug resistance phenotype do achieve the important goal of capturing a complex genotype-phenotype relationship, while also describing single-gene effects and genetic interactions.  However, these models do not efficiently convey useful intuition about the system.  Above, we manually reasoned that the observation of negative genetic interactions amongst a set of transporter genes suggests that each transporter is independently capable of drug efflux.  Similarly, the manual application of classical epistasis analysis might lead us to conclude that the presence of one transporter can activate or repress another (either directly or indirectly).  However, manually derived intuition from a complex system is laborious, error-prone, and potentially subjective. To more systematically derive intuitive models of the system from complex genotype-phenotype relationships, we developed a neural network model.  </w:t>
      </w:r>
    </w:p>
    <w:p w14:paraId="605182D5" w14:textId="77777777" w:rsidR="00DB0ED8" w:rsidRDefault="00DB0ED8" w:rsidP="00DB0ED8">
      <w:pPr>
        <w:jc w:val="both"/>
        <w:rPr>
          <w:bCs/>
          <w:iCs/>
          <w:color w:val="000000" w:themeColor="text1"/>
        </w:rPr>
      </w:pPr>
    </w:p>
    <w:p w14:paraId="321510D4" w14:textId="77777777" w:rsidR="00DB0ED8" w:rsidRDefault="00DB0ED8" w:rsidP="00DB0ED8">
      <w:pPr>
        <w:jc w:val="both"/>
        <w:rPr>
          <w:bCs/>
          <w:iCs/>
          <w:color w:val="000000" w:themeColor="text1"/>
        </w:rPr>
      </w:pPr>
      <w:r>
        <w:rPr>
          <w:bCs/>
          <w:iCs/>
          <w:color w:val="000000" w:themeColor="text1"/>
        </w:rPr>
        <w:t>We structured a neural network model (Methods, Figure 4A) to have three layers: 1) an input layer encoding the binary genotype (</w:t>
      </w:r>
      <w:r w:rsidRPr="001D524E">
        <w:rPr>
          <w:b/>
          <w:bCs/>
          <w:i/>
          <w:iCs/>
          <w:color w:val="000000" w:themeColor="text1"/>
        </w:rPr>
        <w:t>G</w:t>
      </w:r>
      <w:r>
        <w:rPr>
          <w:bCs/>
          <w:iCs/>
          <w:color w:val="000000" w:themeColor="text1"/>
        </w:rPr>
        <w:t>) for each of the 16 targeted transporters; 2) a middle ‘hidden’ layer with values (</w:t>
      </w:r>
      <w:r w:rsidRPr="001D524E">
        <w:rPr>
          <w:b/>
          <w:bCs/>
          <w:i/>
          <w:iCs/>
          <w:color w:val="000000" w:themeColor="text1"/>
        </w:rPr>
        <w:t>A</w:t>
      </w:r>
      <w:r>
        <w:rPr>
          <w:bCs/>
          <w:i/>
          <w:iCs/>
          <w:color w:val="000000" w:themeColor="text1"/>
        </w:rPr>
        <w:t xml:space="preserve">) </w:t>
      </w:r>
      <w:r>
        <w:rPr>
          <w:bCs/>
          <w:iCs/>
          <w:color w:val="000000" w:themeColor="text1"/>
        </w:rPr>
        <w:t>that estimate the activity of each of the 16 transporters; and 3) an output layer that quantitatively describes resistance (</w:t>
      </w:r>
      <w:r w:rsidRPr="001D524E">
        <w:rPr>
          <w:b/>
          <w:bCs/>
          <w:i/>
          <w:iCs/>
          <w:color w:val="000000" w:themeColor="text1"/>
        </w:rPr>
        <w:t>R</w:t>
      </w:r>
      <w:r>
        <w:rPr>
          <w:bCs/>
          <w:iCs/>
          <w:color w:val="000000" w:themeColor="text1"/>
        </w:rPr>
        <w:t>) to each of 16 drugs.  To represent pairwise regulatory influence relationships between transporters, the links between genotype and activity layers have (initially unknown) weights (</w:t>
      </w:r>
      <w:r>
        <w:rPr>
          <w:b/>
          <w:bCs/>
          <w:i/>
          <w:iCs/>
          <w:color w:val="000000" w:themeColor="text1"/>
        </w:rPr>
        <w:t>I</w:t>
      </w:r>
      <w:r>
        <w:rPr>
          <w:bCs/>
          <w:iCs/>
          <w:color w:val="000000" w:themeColor="text1"/>
        </w:rPr>
        <w:t>), with positive weights where gene presence increases activity and negative weights where gene presence decreases activity. The links between activity and resistance layers have (also initially unknown) weights (</w:t>
      </w:r>
      <w:commentRangeStart w:id="59"/>
      <w:commentRangeStart w:id="60"/>
      <w:r w:rsidRPr="001D524E">
        <w:rPr>
          <w:b/>
          <w:bCs/>
          <w:i/>
          <w:iCs/>
          <w:color w:val="000000" w:themeColor="text1"/>
        </w:rPr>
        <w:t>E</w:t>
      </w:r>
      <w:commentRangeEnd w:id="59"/>
      <w:r>
        <w:rPr>
          <w:rStyle w:val="CommentReference"/>
          <w:rFonts w:asciiTheme="minorHAnsi" w:hAnsiTheme="minorHAnsi" w:cstheme="minorBidi"/>
        </w:rPr>
        <w:commentReference w:id="59"/>
      </w:r>
      <w:commentRangeEnd w:id="60"/>
      <w:r>
        <w:rPr>
          <w:rStyle w:val="CommentReference"/>
          <w:rFonts w:asciiTheme="minorHAnsi" w:hAnsiTheme="minorHAnsi" w:cstheme="minorBidi"/>
        </w:rPr>
        <w:commentReference w:id="60"/>
      </w:r>
      <w:r>
        <w:rPr>
          <w:bCs/>
          <w:iCs/>
          <w:color w:val="000000" w:themeColor="text1"/>
        </w:rPr>
        <w:t xml:space="preserve">) that capture the extent to which each transporter can catalyze the efflux (or otherwise reduce the intracellular activity) of each drug. Using our complete set of drug resistance phenotypes for each genotype as training data, we learned the network weights using back-propagation with stochastic gradient descent (Methods).  The cost function that was used to optimize network weights contained a penalty which acts to limit the number of non-zero weights, and has the effect of favoring more parsimonious models (Methods, Figure S8A-B). </w:t>
      </w:r>
      <w:commentRangeStart w:id="61"/>
      <w:commentRangeStart w:id="62"/>
      <w:r>
        <w:rPr>
          <w:bCs/>
          <w:iCs/>
          <w:color w:val="000000" w:themeColor="text1"/>
        </w:rPr>
        <w:t xml:space="preserve">After the learning procedure, parsimonious models were further favored by setting non-zero weights to zero if they did not consistently depart from zero between repeated runs with different initial parameter settings, or if doing so did not cause a significant difference </w:t>
      </w:r>
      <w:r w:rsidRPr="00883630">
        <w:rPr>
          <w:bCs/>
          <w:iCs/>
          <w:color w:val="000000" w:themeColor="text1"/>
        </w:rPr>
        <w:t>in model predictions</w:t>
      </w:r>
      <w:commentRangeEnd w:id="61"/>
      <w:r>
        <w:rPr>
          <w:rStyle w:val="CommentReference"/>
          <w:rFonts w:asciiTheme="minorHAnsi" w:hAnsiTheme="minorHAnsi" w:cstheme="minorBidi"/>
        </w:rPr>
        <w:commentReference w:id="61"/>
      </w:r>
      <w:commentRangeEnd w:id="62"/>
      <w:r>
        <w:rPr>
          <w:rStyle w:val="CommentReference"/>
          <w:rFonts w:asciiTheme="minorHAnsi" w:hAnsiTheme="minorHAnsi" w:cstheme="minorBidi"/>
        </w:rPr>
        <w:commentReference w:id="62"/>
      </w:r>
      <w:r w:rsidRPr="00883630">
        <w:rPr>
          <w:bCs/>
          <w:iCs/>
          <w:color w:val="000000" w:themeColor="text1"/>
        </w:rPr>
        <w:t xml:space="preserve"> (Methods).  </w:t>
      </w:r>
      <w:r>
        <w:rPr>
          <w:bCs/>
          <w:iCs/>
          <w:color w:val="000000" w:themeColor="text1"/>
        </w:rPr>
        <w:t xml:space="preserve">Training this model on an input dataset of 97,392 training examples (6,087 unique genotypes </w:t>
      </w:r>
      <w:r w:rsidRPr="007E73B4">
        <w:rPr>
          <w:bCs/>
          <w:iCs/>
          <w:color w:val="000000" w:themeColor="text1"/>
        </w:rPr>
        <w:t>×</w:t>
      </w:r>
      <w:r w:rsidRPr="008E0AAD">
        <w:rPr>
          <w:bCs/>
          <w:iCs/>
          <w:color w:val="000000" w:themeColor="text1"/>
        </w:rPr>
        <w:t xml:space="preserve"> </w:t>
      </w:r>
      <w:r w:rsidRPr="007E73B4">
        <w:rPr>
          <w:bCs/>
          <w:iCs/>
          <w:color w:val="000000" w:themeColor="text1"/>
        </w:rPr>
        <w:t>16 drugs)</w:t>
      </w:r>
      <w:r>
        <w:rPr>
          <w:bCs/>
          <w:iCs/>
          <w:color w:val="000000" w:themeColor="text1"/>
        </w:rPr>
        <w:t xml:space="preserve">, we learned an interpretable neural network with only </w:t>
      </w:r>
      <w:r>
        <w:rPr>
          <w:bCs/>
          <w:iCs/>
          <w:color w:val="000000" w:themeColor="text1"/>
          <w:highlight w:val="yellow"/>
        </w:rPr>
        <w:t>73</w:t>
      </w:r>
      <w:r>
        <w:rPr>
          <w:bCs/>
          <w:iCs/>
          <w:color w:val="000000" w:themeColor="text1"/>
        </w:rPr>
        <w:t xml:space="preserve"> non-zero fitted parameters (6 </w:t>
      </w:r>
      <w:r w:rsidRPr="001C1222">
        <w:rPr>
          <w:bCs/>
          <w:i/>
          <w:iCs/>
          <w:color w:val="000000" w:themeColor="text1"/>
        </w:rPr>
        <w:t>I</w:t>
      </w:r>
      <w:r>
        <w:rPr>
          <w:b/>
          <w:bCs/>
          <w:i/>
          <w:iCs/>
          <w:color w:val="000000" w:themeColor="text1"/>
        </w:rPr>
        <w:t xml:space="preserve"> </w:t>
      </w:r>
      <w:r>
        <w:rPr>
          <w:bCs/>
          <w:iCs/>
          <w:color w:val="000000" w:themeColor="text1"/>
        </w:rPr>
        <w:t xml:space="preserve">weights, 51 </w:t>
      </w:r>
      <w:r w:rsidRPr="00B47AF3">
        <w:rPr>
          <w:bCs/>
          <w:i/>
          <w:iCs/>
          <w:color w:val="000000" w:themeColor="text1"/>
        </w:rPr>
        <w:t>E</w:t>
      </w:r>
      <w:r>
        <w:rPr>
          <w:bCs/>
          <w:iCs/>
          <w:color w:val="000000" w:themeColor="text1"/>
        </w:rPr>
        <w:t xml:space="preserve"> weights, and </w:t>
      </w:r>
      <w:r w:rsidRPr="00B47AF3">
        <w:rPr>
          <w:bCs/>
          <w:iCs/>
          <w:color w:val="000000" w:themeColor="text1"/>
        </w:rPr>
        <w:t>16</w:t>
      </w:r>
      <w:r w:rsidRPr="007177EA">
        <w:rPr>
          <w:bCs/>
          <w:iCs/>
          <w:color w:val="000000" w:themeColor="text1"/>
        </w:rPr>
        <w:t xml:space="preserve"> </w:t>
      </w:r>
      <w:r w:rsidRPr="001C1222">
        <w:rPr>
          <w:bCs/>
          <w:i/>
          <w:iCs/>
          <w:color w:val="000000" w:themeColor="text1"/>
        </w:rPr>
        <w:t>E</w:t>
      </w:r>
      <w:r>
        <w:rPr>
          <w:b/>
          <w:bCs/>
          <w:i/>
          <w:iCs/>
          <w:color w:val="000000" w:themeColor="text1"/>
        </w:rPr>
        <w:t xml:space="preserve"> </w:t>
      </w:r>
      <w:r>
        <w:rPr>
          <w:bCs/>
          <w:iCs/>
          <w:color w:val="000000" w:themeColor="text1"/>
        </w:rPr>
        <w:t>bias terms).</w:t>
      </w:r>
    </w:p>
    <w:p w14:paraId="6D335A9F" w14:textId="77777777" w:rsidR="00DB0ED8" w:rsidRDefault="00DB0ED8" w:rsidP="00DB0ED8">
      <w:pPr>
        <w:jc w:val="both"/>
        <w:rPr>
          <w:bCs/>
          <w:iCs/>
          <w:color w:val="000000" w:themeColor="text1"/>
        </w:rPr>
      </w:pPr>
    </w:p>
    <w:p w14:paraId="66287C25" w14:textId="77777777" w:rsidR="00DB0ED8" w:rsidRDefault="00DB0ED8" w:rsidP="00DB0ED8">
      <w:pPr>
        <w:jc w:val="both"/>
        <w:rPr>
          <w:bCs/>
          <w:iCs/>
          <w:color w:val="000000" w:themeColor="text1"/>
        </w:rPr>
      </w:pPr>
      <w:r>
        <w:rPr>
          <w:bCs/>
          <w:iCs/>
          <w:color w:val="000000" w:themeColor="text1"/>
        </w:rPr>
        <w:t>[</w:t>
      </w:r>
      <w:r w:rsidRPr="001C1222">
        <w:rPr>
          <w:b/>
          <w:bCs/>
          <w:iCs/>
          <w:color w:val="000000" w:themeColor="text1"/>
        </w:rPr>
        <w:t>Fritz stopped here</w:t>
      </w:r>
      <w:r>
        <w:rPr>
          <w:bCs/>
          <w:iCs/>
          <w:color w:val="000000" w:themeColor="text1"/>
        </w:rPr>
        <w:t>]</w:t>
      </w:r>
    </w:p>
    <w:p w14:paraId="43BD71E3" w14:textId="125654E6" w:rsidR="00461C55" w:rsidRDefault="00461C55" w:rsidP="00255189">
      <w:pPr>
        <w:jc w:val="both"/>
        <w:rPr>
          <w:bCs/>
          <w:iCs/>
          <w:color w:val="000000" w:themeColor="text1"/>
        </w:rPr>
      </w:pPr>
    </w:p>
    <w:p w14:paraId="7AA01A60" w14:textId="187A516C" w:rsidR="00E270DE" w:rsidRDefault="008A5242" w:rsidP="00E270DE">
      <w:pPr>
        <w:jc w:val="both"/>
        <w:rPr>
          <w:bCs/>
          <w:iCs/>
          <w:color w:val="000000" w:themeColor="text1"/>
        </w:rPr>
      </w:pPr>
      <w:r>
        <w:rPr>
          <w:bCs/>
          <w:iCs/>
          <w:color w:val="000000" w:themeColor="text1"/>
        </w:rPr>
        <w:t>Despite its relatively parsim</w:t>
      </w:r>
      <w:r w:rsidR="007E73B4">
        <w:rPr>
          <w:bCs/>
          <w:iCs/>
          <w:color w:val="000000" w:themeColor="text1"/>
        </w:rPr>
        <w:t xml:space="preserve">onious nature, the resulting </w:t>
      </w:r>
      <w:r>
        <w:rPr>
          <w:bCs/>
          <w:iCs/>
          <w:color w:val="000000" w:themeColor="text1"/>
        </w:rPr>
        <w:t xml:space="preserve">neural network model largely </w:t>
      </w:r>
      <w:r w:rsidR="007E73B4">
        <w:rPr>
          <w:bCs/>
          <w:iCs/>
          <w:color w:val="000000" w:themeColor="text1"/>
        </w:rPr>
        <w:t xml:space="preserve">recapitulated the input data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4452EF">
        <w:rPr>
          <w:bCs/>
          <w:iCs/>
          <w:color w:val="000000" w:themeColor="text1"/>
        </w:rPr>
        <w:t xml:space="preserve">Figure </w:t>
      </w:r>
      <w:r w:rsidR="00A819D2">
        <w:rPr>
          <w:bCs/>
          <w:iCs/>
          <w:color w:val="000000" w:themeColor="text1"/>
        </w:rPr>
        <w:t xml:space="preserve">4C).  </w:t>
      </w:r>
      <w:r w:rsidR="00B276FC">
        <w:rPr>
          <w:bCs/>
          <w:iCs/>
          <w:color w:val="000000" w:themeColor="text1"/>
        </w:rPr>
        <w:t>O</w:t>
      </w:r>
      <w:r w:rsidR="0076775C">
        <w:rPr>
          <w:bCs/>
          <w:iCs/>
          <w:color w:val="000000" w:themeColor="text1"/>
        </w:rPr>
        <w:t xml:space="preserve">ver-fitted models </w:t>
      </w:r>
      <w:r w:rsidR="00B276FC">
        <w:rPr>
          <w:bCs/>
          <w:iCs/>
          <w:color w:val="000000" w:themeColor="text1"/>
        </w:rPr>
        <w:t xml:space="preserve">may exaggerate </w:t>
      </w:r>
      <w:r w:rsidR="0076775C">
        <w:rPr>
          <w:bCs/>
          <w:iCs/>
          <w:color w:val="000000" w:themeColor="text1"/>
        </w:rPr>
        <w:t xml:space="preserve">performance </w:t>
      </w:r>
      <w:r w:rsidR="00B276FC">
        <w:rPr>
          <w:bCs/>
          <w:iCs/>
          <w:color w:val="000000" w:themeColor="text1"/>
        </w:rPr>
        <w:t xml:space="preserve">when tested using data that was also </w:t>
      </w:r>
      <w:r w:rsidR="0076775C">
        <w:rPr>
          <w:bCs/>
          <w:iCs/>
          <w:color w:val="000000" w:themeColor="text1"/>
        </w:rPr>
        <w:t>used in training</w:t>
      </w:r>
      <w:r w:rsidR="00B276FC">
        <w:rPr>
          <w:bCs/>
          <w:iCs/>
          <w:color w:val="000000" w:themeColor="text1"/>
        </w:rPr>
        <w:t xml:space="preserve">.  </w:t>
      </w:r>
      <w:commentRangeStart w:id="63"/>
      <w:commentRangeStart w:id="64"/>
      <w:r w:rsidR="00E270DE" w:rsidRPr="00883630">
        <w:rPr>
          <w:bCs/>
          <w:iCs/>
          <w:color w:val="000000" w:themeColor="text1"/>
        </w:rPr>
        <w:t>Therefore, we also assessed the model on data from one mating type and testing it on the other.</w:t>
      </w:r>
      <w:commentRangeEnd w:id="63"/>
      <w:r w:rsidR="00E270DE">
        <w:rPr>
          <w:rStyle w:val="CommentReference"/>
          <w:rFonts w:asciiTheme="minorHAnsi" w:hAnsiTheme="minorHAnsi" w:cstheme="minorBidi"/>
        </w:rPr>
        <w:commentReference w:id="63"/>
      </w:r>
      <w:commentRangeEnd w:id="64"/>
      <w:r w:rsidR="00E270DE">
        <w:rPr>
          <w:rStyle w:val="CommentReference"/>
          <w:rFonts w:asciiTheme="minorHAnsi" w:hAnsiTheme="minorHAnsi" w:cstheme="minorBidi"/>
        </w:rPr>
        <w:commentReference w:id="64"/>
      </w:r>
      <w:r w:rsidR="00E270DE" w:rsidRPr="00883630">
        <w:rPr>
          <w:bCs/>
          <w:iCs/>
          <w:color w:val="000000" w:themeColor="text1"/>
        </w:rPr>
        <w:t xml:space="preserve"> </w:t>
      </w:r>
      <w:ins w:id="65" w:author="Albi Celaj [3]" w:date="2018-12-14T16:03:00Z">
        <w:r w:rsidR="00F16D5C">
          <w:rPr>
            <w:bCs/>
            <w:iCs/>
            <w:color w:val="000000" w:themeColor="text1"/>
          </w:rPr>
          <w:t>To further ensure independence of these</w:t>
        </w:r>
      </w:ins>
      <w:ins w:id="66" w:author="Albi Celaj [3]" w:date="2018-12-18T13:09:00Z">
        <w:r w:rsidR="007177EA">
          <w:rPr>
            <w:bCs/>
            <w:iCs/>
            <w:color w:val="000000" w:themeColor="text1"/>
          </w:rPr>
          <w:t xml:space="preserve"> </w:t>
        </w:r>
        <w:r w:rsidR="007177EA" w:rsidRPr="00883630">
          <w:rPr>
            <w:bCs/>
            <w:iCs/>
            <w:color w:val="000000" w:themeColor="text1"/>
          </w:rPr>
          <w:t>biological replicate</w:t>
        </w:r>
      </w:ins>
      <w:ins w:id="67" w:author="Albi Celaj [3]" w:date="2018-12-14T16:03:00Z">
        <w:r w:rsidR="00F16D5C">
          <w:rPr>
            <w:bCs/>
            <w:iCs/>
            <w:color w:val="000000" w:themeColor="text1"/>
          </w:rPr>
          <w:t xml:space="preserve"> datasets</w:t>
        </w:r>
      </w:ins>
      <w:ins w:id="68" w:author="Albi Celaj [3]" w:date="2018-12-14T16:02:00Z">
        <w:r w:rsidR="00F16D5C">
          <w:rPr>
            <w:bCs/>
            <w:iCs/>
            <w:color w:val="000000" w:themeColor="text1"/>
          </w:rPr>
          <w:t xml:space="preserve">, we </w:t>
        </w:r>
      </w:ins>
      <w:ins w:id="69" w:author="Albi Celaj [3]" w:date="2018-12-14T16:03:00Z">
        <w:r w:rsidR="00F16D5C">
          <w:rPr>
            <w:bCs/>
            <w:iCs/>
            <w:color w:val="000000" w:themeColor="text1"/>
          </w:rPr>
          <w:t>removed all strains with shared genotypes between the two pools</w:t>
        </w:r>
      </w:ins>
      <w:ins w:id="70" w:author="Albi Celaj [3]" w:date="2018-12-14T16:04:00Z">
        <w:r w:rsidR="00F16D5C">
          <w:rPr>
            <w:bCs/>
            <w:iCs/>
            <w:color w:val="000000" w:themeColor="text1"/>
          </w:rPr>
          <w:t xml:space="preserve"> before training</w:t>
        </w:r>
      </w:ins>
      <w:ins w:id="71" w:author="Albi Celaj [3]" w:date="2018-12-14T16:03:00Z">
        <w:r w:rsidR="00F16D5C">
          <w:rPr>
            <w:bCs/>
            <w:iCs/>
            <w:color w:val="000000" w:themeColor="text1"/>
          </w:rPr>
          <w:t xml:space="preserve">.  </w:t>
        </w:r>
      </w:ins>
      <w:r w:rsidR="0076775C">
        <w:rPr>
          <w:bCs/>
          <w:iCs/>
          <w:color w:val="000000" w:themeColor="text1"/>
        </w:rPr>
        <w:t xml:space="preserve">We found similar performance when the model was tested with data that had not been used in training </w:t>
      </w:r>
      <w:r w:rsidR="00E01D4F">
        <w:rPr>
          <w:bCs/>
          <w:iCs/>
          <w:color w:val="000000" w:themeColor="text1"/>
        </w:rPr>
        <w:t>(</w:t>
      </w:r>
      <w:r w:rsidR="00E01D4F">
        <w:rPr>
          <w:bCs/>
          <w:i/>
          <w:iCs/>
          <w:color w:val="000000" w:themeColor="text1"/>
        </w:rPr>
        <w:t xml:space="preserve">r </w:t>
      </w:r>
      <w:r w:rsidR="00E01D4F">
        <w:rPr>
          <w:bCs/>
          <w:iCs/>
          <w:color w:val="000000" w:themeColor="text1"/>
        </w:rPr>
        <w:t>= 0.95</w:t>
      </w:r>
      <w:ins w:id="72" w:author="Albi Celaj [3]" w:date="2018-12-05T15:56:00Z">
        <w:r w:rsidR="0093380E">
          <w:rPr>
            <w:bCs/>
            <w:iCs/>
            <w:color w:val="000000" w:themeColor="text1"/>
          </w:rPr>
          <w:t xml:space="preserve"> and </w:t>
        </w:r>
      </w:ins>
      <w:ins w:id="73" w:author="Albi Celaj [3]" w:date="2018-12-05T15:57:00Z">
        <w:r w:rsidR="0093380E">
          <w:rPr>
            <w:bCs/>
            <w:i/>
            <w:iCs/>
            <w:color w:val="000000" w:themeColor="text1"/>
          </w:rPr>
          <w:t xml:space="preserve">r </w:t>
        </w:r>
        <w:r w:rsidR="0093380E">
          <w:rPr>
            <w:bCs/>
            <w:iCs/>
            <w:color w:val="000000" w:themeColor="text1"/>
          </w:rPr>
          <w:t>= 0.96</w:t>
        </w:r>
      </w:ins>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ins w:id="74" w:author="Albi Celaj [3]" w:date="2018-12-05T15:57:00Z">
        <w:r w:rsidR="0093380E">
          <w:rPr>
            <w:bCs/>
            <w:iCs/>
            <w:color w:val="000000" w:themeColor="text1"/>
          </w:rPr>
          <w:t>respectively [</w:t>
        </w:r>
      </w:ins>
      <w:r w:rsidR="004452EF">
        <w:rPr>
          <w:bCs/>
          <w:iCs/>
          <w:color w:val="000000" w:themeColor="text1"/>
        </w:rPr>
        <w:t xml:space="preserve">Figure </w:t>
      </w:r>
      <w:r w:rsidR="00AB1BCE">
        <w:rPr>
          <w:bCs/>
          <w:iCs/>
          <w:color w:val="000000" w:themeColor="text1"/>
        </w:rPr>
        <w:t>S8</w:t>
      </w:r>
      <w:r w:rsidR="00534DEF">
        <w:rPr>
          <w:bCs/>
          <w:iCs/>
          <w:color w:val="000000" w:themeColor="text1"/>
        </w:rPr>
        <w:t>C</w:t>
      </w:r>
      <w:ins w:id="75" w:author="Albi Celaj [3]" w:date="2018-12-05T15:57:00Z">
        <w:r w:rsidR="0093380E">
          <w:rPr>
            <w:bCs/>
            <w:iCs/>
            <w:color w:val="000000" w:themeColor="text1"/>
          </w:rPr>
          <w:t>]</w:t>
        </w:r>
      </w:ins>
      <w:r w:rsidR="00E01D4F">
        <w:rPr>
          <w:bCs/>
          <w:iCs/>
          <w:color w:val="000000" w:themeColor="text1"/>
        </w:rPr>
        <w:t>)</w:t>
      </w:r>
      <w:r w:rsidR="0076775C">
        <w:rPr>
          <w:bCs/>
          <w:iCs/>
          <w:color w:val="000000" w:themeColor="text1"/>
        </w:rPr>
        <w:t xml:space="preserve">.  </w:t>
      </w:r>
      <w:commentRangeStart w:id="76"/>
      <w:commentRangeStart w:id="77"/>
      <w:r w:rsidR="00E270DE" w:rsidRPr="00883630">
        <w:rPr>
          <w:bCs/>
          <w:iCs/>
          <w:color w:val="000000" w:themeColor="text1"/>
        </w:rPr>
        <w:lastRenderedPageBreak/>
        <w:t xml:space="preserve">Training using each of these </w:t>
      </w:r>
      <w:del w:id="78" w:author="Albi Celaj [3]" w:date="2018-12-18T13:10:00Z">
        <w:r w:rsidR="00E270DE" w:rsidRPr="00883630" w:rsidDel="007177EA">
          <w:rPr>
            <w:bCs/>
            <w:iCs/>
            <w:color w:val="000000" w:themeColor="text1"/>
          </w:rPr>
          <w:delText xml:space="preserve">two independent biological replicate </w:delText>
        </w:r>
      </w:del>
      <w:r w:rsidR="00E270DE" w:rsidRPr="00883630">
        <w:rPr>
          <w:bCs/>
          <w:iCs/>
          <w:color w:val="000000" w:themeColor="text1"/>
        </w:rPr>
        <w:t>datasets also yielded strong agreement in the parameter values (</w:t>
      </w:r>
      <w:r w:rsidR="00E270DE" w:rsidRPr="00883630">
        <w:rPr>
          <w:bCs/>
          <w:i/>
          <w:iCs/>
          <w:color w:val="000000" w:themeColor="text1"/>
        </w:rPr>
        <w:t xml:space="preserve">r </w:t>
      </w:r>
      <w:r w:rsidR="00E270DE" w:rsidRPr="00883630">
        <w:rPr>
          <w:bCs/>
          <w:iCs/>
          <w:color w:val="000000" w:themeColor="text1"/>
        </w:rPr>
        <w:t xml:space="preserve">= 0.98, </w:t>
      </w:r>
      <w:r w:rsidR="004452EF">
        <w:rPr>
          <w:bCs/>
          <w:iCs/>
          <w:color w:val="000000" w:themeColor="text1"/>
        </w:rPr>
        <w:t xml:space="preserve">Figure </w:t>
      </w:r>
      <w:r w:rsidR="00E270DE" w:rsidRPr="00883630">
        <w:rPr>
          <w:bCs/>
          <w:iCs/>
          <w:color w:val="000000" w:themeColor="text1"/>
        </w:rPr>
        <w:t>S8D), suggesting that model parameters were robustly determined.</w:t>
      </w:r>
      <w:r w:rsidR="00E270DE">
        <w:rPr>
          <w:bCs/>
          <w:iCs/>
          <w:color w:val="000000" w:themeColor="text1"/>
        </w:rPr>
        <w:t xml:space="preserve"> </w:t>
      </w:r>
      <w:commentRangeEnd w:id="76"/>
      <w:r w:rsidR="00E270DE">
        <w:rPr>
          <w:rStyle w:val="CommentReference"/>
          <w:rFonts w:asciiTheme="minorHAnsi" w:hAnsiTheme="minorHAnsi" w:cstheme="minorBidi"/>
        </w:rPr>
        <w:commentReference w:id="76"/>
      </w:r>
      <w:commentRangeEnd w:id="77"/>
      <w:r w:rsidR="00DB0ED8">
        <w:rPr>
          <w:rStyle w:val="CommentReference"/>
          <w:rFonts w:asciiTheme="minorHAnsi" w:hAnsiTheme="minorHAnsi" w:cstheme="minorBidi"/>
        </w:rPr>
        <w:commentReference w:id="77"/>
      </w:r>
    </w:p>
    <w:p w14:paraId="31548E28" w14:textId="1A95A9CF" w:rsidR="0076775C" w:rsidRDefault="0076775C" w:rsidP="007E73B4">
      <w:pPr>
        <w:jc w:val="both"/>
        <w:rPr>
          <w:bCs/>
          <w:iCs/>
          <w:color w:val="000000" w:themeColor="text1"/>
        </w:rPr>
      </w:pPr>
    </w:p>
    <w:p w14:paraId="112EF59A" w14:textId="06ED483D" w:rsidR="00BD02C8" w:rsidRPr="00EA6CA6" w:rsidRDefault="00FA2AB6" w:rsidP="00B47AF3">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objectively-trained 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w:t>
      </w:r>
      <w:ins w:id="79" w:author="Albi Celaj [3]" w:date="2018-12-18T13:08:00Z">
        <w:r w:rsidR="00B47AF3">
          <w:rPr>
            <w:bCs/>
            <w:iCs/>
            <w:color w:val="000000" w:themeColor="text1"/>
          </w:rPr>
          <w:t xml:space="preserve">the </w:t>
        </w:r>
      </w:ins>
      <w:del w:id="80" w:author="Albi Celaj [3]" w:date="2018-12-18T13:08:00Z">
        <w:r w:rsidR="00C22663" w:rsidDel="00B47AF3">
          <w:rPr>
            <w:bCs/>
            <w:iCs/>
            <w:color w:val="000000" w:themeColor="text1"/>
          </w:rPr>
          <w:delText xml:space="preserve">in keeping with the observation that </w:delText>
        </w:r>
        <w:r w:rsidR="00C22663" w:rsidDel="00B47AF3">
          <w:rPr>
            <w:bCs/>
            <w:i/>
            <w:iCs/>
            <w:color w:val="000000" w:themeColor="text1"/>
          </w:rPr>
          <w:delText xml:space="preserve">snq2∆, yor1∆, ybt1∆, </w:delText>
        </w:r>
        <w:r w:rsidR="00C22663" w:rsidDel="00B47AF3">
          <w:rPr>
            <w:bCs/>
            <w:iCs/>
            <w:color w:val="000000" w:themeColor="text1"/>
          </w:rPr>
          <w:delText xml:space="preserve">and </w:delText>
        </w:r>
        <w:r w:rsidR="00C22663" w:rsidDel="00B47AF3">
          <w:rPr>
            <w:bCs/>
            <w:i/>
            <w:iCs/>
            <w:color w:val="000000" w:themeColor="text1"/>
          </w:rPr>
          <w:delText xml:space="preserve">ycf1∆ </w:delText>
        </w:r>
        <w:r w:rsidR="00C22663" w:rsidDel="00B47AF3">
          <w:rPr>
            <w:bCs/>
            <w:iCs/>
            <w:color w:val="000000" w:themeColor="text1"/>
          </w:rPr>
          <w:delText xml:space="preserve">increased activity of </w:delText>
        </w:r>
        <w:r w:rsidR="000436E0" w:rsidDel="00B47AF3">
          <w:rPr>
            <w:bCs/>
            <w:i/>
            <w:iCs/>
            <w:color w:val="000000" w:themeColor="text1"/>
          </w:rPr>
          <w:delText>PDR5</w:delText>
        </w:r>
        <w:r w:rsidR="00C22663" w:rsidDel="00B47AF3">
          <w:rPr>
            <w:bCs/>
            <w:iCs/>
            <w:color w:val="000000" w:themeColor="text1"/>
          </w:rPr>
          <w:delText xml:space="preserve">, the model found </w:delText>
        </w:r>
        <w:r w:rsidR="00C22663" w:rsidRPr="00496A4E" w:rsidDel="00B47AF3">
          <w:rPr>
            <w:bCs/>
            <w:i/>
            <w:iCs/>
            <w:color w:val="000000" w:themeColor="text1"/>
          </w:rPr>
          <w:delText>SNQ2</w:delText>
        </w:r>
        <w:r w:rsidR="00C22663" w:rsidDel="00B47AF3">
          <w:rPr>
            <w:bCs/>
            <w:iCs/>
            <w:color w:val="000000" w:themeColor="text1"/>
          </w:rPr>
          <w:delText xml:space="preserve">, </w:delText>
        </w:r>
        <w:r w:rsidR="00C22663" w:rsidRPr="00496A4E" w:rsidDel="00B47AF3">
          <w:rPr>
            <w:bCs/>
            <w:i/>
            <w:iCs/>
            <w:color w:val="000000" w:themeColor="text1"/>
          </w:rPr>
          <w:delText>YOR1</w:delText>
        </w:r>
        <w:r w:rsidR="00C22663" w:rsidDel="00B47AF3">
          <w:rPr>
            <w:bCs/>
            <w:iCs/>
            <w:color w:val="000000" w:themeColor="text1"/>
          </w:rPr>
          <w:delText xml:space="preserve">, </w:delText>
        </w:r>
        <w:r w:rsidR="00C22663" w:rsidRPr="00496A4E" w:rsidDel="00B47AF3">
          <w:rPr>
            <w:bCs/>
            <w:i/>
            <w:iCs/>
            <w:color w:val="000000" w:themeColor="text1"/>
          </w:rPr>
          <w:delText>YBT1</w:delText>
        </w:r>
        <w:r w:rsidR="00C22663" w:rsidDel="00B47AF3">
          <w:rPr>
            <w:bCs/>
            <w:iCs/>
            <w:color w:val="000000" w:themeColor="text1"/>
          </w:rPr>
          <w:delText xml:space="preserve">, and </w:delText>
        </w:r>
        <w:r w:rsidR="00C22663" w:rsidRPr="00496A4E" w:rsidDel="00B47AF3">
          <w:rPr>
            <w:bCs/>
            <w:i/>
            <w:iCs/>
            <w:color w:val="000000" w:themeColor="text1"/>
          </w:rPr>
          <w:delText>YCF1</w:delText>
        </w:r>
        <w:r w:rsidR="00C22663" w:rsidDel="00B47AF3">
          <w:rPr>
            <w:bCs/>
            <w:iCs/>
            <w:color w:val="000000" w:themeColor="text1"/>
          </w:rPr>
          <w:delText xml:space="preserve"> to each have a negative influence on </w:delText>
        </w:r>
        <w:r w:rsidR="00C22663" w:rsidRPr="00496A4E" w:rsidDel="00B47AF3">
          <w:rPr>
            <w:bCs/>
            <w:i/>
            <w:iCs/>
            <w:color w:val="000000" w:themeColor="text1"/>
          </w:rPr>
          <w:delText>PDR5</w:delText>
        </w:r>
        <w:r w:rsidR="00C22663" w:rsidDel="00B47AF3">
          <w:rPr>
            <w:bCs/>
            <w:iCs/>
            <w:color w:val="000000" w:themeColor="text1"/>
          </w:rPr>
          <w:delText xml:space="preserve"> activity</w:delText>
        </w:r>
        <w:r w:rsidR="005C24F5" w:rsidDel="00B47AF3">
          <w:rPr>
            <w:bCs/>
            <w:i/>
            <w:iCs/>
            <w:color w:val="000000" w:themeColor="text1"/>
          </w:rPr>
          <w:delText xml:space="preserve"> </w:delText>
        </w:r>
        <w:r w:rsidR="005C24F5" w:rsidDel="00B47AF3">
          <w:rPr>
            <w:bCs/>
            <w:iCs/>
            <w:color w:val="000000" w:themeColor="text1"/>
          </w:rPr>
          <w:delText>(</w:delText>
        </w:r>
        <w:r w:rsidR="004452EF" w:rsidDel="00B47AF3">
          <w:rPr>
            <w:bCs/>
            <w:iCs/>
            <w:color w:val="000000" w:themeColor="text1"/>
          </w:rPr>
          <w:delText xml:space="preserve">Figure </w:delText>
        </w:r>
        <w:r w:rsidR="005C24F5" w:rsidDel="00B47AF3">
          <w:rPr>
            <w:bCs/>
            <w:iCs/>
            <w:color w:val="000000" w:themeColor="text1"/>
          </w:rPr>
          <w:delText>4B)</w:delText>
        </w:r>
        <w:r w:rsidR="00363FEA" w:rsidDel="00B47AF3">
          <w:rPr>
            <w:bCs/>
            <w:i/>
            <w:iCs/>
            <w:color w:val="000000" w:themeColor="text1"/>
          </w:rPr>
          <w:delText>.</w:delText>
        </w:r>
        <w:r w:rsidR="00A5566A" w:rsidRPr="00317DE4" w:rsidDel="00B47AF3">
          <w:rPr>
            <w:bCs/>
            <w:iCs/>
            <w:color w:val="000000" w:themeColor="text1"/>
          </w:rPr>
          <w:delText xml:space="preserve"> </w:delText>
        </w:r>
        <w:r w:rsidR="00C22663" w:rsidDel="00B47AF3">
          <w:rPr>
            <w:bCs/>
            <w:iCs/>
            <w:color w:val="000000" w:themeColor="text1"/>
          </w:rPr>
          <w:delText xml:space="preserve"> </w:delText>
        </w:r>
        <w:r w:rsidR="00414F35" w:rsidDel="00B47AF3">
          <w:rPr>
            <w:bCs/>
            <w:iCs/>
            <w:color w:val="000000" w:themeColor="text1"/>
          </w:rPr>
          <w:delText xml:space="preserve">The </w:delText>
        </w:r>
      </w:del>
      <w:r w:rsidR="00414F35">
        <w:rPr>
          <w:bCs/>
          <w:iCs/>
          <w:color w:val="000000" w:themeColor="text1"/>
        </w:rPr>
        <w:t xml:space="preserve">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4452EF">
        <w:rPr>
          <w:rFonts w:eastAsiaTheme="minorEastAsia"/>
          <w:color w:val="000000" w:themeColor="text1"/>
        </w:rPr>
        <w:t xml:space="preserve">Figure </w:t>
      </w:r>
      <w:r w:rsidR="00137395" w:rsidRPr="00920853">
        <w:rPr>
          <w:rFonts w:eastAsiaTheme="minorEastAsia"/>
          <w:color w:val="000000" w:themeColor="text1"/>
        </w:rPr>
        <w:t>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2.3) followed by Pdr5, Yor1, and Ybt1 (</w:t>
      </w:r>
      <m:oMath>
        <m:r>
          <w:rPr>
            <w:rFonts w:ascii="Cambria Math" w:hAnsi="Cambria Math"/>
            <w:color w:val="000000" w:themeColor="text1"/>
          </w:rPr>
          <m:t>E</m:t>
        </m:r>
      </m:oMath>
      <w:r w:rsidR="00414F35" w:rsidRPr="00920853">
        <w:rPr>
          <w:bCs/>
          <w:iCs/>
          <w:color w:val="000000" w:themeColor="text1"/>
        </w:rPr>
        <w:t xml:space="preserve"> = 1.9, 0.6, 0.6, respectively; </w:t>
      </w:r>
      <w:r w:rsidR="004452EF">
        <w:rPr>
          <w:bCs/>
          <w:iCs/>
          <w:color w:val="000000" w:themeColor="text1"/>
        </w:rPr>
        <w:t xml:space="preserve">Figure </w:t>
      </w:r>
      <w:r w:rsidR="00445005" w:rsidRPr="00920853">
        <w:rPr>
          <w:bCs/>
          <w:iCs/>
          <w:color w:val="000000" w:themeColor="text1"/>
        </w:rPr>
        <w:t xml:space="preserve">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resistance</w:t>
      </w:r>
      <w:r w:rsidR="00963539">
        <w:rPr>
          <w:bCs/>
          <w:iCs/>
          <w:color w:val="000000" w:themeColor="text1"/>
        </w:rPr>
        <w:t xml:space="preserve"> of</w:t>
      </w:r>
      <w:r w:rsidR="00D30E99">
        <w:rPr>
          <w:bCs/>
          <w:iCs/>
          <w:color w:val="000000" w:themeColor="text1"/>
        </w:rPr>
        <w:t xml:space="preserve"> </w:t>
      </w:r>
      <w:r w:rsidR="00D30E99">
        <w:rPr>
          <w:bCs/>
          <w:i/>
          <w:iCs/>
          <w:color w:val="000000" w:themeColor="text1"/>
        </w:rPr>
        <w:t xml:space="preserve">pdr5∆ybt1∆yor1∆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25</w:t>
      </w:r>
      <w:r w:rsidR="00D30E99">
        <w:rPr>
          <w:bCs/>
          <w:iCs/>
          <w:color w:val="000000" w:themeColor="text1"/>
        </w:rPr>
        <w:t xml:space="preserve">), </w:t>
      </w:r>
      <w:r w:rsidR="00C42E58">
        <w:rPr>
          <w:bCs/>
          <w:iCs/>
          <w:color w:val="000000" w:themeColor="text1"/>
        </w:rPr>
        <w:t>whereas</w:t>
      </w:r>
      <w:r w:rsidR="0040312D">
        <w:rPr>
          <w:bCs/>
          <w:iCs/>
          <w:color w:val="000000" w:themeColor="text1"/>
        </w:rPr>
        <w:t xml:space="preserve"> deletion of the two highest-clearance transporters</w:t>
      </w:r>
      <w:r w:rsidR="00C42E58">
        <w:rPr>
          <w:bCs/>
          <w:iCs/>
          <w:color w:val="000000" w:themeColor="text1"/>
        </w:rPr>
        <w:t xml:space="preserve"> </w:t>
      </w:r>
      <w:r w:rsidR="00C42E58" w:rsidRPr="0005167C">
        <w:rPr>
          <w:bCs/>
          <w:i/>
          <w:iCs/>
          <w:color w:val="000000" w:themeColor="text1"/>
        </w:rPr>
        <w:t>snq2∆</w:t>
      </w:r>
      <w:r w:rsidR="00C42E58">
        <w:rPr>
          <w:bCs/>
          <w:i/>
          <w:iCs/>
          <w:color w:val="000000" w:themeColor="text1"/>
        </w:rPr>
        <w:t xml:space="preserve">pdr5∆ </w:t>
      </w:r>
      <w:r w:rsidR="00A81758">
        <w:rPr>
          <w:bCs/>
          <w:iCs/>
          <w:color w:val="000000" w:themeColor="text1"/>
        </w:rPr>
        <w:t xml:space="preserve">resulted </w:t>
      </w:r>
      <w:r w:rsidR="008539E6">
        <w:rPr>
          <w:bCs/>
          <w:iCs/>
          <w:color w:val="000000" w:themeColor="text1"/>
        </w:rPr>
        <w:t xml:space="preserve">in a </w:t>
      </w:r>
      <w:r w:rsidR="005B449E">
        <w:rPr>
          <w:bCs/>
          <w:iCs/>
          <w:color w:val="000000" w:themeColor="text1"/>
        </w:rPr>
        <w:t>9%</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 xml:space="preserve">The </w:t>
      </w:r>
      <w:ins w:id="81" w:author="Albi Celaj [3]" w:date="2018-12-18T13:10:00Z">
        <w:r w:rsidR="00213DF7">
          <w:rPr>
            <w:bCs/>
            <w:i/>
            <w:iCs/>
            <w:color w:val="000000" w:themeColor="text1"/>
          </w:rPr>
          <w:t xml:space="preserve">I </w:t>
        </w:r>
        <w:r w:rsidR="00213DF7">
          <w:rPr>
            <w:bCs/>
            <w:iCs/>
            <w:color w:val="000000" w:themeColor="text1"/>
          </w:rPr>
          <w:t xml:space="preserve">weights </w:t>
        </w:r>
      </w:ins>
      <w:del w:id="82" w:author="Albi Celaj [3]" w:date="2018-12-18T13:10:00Z">
        <w:r w:rsidR="00EA6CA6" w:rsidDel="00213DF7">
          <w:rPr>
            <w:bCs/>
            <w:iCs/>
            <w:color w:val="000000" w:themeColor="text1"/>
          </w:rPr>
          <w:delText xml:space="preserve">model </w:delText>
        </w:r>
      </w:del>
      <w:r w:rsidR="00EA6CA6">
        <w:rPr>
          <w:bCs/>
          <w:iCs/>
          <w:color w:val="000000" w:themeColor="text1"/>
        </w:rPr>
        <w:t>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Snq2 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96 vs -0.39, </w:t>
      </w:r>
      <w:r w:rsidR="004452EF">
        <w:rPr>
          <w:bCs/>
          <w:iCs/>
          <w:color w:val="000000" w:themeColor="text1"/>
        </w:rPr>
        <w:t xml:space="preserve">Figure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 xml:space="preserve">).  </w:t>
      </w:r>
      <w:r w:rsidR="0076397A" w:rsidRPr="00920853">
        <w:rPr>
          <w:bCs/>
          <w:iCs/>
          <w:color w:val="000000" w:themeColor="text1"/>
        </w:rPr>
        <w:t xml:space="preserve">Although this might have been gleaned from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4452EF">
        <w:rPr>
          <w:bCs/>
          <w:iCs/>
          <w:color w:val="000000" w:themeColor="text1"/>
        </w:rPr>
        <w:t xml:space="preserve">Figure </w:t>
      </w:r>
      <w:r w:rsidR="00B10D62" w:rsidRPr="00920853">
        <w:rPr>
          <w:bCs/>
          <w:iCs/>
          <w:color w:val="000000" w:themeColor="text1"/>
        </w:rPr>
        <w:t>3A</w:t>
      </w:r>
      <w:r w:rsidR="00EA6CA6" w:rsidRPr="00920853">
        <w:rPr>
          <w:bCs/>
          <w:iCs/>
          <w:color w:val="000000" w:themeColor="text1"/>
        </w:rPr>
        <w:t>)</w:t>
      </w:r>
      <w:r w:rsidR="0076397A" w:rsidRPr="00920853">
        <w:rPr>
          <w:bCs/>
          <w:iCs/>
          <w:color w:val="000000" w:themeColor="text1"/>
        </w:rPr>
        <w:t>, the neural network model provides a clearer statement of the</w:t>
      </w:r>
      <w:r w:rsidR="00075C79">
        <w:rPr>
          <w:bCs/>
          <w:iCs/>
          <w:color w:val="000000" w:themeColor="text1"/>
        </w:rPr>
        <w:t>se</w:t>
      </w:r>
      <w:r w:rsidR="0076397A" w:rsidRPr="00920853">
        <w:rPr>
          <w:bCs/>
          <w:iCs/>
          <w:color w:val="000000" w:themeColor="text1"/>
        </w:rPr>
        <w:t xml:space="preserve"> inferred biological relationships.</w:t>
      </w:r>
    </w:p>
    <w:p w14:paraId="50184259" w14:textId="206E2372" w:rsidR="0057641F" w:rsidRDefault="0057641F" w:rsidP="0057641F">
      <w:pPr>
        <w:jc w:val="both"/>
        <w:rPr>
          <w:bCs/>
          <w:iCs/>
          <w:color w:val="000000" w:themeColor="text1"/>
        </w:rPr>
      </w:pPr>
    </w:p>
    <w:p w14:paraId="70C1E360" w14:textId="1A677EBA" w:rsidR="00E40979" w:rsidRPr="000950BD" w:rsidRDefault="00A75D69" w:rsidP="00E40979">
      <w:pPr>
        <w:jc w:val="both"/>
        <w:rPr>
          <w:b/>
          <w:bCs/>
          <w:iCs/>
          <w:color w:val="000000" w:themeColor="text1"/>
        </w:rPr>
      </w:pPr>
      <w:r>
        <w:rPr>
          <w:b/>
          <w:bCs/>
          <w:iCs/>
          <w:color w:val="000000" w:themeColor="text1"/>
        </w:rPr>
        <w:t>I</w:t>
      </w:r>
      <w:r w:rsidR="00E40979">
        <w:rPr>
          <w:b/>
          <w:bCs/>
          <w:iCs/>
          <w:color w:val="000000" w:themeColor="text1"/>
        </w:rPr>
        <w:t xml:space="preserve">terative refinement of genotype-to-phenotype models </w:t>
      </w:r>
    </w:p>
    <w:p w14:paraId="7E8D4782" w14:textId="08674BF8" w:rsidR="00E40979" w:rsidRPr="00650B0D" w:rsidDel="0093380E" w:rsidRDefault="00E40979">
      <w:pPr>
        <w:jc w:val="both"/>
        <w:rPr>
          <w:del w:id="83" w:author="Albi Celaj [3]" w:date="2018-12-05T15:58:00Z"/>
          <w:bCs/>
          <w:iCs/>
          <w:color w:val="000000" w:themeColor="text1"/>
        </w:rPr>
      </w:pPr>
      <w:r>
        <w:rPr>
          <w:bCs/>
          <w:iCs/>
          <w:color w:val="000000" w:themeColor="text1"/>
        </w:rPr>
        <w:t xml:space="preserve">Despite the overall accuracy of the neural network model, some </w:t>
      </w:r>
      <w:r w:rsidR="00650613">
        <w:rPr>
          <w:bCs/>
          <w:iCs/>
          <w:color w:val="000000" w:themeColor="text1"/>
        </w:rPr>
        <w:t>drugs</w:t>
      </w:r>
      <w:r>
        <w:rPr>
          <w:bCs/>
          <w:iCs/>
          <w:color w:val="000000" w:themeColor="text1"/>
        </w:rPr>
        <w:t xml:space="preserve"> yielded predictions with which departed systematically from observation</w:t>
      </w:r>
      <w:r w:rsidR="00740CA8">
        <w:rPr>
          <w:bCs/>
          <w:iCs/>
          <w:color w:val="000000" w:themeColor="text1"/>
        </w:rPr>
        <w:t xml:space="preserve"> (</w:t>
      </w:r>
      <w:r w:rsidR="004452EF">
        <w:rPr>
          <w:bCs/>
          <w:iCs/>
          <w:color w:val="000000" w:themeColor="text1"/>
        </w:rPr>
        <w:t xml:space="preserve">Figure </w:t>
      </w:r>
      <w:r w:rsidR="00740CA8">
        <w:rPr>
          <w:bCs/>
          <w:iCs/>
          <w:color w:val="000000" w:themeColor="text1"/>
        </w:rPr>
        <w:t>S9</w:t>
      </w:r>
      <w:r w:rsidR="00854B8B">
        <w:rPr>
          <w:bCs/>
          <w:iCs/>
          <w:color w:val="000000" w:themeColor="text1"/>
        </w:rPr>
        <w:t>)</w:t>
      </w:r>
      <w:r>
        <w:rPr>
          <w:bCs/>
          <w:iCs/>
          <w:color w:val="000000" w:themeColor="text1"/>
        </w:rPr>
        <w:t xml:space="preserve">, suggesting the need for model refinements. </w:t>
      </w:r>
      <w:r w:rsidR="00E14164">
        <w:rPr>
          <w:bCs/>
          <w:iCs/>
          <w:color w:val="000000" w:themeColor="text1"/>
        </w:rPr>
        <w:t xml:space="preserve"> </w:t>
      </w:r>
      <w:ins w:id="84" w:author="Albi Celaj [3]" w:date="2018-12-05T15:58:00Z">
        <w:r w:rsidR="0093380E">
          <w:rPr>
            <w:bCs/>
            <w:iCs/>
            <w:color w:val="000000" w:themeColor="text1"/>
          </w:rPr>
          <w:t>For example</w:t>
        </w:r>
      </w:ins>
    </w:p>
    <w:p w14:paraId="0CFD3739" w14:textId="038D802A" w:rsidR="00E40979" w:rsidRPr="00650B0D" w:rsidDel="0093380E" w:rsidRDefault="00E40979">
      <w:pPr>
        <w:jc w:val="both"/>
        <w:rPr>
          <w:del w:id="85" w:author="Albi Celaj [3]" w:date="2018-12-05T15:58:00Z"/>
          <w:bCs/>
          <w:iCs/>
          <w:color w:val="000000" w:themeColor="text1"/>
        </w:rPr>
      </w:pPr>
    </w:p>
    <w:p w14:paraId="61C692E1" w14:textId="1A5D3B8F" w:rsidR="00D610F0" w:rsidRDefault="00E40979" w:rsidP="00D610F0">
      <w:pPr>
        <w:jc w:val="both"/>
        <w:rPr>
          <w:bCs/>
          <w:iCs/>
          <w:color w:val="000000" w:themeColor="text1"/>
        </w:rPr>
      </w:pPr>
      <w:del w:id="86" w:author="Albi Celaj [3]" w:date="2018-12-05T15:58:00Z">
        <w:r w:rsidRPr="00650B0D" w:rsidDel="0093380E">
          <w:rPr>
            <w:bCs/>
            <w:iCs/>
            <w:color w:val="000000" w:themeColor="text1"/>
          </w:rPr>
          <w:delText>In another striking example</w:delText>
        </w:r>
      </w:del>
      <w:r w:rsidRPr="00650B0D">
        <w:rPr>
          <w:bCs/>
          <w:iCs/>
          <w:color w:val="000000" w:themeColor="text1"/>
        </w:rPr>
        <w:t>, valinomycin resistance was quite poorly predicted by the neural network model (</w:t>
      </w:r>
      <w:ins w:id="87" w:author="Albi Celaj [3]" w:date="2018-12-05T16:03:00Z">
        <w:r w:rsidR="00874065" w:rsidRPr="00874065">
          <w:rPr>
            <w:bCs/>
            <w:i/>
            <w:iCs/>
            <w:color w:val="000000" w:themeColor="text1"/>
            <w:rPrChange w:id="88" w:author="Albi Celaj [3]" w:date="2018-12-05T16:03:00Z">
              <w:rPr>
                <w:bCs/>
                <w:iCs/>
                <w:color w:val="000000" w:themeColor="text1"/>
              </w:rPr>
            </w:rPrChange>
          </w:rPr>
          <w:t>r</w:t>
        </w:r>
        <w:r w:rsidR="00874065">
          <w:rPr>
            <w:bCs/>
            <w:iCs/>
            <w:color w:val="000000" w:themeColor="text1"/>
          </w:rPr>
          <w:t xml:space="preserve"> = 0.49, </w:t>
        </w:r>
      </w:ins>
      <w:r w:rsidR="004452EF">
        <w:rPr>
          <w:bCs/>
          <w:iCs/>
          <w:color w:val="000000" w:themeColor="text1"/>
        </w:rPr>
        <w:t xml:space="preserve">Figure </w:t>
      </w:r>
      <w:ins w:id="89" w:author="Albi Celaj [3]" w:date="2018-12-05T15:58:00Z">
        <w:r w:rsidR="0093380E">
          <w:rPr>
            <w:bCs/>
            <w:iCs/>
            <w:color w:val="000000" w:themeColor="text1"/>
          </w:rPr>
          <w:t>4D, left panel</w:t>
        </w:r>
      </w:ins>
      <w:del w:id="90" w:author="Albi Celaj [3]" w:date="2018-12-05T15:58:00Z">
        <w:r w:rsidR="001E2A47" w:rsidRPr="00650B0D" w:rsidDel="0093380E">
          <w:rPr>
            <w:bCs/>
            <w:iCs/>
            <w:color w:val="000000" w:themeColor="text1"/>
          </w:rPr>
          <w:delText>S9</w:delText>
        </w:r>
        <w:r w:rsidR="00650B0D" w:rsidRPr="00650B0D" w:rsidDel="0093380E">
          <w:rPr>
            <w:bCs/>
            <w:iCs/>
            <w:color w:val="000000" w:themeColor="text1"/>
          </w:rPr>
          <w:delText>, S10C</w:delText>
        </w:r>
      </w:del>
      <w:r w:rsidRPr="00650B0D">
        <w:rPr>
          <w:bCs/>
          <w:iCs/>
          <w:color w:val="000000" w:themeColor="text1"/>
        </w:rPr>
        <w:t xml:space="preserve">). </w:t>
      </w:r>
      <w:r w:rsidR="00084065">
        <w:rPr>
          <w:bCs/>
          <w:iCs/>
          <w:color w:val="000000" w:themeColor="text1"/>
        </w:rPr>
        <w:t xml:space="preserve"> </w:t>
      </w:r>
      <w:r w:rsidR="00316B1C">
        <w:rPr>
          <w:bCs/>
          <w:iCs/>
          <w:color w:val="000000" w:themeColor="text1"/>
        </w:rPr>
        <w:t xml:space="preserve">For this drug, DCGA showed the </w:t>
      </w:r>
      <w:ins w:id="91" w:author="Albi Celaj [3]" w:date="2018-12-05T16:00:00Z">
        <w:r w:rsidR="00316B1C">
          <w:rPr>
            <w:bCs/>
            <w:iCs/>
            <w:color w:val="000000" w:themeColor="text1"/>
          </w:rPr>
          <w:t>five-deletion strain</w:t>
        </w:r>
      </w:ins>
      <w:r w:rsidR="00316B1C">
        <w:rPr>
          <w:bCs/>
          <w:iCs/>
          <w:color w:val="000000" w:themeColor="text1"/>
        </w:rPr>
        <w:t xml:space="preserve"> to be more </w:t>
      </w:r>
      <w:ins w:id="92" w:author="Albi Celaj [3]" w:date="2018-12-05T16:01:00Z">
        <w:r w:rsidR="00316B1C">
          <w:rPr>
            <w:bCs/>
            <w:iCs/>
            <w:color w:val="000000" w:themeColor="text1"/>
          </w:rPr>
          <w:t>resistant than the wild-type (</w:t>
        </w:r>
      </w:ins>
      <w:r w:rsidR="00316B1C">
        <w:rPr>
          <w:bCs/>
          <w:iCs/>
          <w:color w:val="000000" w:themeColor="text1"/>
        </w:rPr>
        <w:t xml:space="preserve">Figure </w:t>
      </w:r>
      <w:ins w:id="93" w:author="Albi Celaj [3]" w:date="2018-12-05T16:01:00Z">
        <w:r w:rsidR="00316B1C">
          <w:rPr>
            <w:bCs/>
            <w:iCs/>
            <w:color w:val="000000" w:themeColor="text1"/>
          </w:rPr>
          <w:t>3A, right panel)</w:t>
        </w:r>
        <w:r w:rsidR="00316B1C" w:rsidRPr="00650B0D">
          <w:rPr>
            <w:bCs/>
            <w:iCs/>
            <w:color w:val="000000" w:themeColor="text1"/>
          </w:rPr>
          <w:t xml:space="preserve">, </w:t>
        </w:r>
      </w:ins>
      <w:r w:rsidR="00316B1C">
        <w:rPr>
          <w:bCs/>
          <w:iCs/>
          <w:color w:val="000000" w:themeColor="text1"/>
        </w:rPr>
        <w:t>and this improved resistance had even been previously observed in the ABC-16 strain</w:t>
      </w:r>
      <w:r w:rsidR="00E14164">
        <w:rPr>
          <w:bCs/>
          <w:iCs/>
          <w:color w:val="000000" w:themeColor="text1"/>
        </w:rPr>
        <w:t xml:space="preserve"> </w:t>
      </w:r>
      <w:r w:rsidR="00316B1C">
        <w:rPr>
          <w:bCs/>
          <w:iCs/>
          <w:color w:val="000000" w:themeColor="text1"/>
        </w:rPr>
        <w:t xml:space="preserve">.  Therefore, </w:t>
      </w:r>
      <w:ins w:id="94" w:author="Albi Celaj [3]" w:date="2018-12-05T16:01:00Z">
        <w:r w:rsidR="00316B1C" w:rsidRPr="00650B0D">
          <w:rPr>
            <w:bCs/>
            <w:iCs/>
            <w:color w:val="000000" w:themeColor="text1"/>
          </w:rPr>
          <w:t>we considered the possibilit</w:t>
        </w:r>
        <w:r w:rsidR="00316B1C">
          <w:rPr>
            <w:bCs/>
            <w:iCs/>
            <w:color w:val="000000" w:themeColor="text1"/>
          </w:rPr>
          <w:t xml:space="preserve">y that a valinomycin efflux </w:t>
        </w:r>
      </w:ins>
      <w:ins w:id="95" w:author="Albi Celaj [3]" w:date="2018-12-18T13:11:00Z">
        <w:r w:rsidR="00316B1C">
          <w:rPr>
            <w:bCs/>
            <w:iCs/>
            <w:color w:val="000000" w:themeColor="text1"/>
          </w:rPr>
          <w:t>mechanism</w:t>
        </w:r>
      </w:ins>
      <w:ins w:id="96" w:author="Albi Celaj [3]" w:date="2018-12-05T16:01:00Z">
        <w:r w:rsidR="00316B1C" w:rsidRPr="00650B0D">
          <w:rPr>
            <w:bCs/>
            <w:iCs/>
            <w:color w:val="000000" w:themeColor="text1"/>
          </w:rPr>
          <w:t xml:space="preserve"> (or other resistance </w:t>
        </w:r>
      </w:ins>
      <w:ins w:id="97" w:author="Albi Celaj [3]" w:date="2018-12-18T13:11:00Z">
        <w:r w:rsidR="00316B1C">
          <w:rPr>
            <w:bCs/>
            <w:iCs/>
            <w:color w:val="000000" w:themeColor="text1"/>
          </w:rPr>
          <w:t>factor</w:t>
        </w:r>
      </w:ins>
      <w:ins w:id="98" w:author="Albi Celaj [3]" w:date="2018-12-05T16:01:00Z">
        <w:r w:rsidR="00316B1C" w:rsidRPr="00650B0D">
          <w:rPr>
            <w:bCs/>
            <w:iCs/>
            <w:color w:val="000000" w:themeColor="text1"/>
          </w:rPr>
          <w:t xml:space="preserve">) exists outside of our set of 16 targeted transporter genes, and is negatively influenced by one or more of our 16 studied transporters.  </w:t>
        </w:r>
      </w:ins>
      <w:del w:id="99" w:author="Albi Celaj [3]" w:date="2018-12-05T16:01:00Z">
        <w:r w:rsidRPr="00650B0D" w:rsidDel="00874065">
          <w:rPr>
            <w:bCs/>
            <w:iCs/>
            <w:color w:val="000000" w:themeColor="text1"/>
          </w:rPr>
          <w:delText xml:space="preserve">, we considered the possibility that a valinomycin efflux pump (or other resistance mechanism) exists outside of our set of 16 targeted transporter genes, and is negatively influenced by one or more of our 16 studied transporters.  </w:delText>
        </w:r>
      </w:del>
      <w:r w:rsidRPr="00650B0D">
        <w:rPr>
          <w:bCs/>
          <w:iCs/>
          <w:color w:val="000000" w:themeColor="text1"/>
        </w:rPr>
        <w:t>To formalize this possibility, we added one additional ‘mystery transporter gene’ (always present) and its corresponding activity node to the neural network.  Training th</w:t>
      </w:r>
      <w:r w:rsidR="00252C68">
        <w:rPr>
          <w:bCs/>
          <w:iCs/>
          <w:color w:val="000000" w:themeColor="text1"/>
        </w:rPr>
        <w:t>is extended</w:t>
      </w:r>
      <w:r w:rsidRPr="00650B0D">
        <w:rPr>
          <w:bCs/>
          <w:iCs/>
          <w:color w:val="000000" w:themeColor="text1"/>
        </w:rPr>
        <w:t xml:space="preserve"> neural network </w:t>
      </w:r>
      <w:ins w:id="100" w:author="Albi Celaj [3]" w:date="2018-12-05T16:03:00Z">
        <w:r w:rsidR="00CD0D8F">
          <w:rPr>
            <w:bCs/>
            <w:iCs/>
            <w:color w:val="000000" w:themeColor="text1"/>
          </w:rPr>
          <w:t>substantial</w:t>
        </w:r>
      </w:ins>
      <w:ins w:id="101" w:author="Albi Celaj [3]" w:date="2018-12-05T16:04:00Z">
        <w:r w:rsidR="00CD0D8F">
          <w:rPr>
            <w:bCs/>
            <w:iCs/>
            <w:color w:val="000000" w:themeColor="text1"/>
          </w:rPr>
          <w:t xml:space="preserve">ly improved </w:t>
        </w:r>
      </w:ins>
      <w:r w:rsidR="00CD0D8F">
        <w:rPr>
          <w:bCs/>
          <w:iCs/>
          <w:color w:val="000000" w:themeColor="text1"/>
        </w:rPr>
        <w:t xml:space="preserve">recapitulation </w:t>
      </w:r>
      <w:ins w:id="102" w:author="Albi Celaj [3]" w:date="2018-12-05T16:04:00Z">
        <w:r w:rsidR="00CD0D8F">
          <w:rPr>
            <w:bCs/>
            <w:iCs/>
            <w:color w:val="000000" w:themeColor="text1"/>
          </w:rPr>
          <w:t>of the observed phenotypes</w:t>
        </w:r>
      </w:ins>
      <w:ins w:id="103" w:author="Albi Celaj [3]" w:date="2018-12-05T16:03:00Z">
        <w:r w:rsidR="00CD0D8F">
          <w:rPr>
            <w:bCs/>
            <w:iCs/>
            <w:color w:val="000000" w:themeColor="text1"/>
          </w:rPr>
          <w:t xml:space="preserve"> </w:t>
        </w:r>
      </w:ins>
      <w:r w:rsidR="00CD0D8F" w:rsidRPr="00650B0D">
        <w:rPr>
          <w:bCs/>
          <w:iCs/>
          <w:color w:val="000000" w:themeColor="text1"/>
        </w:rPr>
        <w:t xml:space="preserve"> </w:t>
      </w:r>
      <w:del w:id="104" w:author="Albi Celaj [3]" w:date="2018-12-05T16:02:00Z">
        <w:r w:rsidR="00CD0D8F" w:rsidRPr="00650B0D" w:rsidDel="00874065">
          <w:rPr>
            <w:bCs/>
            <w:iCs/>
            <w:color w:val="000000" w:themeColor="text1"/>
          </w:rPr>
          <w:delText>(</w:delText>
        </w:r>
      </w:del>
      <w:ins w:id="105" w:author="Albi Celaj [3]" w:date="2018-12-05T16:02:00Z">
        <w:r w:rsidR="00CD0D8F">
          <w:rPr>
            <w:bCs/>
            <w:iCs/>
            <w:color w:val="000000" w:themeColor="text1"/>
          </w:rPr>
          <w:t>(</w:t>
        </w:r>
      </w:ins>
      <w:ins w:id="106" w:author="Albi Celaj [3]" w:date="2018-12-05T16:04:00Z">
        <w:r w:rsidR="00CD0D8F" w:rsidRPr="00550084">
          <w:rPr>
            <w:bCs/>
            <w:i/>
            <w:iCs/>
            <w:color w:val="000000" w:themeColor="text1"/>
            <w:rPrChange w:id="107" w:author="Albi Celaj [3]" w:date="2018-12-05T16:04:00Z">
              <w:rPr>
                <w:bCs/>
                <w:iCs/>
                <w:color w:val="000000" w:themeColor="text1"/>
              </w:rPr>
            </w:rPrChange>
          </w:rPr>
          <w:t>r</w:t>
        </w:r>
        <w:r w:rsidR="00CD0D8F">
          <w:rPr>
            <w:bCs/>
            <w:iCs/>
            <w:color w:val="000000" w:themeColor="text1"/>
          </w:rPr>
          <w:t xml:space="preserve"> = 0.86, </w:t>
        </w:r>
      </w:ins>
      <w:r w:rsidR="00CD0D8F">
        <w:rPr>
          <w:bCs/>
          <w:iCs/>
          <w:color w:val="000000" w:themeColor="text1"/>
        </w:rPr>
        <w:t xml:space="preserve">Figure </w:t>
      </w:r>
      <w:ins w:id="108" w:author="Albi Celaj [3]" w:date="2018-12-05T16:02:00Z">
        <w:r w:rsidR="00CD0D8F">
          <w:rPr>
            <w:bCs/>
            <w:iCs/>
            <w:color w:val="000000" w:themeColor="text1"/>
          </w:rPr>
          <w:t>3A, right panel)</w:t>
        </w:r>
      </w:ins>
      <w:r w:rsidR="00CD0D8F">
        <w:rPr>
          <w:bCs/>
          <w:iCs/>
          <w:color w:val="000000" w:themeColor="text1"/>
        </w:rPr>
        <w:t xml:space="preserve"> and </w:t>
      </w:r>
      <w:r w:rsidRPr="00650B0D">
        <w:rPr>
          <w:bCs/>
          <w:iCs/>
          <w:color w:val="000000" w:themeColor="text1"/>
        </w:rPr>
        <w:t xml:space="preserve">yielded a model in which </w:t>
      </w:r>
      <w:r w:rsidRPr="00650B0D">
        <w:rPr>
          <w:bCs/>
          <w:i/>
          <w:iCs/>
          <w:color w:val="000000" w:themeColor="text1"/>
        </w:rPr>
        <w:t>SNQ2</w:t>
      </w:r>
      <w:r w:rsidRPr="00650B0D">
        <w:rPr>
          <w:bCs/>
          <w:iCs/>
          <w:color w:val="000000" w:themeColor="text1"/>
        </w:rPr>
        <w:t xml:space="preserve">, </w:t>
      </w:r>
      <w:r w:rsidRPr="00650B0D">
        <w:rPr>
          <w:bCs/>
          <w:i/>
          <w:iCs/>
          <w:color w:val="000000" w:themeColor="text1"/>
        </w:rPr>
        <w:t>PDR5</w:t>
      </w:r>
      <w:ins w:id="109" w:author="Albi Celaj [3]" w:date="2018-12-18T13:12:00Z">
        <w:r w:rsidR="0099482E">
          <w:rPr>
            <w:bCs/>
            <w:iCs/>
            <w:color w:val="000000" w:themeColor="text1"/>
          </w:rPr>
          <w:t>,</w:t>
        </w:r>
      </w:ins>
      <w:del w:id="110" w:author="Albi Celaj [3]" w:date="2018-12-18T13:12:00Z">
        <w:r w:rsidRPr="00650B0D" w:rsidDel="0099482E">
          <w:rPr>
            <w:bCs/>
            <w:iCs/>
            <w:color w:val="000000" w:themeColor="text1"/>
          </w:rPr>
          <w:delText xml:space="preserve"> and</w:delText>
        </w:r>
      </w:del>
      <w:r w:rsidRPr="00650B0D">
        <w:rPr>
          <w:bCs/>
          <w:iCs/>
          <w:color w:val="000000" w:themeColor="text1"/>
        </w:rPr>
        <w:t xml:space="preserve"> </w:t>
      </w:r>
      <w:r w:rsidRPr="00650B0D">
        <w:rPr>
          <w:bCs/>
          <w:i/>
          <w:iCs/>
          <w:color w:val="000000" w:themeColor="text1"/>
        </w:rPr>
        <w:t>YBT1</w:t>
      </w:r>
      <w:ins w:id="111" w:author="Albi Celaj [3]" w:date="2018-12-18T13:12:00Z">
        <w:r w:rsidR="0099482E">
          <w:rPr>
            <w:bCs/>
            <w:i/>
            <w:iCs/>
            <w:color w:val="000000" w:themeColor="text1"/>
          </w:rPr>
          <w:t xml:space="preserve">, </w:t>
        </w:r>
        <w:r w:rsidR="0099482E">
          <w:rPr>
            <w:bCs/>
            <w:iCs/>
            <w:color w:val="000000" w:themeColor="text1"/>
          </w:rPr>
          <w:t xml:space="preserve">and </w:t>
        </w:r>
        <w:r w:rsidR="0099482E">
          <w:rPr>
            <w:bCs/>
            <w:i/>
            <w:iCs/>
            <w:color w:val="000000" w:themeColor="text1"/>
          </w:rPr>
          <w:t>YCF1</w:t>
        </w:r>
      </w:ins>
      <w:r w:rsidRPr="00650B0D">
        <w:rPr>
          <w:bCs/>
          <w:iCs/>
          <w:color w:val="000000" w:themeColor="text1"/>
        </w:rPr>
        <w:t xml:space="preserve"> each </w:t>
      </w:r>
      <w:r w:rsidR="00252C68">
        <w:rPr>
          <w:bCs/>
          <w:iCs/>
          <w:color w:val="000000" w:themeColor="text1"/>
        </w:rPr>
        <w:t>negatively influence</w:t>
      </w:r>
      <w:r w:rsidRPr="00650B0D">
        <w:rPr>
          <w:bCs/>
          <w:iCs/>
          <w:color w:val="000000" w:themeColor="text1"/>
        </w:rPr>
        <w:t xml:space="preserve"> a ‘mystery transporter’ </w:t>
      </w:r>
      <w:ins w:id="112" w:author="Albi Celaj [3]" w:date="2018-12-17T14:38:00Z">
        <w:r w:rsidR="004B7459">
          <w:rPr>
            <w:bCs/>
            <w:iCs/>
            <w:color w:val="000000" w:themeColor="text1"/>
          </w:rPr>
          <w:t xml:space="preserve">(or other resistance factor) </w:t>
        </w:r>
      </w:ins>
      <w:r w:rsidRPr="00650B0D">
        <w:rPr>
          <w:bCs/>
          <w:iCs/>
          <w:color w:val="000000" w:themeColor="text1"/>
        </w:rPr>
        <w:t>which clears valinomycin</w:t>
      </w:r>
      <w:del w:id="113" w:author="Albi Celaj [3]" w:date="2018-12-05T16:02:00Z">
        <w:r w:rsidR="00622CA4" w:rsidRPr="00650B0D" w:rsidDel="00874065">
          <w:rPr>
            <w:bCs/>
            <w:iCs/>
            <w:color w:val="000000" w:themeColor="text1"/>
          </w:rPr>
          <w:delText xml:space="preserve">Fig </w:delText>
        </w:r>
        <w:r w:rsidR="001816FF" w:rsidRPr="00650B0D" w:rsidDel="00874065">
          <w:rPr>
            <w:bCs/>
            <w:iCs/>
            <w:color w:val="000000" w:themeColor="text1"/>
          </w:rPr>
          <w:delText>S10</w:delText>
        </w:r>
        <w:r w:rsidR="00650B0D" w:rsidRPr="00650B0D" w:rsidDel="00874065">
          <w:rPr>
            <w:bCs/>
            <w:iCs/>
            <w:color w:val="000000" w:themeColor="text1"/>
          </w:rPr>
          <w:delText>D</w:delText>
        </w:r>
        <w:r w:rsidR="00622CA4" w:rsidRPr="00650B0D" w:rsidDel="00874065">
          <w:rPr>
            <w:bCs/>
            <w:iCs/>
            <w:color w:val="000000" w:themeColor="text1"/>
          </w:rPr>
          <w:delText>)</w:delText>
        </w:r>
      </w:del>
      <w:r w:rsidRPr="00650B0D">
        <w:rPr>
          <w:bCs/>
          <w:iCs/>
          <w:color w:val="000000" w:themeColor="text1"/>
        </w:rPr>
        <w:t>.</w:t>
      </w:r>
      <w:ins w:id="114" w:author="Albi Celaj [3]" w:date="2018-12-05T16:23:00Z">
        <w:r w:rsidR="00CA6A9E">
          <w:rPr>
            <w:bCs/>
            <w:iCs/>
            <w:color w:val="000000" w:themeColor="text1"/>
          </w:rPr>
          <w:t xml:space="preserve">  </w:t>
        </w:r>
        <w:commentRangeStart w:id="115"/>
        <w:r w:rsidR="00CA6A9E">
          <w:rPr>
            <w:bCs/>
            <w:iCs/>
            <w:color w:val="000000" w:themeColor="text1"/>
          </w:rPr>
          <w:t xml:space="preserve">Training a neural network model </w:t>
        </w:r>
      </w:ins>
      <w:ins w:id="116" w:author="Albi Celaj [3]" w:date="2018-12-05T16:25:00Z">
        <w:r w:rsidR="008C5357">
          <w:rPr>
            <w:bCs/>
            <w:iCs/>
            <w:color w:val="000000" w:themeColor="text1"/>
          </w:rPr>
          <w:t xml:space="preserve">separately </w:t>
        </w:r>
      </w:ins>
      <w:ins w:id="117" w:author="Albi Celaj [3]" w:date="2018-12-18T13:12:00Z">
        <w:r w:rsidR="008C5357">
          <w:rPr>
            <w:bCs/>
            <w:iCs/>
            <w:color w:val="000000" w:themeColor="text1"/>
          </w:rPr>
          <w:t>on only</w:t>
        </w:r>
      </w:ins>
      <w:ins w:id="118" w:author="Albi Celaj [3]" w:date="2018-12-05T16:25:00Z">
        <w:r w:rsidR="00000AA8">
          <w:rPr>
            <w:bCs/>
            <w:iCs/>
            <w:color w:val="000000" w:themeColor="text1"/>
          </w:rPr>
          <w:t xml:space="preserve"> valinomycin data </w:t>
        </w:r>
      </w:ins>
      <w:ins w:id="119" w:author="Albi Celaj [3]" w:date="2018-12-05T16:23:00Z">
        <w:r w:rsidR="00CA6A9E">
          <w:rPr>
            <w:bCs/>
            <w:iCs/>
            <w:color w:val="000000" w:themeColor="text1"/>
          </w:rPr>
          <w:t>without an additional factor did not result in similar improvements (</w:t>
        </w:r>
      </w:ins>
      <w:ins w:id="120" w:author="Albi Celaj [3]" w:date="2018-12-05T16:49:00Z">
        <w:r w:rsidR="00105653" w:rsidRPr="00925FC8">
          <w:rPr>
            <w:bCs/>
            <w:i/>
            <w:iCs/>
            <w:color w:val="000000" w:themeColor="text1"/>
          </w:rPr>
          <w:t>r</w:t>
        </w:r>
        <w:r w:rsidR="00105653">
          <w:rPr>
            <w:bCs/>
            <w:iCs/>
            <w:color w:val="000000" w:themeColor="text1"/>
          </w:rPr>
          <w:t xml:space="preserve"> = 0.49, </w:t>
        </w:r>
      </w:ins>
      <w:commentRangeEnd w:id="115"/>
      <w:r w:rsidR="004452EF">
        <w:rPr>
          <w:bCs/>
          <w:iCs/>
          <w:color w:val="000000" w:themeColor="text1"/>
        </w:rPr>
        <w:t xml:space="preserve">Figure </w:t>
      </w:r>
      <w:commentRangeStart w:id="121"/>
      <w:r w:rsidR="00D610F0" w:rsidRPr="00650B0D">
        <w:rPr>
          <w:bCs/>
          <w:iCs/>
          <w:color w:val="000000" w:themeColor="text1"/>
        </w:rPr>
        <w:t>S10</w:t>
      </w:r>
      <w:r w:rsidR="00D610F0">
        <w:rPr>
          <w:bCs/>
          <w:iCs/>
          <w:color w:val="000000" w:themeColor="text1"/>
        </w:rPr>
        <w:t>A</w:t>
      </w:r>
      <w:r w:rsidR="00D610F0" w:rsidRPr="00650B0D">
        <w:rPr>
          <w:bCs/>
          <w:iCs/>
          <w:color w:val="000000" w:themeColor="text1"/>
        </w:rPr>
        <w:t>).</w:t>
      </w:r>
      <w:commentRangeEnd w:id="121"/>
      <w:r w:rsidR="00D610F0">
        <w:rPr>
          <w:rStyle w:val="CommentReference"/>
          <w:rFonts w:asciiTheme="minorHAnsi" w:hAnsiTheme="minorHAnsi" w:cstheme="minorBidi"/>
        </w:rPr>
        <w:commentReference w:id="121"/>
      </w:r>
    </w:p>
    <w:p w14:paraId="3C52A115" w14:textId="735A1B00" w:rsidR="00E40979" w:rsidRDefault="00A3280D" w:rsidP="0093380E">
      <w:pPr>
        <w:jc w:val="both"/>
        <w:rPr>
          <w:bCs/>
          <w:iCs/>
          <w:color w:val="000000" w:themeColor="text1"/>
        </w:rPr>
      </w:pPr>
      <w:r>
        <w:rPr>
          <w:rStyle w:val="CommentReference"/>
          <w:rFonts w:asciiTheme="minorHAnsi" w:hAnsiTheme="minorHAnsi" w:cstheme="minorBidi"/>
        </w:rPr>
        <w:commentReference w:id="115"/>
      </w:r>
    </w:p>
    <w:p w14:paraId="5572266C" w14:textId="1738D5F4" w:rsidR="00365DB3" w:rsidRDefault="00365DB3" w:rsidP="00224FCB">
      <w:pPr>
        <w:outlineLvl w:val="0"/>
        <w:rPr>
          <w:b/>
          <w:bCs/>
          <w:iCs/>
          <w:color w:val="000000" w:themeColor="text1"/>
        </w:rPr>
      </w:pPr>
    </w:p>
    <w:p w14:paraId="289000C9" w14:textId="00798654" w:rsidR="00B103F4" w:rsidRPr="00B103F4" w:rsidRDefault="00365DB3" w:rsidP="00B103F4">
      <w:pPr>
        <w:outlineLvl w:val="0"/>
        <w:rPr>
          <w:b/>
          <w:bCs/>
          <w:iCs/>
          <w:color w:val="000000" w:themeColor="text1"/>
        </w:rPr>
      </w:pPr>
      <w:r>
        <w:rPr>
          <w:b/>
          <w:bCs/>
          <w:i/>
          <w:iCs/>
          <w:color w:val="000000" w:themeColor="text1"/>
        </w:rPr>
        <w:t>SN</w:t>
      </w:r>
      <w:r w:rsidR="00D772A7">
        <w:rPr>
          <w:b/>
          <w:bCs/>
          <w:i/>
          <w:iCs/>
          <w:color w:val="000000" w:themeColor="text1"/>
        </w:rPr>
        <w:t>Q</w:t>
      </w:r>
      <w:r>
        <w:rPr>
          <w:b/>
          <w:bCs/>
          <w:i/>
          <w:iCs/>
          <w:color w:val="000000" w:themeColor="text1"/>
        </w:rPr>
        <w:t>2</w:t>
      </w:r>
      <w:r w:rsidR="00D772A7">
        <w:rPr>
          <w:b/>
          <w:bCs/>
          <w:i/>
          <w:iCs/>
          <w:color w:val="000000" w:themeColor="text1"/>
        </w:rPr>
        <w:t xml:space="preserve">, YBT1, YCF1, </w:t>
      </w:r>
      <w:r w:rsidR="00D772A7">
        <w:rPr>
          <w:b/>
          <w:bCs/>
          <w:iCs/>
          <w:color w:val="000000" w:themeColor="text1"/>
        </w:rPr>
        <w:t xml:space="preserve">and </w:t>
      </w:r>
      <w:r w:rsidR="00D772A7">
        <w:rPr>
          <w:b/>
          <w:bCs/>
          <w:i/>
          <w:iCs/>
          <w:color w:val="000000" w:themeColor="text1"/>
        </w:rPr>
        <w:t>YOR1</w:t>
      </w:r>
      <w:r w:rsidR="00D772A7">
        <w:rPr>
          <w:b/>
          <w:bCs/>
          <w:iCs/>
          <w:color w:val="000000" w:themeColor="text1"/>
        </w:rPr>
        <w:t xml:space="preserve"> synergistically influence </w:t>
      </w:r>
      <w:r w:rsidR="00797CBB">
        <w:rPr>
          <w:b/>
          <w:bCs/>
          <w:iCs/>
          <w:color w:val="000000" w:themeColor="text1"/>
        </w:rPr>
        <w:t>Pdr5</w:t>
      </w:r>
      <w:r w:rsidR="00D772A7">
        <w:rPr>
          <w:b/>
          <w:bCs/>
          <w:i/>
          <w:iCs/>
          <w:color w:val="000000" w:themeColor="text1"/>
        </w:rPr>
        <w:t xml:space="preserve"> </w:t>
      </w:r>
      <w:r w:rsidR="00D772A7">
        <w:rPr>
          <w:b/>
          <w:bCs/>
          <w:iCs/>
          <w:color w:val="000000" w:themeColor="text1"/>
        </w:rPr>
        <w:t>in fluconazole</w:t>
      </w:r>
    </w:p>
    <w:p w14:paraId="5343A922" w14:textId="4E297C3D" w:rsidR="00B64121" w:rsidRPr="00017317" w:rsidRDefault="004726E4" w:rsidP="00017317">
      <w:pPr>
        <w:jc w:val="both"/>
        <w:outlineLvl w:val="0"/>
        <w:rPr>
          <w:color w:val="000000"/>
        </w:rPr>
      </w:pPr>
      <w:r>
        <w:rPr>
          <w:color w:val="000000"/>
          <w:lang w:val="en-CA"/>
        </w:rPr>
        <w:t xml:space="preserve">One striking phenotype </w:t>
      </w:r>
      <w:r w:rsidR="00F25266">
        <w:rPr>
          <w:color w:val="000000"/>
          <w:lang w:val="en-CA"/>
        </w:rPr>
        <w:t>revealed</w:t>
      </w:r>
      <w:r>
        <w:rPr>
          <w:color w:val="000000"/>
          <w:lang w:val="en-CA"/>
        </w:rPr>
        <w:t xml:space="preserve"> by DCGA was </w:t>
      </w:r>
      <w:r>
        <w:rPr>
          <w:color w:val="000000"/>
        </w:rPr>
        <w:t>a quadruple deletion</w:t>
      </w:r>
      <w:r w:rsidR="00984524">
        <w:rPr>
          <w:color w:val="000000"/>
        </w:rPr>
        <w:t xml:space="preserve"> </w:t>
      </w:r>
      <w:r w:rsidR="00984524">
        <w:t xml:space="preserve">– </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sidR="00984524">
        <w:t xml:space="preserve"> – </w:t>
      </w:r>
      <w:r>
        <w:rPr>
          <w:color w:val="000000"/>
        </w:rPr>
        <w:t xml:space="preserve">with high </w:t>
      </w:r>
      <w:r w:rsidRPr="00233F15">
        <w:rPr>
          <w:color w:val="000000"/>
        </w:rPr>
        <w:t>resistance</w:t>
      </w:r>
      <w:r w:rsidRPr="002C6BB4">
        <w:rPr>
          <w:color w:val="000000"/>
        </w:rPr>
        <w:t xml:space="preserve"> </w:t>
      </w:r>
      <w:r>
        <w:rPr>
          <w:color w:val="000000"/>
        </w:rPr>
        <w:t xml:space="preserve">to </w:t>
      </w:r>
      <w:r w:rsidRPr="00233F15">
        <w:rPr>
          <w:color w:val="000000"/>
        </w:rPr>
        <w:t>fluc</w:t>
      </w:r>
      <w:r>
        <w:rPr>
          <w:color w:val="000000"/>
        </w:rPr>
        <w:t xml:space="preserve">onazole </w:t>
      </w:r>
      <w:r w:rsidRPr="00233F15">
        <w:rPr>
          <w:color w:val="000000"/>
        </w:rPr>
        <w:t>(</w:t>
      </w:r>
      <w:r w:rsidR="004452EF">
        <w:rPr>
          <w:color w:val="000000"/>
          <w:lang w:val="en-CA"/>
        </w:rPr>
        <w:t xml:space="preserve">Figure </w:t>
      </w:r>
      <w:r>
        <w:rPr>
          <w:color w:val="000000"/>
          <w:lang w:val="en-CA"/>
        </w:rPr>
        <w:t>5A</w:t>
      </w:r>
      <w:r w:rsidRPr="00233F15">
        <w:rPr>
          <w:color w:val="000000"/>
          <w:lang w:val="en-CA"/>
        </w:rPr>
        <w:t>)</w:t>
      </w:r>
      <w:r w:rsidR="00D57E73">
        <w:rPr>
          <w:color w:val="000000"/>
          <w:lang w:val="en-CA"/>
        </w:rPr>
        <w:t>, and a sim</w:t>
      </w:r>
      <w:r w:rsidR="005304D1">
        <w:rPr>
          <w:color w:val="000000"/>
          <w:lang w:val="en-CA"/>
        </w:rPr>
        <w:t>ilar phenomenon was observed in</w:t>
      </w:r>
      <w:r w:rsidR="00D57E73">
        <w:rPr>
          <w:color w:val="000000"/>
          <w:lang w:val="en-CA"/>
        </w:rPr>
        <w:t xml:space="preserve"> ketoconazole </w:t>
      </w:r>
      <w:r w:rsidR="00D57E73">
        <w:rPr>
          <w:color w:val="000000"/>
        </w:rPr>
        <w:t>(</w:t>
      </w:r>
      <w:r w:rsidR="004452EF">
        <w:rPr>
          <w:color w:val="000000"/>
          <w:lang w:val="en-CA"/>
        </w:rPr>
        <w:t xml:space="preserve">Figure </w:t>
      </w:r>
      <w:r w:rsidR="00D57E73">
        <w:rPr>
          <w:color w:val="000000"/>
          <w:lang w:val="en-CA"/>
        </w:rPr>
        <w:t>S7).</w:t>
      </w:r>
      <w:r>
        <w:rPr>
          <w:color w:val="000000"/>
        </w:rPr>
        <w:t xml:space="preserve">  </w:t>
      </w:r>
      <w:r w:rsidR="00B64121">
        <w:rPr>
          <w:color w:val="000000"/>
        </w:rPr>
        <w:t xml:space="preserve">Interestingly, the quintuple mutant </w:t>
      </w:r>
      <w:r w:rsidR="00B64121" w:rsidRPr="00233F15">
        <w:rPr>
          <w:i/>
          <w:color w:val="000000"/>
        </w:rPr>
        <w:t>pdr5∆</w:t>
      </w:r>
      <w:r w:rsidR="00B64121">
        <w:rPr>
          <w:i/>
          <w:color w:val="000000"/>
        </w:rPr>
        <w:t xml:space="preserve"> </w:t>
      </w:r>
      <w:r w:rsidR="00B64121" w:rsidRPr="00233F15">
        <w:rPr>
          <w:i/>
          <w:color w:val="000000"/>
        </w:rPr>
        <w:t>snq2∆</w:t>
      </w:r>
      <w:r w:rsidR="00B64121">
        <w:rPr>
          <w:i/>
          <w:color w:val="000000"/>
        </w:rPr>
        <w:t xml:space="preserve"> </w:t>
      </w:r>
      <w:r w:rsidR="00B64121" w:rsidRPr="00233F15">
        <w:rPr>
          <w:i/>
          <w:color w:val="000000"/>
        </w:rPr>
        <w:t>ybt1∆</w:t>
      </w:r>
      <w:r w:rsidR="00B64121">
        <w:rPr>
          <w:i/>
          <w:color w:val="000000"/>
        </w:rPr>
        <w:t xml:space="preserve"> </w:t>
      </w:r>
      <w:r w:rsidR="00B64121" w:rsidRPr="00233F15">
        <w:rPr>
          <w:i/>
          <w:color w:val="000000"/>
        </w:rPr>
        <w:t>ycf1∆</w:t>
      </w:r>
      <w:r w:rsidR="00B64121">
        <w:rPr>
          <w:i/>
          <w:color w:val="000000"/>
        </w:rPr>
        <w:t xml:space="preserve"> </w:t>
      </w:r>
      <w:r w:rsidR="00B64121" w:rsidRPr="00233F15">
        <w:rPr>
          <w:i/>
          <w:color w:val="000000"/>
        </w:rPr>
        <w:t>yor1∆</w:t>
      </w:r>
      <w:r w:rsidR="00B64121" w:rsidRPr="00233F15">
        <w:rPr>
          <w:color w:val="000000"/>
        </w:rPr>
        <w:t xml:space="preserve"> </w:t>
      </w:r>
      <w:r w:rsidR="00B64121">
        <w:rPr>
          <w:color w:val="000000"/>
        </w:rPr>
        <w:t xml:space="preserve">(differing from the resistant quadruple genotype only by an additional </w:t>
      </w:r>
      <w:r w:rsidR="00B64121" w:rsidRPr="00233F15">
        <w:rPr>
          <w:i/>
          <w:color w:val="000000"/>
        </w:rPr>
        <w:t>pdr5∆</w:t>
      </w:r>
      <w:r w:rsidR="00B64121">
        <w:rPr>
          <w:color w:val="000000"/>
        </w:rPr>
        <w:t xml:space="preserve"> deletion) showed </w:t>
      </w:r>
      <w:r w:rsidR="00B64121" w:rsidRPr="00233F15">
        <w:rPr>
          <w:color w:val="000000"/>
        </w:rPr>
        <w:t>sensitiv</w:t>
      </w:r>
      <w:r w:rsidR="00B64121">
        <w:rPr>
          <w:color w:val="000000"/>
        </w:rPr>
        <w:t xml:space="preserve">ity to fluconazole that was comparable to the single-knockout </w:t>
      </w:r>
      <w:r w:rsidR="00B64121" w:rsidRPr="00233F15">
        <w:rPr>
          <w:i/>
          <w:color w:val="000000"/>
        </w:rPr>
        <w:t xml:space="preserve">pdr5∆ </w:t>
      </w:r>
      <w:r w:rsidR="00B64121">
        <w:rPr>
          <w:color w:val="000000"/>
        </w:rPr>
        <w:t>genotype</w:t>
      </w:r>
      <w:r w:rsidR="00B64121" w:rsidRPr="001253E6">
        <w:rPr>
          <w:color w:val="000000"/>
        </w:rPr>
        <w:t>.</w:t>
      </w:r>
      <w:r w:rsidR="00B64121">
        <w:rPr>
          <w:color w:val="000000"/>
        </w:rPr>
        <w:t xml:space="preserve"> </w:t>
      </w:r>
      <w:r w:rsidR="00CD32DC">
        <w:rPr>
          <w:color w:val="000000"/>
          <w:lang w:val="en-CA"/>
        </w:rPr>
        <w:t xml:space="preserve">These results </w:t>
      </w:r>
      <w:r w:rsidR="00CD32DC" w:rsidRPr="00233F15">
        <w:rPr>
          <w:color w:val="000000"/>
          <w:lang w:val="en-CA"/>
        </w:rPr>
        <w:t>extend previous</w:t>
      </w:r>
      <w:r w:rsidR="00CD32DC">
        <w:rPr>
          <w:color w:val="000000"/>
          <w:lang w:val="en-CA"/>
        </w:rPr>
        <w:t xml:space="preserve"> findings that deletions of </w:t>
      </w:r>
      <w:r w:rsidR="00CD32DC">
        <w:rPr>
          <w:i/>
          <w:color w:val="000000"/>
          <w:lang w:val="en-CA"/>
        </w:rPr>
        <w:t xml:space="preserve">SNQ2 </w:t>
      </w:r>
      <w:r w:rsidR="00CD32DC">
        <w:rPr>
          <w:color w:val="000000"/>
          <w:lang w:val="en-CA"/>
        </w:rPr>
        <w:t xml:space="preserve">or </w:t>
      </w:r>
      <w:r w:rsidR="00CD32DC">
        <w:rPr>
          <w:i/>
          <w:color w:val="000000"/>
          <w:lang w:val="en-CA"/>
        </w:rPr>
        <w:t>YOR1</w:t>
      </w:r>
      <w:r w:rsidR="00CD32DC">
        <w:rPr>
          <w:color w:val="000000"/>
          <w:lang w:val="en-CA"/>
        </w:rPr>
        <w:t xml:space="preserve"> (either alone or together) increase resistance to fluconazole, and that </w:t>
      </w:r>
      <w:r w:rsidR="00CD32DC" w:rsidRPr="00233F15">
        <w:rPr>
          <w:i/>
          <w:color w:val="000000"/>
        </w:rPr>
        <w:t>snq2∆</w:t>
      </w:r>
      <w:r w:rsidR="00CD32DC">
        <w:rPr>
          <w:color w:val="000000"/>
        </w:rPr>
        <w:t xml:space="preserve"> and </w:t>
      </w:r>
      <w:r w:rsidR="00CD32DC" w:rsidRPr="00233F15">
        <w:rPr>
          <w:i/>
          <w:color w:val="000000"/>
        </w:rPr>
        <w:t>yor1∆</w:t>
      </w:r>
      <w:r w:rsidR="00CD32DC">
        <w:rPr>
          <w:i/>
          <w:color w:val="000000"/>
        </w:rPr>
        <w:t xml:space="preserve"> </w:t>
      </w:r>
      <w:r w:rsidR="00CD32DC">
        <w:rPr>
          <w:color w:val="000000"/>
          <w:lang w:val="en-CA"/>
        </w:rPr>
        <w:t xml:space="preserve">deletions result in increased </w:t>
      </w:r>
      <w:r w:rsidR="00CD32DC" w:rsidRPr="00F67D9D">
        <w:rPr>
          <w:i/>
          <w:color w:val="000000"/>
          <w:lang w:val="en-CA"/>
        </w:rPr>
        <w:t>PDR5</w:t>
      </w:r>
      <w:r w:rsidR="00CD32DC">
        <w:rPr>
          <w:color w:val="000000"/>
          <w:lang w:val="en-CA"/>
        </w:rPr>
        <w:t xml:space="preserve"> expression and activity</w:t>
      </w:r>
      <w:r w:rsidR="00F16D5C">
        <w:rPr>
          <w:color w:val="000000"/>
          <w:lang w:val="en-CA"/>
        </w:rPr>
        <w:t xml:space="preserve"> </w:t>
      </w:r>
      <w:r w:rsidR="00CD32DC" w:rsidRPr="00233F15">
        <w:rPr>
          <w:color w:val="000000"/>
          <w:lang w:val="en-CA"/>
        </w:rPr>
        <w:fldChar w:fldCharType="begin" w:fldLock="1"/>
      </w:r>
      <w:r w:rsidR="00F13A96">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CD32DC" w:rsidRPr="00233F15">
        <w:rPr>
          <w:color w:val="000000"/>
          <w:lang w:val="en-CA"/>
        </w:rPr>
        <w:fldChar w:fldCharType="separate"/>
      </w:r>
      <w:r w:rsidR="00D659A1" w:rsidRPr="00D659A1">
        <w:rPr>
          <w:noProof/>
          <w:color w:val="000000"/>
          <w:lang w:val="en-CA"/>
        </w:rPr>
        <w:t>(Kolaczkowska et al., 2008)</w:t>
      </w:r>
      <w:r w:rsidR="00CD32DC" w:rsidRPr="00233F15">
        <w:rPr>
          <w:color w:val="000000"/>
          <w:lang w:val="en-CA"/>
        </w:rPr>
        <w:fldChar w:fldCharType="end"/>
      </w:r>
      <w:r w:rsidR="00CD32DC">
        <w:rPr>
          <w:color w:val="000000"/>
          <w:lang w:val="en-CA"/>
        </w:rPr>
        <w:t xml:space="preserve">.  </w:t>
      </w:r>
      <w:r w:rsidR="006856DF">
        <w:rPr>
          <w:color w:val="000000"/>
        </w:rPr>
        <w:t xml:space="preserve">Generalized linear regression had modeled this phenomenon </w:t>
      </w:r>
      <w:r w:rsidR="006856DF" w:rsidRPr="00233F15">
        <w:rPr>
          <w:color w:val="000000"/>
        </w:rPr>
        <w:t>(in addition to one- and two- gene effects</w:t>
      </w:r>
      <w:r w:rsidR="006856DF">
        <w:rPr>
          <w:color w:val="000000"/>
        </w:rPr>
        <w:t>), as the combination of three positive three-</w:t>
      </w:r>
      <w:r w:rsidR="006856DF">
        <w:rPr>
          <w:color w:val="000000"/>
        </w:rPr>
        <w:lastRenderedPageBreak/>
        <w:t>gene interactions (all three-knockout combinations of {</w:t>
      </w:r>
      <w:r w:rsidR="006856DF" w:rsidRPr="00233F15">
        <w:rPr>
          <w:i/>
          <w:color w:val="000000"/>
        </w:rPr>
        <w:t>yor1∆</w:t>
      </w:r>
      <w:r w:rsidR="006856DF" w:rsidRPr="00233F15">
        <w:rPr>
          <w:color w:val="000000"/>
        </w:rPr>
        <w:t>,</w:t>
      </w:r>
      <w:r w:rsidR="006856DF">
        <w:rPr>
          <w:color w:val="000000"/>
        </w:rPr>
        <w:t xml:space="preserve"> </w:t>
      </w:r>
      <w:r w:rsidR="006856DF" w:rsidRPr="001C4571">
        <w:rPr>
          <w:i/>
          <w:color w:val="000000"/>
        </w:rPr>
        <w:t>snq2∆</w:t>
      </w:r>
      <w:r w:rsidR="006856DF">
        <w:rPr>
          <w:i/>
          <w:color w:val="000000"/>
        </w:rPr>
        <w:t>, ybt1∆</w:t>
      </w:r>
      <w:r w:rsidR="006856DF">
        <w:rPr>
          <w:color w:val="000000"/>
        </w:rPr>
        <w:t xml:space="preserve">, </w:t>
      </w:r>
      <w:r w:rsidR="006856DF">
        <w:rPr>
          <w:i/>
          <w:color w:val="000000"/>
        </w:rPr>
        <w:t>ycf</w:t>
      </w:r>
      <w:r w:rsidR="006856DF" w:rsidRPr="00233F15">
        <w:rPr>
          <w:i/>
          <w:color w:val="000000"/>
        </w:rPr>
        <w:t>1∆</w:t>
      </w:r>
      <w:r w:rsidR="006856DF">
        <w:rPr>
          <w:color w:val="000000"/>
        </w:rPr>
        <w:t>}</w:t>
      </w:r>
      <w:r w:rsidR="006856DF">
        <w:rPr>
          <w:i/>
          <w:color w:val="000000"/>
        </w:rPr>
        <w:t xml:space="preserve"> </w:t>
      </w:r>
      <w:r w:rsidR="006856DF">
        <w:rPr>
          <w:color w:val="000000"/>
        </w:rPr>
        <w:t xml:space="preserve">except </w:t>
      </w:r>
      <w:r w:rsidR="006856DF" w:rsidRPr="001C4571">
        <w:rPr>
          <w:i/>
          <w:color w:val="000000"/>
        </w:rPr>
        <w:t>snq2∆</w:t>
      </w:r>
      <w:r w:rsidR="006856DF">
        <w:rPr>
          <w:i/>
          <w:color w:val="000000"/>
        </w:rPr>
        <w:t xml:space="preserve"> ybt1∆ ycf</w:t>
      </w:r>
      <w:r w:rsidR="006856DF" w:rsidRPr="00233F15">
        <w:rPr>
          <w:i/>
          <w:color w:val="000000"/>
        </w:rPr>
        <w:t>1∆</w:t>
      </w:r>
      <w:r w:rsidR="006856DF">
        <w:rPr>
          <w:color w:val="000000"/>
        </w:rPr>
        <w:t xml:space="preserve"> - </w:t>
      </w:r>
      <w:r w:rsidR="004452EF">
        <w:rPr>
          <w:color w:val="000000"/>
        </w:rPr>
        <w:t xml:space="preserve">Figure </w:t>
      </w:r>
      <w:r w:rsidR="006856DF">
        <w:rPr>
          <w:color w:val="000000"/>
        </w:rPr>
        <w:t xml:space="preserve">3C).  The dependence of the resistance resulting from these multi-knockout combinations on the presence of </w:t>
      </w:r>
      <w:r w:rsidR="006856DF">
        <w:rPr>
          <w:i/>
          <w:color w:val="000000"/>
        </w:rPr>
        <w:t>PDR5</w:t>
      </w:r>
      <w:r w:rsidR="006856DF">
        <w:rPr>
          <w:color w:val="000000"/>
        </w:rPr>
        <w:t xml:space="preserve"> was modeled as three two-way negative interactions: {</w:t>
      </w:r>
      <w:r w:rsidR="006856DF">
        <w:rPr>
          <w:i/>
          <w:color w:val="000000"/>
        </w:rPr>
        <w:t>pdr5</w:t>
      </w:r>
      <w:r w:rsidR="006856DF" w:rsidRPr="008C0540">
        <w:rPr>
          <w:i/>
          <w:color w:val="000000"/>
        </w:rPr>
        <w:t>∆</w:t>
      </w:r>
      <w:r w:rsidR="006856DF">
        <w:rPr>
          <w:color w:val="000000"/>
        </w:rPr>
        <w:t xml:space="preserve">, </w:t>
      </w:r>
      <w:r w:rsidR="006856DF" w:rsidRPr="008C0540">
        <w:rPr>
          <w:i/>
          <w:color w:val="000000"/>
        </w:rPr>
        <w:t>snq2∆</w:t>
      </w:r>
      <w:r w:rsidR="006856DF">
        <w:rPr>
          <w:color w:val="000000"/>
        </w:rPr>
        <w:t>}, {</w:t>
      </w:r>
      <w:r w:rsidR="006856DF">
        <w:rPr>
          <w:i/>
          <w:color w:val="000000"/>
        </w:rPr>
        <w:t>pdr5</w:t>
      </w:r>
      <w:r w:rsidR="006856DF" w:rsidRPr="008C0540">
        <w:rPr>
          <w:i/>
          <w:color w:val="000000"/>
        </w:rPr>
        <w:t>∆</w:t>
      </w:r>
      <w:r w:rsidR="006856DF">
        <w:rPr>
          <w:color w:val="000000"/>
        </w:rPr>
        <w:t xml:space="preserve">, </w:t>
      </w:r>
      <w:r w:rsidR="006856DF" w:rsidRPr="008C0540">
        <w:rPr>
          <w:i/>
          <w:color w:val="000000"/>
        </w:rPr>
        <w:t>ycf1∆</w:t>
      </w:r>
      <w:r w:rsidR="006856DF">
        <w:rPr>
          <w:color w:val="000000"/>
        </w:rPr>
        <w:t>}, and {</w:t>
      </w:r>
      <w:r w:rsidR="006856DF">
        <w:rPr>
          <w:i/>
          <w:color w:val="000000"/>
        </w:rPr>
        <w:t>pdr5</w:t>
      </w:r>
      <w:r w:rsidR="006856DF" w:rsidRPr="008C0540">
        <w:rPr>
          <w:i/>
          <w:color w:val="000000"/>
        </w:rPr>
        <w:t>∆</w:t>
      </w:r>
      <w:r w:rsidR="006856DF">
        <w:rPr>
          <w:color w:val="000000"/>
        </w:rPr>
        <w:t xml:space="preserve">, </w:t>
      </w:r>
      <w:r w:rsidR="006856DF" w:rsidRPr="008C0540">
        <w:rPr>
          <w:i/>
          <w:color w:val="000000"/>
        </w:rPr>
        <w:t>y</w:t>
      </w:r>
      <w:r w:rsidR="006856DF">
        <w:rPr>
          <w:i/>
          <w:color w:val="000000"/>
        </w:rPr>
        <w:t>or</w:t>
      </w:r>
      <w:r w:rsidR="006856DF" w:rsidRPr="008C0540">
        <w:rPr>
          <w:i/>
          <w:color w:val="000000"/>
        </w:rPr>
        <w:t>1∆</w:t>
      </w:r>
      <w:r w:rsidR="006856DF">
        <w:rPr>
          <w:color w:val="000000"/>
        </w:rPr>
        <w:t xml:space="preserve">}. </w:t>
      </w:r>
      <w:r w:rsidR="005304D1">
        <w:rPr>
          <w:color w:val="000000"/>
        </w:rPr>
        <w:t xml:space="preserve"> </w:t>
      </w:r>
      <w:r w:rsidR="005304D1">
        <w:rPr>
          <w:color w:val="000000" w:themeColor="text1"/>
          <w:lang w:val="en-CA"/>
        </w:rPr>
        <w:t>Th</w:t>
      </w:r>
      <w:r w:rsidR="00CD32DC" w:rsidRPr="00457F23">
        <w:rPr>
          <w:color w:val="000000" w:themeColor="text1"/>
          <w:lang w:val="en-CA"/>
        </w:rPr>
        <w:t>ese phenotypes</w:t>
      </w:r>
      <w:del w:id="122" w:author="Albi Celaj [3]" w:date="2018-12-18T13:14:00Z">
        <w:r w:rsidR="00CD32DC" w:rsidRPr="00457F23" w:rsidDel="00C03FD8">
          <w:rPr>
            <w:color w:val="000000" w:themeColor="text1"/>
            <w:lang w:val="en-CA"/>
          </w:rPr>
          <w:delText xml:space="preserve"> </w:delText>
        </w:r>
        <w:r w:rsidR="00CD32DC" w:rsidRPr="00457F23" w:rsidDel="00C03FD8">
          <w:rPr>
            <w:color w:val="000000" w:themeColor="text1"/>
          </w:rPr>
          <w:delText>further</w:delText>
        </w:r>
      </w:del>
      <w:r w:rsidR="00CD32DC" w:rsidRPr="00457F23">
        <w:rPr>
          <w:color w:val="000000" w:themeColor="text1"/>
        </w:rPr>
        <w:t xml:space="preserve"> </w:t>
      </w:r>
      <w:r w:rsidR="00CD32DC" w:rsidRPr="00457F23">
        <w:rPr>
          <w:color w:val="000000" w:themeColor="text1"/>
          <w:lang w:val="en-CA"/>
        </w:rPr>
        <w:t xml:space="preserve">suggest that: 1) fluconazole resistance is increased further by </w:t>
      </w:r>
      <w:r w:rsidR="00CD32DC" w:rsidRPr="00457F23">
        <w:rPr>
          <w:i/>
          <w:color w:val="000000" w:themeColor="text1"/>
        </w:rPr>
        <w:t>ybt1∆</w:t>
      </w:r>
      <w:r w:rsidR="00CD32DC" w:rsidRPr="00457F23">
        <w:rPr>
          <w:color w:val="000000" w:themeColor="text1"/>
        </w:rPr>
        <w:t xml:space="preserve"> and </w:t>
      </w:r>
      <w:r w:rsidR="00CD32DC" w:rsidRPr="00457F23">
        <w:rPr>
          <w:i/>
          <w:color w:val="000000" w:themeColor="text1"/>
        </w:rPr>
        <w:t>ycf1∆</w:t>
      </w:r>
      <w:r w:rsidR="00CD32DC" w:rsidRPr="00457F23">
        <w:rPr>
          <w:color w:val="000000" w:themeColor="text1"/>
          <w:lang w:val="en-CA"/>
        </w:rPr>
        <w:t xml:space="preserve"> knockouts in addition to </w:t>
      </w:r>
      <w:r w:rsidR="00CD32DC" w:rsidRPr="00457F23">
        <w:rPr>
          <w:i/>
          <w:color w:val="000000" w:themeColor="text1"/>
        </w:rPr>
        <w:t>snq2∆</w:t>
      </w:r>
      <w:r w:rsidR="00CD32DC" w:rsidRPr="00457F23">
        <w:rPr>
          <w:color w:val="000000" w:themeColor="text1"/>
        </w:rPr>
        <w:t xml:space="preserve"> and </w:t>
      </w:r>
      <w:r w:rsidR="00CD32DC" w:rsidRPr="00457F23">
        <w:rPr>
          <w:i/>
          <w:color w:val="000000" w:themeColor="text1"/>
        </w:rPr>
        <w:t>yor1∆</w:t>
      </w:r>
      <w:r w:rsidR="00CD32DC" w:rsidRPr="00457F23">
        <w:rPr>
          <w:color w:val="000000" w:themeColor="text1"/>
          <w:lang w:val="en-CA"/>
        </w:rPr>
        <w:t xml:space="preserve">; 2) the resistance provided by </w:t>
      </w:r>
      <w:r w:rsidR="00CD32DC" w:rsidRPr="00457F23">
        <w:rPr>
          <w:i/>
          <w:color w:val="000000" w:themeColor="text1"/>
        </w:rPr>
        <w:t>ybt1∆</w:t>
      </w:r>
      <w:r w:rsidR="00CD32DC" w:rsidRPr="00457F23">
        <w:rPr>
          <w:color w:val="000000" w:themeColor="text1"/>
        </w:rPr>
        <w:t xml:space="preserve"> and </w:t>
      </w:r>
      <w:r w:rsidR="00CD32DC" w:rsidRPr="00457F23">
        <w:rPr>
          <w:i/>
          <w:color w:val="000000" w:themeColor="text1"/>
        </w:rPr>
        <w:t>ycf1∆</w:t>
      </w:r>
      <w:r w:rsidR="00CD32DC" w:rsidRPr="00457F23">
        <w:rPr>
          <w:color w:val="000000" w:themeColor="text1"/>
          <w:lang w:val="en-CA"/>
        </w:rPr>
        <w:t xml:space="preserve"> is synergistic with that provided by </w:t>
      </w:r>
      <w:r w:rsidR="00CD32DC" w:rsidRPr="00457F23">
        <w:rPr>
          <w:i/>
          <w:color w:val="000000" w:themeColor="text1"/>
        </w:rPr>
        <w:t>snq2∆</w:t>
      </w:r>
      <w:r w:rsidR="00CD32DC" w:rsidRPr="00457F23">
        <w:rPr>
          <w:color w:val="000000" w:themeColor="text1"/>
        </w:rPr>
        <w:t xml:space="preserve"> and </w:t>
      </w:r>
      <w:r w:rsidR="00CD32DC" w:rsidRPr="00457F23">
        <w:rPr>
          <w:i/>
          <w:color w:val="000000" w:themeColor="text1"/>
        </w:rPr>
        <w:t>yor1∆</w:t>
      </w:r>
      <w:r w:rsidR="00CD32DC" w:rsidRPr="00457F23">
        <w:rPr>
          <w:color w:val="000000" w:themeColor="text1"/>
          <w:lang w:val="en-CA"/>
        </w:rPr>
        <w:t xml:space="preserve">; and that 3) resistance of the </w:t>
      </w:r>
      <w:r w:rsidR="00CD32DC" w:rsidRPr="00457F23">
        <w:rPr>
          <w:i/>
          <w:color w:val="000000" w:themeColor="text1"/>
        </w:rPr>
        <w:t>snq2∆ ybt1∆ ycf1∆ yor1∆</w:t>
      </w:r>
      <w:r w:rsidR="00CD32DC" w:rsidRPr="00457F23">
        <w:rPr>
          <w:color w:val="000000" w:themeColor="text1"/>
        </w:rPr>
        <w:t xml:space="preserve"> knockout strain depends on the presence of a wild-type </w:t>
      </w:r>
      <w:r w:rsidR="00CD32DC" w:rsidRPr="00457F23">
        <w:rPr>
          <w:i/>
          <w:color w:val="000000" w:themeColor="text1"/>
        </w:rPr>
        <w:t>PDR5</w:t>
      </w:r>
      <w:r w:rsidR="00CD32DC" w:rsidRPr="00457F23">
        <w:rPr>
          <w:color w:val="000000" w:themeColor="text1"/>
          <w:lang w:val="en-CA"/>
        </w:rPr>
        <w:t xml:space="preserve">.  </w:t>
      </w:r>
    </w:p>
    <w:p w14:paraId="3FC17CED" w14:textId="77777777" w:rsidR="004726E4" w:rsidRDefault="004726E4" w:rsidP="004726E4">
      <w:pPr>
        <w:widowControl w:val="0"/>
        <w:autoSpaceDE w:val="0"/>
        <w:autoSpaceDN w:val="0"/>
        <w:adjustRightInd w:val="0"/>
        <w:jc w:val="both"/>
        <w:rPr>
          <w:ins w:id="123" w:author="Albi Celaj [3]" w:date="2018-12-05T16:18:00Z"/>
          <w:color w:val="000000"/>
        </w:rPr>
      </w:pPr>
    </w:p>
    <w:p w14:paraId="5C6DF5CA" w14:textId="314003B1" w:rsidR="00FC773B" w:rsidRDefault="00190EA3" w:rsidP="007C0525">
      <w:pPr>
        <w:widowControl w:val="0"/>
        <w:autoSpaceDE w:val="0"/>
        <w:autoSpaceDN w:val="0"/>
        <w:adjustRightInd w:val="0"/>
        <w:jc w:val="both"/>
        <w:rPr>
          <w:bCs/>
          <w:iCs/>
          <w:color w:val="000000" w:themeColor="text1"/>
        </w:rPr>
      </w:pPr>
      <w:r>
        <w:rPr>
          <w:color w:val="000000"/>
        </w:rPr>
        <w:t xml:space="preserve">We first considered whether these observations are in line with the genotype-to-phenotype model learned by the neural network.  </w:t>
      </w:r>
      <w:r w:rsidR="00457F23">
        <w:rPr>
          <w:color w:val="000000"/>
        </w:rPr>
        <w:t>While the neural network had modeled negative</w:t>
      </w:r>
      <w:r w:rsidR="00457F23" w:rsidRPr="00457F23">
        <w:rPr>
          <w:color w:val="000000"/>
        </w:rPr>
        <w:t xml:space="preserve"> </w:t>
      </w:r>
      <w:r w:rsidR="00457F23">
        <w:rPr>
          <w:color w:val="000000"/>
        </w:rPr>
        <w:t xml:space="preserve">influence on Pdr5 from </w:t>
      </w:r>
      <w:r w:rsidR="00457F23">
        <w:rPr>
          <w:i/>
          <w:color w:val="000000"/>
        </w:rPr>
        <w:t>SNQ2, YBT1, YCF1</w:t>
      </w:r>
      <w:r w:rsidR="00457F23">
        <w:rPr>
          <w:color w:val="000000"/>
        </w:rPr>
        <w:t xml:space="preserve">, and </w:t>
      </w:r>
      <w:r w:rsidR="00457F23">
        <w:rPr>
          <w:i/>
          <w:color w:val="000000"/>
        </w:rPr>
        <w:t xml:space="preserve">YOR1 </w:t>
      </w:r>
      <w:r w:rsidR="00457F23">
        <w:rPr>
          <w:color w:val="000000"/>
        </w:rPr>
        <w:t xml:space="preserve">(Figure 4B), and </w:t>
      </w:r>
      <w:r w:rsidR="005F5436">
        <w:rPr>
          <w:color w:val="000000"/>
        </w:rPr>
        <w:t xml:space="preserve">therefore </w:t>
      </w:r>
      <w:r w:rsidR="00457F23">
        <w:rPr>
          <w:color w:val="000000"/>
        </w:rPr>
        <w:t xml:space="preserve">correctly </w:t>
      </w:r>
      <w:r w:rsidR="005F5436">
        <w:rPr>
          <w:color w:val="000000"/>
        </w:rPr>
        <w:t>recapitulated</w:t>
      </w:r>
      <w:r w:rsidR="00457F23">
        <w:rPr>
          <w:color w:val="000000"/>
        </w:rPr>
        <w:t xml:space="preserve"> that </w:t>
      </w:r>
      <w:r w:rsidR="00457F23" w:rsidRPr="00FF3025">
        <w:rPr>
          <w:bCs/>
          <w:i/>
          <w:iCs/>
          <w:color w:val="000000" w:themeColor="text1"/>
        </w:rPr>
        <w:t>snq∆ybt1∆ycf1∆yor1∆</w:t>
      </w:r>
      <w:r w:rsidR="00457F23">
        <w:rPr>
          <w:bCs/>
          <w:iCs/>
          <w:color w:val="000000" w:themeColor="text1"/>
        </w:rPr>
        <w:t xml:space="preserve"> would be more resistant to fluconazole than strains carrying any subset of these knockouts, </w:t>
      </w:r>
      <w:r w:rsidR="00AF25BC">
        <w:rPr>
          <w:bCs/>
          <w:iCs/>
          <w:color w:val="000000" w:themeColor="text1"/>
        </w:rPr>
        <w:t>it</w:t>
      </w:r>
      <w:r w:rsidR="00457F23" w:rsidRPr="00650B0D">
        <w:rPr>
          <w:bCs/>
          <w:iCs/>
          <w:color w:val="000000" w:themeColor="text1"/>
        </w:rPr>
        <w:t xml:space="preserve"> </w:t>
      </w:r>
      <w:del w:id="124" w:author="Albi Celaj [3]" w:date="2018-12-14T16:07:00Z">
        <w:r w:rsidR="00457F23" w:rsidRPr="00650B0D" w:rsidDel="00F16D5C">
          <w:rPr>
            <w:bCs/>
            <w:iCs/>
            <w:color w:val="000000" w:themeColor="text1"/>
          </w:rPr>
          <w:delText xml:space="preserve">model </w:delText>
        </w:r>
      </w:del>
      <w:r w:rsidR="00457F23" w:rsidRPr="00650B0D">
        <w:rPr>
          <w:bCs/>
          <w:iCs/>
          <w:color w:val="000000" w:themeColor="text1"/>
        </w:rPr>
        <w:t>under-estimated the resistance of this four-knockout strain</w:t>
      </w:r>
      <w:ins w:id="125" w:author="Albi Celaj [3]" w:date="2018-12-18T17:02:00Z">
        <w:r w:rsidR="00C54C75">
          <w:rPr>
            <w:bCs/>
            <w:iCs/>
            <w:color w:val="000000" w:themeColor="text1"/>
          </w:rPr>
          <w:t xml:space="preserve">,  as well as </w:t>
        </w:r>
      </w:ins>
      <w:ins w:id="126" w:author="Albi Celaj [3]" w:date="2018-12-18T17:03:00Z">
        <w:r w:rsidR="00C54C75">
          <w:rPr>
            <w:bCs/>
            <w:iCs/>
            <w:color w:val="000000" w:themeColor="text1"/>
          </w:rPr>
          <w:t xml:space="preserve">the three triple knockout combinations </w:t>
        </w:r>
      </w:ins>
      <w:r w:rsidR="008D6E7F">
        <w:rPr>
          <w:bCs/>
          <w:iCs/>
          <w:color w:val="000000" w:themeColor="text1"/>
        </w:rPr>
        <w:t xml:space="preserve">which were </w:t>
      </w:r>
      <w:ins w:id="127" w:author="Albi Celaj [3]" w:date="2018-12-18T17:03:00Z">
        <w:r w:rsidR="00C54C75">
          <w:rPr>
            <w:bCs/>
            <w:iCs/>
            <w:color w:val="000000" w:themeColor="text1"/>
          </w:rPr>
          <w:t>found to have complex positive interactions</w:t>
        </w:r>
      </w:ins>
      <w:r w:rsidR="00457F23" w:rsidRPr="00650B0D">
        <w:rPr>
          <w:bCs/>
          <w:iCs/>
          <w:color w:val="000000" w:themeColor="text1"/>
        </w:rPr>
        <w:t xml:space="preserve"> (</w:t>
      </w:r>
      <w:r w:rsidR="00457F23">
        <w:rPr>
          <w:bCs/>
          <w:iCs/>
          <w:color w:val="000000" w:themeColor="text1"/>
        </w:rPr>
        <w:t xml:space="preserve">Figure </w:t>
      </w:r>
      <w:ins w:id="128" w:author="Albi Celaj [3]" w:date="2018-12-05T16:29:00Z">
        <w:r w:rsidR="00457F23">
          <w:rPr>
            <w:bCs/>
            <w:iCs/>
            <w:color w:val="000000" w:themeColor="text1"/>
          </w:rPr>
          <w:t>5B left panel</w:t>
        </w:r>
      </w:ins>
      <w:del w:id="129" w:author="Albi Celaj [3]" w:date="2018-12-05T16:28:00Z">
        <w:r w:rsidR="00457F23" w:rsidRPr="00650B0D" w:rsidDel="00AC15A1">
          <w:rPr>
            <w:bCs/>
            <w:iCs/>
            <w:color w:val="000000" w:themeColor="text1"/>
          </w:rPr>
          <w:delText>S9</w:delText>
        </w:r>
      </w:del>
      <w:r w:rsidR="00457F23" w:rsidRPr="00650B0D">
        <w:rPr>
          <w:bCs/>
          <w:iCs/>
          <w:color w:val="000000" w:themeColor="text1"/>
        </w:rPr>
        <w:t>).</w:t>
      </w:r>
      <w:ins w:id="130" w:author="Albi Celaj [3]" w:date="2018-12-06T12:40:00Z">
        <w:r w:rsidR="00457F23">
          <w:rPr>
            <w:bCs/>
            <w:iCs/>
            <w:color w:val="000000" w:themeColor="text1"/>
          </w:rPr>
          <w:t xml:space="preserve">  </w:t>
        </w:r>
      </w:ins>
    </w:p>
    <w:p w14:paraId="6D44E8B8" w14:textId="77777777" w:rsidR="00FC773B" w:rsidRDefault="00FC773B" w:rsidP="007C0525">
      <w:pPr>
        <w:widowControl w:val="0"/>
        <w:autoSpaceDE w:val="0"/>
        <w:autoSpaceDN w:val="0"/>
        <w:adjustRightInd w:val="0"/>
        <w:jc w:val="both"/>
        <w:rPr>
          <w:bCs/>
          <w:iCs/>
          <w:color w:val="000000" w:themeColor="text1"/>
        </w:rPr>
      </w:pPr>
    </w:p>
    <w:p w14:paraId="1A882488" w14:textId="0D164B5F" w:rsidR="00561878" w:rsidRPr="007C718F" w:rsidRDefault="003D12E9" w:rsidP="00007301">
      <w:pPr>
        <w:widowControl w:val="0"/>
        <w:autoSpaceDE w:val="0"/>
        <w:autoSpaceDN w:val="0"/>
        <w:adjustRightInd w:val="0"/>
        <w:jc w:val="both"/>
        <w:rPr>
          <w:bCs/>
          <w:iCs/>
          <w:color w:val="000000" w:themeColor="text1"/>
        </w:rPr>
      </w:pPr>
      <w:ins w:id="131" w:author="Albi Celaj [3]" w:date="2018-12-06T12:40:00Z">
        <w:r>
          <w:rPr>
            <w:bCs/>
            <w:iCs/>
            <w:color w:val="000000" w:themeColor="text1"/>
          </w:rPr>
          <w:t xml:space="preserve">As the </w:t>
        </w:r>
      </w:ins>
      <w:r w:rsidR="005B003C">
        <w:rPr>
          <w:bCs/>
          <w:iCs/>
          <w:color w:val="000000" w:themeColor="text1"/>
        </w:rPr>
        <w:t xml:space="preserve">complex </w:t>
      </w:r>
      <w:ins w:id="132" w:author="Albi Celaj [3]" w:date="2018-12-06T12:40:00Z">
        <w:r>
          <w:rPr>
            <w:bCs/>
            <w:iCs/>
            <w:color w:val="000000" w:themeColor="text1"/>
          </w:rPr>
          <w:t xml:space="preserve">genetic interactions suggested </w:t>
        </w:r>
      </w:ins>
      <w:ins w:id="133" w:author="Albi Celaj [3]" w:date="2018-12-06T12:44:00Z">
        <w:r>
          <w:rPr>
            <w:bCs/>
            <w:iCs/>
            <w:color w:val="000000" w:themeColor="text1"/>
          </w:rPr>
          <w:t xml:space="preserve">synergistic rather than additive influence on </w:t>
        </w:r>
        <w:r w:rsidRPr="00551E22">
          <w:rPr>
            <w:bCs/>
            <w:i/>
            <w:iCs/>
            <w:color w:val="000000" w:themeColor="text1"/>
            <w:rPrChange w:id="134" w:author="Albi Celaj [3]" w:date="2018-12-06T12:45:00Z">
              <w:rPr>
                <w:bCs/>
                <w:iCs/>
                <w:color w:val="000000" w:themeColor="text1"/>
              </w:rPr>
            </w:rPrChange>
          </w:rPr>
          <w:t>PDR5</w:t>
        </w:r>
      </w:ins>
      <w:ins w:id="135" w:author="Albi Celaj [3]" w:date="2018-12-06T12:45:00Z">
        <w:r>
          <w:rPr>
            <w:bCs/>
            <w:iCs/>
            <w:color w:val="000000" w:themeColor="text1"/>
          </w:rPr>
          <w:t>, we formally tested for this possibility.</w:t>
        </w:r>
        <w:r w:rsidRPr="00551E22">
          <w:rPr>
            <w:bCs/>
            <w:iCs/>
            <w:color w:val="000000" w:themeColor="text1"/>
          </w:rPr>
          <w:t xml:space="preserve"> </w:t>
        </w:r>
      </w:ins>
      <w:r>
        <w:rPr>
          <w:bCs/>
          <w:iCs/>
          <w:color w:val="000000" w:themeColor="text1"/>
        </w:rPr>
        <w:t xml:space="preserve"> </w:t>
      </w:r>
      <w:r w:rsidR="00B34B96">
        <w:rPr>
          <w:bCs/>
          <w:iCs/>
          <w:color w:val="000000" w:themeColor="text1"/>
        </w:rPr>
        <w:t xml:space="preserve">To model non-additive combinations of </w:t>
      </w:r>
      <w:r w:rsidR="00FB4320">
        <w:rPr>
          <w:bCs/>
          <w:iCs/>
          <w:color w:val="000000" w:themeColor="text1"/>
        </w:rPr>
        <w:t xml:space="preserve">influences </w:t>
      </w:r>
      <w:r w:rsidR="000136A7">
        <w:rPr>
          <w:bCs/>
          <w:iCs/>
          <w:color w:val="000000" w:themeColor="text1"/>
        </w:rPr>
        <w:t>in</w:t>
      </w:r>
      <w:r w:rsidR="00FB4320">
        <w:rPr>
          <w:bCs/>
          <w:iCs/>
          <w:color w:val="000000" w:themeColor="text1"/>
        </w:rPr>
        <w:t xml:space="preserve"> a neural network, </w:t>
      </w:r>
      <w:r w:rsidR="000136A7">
        <w:rPr>
          <w:bCs/>
          <w:iCs/>
          <w:color w:val="000000" w:themeColor="text1"/>
        </w:rPr>
        <w:t xml:space="preserve">hidden layers can be added </w:t>
      </w:r>
      <w:r w:rsidR="007F5631">
        <w:rPr>
          <w:bCs/>
          <w:iCs/>
          <w:color w:val="000000" w:themeColor="text1"/>
        </w:rPr>
        <w:t>between two nodes</w:t>
      </w:r>
      <w:r w:rsidR="000C41F6">
        <w:rPr>
          <w:bCs/>
          <w:iCs/>
          <w:color w:val="000000" w:themeColor="text1"/>
        </w:rPr>
        <w:t xml:space="preserve">.  </w:t>
      </w:r>
      <w:r w:rsidR="00BF6270">
        <w:rPr>
          <w:bCs/>
          <w:iCs/>
          <w:color w:val="000000" w:themeColor="text1"/>
        </w:rPr>
        <w:t>To f</w:t>
      </w:r>
      <w:r w:rsidR="00753E2A">
        <w:rPr>
          <w:bCs/>
          <w:iCs/>
          <w:color w:val="000000" w:themeColor="text1"/>
        </w:rPr>
        <w:t xml:space="preserve">irst consider the simplest extension of the ‘additive influence’ model, we added a single hidden </w:t>
      </w:r>
      <w:r w:rsidR="007A7545">
        <w:rPr>
          <w:bCs/>
          <w:iCs/>
          <w:color w:val="000000" w:themeColor="text1"/>
        </w:rPr>
        <w:t xml:space="preserve">layer </w:t>
      </w:r>
      <w:r w:rsidR="002B129E">
        <w:rPr>
          <w:bCs/>
          <w:iCs/>
          <w:color w:val="000000" w:themeColor="text1"/>
        </w:rPr>
        <w:t>containing</w:t>
      </w:r>
      <w:r w:rsidR="007A7545">
        <w:rPr>
          <w:bCs/>
          <w:iCs/>
          <w:color w:val="000000" w:themeColor="text1"/>
        </w:rPr>
        <w:t xml:space="preserve"> a single neuron</w:t>
      </w:r>
      <w:r w:rsidR="002B129E">
        <w:rPr>
          <w:bCs/>
          <w:iCs/>
          <w:color w:val="000000" w:themeColor="text1"/>
        </w:rPr>
        <w:t xml:space="preserve"> (always present)</w:t>
      </w:r>
      <w:r w:rsidR="00753E2A">
        <w:rPr>
          <w:bCs/>
          <w:iCs/>
          <w:color w:val="000000" w:themeColor="text1"/>
        </w:rPr>
        <w:t xml:space="preserve"> to mediate influence on </w:t>
      </w:r>
      <w:r w:rsidR="00753E2A">
        <w:rPr>
          <w:color w:val="000000"/>
        </w:rPr>
        <w:t>Pdr5</w:t>
      </w:r>
      <w:r w:rsidR="00CC41B4">
        <w:rPr>
          <w:color w:val="000000"/>
        </w:rPr>
        <w:t xml:space="preserve"> from </w:t>
      </w:r>
      <w:r w:rsidR="007A6776">
        <w:rPr>
          <w:i/>
          <w:color w:val="000000"/>
        </w:rPr>
        <w:t>SNQ2, YBT1, YCF1</w:t>
      </w:r>
      <w:r w:rsidR="007A6776">
        <w:rPr>
          <w:color w:val="000000"/>
        </w:rPr>
        <w:t xml:space="preserve">, and </w:t>
      </w:r>
      <w:r w:rsidR="007A6776">
        <w:rPr>
          <w:i/>
          <w:color w:val="000000"/>
        </w:rPr>
        <w:t>YOR1</w:t>
      </w:r>
      <w:r w:rsidR="00753E2A">
        <w:rPr>
          <w:color w:val="000000"/>
        </w:rPr>
        <w:t xml:space="preserve">.  </w:t>
      </w:r>
      <w:ins w:id="136" w:author="Albi Celaj [3]" w:date="2018-12-06T12:45:00Z">
        <w:r w:rsidR="00B41EDC">
          <w:rPr>
            <w:bCs/>
            <w:iCs/>
            <w:color w:val="000000" w:themeColor="text1"/>
          </w:rPr>
          <w:t xml:space="preserve">Addition of </w:t>
        </w:r>
      </w:ins>
      <w:r w:rsidR="00B41EDC">
        <w:rPr>
          <w:bCs/>
          <w:iCs/>
          <w:color w:val="000000" w:themeColor="text1"/>
        </w:rPr>
        <w:t>this single hidden ‘m</w:t>
      </w:r>
      <w:r w:rsidR="00561878">
        <w:rPr>
          <w:bCs/>
          <w:iCs/>
          <w:color w:val="000000" w:themeColor="text1"/>
        </w:rPr>
        <w:t>ediator</w:t>
      </w:r>
      <w:r w:rsidR="00B41EDC">
        <w:rPr>
          <w:bCs/>
          <w:iCs/>
          <w:color w:val="000000" w:themeColor="text1"/>
        </w:rPr>
        <w:t xml:space="preserve">’ neuron </w:t>
      </w:r>
      <w:r w:rsidR="00B41EDC" w:rsidRPr="00650B0D">
        <w:rPr>
          <w:bCs/>
          <w:iCs/>
          <w:color w:val="000000" w:themeColor="text1"/>
        </w:rPr>
        <w:t xml:space="preserve">yielded </w:t>
      </w:r>
      <w:r w:rsidR="00B41EDC">
        <w:rPr>
          <w:bCs/>
          <w:iCs/>
          <w:color w:val="000000" w:themeColor="text1"/>
        </w:rPr>
        <w:t xml:space="preserve">a </w:t>
      </w:r>
      <w:r w:rsidR="00B41EDC" w:rsidRPr="00650B0D">
        <w:rPr>
          <w:bCs/>
          <w:iCs/>
          <w:color w:val="000000" w:themeColor="text1"/>
        </w:rPr>
        <w:t xml:space="preserve">better </w:t>
      </w:r>
      <w:r w:rsidR="00B41EDC">
        <w:rPr>
          <w:bCs/>
          <w:iCs/>
          <w:color w:val="000000" w:themeColor="text1"/>
        </w:rPr>
        <w:t>recapitulation</w:t>
      </w:r>
      <w:r w:rsidR="00B41EDC" w:rsidRPr="00650B0D">
        <w:rPr>
          <w:bCs/>
          <w:iCs/>
          <w:color w:val="000000" w:themeColor="text1"/>
        </w:rPr>
        <w:t xml:space="preserve"> of</w:t>
      </w:r>
      <w:r w:rsidR="00B41EDC">
        <w:rPr>
          <w:bCs/>
          <w:iCs/>
          <w:color w:val="000000" w:themeColor="text1"/>
        </w:rPr>
        <w:t xml:space="preserve"> the observed</w:t>
      </w:r>
      <w:r w:rsidR="00B41EDC" w:rsidRPr="00650B0D">
        <w:rPr>
          <w:bCs/>
          <w:iCs/>
          <w:color w:val="000000" w:themeColor="text1"/>
        </w:rPr>
        <w:t xml:space="preserve"> fluconazole resistance for the three</w:t>
      </w:r>
      <w:r w:rsidR="00B41EDC">
        <w:rPr>
          <w:bCs/>
          <w:iCs/>
          <w:color w:val="000000" w:themeColor="text1"/>
        </w:rPr>
        <w:t>- and</w:t>
      </w:r>
      <w:r w:rsidR="00B41EDC" w:rsidRPr="00650B0D">
        <w:rPr>
          <w:bCs/>
          <w:iCs/>
          <w:color w:val="000000" w:themeColor="text1"/>
        </w:rPr>
        <w:t xml:space="preserve"> four-knockout strains</w:t>
      </w:r>
      <w:r w:rsidR="00B41EDC">
        <w:rPr>
          <w:bCs/>
          <w:iCs/>
          <w:color w:val="000000" w:themeColor="text1"/>
        </w:rPr>
        <w:t xml:space="preserve"> (Figure 5B right panel).  Conversely, training </w:t>
      </w:r>
      <w:r w:rsidR="001341DD">
        <w:rPr>
          <w:bCs/>
          <w:iCs/>
          <w:color w:val="000000" w:themeColor="text1"/>
        </w:rPr>
        <w:t>the original</w:t>
      </w:r>
      <w:r w:rsidR="00B41EDC">
        <w:rPr>
          <w:bCs/>
          <w:iCs/>
          <w:color w:val="000000" w:themeColor="text1"/>
        </w:rPr>
        <w:t xml:space="preserve"> ‘additive in</w:t>
      </w:r>
      <w:r w:rsidR="00545E36">
        <w:rPr>
          <w:bCs/>
          <w:iCs/>
          <w:color w:val="000000" w:themeColor="text1"/>
        </w:rPr>
        <w:t>fluence</w:t>
      </w:r>
      <w:r w:rsidR="00B41EDC">
        <w:rPr>
          <w:bCs/>
          <w:iCs/>
          <w:color w:val="000000" w:themeColor="text1"/>
        </w:rPr>
        <w:t>’ neural network</w:t>
      </w:r>
      <w:del w:id="137" w:author="Albi Celaj [3]" w:date="2018-12-18T13:15:00Z">
        <w:r w:rsidR="00B41EDC" w:rsidDel="007E6041">
          <w:rPr>
            <w:bCs/>
            <w:iCs/>
            <w:color w:val="000000" w:themeColor="text1"/>
          </w:rPr>
          <w:delText xml:space="preserve"> separately</w:delText>
        </w:r>
      </w:del>
      <w:r w:rsidR="00B41EDC">
        <w:rPr>
          <w:bCs/>
          <w:iCs/>
          <w:color w:val="000000" w:themeColor="text1"/>
        </w:rPr>
        <w:t xml:space="preserve"> </w:t>
      </w:r>
      <w:ins w:id="138" w:author="Albi Celaj [3]" w:date="2018-12-18T13:15:00Z">
        <w:r w:rsidR="00B41EDC">
          <w:rPr>
            <w:bCs/>
            <w:iCs/>
            <w:color w:val="000000" w:themeColor="text1"/>
          </w:rPr>
          <w:t>using only</w:t>
        </w:r>
      </w:ins>
      <w:del w:id="139" w:author="Albi Celaj [3]" w:date="2018-12-18T13:15:00Z">
        <w:r w:rsidR="00B41EDC" w:rsidDel="007D2C72">
          <w:rPr>
            <w:bCs/>
            <w:iCs/>
            <w:color w:val="000000" w:themeColor="text1"/>
          </w:rPr>
          <w:delText>on</w:delText>
        </w:r>
      </w:del>
      <w:r w:rsidR="00B41EDC">
        <w:rPr>
          <w:bCs/>
          <w:iCs/>
          <w:color w:val="000000" w:themeColor="text1"/>
        </w:rPr>
        <w:t xml:space="preserve"> fluconazole data did not result in similar </w:t>
      </w:r>
      <w:del w:id="140" w:author="Albi Celaj [3]" w:date="2018-12-18T13:16:00Z">
        <w:r w:rsidR="00B41EDC" w:rsidDel="007E6041">
          <w:rPr>
            <w:bCs/>
            <w:iCs/>
            <w:color w:val="000000" w:themeColor="text1"/>
          </w:rPr>
          <w:delText xml:space="preserve">improvements </w:delText>
        </w:r>
      </w:del>
      <w:ins w:id="141" w:author="Albi Celaj [3]" w:date="2018-12-18T13:16:00Z">
        <w:r w:rsidR="00B41EDC">
          <w:rPr>
            <w:bCs/>
            <w:iCs/>
            <w:color w:val="000000" w:themeColor="text1"/>
          </w:rPr>
          <w:t xml:space="preserve">recapitulation of the three- and four- knockout phenotypes </w:t>
        </w:r>
      </w:ins>
      <w:r w:rsidR="00B41EDC">
        <w:rPr>
          <w:bCs/>
          <w:iCs/>
          <w:color w:val="000000" w:themeColor="text1"/>
        </w:rPr>
        <w:t xml:space="preserve">(Figure S10 </w:t>
      </w:r>
      <w:r w:rsidR="00B41EDC" w:rsidRPr="00650B0D">
        <w:rPr>
          <w:bCs/>
          <w:iCs/>
          <w:color w:val="000000" w:themeColor="text1"/>
        </w:rPr>
        <w:t>B).</w:t>
      </w:r>
      <w:r w:rsidR="00B41EDC">
        <w:rPr>
          <w:bCs/>
          <w:iCs/>
          <w:color w:val="000000" w:themeColor="text1"/>
        </w:rPr>
        <w:t xml:space="preserve">  </w:t>
      </w:r>
      <w:r w:rsidR="00D2165B">
        <w:rPr>
          <w:bCs/>
          <w:iCs/>
          <w:color w:val="000000" w:themeColor="text1"/>
        </w:rPr>
        <w:t>These results suggested that</w:t>
      </w:r>
      <w:r w:rsidR="007C718F">
        <w:rPr>
          <w:bCs/>
          <w:iCs/>
          <w:color w:val="000000" w:themeColor="text1"/>
        </w:rPr>
        <w:t xml:space="preserve"> mediation of Pdr5 inhibition by a hidden factor can lead to synergistic negative influence.  More specifically, the neural network pointed to a model where some negative influence from </w:t>
      </w:r>
      <w:r w:rsidR="00A14EA4">
        <w:rPr>
          <w:bCs/>
          <w:iCs/>
          <w:color w:val="000000" w:themeColor="text1"/>
        </w:rPr>
        <w:t xml:space="preserve">these </w:t>
      </w:r>
      <w:r w:rsidR="007A6776">
        <w:rPr>
          <w:bCs/>
          <w:iCs/>
          <w:color w:val="000000" w:themeColor="text1"/>
        </w:rPr>
        <w:t xml:space="preserve">four genes </w:t>
      </w:r>
      <w:r w:rsidR="007C718F">
        <w:rPr>
          <w:bCs/>
          <w:iCs/>
          <w:color w:val="000000" w:themeColor="text1"/>
        </w:rPr>
        <w:t>act to negatively modify the ability of a hidden factor to exert positive influence on Pdr5 (Figure 5B right panel).</w:t>
      </w:r>
    </w:p>
    <w:p w14:paraId="19A9E963" w14:textId="77777777" w:rsidR="00CD32DC" w:rsidRDefault="00CD32DC">
      <w:pPr>
        <w:widowControl w:val="0"/>
        <w:autoSpaceDE w:val="0"/>
        <w:autoSpaceDN w:val="0"/>
        <w:adjustRightInd w:val="0"/>
        <w:jc w:val="both"/>
        <w:rPr>
          <w:bCs/>
          <w:iCs/>
          <w:color w:val="000000" w:themeColor="text1"/>
        </w:rPr>
        <w:pPrChange w:id="142" w:author="Albi Celaj [3]" w:date="2018-12-05T16:28:00Z">
          <w:pPr>
            <w:jc w:val="both"/>
          </w:pPr>
        </w:pPrChange>
      </w:pPr>
    </w:p>
    <w:p w14:paraId="63C0C28D" w14:textId="749F8855" w:rsidR="00926676" w:rsidRDefault="003D79AA" w:rsidP="003966FD">
      <w:pPr>
        <w:jc w:val="both"/>
        <w:rPr>
          <w:bCs/>
          <w:iCs/>
          <w:color w:val="000000" w:themeColor="text1"/>
        </w:rPr>
      </w:pPr>
      <w:del w:id="143" w:author="Albi Celaj [3]" w:date="2018-12-05T16:06:00Z">
        <w:r w:rsidDel="004726E4">
          <w:rPr>
            <w:color w:val="000000"/>
            <w:lang w:val="en-CA"/>
          </w:rPr>
          <w:delText xml:space="preserve">One striking example of this was </w:delText>
        </w:r>
        <w:r w:rsidDel="004726E4">
          <w:rPr>
            <w:color w:val="000000"/>
          </w:rPr>
          <w:delText>a quadruple deletion—</w:delText>
        </w:r>
        <w:r w:rsidRPr="00233F15" w:rsidDel="004726E4">
          <w:rPr>
            <w:i/>
            <w:color w:val="000000"/>
          </w:rPr>
          <w:delText>snq2∆</w:delText>
        </w:r>
        <w:r w:rsidDel="004726E4">
          <w:rPr>
            <w:i/>
            <w:color w:val="000000"/>
          </w:rPr>
          <w:delText xml:space="preserve"> </w:delText>
        </w:r>
        <w:r w:rsidRPr="00233F15" w:rsidDel="004726E4">
          <w:rPr>
            <w:i/>
            <w:color w:val="000000"/>
          </w:rPr>
          <w:delText>ybt1∆</w:delText>
        </w:r>
        <w:r w:rsidDel="004726E4">
          <w:rPr>
            <w:i/>
            <w:color w:val="000000"/>
          </w:rPr>
          <w:delText xml:space="preserve"> </w:delText>
        </w:r>
        <w:r w:rsidRPr="00233F15" w:rsidDel="004726E4">
          <w:rPr>
            <w:i/>
            <w:color w:val="000000"/>
          </w:rPr>
          <w:delText>ycf1∆</w:delText>
        </w:r>
        <w:r w:rsidDel="004726E4">
          <w:rPr>
            <w:i/>
            <w:color w:val="000000"/>
          </w:rPr>
          <w:delText xml:space="preserve"> </w:delText>
        </w:r>
        <w:r w:rsidRPr="00233F15" w:rsidDel="004726E4">
          <w:rPr>
            <w:i/>
            <w:color w:val="000000"/>
          </w:rPr>
          <w:delText>yor1∆</w:delText>
        </w:r>
        <w:r w:rsidDel="004726E4">
          <w:rPr>
            <w:color w:val="000000"/>
          </w:rPr>
          <w:delText xml:space="preserve">—with high </w:delText>
        </w:r>
        <w:r w:rsidRPr="00233F15" w:rsidDel="004726E4">
          <w:rPr>
            <w:color w:val="000000"/>
          </w:rPr>
          <w:delText>resistance</w:delText>
        </w:r>
        <w:r w:rsidRPr="002C6BB4" w:rsidDel="004726E4">
          <w:rPr>
            <w:color w:val="000000"/>
          </w:rPr>
          <w:delText xml:space="preserve"> </w:delText>
        </w:r>
        <w:r w:rsidDel="004726E4">
          <w:rPr>
            <w:color w:val="000000"/>
          </w:rPr>
          <w:delText xml:space="preserve">to </w:delText>
        </w:r>
        <w:r w:rsidRPr="00233F15" w:rsidDel="004726E4">
          <w:rPr>
            <w:color w:val="000000"/>
          </w:rPr>
          <w:delText>fluc</w:delText>
        </w:r>
        <w:r w:rsidDel="004726E4">
          <w:rPr>
            <w:color w:val="000000"/>
          </w:rPr>
          <w:delText xml:space="preserve">onazole </w:delText>
        </w:r>
        <w:r w:rsidRPr="00233F15" w:rsidDel="004726E4">
          <w:rPr>
            <w:color w:val="000000"/>
          </w:rPr>
          <w:delText>(</w:delText>
        </w:r>
        <w:r w:rsidDel="004726E4">
          <w:rPr>
            <w:color w:val="000000"/>
            <w:lang w:val="en-CA"/>
          </w:rPr>
          <w:delText>Fig 3A, right</w:delText>
        </w:r>
        <w:r w:rsidRPr="00233F15" w:rsidDel="004726E4">
          <w:rPr>
            <w:color w:val="000000"/>
            <w:lang w:val="en-CA"/>
          </w:rPr>
          <w:delText>)</w:delText>
        </w:r>
        <w:r w:rsidDel="004726E4">
          <w:rPr>
            <w:color w:val="000000"/>
          </w:rPr>
          <w:delText xml:space="preserve">.  Interestingly, the quintuple mutant </w:delText>
        </w:r>
        <w:r w:rsidRPr="00233F15" w:rsidDel="004726E4">
          <w:rPr>
            <w:i/>
            <w:color w:val="000000"/>
          </w:rPr>
          <w:delText>pdr5∆</w:delText>
        </w:r>
        <w:r w:rsidDel="004726E4">
          <w:rPr>
            <w:i/>
            <w:color w:val="000000"/>
          </w:rPr>
          <w:delText xml:space="preserve"> </w:delText>
        </w:r>
        <w:r w:rsidRPr="00233F15" w:rsidDel="004726E4">
          <w:rPr>
            <w:i/>
            <w:color w:val="000000"/>
          </w:rPr>
          <w:delText>snq2∆</w:delText>
        </w:r>
        <w:r w:rsidDel="004726E4">
          <w:rPr>
            <w:i/>
            <w:color w:val="000000"/>
          </w:rPr>
          <w:delText xml:space="preserve"> </w:delText>
        </w:r>
        <w:r w:rsidRPr="00233F15" w:rsidDel="004726E4">
          <w:rPr>
            <w:i/>
            <w:color w:val="000000"/>
          </w:rPr>
          <w:delText>ybt1∆</w:delText>
        </w:r>
        <w:r w:rsidDel="004726E4">
          <w:rPr>
            <w:i/>
            <w:color w:val="000000"/>
          </w:rPr>
          <w:delText xml:space="preserve"> </w:delText>
        </w:r>
        <w:r w:rsidRPr="00233F15" w:rsidDel="004726E4">
          <w:rPr>
            <w:i/>
            <w:color w:val="000000"/>
          </w:rPr>
          <w:delText>ycf1∆</w:delText>
        </w:r>
        <w:r w:rsidDel="004726E4">
          <w:rPr>
            <w:i/>
            <w:color w:val="000000"/>
          </w:rPr>
          <w:delText xml:space="preserve"> </w:delText>
        </w:r>
        <w:r w:rsidRPr="00233F15" w:rsidDel="004726E4">
          <w:rPr>
            <w:i/>
            <w:color w:val="000000"/>
          </w:rPr>
          <w:delText>yor1∆</w:delText>
        </w:r>
        <w:r w:rsidRPr="00233F15" w:rsidDel="004726E4">
          <w:rPr>
            <w:color w:val="000000"/>
          </w:rPr>
          <w:delText xml:space="preserve"> </w:delText>
        </w:r>
        <w:r w:rsidDel="004726E4">
          <w:rPr>
            <w:color w:val="000000"/>
          </w:rPr>
          <w:delText xml:space="preserve">(differing from the resistant quadruple genotype only by an additional </w:delText>
        </w:r>
        <w:r w:rsidRPr="00233F15" w:rsidDel="004726E4">
          <w:rPr>
            <w:i/>
            <w:color w:val="000000"/>
          </w:rPr>
          <w:delText>pdr5∆</w:delText>
        </w:r>
        <w:r w:rsidDel="004726E4">
          <w:rPr>
            <w:color w:val="000000"/>
          </w:rPr>
          <w:delText xml:space="preserve"> deletion) showed </w:delText>
        </w:r>
        <w:r w:rsidRPr="00233F15" w:rsidDel="004726E4">
          <w:rPr>
            <w:color w:val="000000"/>
          </w:rPr>
          <w:delText>sensitiv</w:delText>
        </w:r>
        <w:r w:rsidDel="004726E4">
          <w:rPr>
            <w:color w:val="000000"/>
          </w:rPr>
          <w:delText xml:space="preserve">ity to fluconazole that was comparable to the single-knockout </w:delText>
        </w:r>
        <w:r w:rsidRPr="00233F15" w:rsidDel="004726E4">
          <w:rPr>
            <w:i/>
            <w:color w:val="000000"/>
          </w:rPr>
          <w:delText xml:space="preserve">pdr5∆ </w:delText>
        </w:r>
        <w:r w:rsidDel="004726E4">
          <w:rPr>
            <w:color w:val="000000"/>
          </w:rPr>
          <w:delText>genotype</w:delText>
        </w:r>
        <w:r w:rsidRPr="001253E6" w:rsidDel="004726E4">
          <w:rPr>
            <w:color w:val="000000"/>
          </w:rPr>
          <w:delText>.</w:delText>
        </w:r>
        <w:r w:rsidRPr="00233F15" w:rsidDel="004726E4">
          <w:rPr>
            <w:color w:val="000000"/>
          </w:rPr>
          <w:delText xml:space="preserve"> </w:delText>
        </w:r>
        <w:r w:rsidDel="004726E4">
          <w:rPr>
            <w:color w:val="000000"/>
          </w:rPr>
          <w:delText xml:space="preserve"> The deletions of </w:delText>
        </w:r>
        <w:r w:rsidRPr="00233F15" w:rsidDel="004726E4">
          <w:rPr>
            <w:i/>
            <w:color w:val="000000"/>
          </w:rPr>
          <w:delText>snq2∆</w:delText>
        </w:r>
        <w:r w:rsidDel="004726E4">
          <w:rPr>
            <w:color w:val="000000"/>
          </w:rPr>
          <w:delText xml:space="preserve">, </w:delText>
        </w:r>
        <w:r w:rsidRPr="00233F15" w:rsidDel="004726E4">
          <w:rPr>
            <w:i/>
            <w:color w:val="000000"/>
          </w:rPr>
          <w:delText>ybt1∆</w:delText>
        </w:r>
        <w:r w:rsidDel="004726E4">
          <w:rPr>
            <w:color w:val="000000"/>
          </w:rPr>
          <w:delText xml:space="preserve">, </w:delText>
        </w:r>
        <w:r w:rsidRPr="00233F15" w:rsidDel="004726E4">
          <w:rPr>
            <w:i/>
            <w:color w:val="000000"/>
          </w:rPr>
          <w:delText>ycf1∆</w:delText>
        </w:r>
        <w:r w:rsidDel="004726E4">
          <w:rPr>
            <w:color w:val="000000"/>
          </w:rPr>
          <w:delText xml:space="preserve">, and </w:delText>
        </w:r>
        <w:r w:rsidRPr="00233F15" w:rsidDel="004726E4">
          <w:rPr>
            <w:i/>
            <w:color w:val="000000"/>
          </w:rPr>
          <w:delText>yor1∆</w:delText>
        </w:r>
        <w:r w:rsidDel="004726E4">
          <w:rPr>
            <w:i/>
            <w:color w:val="000000"/>
          </w:rPr>
          <w:delText xml:space="preserve"> </w:delText>
        </w:r>
        <w:r w:rsidDel="004726E4">
          <w:rPr>
            <w:color w:val="000000"/>
          </w:rPr>
          <w:delText xml:space="preserve">showed synergistic resistance, in that </w:delText>
        </w:r>
        <w:r w:rsidRPr="00233F15" w:rsidDel="004726E4">
          <w:rPr>
            <w:color w:val="000000"/>
          </w:rPr>
          <w:delText xml:space="preserve">combinations of one or two </w:delText>
        </w:r>
        <w:r w:rsidRPr="00233F15" w:rsidDel="004726E4">
          <w:rPr>
            <w:color w:val="000000"/>
            <w:lang w:val="en-CA"/>
          </w:rPr>
          <w:delText xml:space="preserve">knockouts </w:delText>
        </w:r>
        <w:r w:rsidDel="004726E4">
          <w:rPr>
            <w:color w:val="000000"/>
            <w:lang w:val="en-CA"/>
          </w:rPr>
          <w:delText>within these four genes resulted in</w:delText>
        </w:r>
        <w:r w:rsidRPr="00233F15" w:rsidDel="004726E4">
          <w:rPr>
            <w:color w:val="000000"/>
            <w:lang w:val="en-CA"/>
          </w:rPr>
          <w:delText xml:space="preserve"> </w:delText>
        </w:r>
        <w:r w:rsidDel="004726E4">
          <w:rPr>
            <w:color w:val="000000"/>
            <w:lang w:val="en-CA"/>
          </w:rPr>
          <w:delText xml:space="preserve">subtle or no </w:delText>
        </w:r>
        <w:r w:rsidRPr="00233F15" w:rsidDel="004726E4">
          <w:rPr>
            <w:color w:val="000000"/>
            <w:lang w:val="en-CA"/>
          </w:rPr>
          <w:delText>effect.</w:delText>
        </w:r>
        <w:r w:rsidDel="004726E4">
          <w:rPr>
            <w:color w:val="000000"/>
            <w:lang w:val="en-CA"/>
          </w:rPr>
          <w:delText xml:space="preserve">  These results </w:delText>
        </w:r>
        <w:r w:rsidRPr="00233F15" w:rsidDel="004726E4">
          <w:rPr>
            <w:color w:val="000000"/>
            <w:lang w:val="en-CA"/>
          </w:rPr>
          <w:delText>extend previous</w:delText>
        </w:r>
        <w:r w:rsidDel="004726E4">
          <w:rPr>
            <w:color w:val="000000"/>
            <w:lang w:val="en-CA"/>
          </w:rPr>
          <w:delText xml:space="preserve"> findings that deletions of </w:delText>
        </w:r>
        <w:r w:rsidDel="004726E4">
          <w:rPr>
            <w:i/>
            <w:color w:val="000000"/>
            <w:lang w:val="en-CA"/>
          </w:rPr>
          <w:delText xml:space="preserve">SNQ2 </w:delText>
        </w:r>
        <w:r w:rsidDel="004726E4">
          <w:rPr>
            <w:color w:val="000000"/>
            <w:lang w:val="en-CA"/>
          </w:rPr>
          <w:delText xml:space="preserve">or </w:delText>
        </w:r>
        <w:r w:rsidDel="004726E4">
          <w:rPr>
            <w:i/>
            <w:color w:val="000000"/>
            <w:lang w:val="en-CA"/>
          </w:rPr>
          <w:delText>YOR1</w:delText>
        </w:r>
        <w:r w:rsidDel="004726E4">
          <w:rPr>
            <w:color w:val="000000"/>
            <w:lang w:val="en-CA"/>
          </w:rPr>
          <w:delText xml:space="preserve"> (either alone or together) increase resistance to fluconazole, and that </w:delText>
        </w:r>
        <w:r w:rsidRPr="00233F15" w:rsidDel="004726E4">
          <w:rPr>
            <w:i/>
            <w:color w:val="000000"/>
          </w:rPr>
          <w:delText>snq2∆</w:delText>
        </w:r>
        <w:r w:rsidDel="004726E4">
          <w:rPr>
            <w:color w:val="000000"/>
          </w:rPr>
          <w:delText xml:space="preserve"> and </w:delText>
        </w:r>
        <w:r w:rsidRPr="00233F15" w:rsidDel="004726E4">
          <w:rPr>
            <w:i/>
            <w:color w:val="000000"/>
          </w:rPr>
          <w:delText>yor1∆</w:delText>
        </w:r>
        <w:r w:rsidDel="004726E4">
          <w:rPr>
            <w:i/>
            <w:color w:val="000000"/>
          </w:rPr>
          <w:delText xml:space="preserve"> </w:delText>
        </w:r>
        <w:r w:rsidDel="004726E4">
          <w:rPr>
            <w:color w:val="000000"/>
            <w:lang w:val="en-CA"/>
          </w:rPr>
          <w:delText xml:space="preserve">deletions result in increased </w:delText>
        </w:r>
        <w:r w:rsidRPr="00F67D9D" w:rsidDel="004726E4">
          <w:rPr>
            <w:i/>
            <w:color w:val="000000"/>
            <w:lang w:val="en-CA"/>
          </w:rPr>
          <w:delText>PDR5</w:delText>
        </w:r>
        <w:r w:rsidDel="004726E4">
          <w:rPr>
            <w:color w:val="000000"/>
            <w:lang w:val="en-CA"/>
          </w:rPr>
          <w:delText xml:space="preserve"> expression and activity</w:delText>
        </w:r>
        <w:r w:rsidRPr="00233F15" w:rsidDel="004726E4">
          <w:rPr>
            <w:color w:val="000000"/>
            <w:lang w:val="en-CA"/>
          </w:rPr>
          <w:fldChar w:fldCharType="begin" w:fldLock="1"/>
        </w:r>
        <w:r w:rsidR="004F6CD1" w:rsidRPr="007C0525" w:rsidDel="004726E4">
          <w:rPr>
            <w:color w:val="000000"/>
            <w:lang w:val="en-CA"/>
          </w:rPr>
          <w:del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1&lt;/sup&gt;","plainTextFormattedCitation":"31","previouslyFormattedCitation":"&lt;sup&gt;33&lt;/sup&gt;"},"properties":{"noteIndex":0},"schema":"https://github.com/citation-style-language/schema/raw/master/csl-citation.json"}</w:delInstrText>
        </w:r>
        <w:r w:rsidRPr="00233F15" w:rsidDel="004726E4">
          <w:rPr>
            <w:color w:val="000000"/>
            <w:lang w:val="en-CA"/>
          </w:rPr>
          <w:fldChar w:fldCharType="separate"/>
        </w:r>
        <w:r w:rsidR="004F6CD1" w:rsidRPr="004726E4" w:rsidDel="004726E4">
          <w:rPr>
            <w:noProof/>
            <w:color w:val="000000"/>
            <w:vertAlign w:val="superscript"/>
            <w:lang w:val="en-CA"/>
          </w:rPr>
          <w:delText>31</w:delText>
        </w:r>
        <w:r w:rsidRPr="00233F15" w:rsidDel="004726E4">
          <w:rPr>
            <w:color w:val="000000"/>
            <w:lang w:val="en-CA"/>
          </w:rPr>
          <w:fldChar w:fldCharType="end"/>
        </w:r>
        <w:r w:rsidDel="004726E4">
          <w:rPr>
            <w:color w:val="000000"/>
            <w:lang w:val="en-CA"/>
          </w:rPr>
          <w:delText xml:space="preserve">.  Our results </w:delText>
        </w:r>
        <w:r w:rsidRPr="00696DAE" w:rsidDel="004726E4">
          <w:rPr>
            <w:color w:val="000000"/>
          </w:rPr>
          <w:delText>(</w:delText>
        </w:r>
        <w:r w:rsidDel="004726E4">
          <w:rPr>
            <w:color w:val="000000"/>
          </w:rPr>
          <w:delText>Fig 3A, right</w:delText>
        </w:r>
        <w:r w:rsidRPr="00696DAE" w:rsidDel="004726E4">
          <w:rPr>
            <w:color w:val="000000"/>
          </w:rPr>
          <w:delText>)</w:delText>
        </w:r>
        <w:r w:rsidDel="004726E4">
          <w:rPr>
            <w:color w:val="000000"/>
          </w:rPr>
          <w:delText xml:space="preserve"> further </w:delText>
        </w:r>
        <w:r w:rsidDel="004726E4">
          <w:rPr>
            <w:color w:val="000000"/>
            <w:lang w:val="en-CA"/>
          </w:rPr>
          <w:delText xml:space="preserve">suggest that: 1) fluconazole resistance is increased further by </w:delText>
        </w:r>
        <w:r w:rsidRPr="00233F15" w:rsidDel="004726E4">
          <w:rPr>
            <w:i/>
            <w:color w:val="000000"/>
          </w:rPr>
          <w:delText>ybt1∆</w:delText>
        </w:r>
        <w:r w:rsidDel="004726E4">
          <w:rPr>
            <w:color w:val="000000"/>
          </w:rPr>
          <w:delText xml:space="preserve"> and </w:delText>
        </w:r>
        <w:r w:rsidRPr="00233F15" w:rsidDel="004726E4">
          <w:rPr>
            <w:i/>
            <w:color w:val="000000"/>
          </w:rPr>
          <w:delText>ycf1∆</w:delText>
        </w:r>
        <w:r w:rsidDel="004726E4">
          <w:rPr>
            <w:color w:val="000000"/>
            <w:lang w:val="en-CA"/>
          </w:rPr>
          <w:delText xml:space="preserve"> knockouts in addition to </w:delText>
        </w:r>
        <w:r w:rsidRPr="00233F15" w:rsidDel="004726E4">
          <w:rPr>
            <w:i/>
            <w:color w:val="000000"/>
          </w:rPr>
          <w:delText>snq2∆</w:delText>
        </w:r>
        <w:r w:rsidDel="004726E4">
          <w:rPr>
            <w:color w:val="000000"/>
          </w:rPr>
          <w:delText xml:space="preserve"> and </w:delText>
        </w:r>
        <w:r w:rsidRPr="00233F15" w:rsidDel="004726E4">
          <w:rPr>
            <w:i/>
            <w:color w:val="000000"/>
          </w:rPr>
          <w:delText>yor1∆</w:delText>
        </w:r>
        <w:r w:rsidDel="004726E4">
          <w:rPr>
            <w:color w:val="000000"/>
            <w:lang w:val="en-CA"/>
          </w:rPr>
          <w:delText xml:space="preserve">; 2) the resistance provided by </w:delText>
        </w:r>
        <w:r w:rsidRPr="00233F15" w:rsidDel="004726E4">
          <w:rPr>
            <w:i/>
            <w:color w:val="000000"/>
          </w:rPr>
          <w:delText>ybt1∆</w:delText>
        </w:r>
        <w:r w:rsidDel="004726E4">
          <w:rPr>
            <w:color w:val="000000"/>
          </w:rPr>
          <w:delText xml:space="preserve"> and </w:delText>
        </w:r>
        <w:r w:rsidRPr="00233F15" w:rsidDel="004726E4">
          <w:rPr>
            <w:i/>
            <w:color w:val="000000"/>
          </w:rPr>
          <w:delText>ycf1∆</w:delText>
        </w:r>
        <w:r w:rsidDel="004726E4">
          <w:rPr>
            <w:color w:val="000000"/>
            <w:lang w:val="en-CA"/>
          </w:rPr>
          <w:delText xml:space="preserve"> is synergistic with that provided by </w:delText>
        </w:r>
        <w:r w:rsidRPr="00233F15" w:rsidDel="004726E4">
          <w:rPr>
            <w:i/>
            <w:color w:val="000000"/>
          </w:rPr>
          <w:delText>snq2∆</w:delText>
        </w:r>
        <w:r w:rsidDel="004726E4">
          <w:rPr>
            <w:color w:val="000000"/>
          </w:rPr>
          <w:delText xml:space="preserve"> and </w:delText>
        </w:r>
        <w:r w:rsidRPr="00233F15" w:rsidDel="004726E4">
          <w:rPr>
            <w:i/>
            <w:color w:val="000000"/>
          </w:rPr>
          <w:delText>yor1∆</w:delText>
        </w:r>
        <w:r w:rsidDel="004726E4">
          <w:rPr>
            <w:color w:val="000000"/>
            <w:lang w:val="en-CA"/>
          </w:rPr>
          <w:delText xml:space="preserve">; and that 3) resistance of the </w:delText>
        </w:r>
        <w:r w:rsidRPr="00233F15" w:rsidDel="004726E4">
          <w:rPr>
            <w:i/>
            <w:color w:val="000000"/>
          </w:rPr>
          <w:delText>snq2∆</w:delText>
        </w:r>
        <w:r w:rsidDel="004726E4">
          <w:rPr>
            <w:i/>
            <w:color w:val="000000"/>
          </w:rPr>
          <w:delText xml:space="preserve"> </w:delText>
        </w:r>
        <w:r w:rsidRPr="00233F15" w:rsidDel="004726E4">
          <w:rPr>
            <w:i/>
            <w:color w:val="000000"/>
          </w:rPr>
          <w:delText>ybt1∆</w:delText>
        </w:r>
        <w:r w:rsidDel="004726E4">
          <w:rPr>
            <w:i/>
            <w:color w:val="000000"/>
          </w:rPr>
          <w:delText xml:space="preserve"> </w:delText>
        </w:r>
        <w:r w:rsidRPr="00233F15" w:rsidDel="004726E4">
          <w:rPr>
            <w:i/>
            <w:color w:val="000000"/>
          </w:rPr>
          <w:delText>ycf1∆</w:delText>
        </w:r>
        <w:r w:rsidDel="004726E4">
          <w:rPr>
            <w:i/>
            <w:color w:val="000000"/>
          </w:rPr>
          <w:delText xml:space="preserve"> </w:delText>
        </w:r>
        <w:r w:rsidRPr="00233F15" w:rsidDel="004726E4">
          <w:rPr>
            <w:i/>
            <w:color w:val="000000"/>
          </w:rPr>
          <w:delText>yor1∆</w:delText>
        </w:r>
        <w:r w:rsidDel="004726E4">
          <w:rPr>
            <w:color w:val="000000"/>
          </w:rPr>
          <w:delText xml:space="preserve"> knockout strain depends on the presence of a wild-type </w:delText>
        </w:r>
        <w:r w:rsidRPr="00F67D9D" w:rsidDel="004726E4">
          <w:rPr>
            <w:i/>
            <w:color w:val="000000"/>
          </w:rPr>
          <w:delText>PDR5</w:delText>
        </w:r>
        <w:r w:rsidDel="004726E4">
          <w:rPr>
            <w:color w:val="000000"/>
            <w:lang w:val="en-CA"/>
          </w:rPr>
          <w:delText xml:space="preserve">.  Taken together, these results are consistent with a model wherein </w:delText>
        </w:r>
        <w:r w:rsidRPr="00496A4E" w:rsidDel="004726E4">
          <w:rPr>
            <w:bCs/>
            <w:i/>
            <w:iCs/>
            <w:color w:val="000000" w:themeColor="text1"/>
          </w:rPr>
          <w:delText>SN</w:delText>
        </w:r>
      </w:del>
      <w:r w:rsidR="00926676">
        <w:rPr>
          <w:bCs/>
          <w:iCs/>
          <w:color w:val="000000" w:themeColor="text1"/>
        </w:rPr>
        <w:t xml:space="preserve">Before </w:t>
      </w:r>
      <w:r w:rsidR="007E2BCE">
        <w:rPr>
          <w:bCs/>
          <w:iCs/>
          <w:color w:val="000000" w:themeColor="text1"/>
        </w:rPr>
        <w:t xml:space="preserve">exploring this </w:t>
      </w:r>
      <w:r w:rsidR="00A54878">
        <w:rPr>
          <w:bCs/>
          <w:iCs/>
          <w:color w:val="000000" w:themeColor="text1"/>
        </w:rPr>
        <w:t xml:space="preserve">phenomenon </w:t>
      </w:r>
      <w:r w:rsidR="007E2BCE">
        <w:rPr>
          <w:bCs/>
          <w:iCs/>
          <w:color w:val="000000" w:themeColor="text1"/>
        </w:rPr>
        <w:t xml:space="preserve">further, we first wished to replicate the </w:t>
      </w:r>
      <w:r w:rsidR="00720218">
        <w:rPr>
          <w:bCs/>
          <w:iCs/>
          <w:color w:val="000000" w:themeColor="text1"/>
        </w:rPr>
        <w:t xml:space="preserve">initial </w:t>
      </w:r>
      <w:r w:rsidR="007E2BCE">
        <w:rPr>
          <w:bCs/>
          <w:iCs/>
          <w:color w:val="000000" w:themeColor="text1"/>
        </w:rPr>
        <w:t xml:space="preserve">observations within a single genetic background. </w:t>
      </w:r>
      <w:r w:rsidR="00720218">
        <w:rPr>
          <w:bCs/>
          <w:iCs/>
          <w:color w:val="000000" w:themeColor="text1"/>
        </w:rPr>
        <w:t xml:space="preserve">Therefore, 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720218">
        <w:rPr>
          <w:bCs/>
          <w:iCs/>
          <w:color w:val="000000" w:themeColor="text1"/>
        </w:rPr>
        <w:t xml:space="preserve">a single strain for each of the 32 possible </w:t>
      </w:r>
      <w:r w:rsidR="003F6514" w:rsidRPr="002930F2">
        <w:rPr>
          <w:bCs/>
          <w:iCs/>
          <w:color w:val="000000" w:themeColor="text1"/>
        </w:rPr>
        <w:t>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720218" w:rsidRPr="002930F2">
        <w:rPr>
          <w:bCs/>
          <w:iCs/>
          <w:color w:val="000000" w:themeColor="text1"/>
        </w:rPr>
        <w:t>knockout</w:t>
      </w:r>
      <w:r w:rsidR="00926676">
        <w:rPr>
          <w:bCs/>
          <w:iCs/>
          <w:color w:val="000000" w:themeColor="text1"/>
        </w:rPr>
        <w:t>s</w:t>
      </w:r>
      <w:r w:rsidR="00720218" w:rsidRPr="002930F2">
        <w:rPr>
          <w:bCs/>
          <w:iCs/>
          <w:color w:val="000000" w:themeColor="text1"/>
        </w:rPr>
        <w:t xml:space="preserve"> </w:t>
      </w:r>
      <w:r w:rsidR="0098504E">
        <w:rPr>
          <w:bCs/>
          <w:iCs/>
          <w:color w:val="000000" w:themeColor="text1"/>
        </w:rPr>
        <w:t xml:space="preserve">in a </w:t>
      </w:r>
      <w:r w:rsidR="00720218">
        <w:rPr>
          <w:bCs/>
          <w:iCs/>
          <w:color w:val="000000" w:themeColor="text1"/>
        </w:rPr>
        <w:t xml:space="preserve">common genetic </w:t>
      </w:r>
      <w:r w:rsidR="0098504E">
        <w:rPr>
          <w:bCs/>
          <w:iCs/>
          <w:color w:val="000000" w:themeColor="text1"/>
        </w:rPr>
        <w:t>background</w:t>
      </w:r>
      <w:r w:rsidR="00720218">
        <w:rPr>
          <w:bCs/>
          <w:iCs/>
          <w:color w:val="000000" w:themeColor="text1"/>
        </w:rPr>
        <w:t xml:space="preserve">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720218">
        <w:rPr>
          <w:bCs/>
          <w:iCs/>
          <w:color w:val="000000" w:themeColor="text1"/>
        </w:rPr>
        <w:t>Fluconazole resistance as estimated by DCGA correlated well with measures of resistance obtained for individual strains</w:t>
      </w:r>
      <w:r w:rsidR="00984524">
        <w:rPr>
          <w:bCs/>
          <w:iCs/>
          <w:color w:val="000000" w:themeColor="text1"/>
        </w:rPr>
        <w:t xml:space="preserve"> </w:t>
      </w:r>
      <w:r w:rsidR="00720218">
        <w:rPr>
          <w:bCs/>
          <w:iCs/>
          <w:color w:val="000000" w:themeColor="text1"/>
        </w:rPr>
        <w:t>—</w:t>
      </w:r>
      <w:r w:rsidR="00984524">
        <w:rPr>
          <w:bCs/>
          <w:iCs/>
          <w:color w:val="000000" w:themeColor="text1"/>
        </w:rPr>
        <w:t xml:space="preserve"> </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w:t>
      </w:r>
      <w:r w:rsidR="00736D14">
        <w:rPr>
          <w:bCs/>
          <w:iCs/>
          <w:color w:val="000000" w:themeColor="text1"/>
        </w:rPr>
        <w:t>5</w:t>
      </w:r>
      <w:r w:rsidR="00720218">
        <w:rPr>
          <w:bCs/>
          <w:iCs/>
          <w:color w:val="000000" w:themeColor="text1"/>
        </w:rPr>
        <w:t xml:space="preserve"> for the fluconazole concentration </w:t>
      </w:r>
      <w:r w:rsidR="00736D14">
        <w:rPr>
          <w:bCs/>
          <w:iCs/>
          <w:color w:val="000000" w:themeColor="text1"/>
        </w:rPr>
        <w:t xml:space="preserve">expected to yield </w:t>
      </w:r>
      <w:r w:rsidR="00720218">
        <w:rPr>
          <w:bCs/>
          <w:iCs/>
          <w:color w:val="000000" w:themeColor="text1"/>
        </w:rPr>
        <w:t xml:space="preserve">50% inhibition (IC50; </w:t>
      </w:r>
      <w:r w:rsidR="004452EF">
        <w:rPr>
          <w:bCs/>
          <w:iCs/>
          <w:color w:val="000000" w:themeColor="text1"/>
        </w:rPr>
        <w:t xml:space="preserve">Figure </w:t>
      </w:r>
      <w:r w:rsidR="00747724">
        <w:rPr>
          <w:bCs/>
          <w:iCs/>
          <w:color w:val="000000" w:themeColor="text1"/>
        </w:rPr>
        <w:t>5C</w:t>
      </w:r>
      <w:r w:rsidR="00720218">
        <w:rPr>
          <w:bCs/>
          <w:iCs/>
          <w:color w:val="000000" w:themeColor="text1"/>
        </w:rPr>
        <w:t xml:space="preserve">) and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w:t>
      </w:r>
      <w:r w:rsidR="00736D14">
        <w:rPr>
          <w:bCs/>
          <w:iCs/>
          <w:color w:val="000000" w:themeColor="text1"/>
        </w:rPr>
        <w:t>89</w:t>
      </w:r>
      <w:r w:rsidR="00720218">
        <w:rPr>
          <w:bCs/>
          <w:iCs/>
          <w:color w:val="000000" w:themeColor="text1"/>
        </w:rPr>
        <w:t xml:space="preserve"> for </w:t>
      </w:r>
      <w:r w:rsidR="00E674F1">
        <w:rPr>
          <w:bCs/>
          <w:iCs/>
          <w:color w:val="000000" w:themeColor="text1"/>
        </w:rPr>
        <w:t xml:space="preserve">total </w:t>
      </w:r>
      <w:r w:rsidR="00720218">
        <w:rPr>
          <w:bCs/>
          <w:iCs/>
          <w:color w:val="000000" w:themeColor="text1"/>
        </w:rPr>
        <w:t>growth in fluconazole relative to no-drug conditions (</w:t>
      </w:r>
      <w:r w:rsidR="004452EF">
        <w:rPr>
          <w:bCs/>
          <w:iCs/>
          <w:color w:val="000000" w:themeColor="text1"/>
        </w:rPr>
        <w:t xml:space="preserve">Figure </w:t>
      </w:r>
      <w:r w:rsidR="00317FAF">
        <w:rPr>
          <w:bCs/>
          <w:iCs/>
          <w:color w:val="000000" w:themeColor="text1"/>
        </w:rPr>
        <w:t>S11</w:t>
      </w:r>
      <w:r w:rsidR="00720218">
        <w:rPr>
          <w:bCs/>
          <w:iCs/>
          <w:color w:val="000000" w:themeColor="text1"/>
        </w:rPr>
        <w:t>; Methods</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w:t>
      </w:r>
      <w:r w:rsidR="00720218">
        <w:rPr>
          <w:bCs/>
          <w:iCs/>
          <w:color w:val="000000" w:themeColor="text1"/>
        </w:rPr>
        <w:t>DCGA results</w:t>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w:t>
      </w:r>
    </w:p>
    <w:p w14:paraId="46DAAE1F" w14:textId="77777777" w:rsidR="00EC261A" w:rsidRDefault="00EC261A" w:rsidP="003966FD">
      <w:pPr>
        <w:jc w:val="both"/>
        <w:rPr>
          <w:bCs/>
          <w:iCs/>
          <w:color w:val="000000" w:themeColor="text1"/>
        </w:rPr>
      </w:pPr>
    </w:p>
    <w:p w14:paraId="47745A8C" w14:textId="75E4562D" w:rsidR="005364EE" w:rsidRDefault="00240A04" w:rsidP="00240A04">
      <w:pPr>
        <w:jc w:val="both"/>
        <w:rPr>
          <w:bCs/>
          <w:iCs/>
          <w:color w:val="000000" w:themeColor="text1"/>
        </w:rPr>
      </w:pPr>
      <w:r>
        <w:rPr>
          <w:bCs/>
          <w:iCs/>
          <w:color w:val="000000" w:themeColor="text1"/>
        </w:rPr>
        <w:t xml:space="preserve">We considered </w:t>
      </w:r>
      <w:r w:rsidR="00926676">
        <w:rPr>
          <w:bCs/>
          <w:iCs/>
          <w:color w:val="000000" w:themeColor="text1"/>
        </w:rPr>
        <w:t xml:space="preserve">two potential mechanisms by which </w:t>
      </w:r>
      <w:r w:rsidR="00926676" w:rsidRPr="001B7F09">
        <w:rPr>
          <w:bCs/>
          <w:i/>
          <w:iCs/>
          <w:color w:val="000000" w:themeColor="text1"/>
        </w:rPr>
        <w:t>SNQ2</w:t>
      </w:r>
      <w:r w:rsidR="00926676" w:rsidRPr="001B7F09">
        <w:rPr>
          <w:bCs/>
          <w:iCs/>
          <w:color w:val="000000" w:themeColor="text1"/>
        </w:rPr>
        <w:t xml:space="preserve">, </w:t>
      </w:r>
      <w:r w:rsidR="00926676" w:rsidRPr="001B7F09">
        <w:rPr>
          <w:bCs/>
          <w:i/>
          <w:iCs/>
          <w:color w:val="000000" w:themeColor="text1"/>
        </w:rPr>
        <w:t>YOR1</w:t>
      </w:r>
      <w:r w:rsidR="00926676" w:rsidRPr="001B7F09">
        <w:rPr>
          <w:bCs/>
          <w:iCs/>
          <w:color w:val="000000" w:themeColor="text1"/>
        </w:rPr>
        <w:t xml:space="preserve">, </w:t>
      </w:r>
      <w:r w:rsidR="00926676" w:rsidRPr="001B7F09">
        <w:rPr>
          <w:bCs/>
          <w:i/>
          <w:iCs/>
          <w:color w:val="000000" w:themeColor="text1"/>
        </w:rPr>
        <w:t>YBT1</w:t>
      </w:r>
      <w:r w:rsidR="00926676" w:rsidRPr="001B7F09">
        <w:rPr>
          <w:bCs/>
          <w:iCs/>
          <w:color w:val="000000" w:themeColor="text1"/>
        </w:rPr>
        <w:t xml:space="preserve">, and </w:t>
      </w:r>
      <w:r w:rsidR="00926676" w:rsidRPr="001B7F09">
        <w:rPr>
          <w:bCs/>
          <w:i/>
          <w:iCs/>
          <w:color w:val="000000" w:themeColor="text1"/>
        </w:rPr>
        <w:t>YCF1</w:t>
      </w:r>
      <w:r w:rsidR="00926676">
        <w:rPr>
          <w:bCs/>
          <w:iCs/>
          <w:color w:val="000000" w:themeColor="text1"/>
        </w:rPr>
        <w:t xml:space="preserve"> might negatively influence </w:t>
      </w:r>
      <w:r w:rsidR="00B2260E" w:rsidRPr="00650B0D">
        <w:rPr>
          <w:bCs/>
          <w:iCs/>
          <w:color w:val="000000" w:themeColor="text1"/>
        </w:rPr>
        <w:t>Pdr5</w:t>
      </w:r>
      <w:r w:rsidR="00B2260E">
        <w:rPr>
          <w:bCs/>
          <w:iCs/>
          <w:color w:val="000000" w:themeColor="text1"/>
        </w:rPr>
        <w:t xml:space="preserve"> </w:t>
      </w:r>
      <w:r w:rsidR="00926676">
        <w:rPr>
          <w:bCs/>
          <w:iCs/>
          <w:color w:val="000000" w:themeColor="text1"/>
        </w:rPr>
        <w:t>activity</w:t>
      </w:r>
      <w:r w:rsidR="00B2260E">
        <w:rPr>
          <w:bCs/>
          <w:iCs/>
          <w:color w:val="000000" w:themeColor="text1"/>
        </w:rPr>
        <w:t xml:space="preserve">: </w:t>
      </w:r>
      <w:r w:rsidR="005364EE">
        <w:rPr>
          <w:bCs/>
          <w:iCs/>
          <w:color w:val="000000" w:themeColor="text1"/>
        </w:rPr>
        <w:t xml:space="preserve">1) </w:t>
      </w:r>
      <w:r w:rsidR="00926676">
        <w:rPr>
          <w:bCs/>
          <w:iCs/>
          <w:color w:val="000000" w:themeColor="text1"/>
        </w:rPr>
        <w:t xml:space="preserve">indirect </w:t>
      </w:r>
      <w:r w:rsidR="00B2260E">
        <w:rPr>
          <w:bCs/>
          <w:iCs/>
          <w:color w:val="000000" w:themeColor="text1"/>
        </w:rPr>
        <w:t xml:space="preserve">reduction </w:t>
      </w:r>
      <w:r w:rsidR="00926676">
        <w:rPr>
          <w:bCs/>
          <w:iCs/>
          <w:color w:val="000000" w:themeColor="text1"/>
        </w:rPr>
        <w:t xml:space="preserve">via reduced </w:t>
      </w:r>
      <w:r w:rsidR="00B2260E" w:rsidRPr="00650B0D">
        <w:rPr>
          <w:bCs/>
          <w:i/>
          <w:iCs/>
          <w:color w:val="000000" w:themeColor="text1"/>
        </w:rPr>
        <w:t>PDR5</w:t>
      </w:r>
      <w:r w:rsidR="00B2260E">
        <w:rPr>
          <w:bCs/>
          <w:iCs/>
          <w:color w:val="000000" w:themeColor="text1"/>
        </w:rPr>
        <w:t xml:space="preserve"> </w:t>
      </w:r>
      <w:r w:rsidR="00926676">
        <w:rPr>
          <w:bCs/>
          <w:iCs/>
          <w:color w:val="000000" w:themeColor="text1"/>
        </w:rPr>
        <w:t>transcript levels</w:t>
      </w:r>
      <w:r w:rsidR="00B2260E">
        <w:rPr>
          <w:bCs/>
          <w:iCs/>
          <w:color w:val="000000" w:themeColor="text1"/>
        </w:rPr>
        <w:t xml:space="preserve">; and </w:t>
      </w:r>
      <w:r w:rsidR="005364EE">
        <w:rPr>
          <w:bCs/>
          <w:iCs/>
          <w:color w:val="000000" w:themeColor="text1"/>
        </w:rPr>
        <w:t xml:space="preserve">2) </w:t>
      </w:r>
      <w:r w:rsidR="00926676">
        <w:rPr>
          <w:bCs/>
          <w:iCs/>
          <w:color w:val="000000" w:themeColor="text1"/>
        </w:rPr>
        <w:t xml:space="preserve">direct inhibition </w:t>
      </w:r>
      <w:r w:rsidR="00B2260E">
        <w:rPr>
          <w:bCs/>
          <w:iCs/>
          <w:color w:val="000000" w:themeColor="text1"/>
        </w:rPr>
        <w:t xml:space="preserve">of Pdr5 via inhibitory </w:t>
      </w:r>
      <w:r w:rsidR="00926676">
        <w:rPr>
          <w:bCs/>
          <w:iCs/>
          <w:color w:val="000000" w:themeColor="text1"/>
        </w:rPr>
        <w:t>protein interaction</w:t>
      </w:r>
      <w:r w:rsidR="00984524">
        <w:rPr>
          <w:bCs/>
          <w:iCs/>
          <w:color w:val="000000" w:themeColor="text1"/>
        </w:rPr>
        <w:t>s</w:t>
      </w:r>
      <w:r w:rsidR="00926676">
        <w:rPr>
          <w:bCs/>
          <w:iCs/>
          <w:color w:val="000000" w:themeColor="text1"/>
        </w:rPr>
        <w:t xml:space="preserve">.  </w:t>
      </w:r>
    </w:p>
    <w:p w14:paraId="228E1483" w14:textId="77777777" w:rsidR="005364EE" w:rsidRDefault="005364EE" w:rsidP="00240A04">
      <w:pPr>
        <w:jc w:val="both"/>
        <w:rPr>
          <w:bCs/>
          <w:iCs/>
          <w:color w:val="000000" w:themeColor="text1"/>
        </w:rPr>
      </w:pPr>
    </w:p>
    <w:p w14:paraId="4C15F876" w14:textId="6860972A" w:rsidR="00D942E0" w:rsidRPr="00A54878" w:rsidRDefault="005902C8" w:rsidP="00D942E0">
      <w:pPr>
        <w:jc w:val="both"/>
        <w:rPr>
          <w:bCs/>
          <w:iCs/>
          <w:color w:val="000000" w:themeColor="text1"/>
        </w:rPr>
      </w:pPr>
      <w:r>
        <w:rPr>
          <w:bCs/>
          <w:iCs/>
          <w:color w:val="000000" w:themeColor="text1"/>
        </w:rPr>
        <w:t xml:space="preserve">In line with </w:t>
      </w:r>
      <w:r w:rsidR="003D12E9">
        <w:rPr>
          <w:bCs/>
          <w:iCs/>
          <w:color w:val="000000" w:themeColor="text1"/>
        </w:rPr>
        <w:t>a hidden factor mediating negative influence, i</w:t>
      </w:r>
      <w:r w:rsidR="00BA3C21" w:rsidRPr="00087F63">
        <w:rPr>
          <w:bCs/>
          <w:iCs/>
          <w:color w:val="000000" w:themeColor="text1"/>
        </w:rPr>
        <w:t xml:space="preserve">nhibition of </w:t>
      </w:r>
      <w:r w:rsidR="00B2260E" w:rsidRPr="00650B0D">
        <w:rPr>
          <w:bCs/>
          <w:iCs/>
          <w:color w:val="000000" w:themeColor="text1"/>
        </w:rPr>
        <w:t>Pdr5</w:t>
      </w:r>
      <w:r w:rsidR="00B2260E">
        <w:rPr>
          <w:bCs/>
          <w:i/>
          <w:iCs/>
          <w:color w:val="000000" w:themeColor="text1"/>
        </w:rPr>
        <w:t xml:space="preserve"> </w:t>
      </w:r>
      <w:r w:rsidR="00926676">
        <w:rPr>
          <w:bCs/>
          <w:iCs/>
          <w:color w:val="000000" w:themeColor="text1"/>
        </w:rPr>
        <w:t xml:space="preserve">activity </w:t>
      </w:r>
      <w:r w:rsidR="00BA3C21" w:rsidRPr="00087F63">
        <w:rPr>
          <w:bCs/>
          <w:iCs/>
          <w:color w:val="000000" w:themeColor="text1"/>
        </w:rPr>
        <w:t xml:space="preserve">by </w:t>
      </w:r>
      <w:r w:rsidR="00BA3C21" w:rsidRPr="00087F63">
        <w:rPr>
          <w:bCs/>
          <w:i/>
          <w:iCs/>
          <w:color w:val="000000" w:themeColor="text1"/>
        </w:rPr>
        <w:t>SNQ2</w:t>
      </w:r>
      <w:r w:rsidR="00BA3C21" w:rsidRPr="00087F63">
        <w:rPr>
          <w:bCs/>
          <w:iCs/>
          <w:color w:val="000000" w:themeColor="text1"/>
        </w:rPr>
        <w:t xml:space="preserve"> and </w:t>
      </w:r>
      <w:r w:rsidR="00BA3C21" w:rsidRPr="00087F63">
        <w:rPr>
          <w:bCs/>
          <w:i/>
          <w:iCs/>
          <w:color w:val="000000" w:themeColor="text1"/>
        </w:rPr>
        <w:t>YOR1</w:t>
      </w:r>
      <w:r w:rsidR="00BA3C21" w:rsidRPr="00087F63">
        <w:rPr>
          <w:bCs/>
          <w:iCs/>
          <w:color w:val="000000" w:themeColor="text1"/>
        </w:rPr>
        <w:t xml:space="preserve"> </w:t>
      </w:r>
      <w:r w:rsidR="00926676">
        <w:rPr>
          <w:bCs/>
          <w:iCs/>
          <w:color w:val="000000" w:themeColor="text1"/>
        </w:rPr>
        <w:t xml:space="preserve">was previously reported, </w:t>
      </w:r>
      <w:r w:rsidR="00240A04">
        <w:rPr>
          <w:bCs/>
          <w:iCs/>
          <w:color w:val="000000" w:themeColor="text1"/>
        </w:rPr>
        <w:t xml:space="preserve">explained by </w:t>
      </w:r>
      <w:r w:rsidR="00926676">
        <w:rPr>
          <w:bCs/>
          <w:iCs/>
          <w:color w:val="000000" w:themeColor="text1"/>
        </w:rPr>
        <w:t xml:space="preserve">reduced activity of the transcription factor </w:t>
      </w:r>
      <w:r w:rsidR="00BA3C21" w:rsidRPr="00BA3C21">
        <w:rPr>
          <w:bCs/>
          <w:iCs/>
          <w:color w:val="000000" w:themeColor="text1"/>
        </w:rPr>
        <w:t>Pdr1</w:t>
      </w:r>
      <w:r w:rsidR="00240A04">
        <w:rPr>
          <w:bCs/>
          <w:iCs/>
          <w:color w:val="000000" w:themeColor="text1"/>
        </w:rPr>
        <w:t xml:space="preserve"> </w:t>
      </w:r>
      <w:r w:rsidR="00926676">
        <w:rPr>
          <w:bCs/>
          <w:iCs/>
          <w:color w:val="000000" w:themeColor="text1"/>
        </w:rPr>
        <w:t xml:space="preserve">via </w:t>
      </w:r>
      <w:r w:rsidR="00E9310B">
        <w:rPr>
          <w:bCs/>
          <w:iCs/>
          <w:color w:val="000000" w:themeColor="text1"/>
        </w:rPr>
        <w:lastRenderedPageBreak/>
        <w:t>an unknown mechanism</w:t>
      </w:r>
      <w:r w:rsidR="00240A04">
        <w:rPr>
          <w:bCs/>
          <w:iCs/>
          <w:color w:val="000000" w:themeColor="text1"/>
        </w:rPr>
        <w:t>, which in turn yield</w:t>
      </w:r>
      <w:r w:rsidR="00D942E0">
        <w:rPr>
          <w:bCs/>
          <w:iCs/>
          <w:color w:val="000000" w:themeColor="text1"/>
        </w:rPr>
        <w:t>s</w:t>
      </w:r>
      <w:r w:rsidR="00240A04">
        <w:rPr>
          <w:bCs/>
          <w:iCs/>
          <w:color w:val="000000" w:themeColor="text1"/>
        </w:rPr>
        <w:t xml:space="preserve"> reduced </w:t>
      </w:r>
      <w:r w:rsidR="00240A04" w:rsidRPr="00AD394C">
        <w:rPr>
          <w:bCs/>
          <w:i/>
          <w:iCs/>
          <w:color w:val="000000" w:themeColor="text1"/>
        </w:rPr>
        <w:t>PDR5</w:t>
      </w:r>
      <w:r w:rsidR="00240A04">
        <w:rPr>
          <w:bCs/>
          <w:iCs/>
          <w:color w:val="000000" w:themeColor="text1"/>
        </w:rPr>
        <w:t xml:space="preserve"> transcript levels</w:t>
      </w:r>
      <w:r w:rsidR="00984524">
        <w:rPr>
          <w:bCs/>
          <w:iCs/>
          <w:color w:val="000000" w:themeColor="text1"/>
        </w:rPr>
        <w:t xml:space="preserve"> </w:t>
      </w:r>
      <w:r w:rsidR="00BA3C21" w:rsidRPr="00BA3C21">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BA3C21" w:rsidRPr="00BA3C21">
        <w:rPr>
          <w:bCs/>
          <w:iCs/>
          <w:color w:val="000000" w:themeColor="text1"/>
        </w:rPr>
        <w:fldChar w:fldCharType="separate"/>
      </w:r>
      <w:r w:rsidR="00D659A1" w:rsidRPr="00D659A1">
        <w:rPr>
          <w:bCs/>
          <w:iCs/>
          <w:noProof/>
          <w:color w:val="000000" w:themeColor="text1"/>
        </w:rPr>
        <w:t>(Kolaczkowska et al., 2008)</w:t>
      </w:r>
      <w:r w:rsidR="00BA3C21" w:rsidRPr="00BA3C21">
        <w:rPr>
          <w:bCs/>
          <w:iCs/>
          <w:color w:val="000000" w:themeColor="text1"/>
        </w:rPr>
        <w:fldChar w:fldCharType="end"/>
      </w:r>
      <w:r w:rsidR="00926676">
        <w:rPr>
          <w:bCs/>
          <w:iCs/>
          <w:color w:val="000000" w:themeColor="text1"/>
        </w:rPr>
        <w:t>.</w:t>
      </w:r>
      <w:r w:rsidR="00BA3C21" w:rsidRPr="00BA3C21">
        <w:rPr>
          <w:bCs/>
          <w:iCs/>
          <w:color w:val="000000" w:themeColor="text1"/>
        </w:rPr>
        <w:t xml:space="preserve"> </w:t>
      </w:r>
      <w:r w:rsidR="005364EE">
        <w:rPr>
          <w:bCs/>
          <w:iCs/>
          <w:color w:val="000000" w:themeColor="text1"/>
        </w:rPr>
        <w:t xml:space="preserve"> </w:t>
      </w:r>
      <w:r w:rsidR="00D942E0">
        <w:rPr>
          <w:bCs/>
          <w:iCs/>
          <w:color w:val="000000" w:themeColor="text1"/>
        </w:rPr>
        <w:t xml:space="preserve">Using </w:t>
      </w:r>
      <w:r w:rsidR="00240A04">
        <w:rPr>
          <w:bCs/>
          <w:iCs/>
          <w:color w:val="000000" w:themeColor="text1"/>
        </w:rPr>
        <w:t>qRT-PCR</w:t>
      </w:r>
      <w:r w:rsidR="00D942E0">
        <w:rPr>
          <w:bCs/>
          <w:iCs/>
          <w:color w:val="000000" w:themeColor="text1"/>
        </w:rPr>
        <w:t xml:space="preserve">, we found </w:t>
      </w:r>
      <w:r w:rsidR="00D942E0">
        <w:rPr>
          <w:bCs/>
          <w:i/>
          <w:iCs/>
          <w:color w:val="000000" w:themeColor="text1"/>
        </w:rPr>
        <w:t xml:space="preserve">snq2∆yor1∆ </w:t>
      </w:r>
      <w:r w:rsidR="00D942E0">
        <w:rPr>
          <w:bCs/>
          <w:iCs/>
          <w:color w:val="000000" w:themeColor="text1"/>
        </w:rPr>
        <w:t xml:space="preserve">to have a ~1.3× increased </w:t>
      </w:r>
      <w:r w:rsidR="00D942E0">
        <w:rPr>
          <w:bCs/>
          <w:i/>
          <w:iCs/>
          <w:color w:val="000000" w:themeColor="text1"/>
        </w:rPr>
        <w:t xml:space="preserve">PDR5 </w:t>
      </w:r>
      <w:r w:rsidR="00D942E0">
        <w:rPr>
          <w:bCs/>
          <w:iCs/>
          <w:color w:val="000000" w:themeColor="text1"/>
        </w:rPr>
        <w:t xml:space="preserve">mRNA level relative to wild-type. Although this was numerically consistent with the </w:t>
      </w:r>
      <w:r w:rsidR="005A7843">
        <w:rPr>
          <w:bCs/>
          <w:iCs/>
          <w:color w:val="000000" w:themeColor="text1"/>
        </w:rPr>
        <w:t xml:space="preserve">previously-reported </w:t>
      </w:r>
      <w:r w:rsidR="00D942E0">
        <w:rPr>
          <w:bCs/>
          <w:iCs/>
          <w:color w:val="000000" w:themeColor="text1"/>
        </w:rPr>
        <w:t xml:space="preserve">~1.5× increase for </w:t>
      </w:r>
      <w:r w:rsidR="00D942E0">
        <w:rPr>
          <w:bCs/>
          <w:i/>
          <w:iCs/>
          <w:color w:val="000000" w:themeColor="text1"/>
        </w:rPr>
        <w:t>snq2∆yor1∆</w:t>
      </w:r>
      <w:r w:rsidR="00984524">
        <w:rPr>
          <w:bCs/>
          <w:i/>
          <w:iCs/>
          <w:color w:val="000000" w:themeColor="text1"/>
        </w:rPr>
        <w:t xml:space="preserve"> </w:t>
      </w:r>
      <w:r w:rsidR="005A7843">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5A7843">
        <w:rPr>
          <w:bCs/>
          <w:iCs/>
          <w:color w:val="000000" w:themeColor="text1"/>
        </w:rPr>
        <w:fldChar w:fldCharType="separate"/>
      </w:r>
      <w:r w:rsidR="00D659A1" w:rsidRPr="00D659A1">
        <w:rPr>
          <w:bCs/>
          <w:iCs/>
          <w:noProof/>
          <w:color w:val="000000" w:themeColor="text1"/>
        </w:rPr>
        <w:t>(Kolaczkowska et al., 2008)</w:t>
      </w:r>
      <w:r w:rsidR="005A7843">
        <w:rPr>
          <w:bCs/>
          <w:iCs/>
          <w:color w:val="000000" w:themeColor="text1"/>
        </w:rPr>
        <w:fldChar w:fldCharType="end"/>
      </w:r>
      <w:r w:rsidR="00D942E0">
        <w:rPr>
          <w:bCs/>
          <w:iCs/>
          <w:color w:val="000000" w:themeColor="text1"/>
        </w:rPr>
        <w:t xml:space="preserve">, </w:t>
      </w:r>
      <w:r w:rsidR="00CC740E">
        <w:rPr>
          <w:bCs/>
          <w:iCs/>
          <w:color w:val="000000" w:themeColor="text1"/>
        </w:rPr>
        <w:t xml:space="preserve">the change did not reach statistical significance in our hands </w:t>
      </w:r>
      <w:r w:rsidR="00D942E0">
        <w:rPr>
          <w:bCs/>
          <w:iCs/>
          <w:color w:val="000000" w:themeColor="text1"/>
        </w:rPr>
        <w:t xml:space="preserve">(p = 0.27, </w:t>
      </w:r>
      <w:r w:rsidR="004452EF">
        <w:rPr>
          <w:bCs/>
          <w:iCs/>
          <w:color w:val="000000" w:themeColor="text1"/>
        </w:rPr>
        <w:t xml:space="preserve">Figure </w:t>
      </w:r>
      <w:r w:rsidR="00D942E0">
        <w:rPr>
          <w:bCs/>
          <w:iCs/>
          <w:color w:val="000000" w:themeColor="text1"/>
        </w:rPr>
        <w:t>4E)</w:t>
      </w:r>
      <w:r w:rsidR="005A7843">
        <w:rPr>
          <w:bCs/>
          <w:iCs/>
          <w:color w:val="000000" w:themeColor="text1"/>
        </w:rPr>
        <w:t xml:space="preserve"> and the previous report did not contain a statistical test</w:t>
      </w:r>
      <w:r w:rsidR="00D942E0">
        <w:rPr>
          <w:bCs/>
          <w:iCs/>
          <w:color w:val="000000" w:themeColor="text1"/>
        </w:rPr>
        <w:t>.  N</w:t>
      </w:r>
      <w:r w:rsidR="003966FD">
        <w:rPr>
          <w:bCs/>
          <w:iCs/>
          <w:color w:val="000000" w:themeColor="text1"/>
        </w:rPr>
        <w:t xml:space="preserve">o evidence of </w:t>
      </w:r>
      <w:r w:rsidR="00804936">
        <w:rPr>
          <w:bCs/>
          <w:iCs/>
          <w:color w:val="000000" w:themeColor="text1"/>
        </w:rPr>
        <w:t xml:space="preserve">mRNA </w:t>
      </w:r>
      <w:r w:rsidR="003966FD">
        <w:rPr>
          <w:bCs/>
          <w:iCs/>
          <w:color w:val="000000" w:themeColor="text1"/>
        </w:rPr>
        <w:t xml:space="preserve">induction 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 xml:space="preserve">was </w:t>
      </w:r>
      <w:r w:rsidR="00FA206A">
        <w:rPr>
          <w:bCs/>
          <w:iCs/>
          <w:color w:val="000000" w:themeColor="text1"/>
        </w:rPr>
        <w:t>observed</w:t>
      </w:r>
      <w:r w:rsidR="003966FD">
        <w:rPr>
          <w:bCs/>
          <w:i/>
          <w:iCs/>
          <w:color w:val="000000" w:themeColor="text1"/>
        </w:rPr>
        <w:t xml:space="preserve"> </w:t>
      </w:r>
      <w:r w:rsidR="003966FD">
        <w:rPr>
          <w:bCs/>
          <w:iCs/>
          <w:color w:val="000000" w:themeColor="text1"/>
        </w:rPr>
        <w:t>(</w:t>
      </w:r>
      <w:r w:rsidR="001421B9">
        <w:rPr>
          <w:bCs/>
          <w:iCs/>
          <w:color w:val="000000" w:themeColor="text1"/>
        </w:rPr>
        <w:t xml:space="preserve">0.9 fold expression, </w:t>
      </w:r>
      <w:r w:rsidR="003966FD">
        <w:rPr>
          <w:bCs/>
          <w:iCs/>
          <w:color w:val="000000" w:themeColor="text1"/>
        </w:rPr>
        <w:t xml:space="preserve">p = 0.69 , </w:t>
      </w:r>
      <w:r w:rsidR="004452EF">
        <w:rPr>
          <w:bCs/>
          <w:iCs/>
          <w:color w:val="000000" w:themeColor="text1"/>
        </w:rPr>
        <w:t xml:space="preserve">Figure </w:t>
      </w:r>
      <w:r w:rsidR="003966FD">
        <w:rPr>
          <w:bCs/>
          <w:iCs/>
          <w:color w:val="000000" w:themeColor="text1"/>
        </w:rPr>
        <w:t xml:space="preserve">4E).  </w:t>
      </w:r>
      <w:r w:rsidR="003766DE">
        <w:rPr>
          <w:bCs/>
          <w:iCs/>
          <w:color w:val="000000" w:themeColor="text1"/>
        </w:rPr>
        <w:t>More persuasively</w:t>
      </w:r>
      <w:r w:rsidR="00CC740E">
        <w:rPr>
          <w:bCs/>
          <w:iCs/>
          <w:color w:val="000000" w:themeColor="text1"/>
        </w:rPr>
        <w:t xml:space="preserve">, we found that </w:t>
      </w:r>
      <w:r w:rsidR="00CC740E" w:rsidRPr="00BA3C21">
        <w:rPr>
          <w:bCs/>
          <w:i/>
          <w:iCs/>
          <w:color w:val="000000" w:themeColor="text1"/>
        </w:rPr>
        <w:t xml:space="preserve">PDR5 </w:t>
      </w:r>
      <w:r w:rsidR="00CC740E" w:rsidRPr="00BA3C21">
        <w:rPr>
          <w:bCs/>
          <w:iCs/>
          <w:color w:val="000000" w:themeColor="text1"/>
        </w:rPr>
        <w:t>mR</w:t>
      </w:r>
      <w:r w:rsidR="00CC740E">
        <w:rPr>
          <w:bCs/>
          <w:iCs/>
          <w:color w:val="000000" w:themeColor="text1"/>
        </w:rPr>
        <w:t xml:space="preserve">NA levels were </w:t>
      </w:r>
      <w:r w:rsidR="005A7843">
        <w:rPr>
          <w:bCs/>
          <w:iCs/>
          <w:color w:val="000000" w:themeColor="text1"/>
        </w:rPr>
        <w:t xml:space="preserve">significantly </w:t>
      </w:r>
      <w:r w:rsidR="00CC740E">
        <w:rPr>
          <w:bCs/>
          <w:iCs/>
          <w:color w:val="000000" w:themeColor="text1"/>
        </w:rPr>
        <w:t xml:space="preserve">higher </w:t>
      </w:r>
      <w:r w:rsidR="00CC740E" w:rsidRPr="00BA3C21">
        <w:rPr>
          <w:bCs/>
          <w:iCs/>
          <w:color w:val="000000" w:themeColor="text1"/>
        </w:rPr>
        <w:t xml:space="preserve">in </w:t>
      </w:r>
      <w:r w:rsidR="00CC740E" w:rsidRPr="00BA3C21">
        <w:rPr>
          <w:bCs/>
          <w:i/>
          <w:iCs/>
          <w:color w:val="000000" w:themeColor="text1"/>
        </w:rPr>
        <w:t xml:space="preserve">snq2∆yor1∆ybt1∆ycf1∆ </w:t>
      </w:r>
      <w:r w:rsidR="005A7843">
        <w:rPr>
          <w:bCs/>
          <w:iCs/>
          <w:color w:val="000000" w:themeColor="text1"/>
        </w:rPr>
        <w:t xml:space="preserve">than </w:t>
      </w:r>
      <w:r w:rsidR="00CC740E">
        <w:rPr>
          <w:bCs/>
          <w:iCs/>
          <w:color w:val="000000" w:themeColor="text1"/>
        </w:rPr>
        <w:t>the wild type</w:t>
      </w:r>
      <w:r w:rsidR="00CC740E" w:rsidRPr="00BA3C21">
        <w:rPr>
          <w:bCs/>
          <w:iCs/>
          <w:color w:val="000000" w:themeColor="text1"/>
        </w:rPr>
        <w:t xml:space="preserve"> (</w:t>
      </w:r>
      <w:r w:rsidR="005A7843">
        <w:rPr>
          <w:bCs/>
          <w:iCs/>
          <w:color w:val="000000" w:themeColor="text1"/>
        </w:rPr>
        <w:t xml:space="preserve">2.1× increase; </w:t>
      </w:r>
      <w:r w:rsidR="00CC740E" w:rsidRPr="00BA3C21">
        <w:rPr>
          <w:bCs/>
          <w:i/>
          <w:iCs/>
          <w:color w:val="000000" w:themeColor="text1"/>
        </w:rPr>
        <w:t>p</w:t>
      </w:r>
      <w:r w:rsidR="00CC740E" w:rsidRPr="00BA3C21">
        <w:rPr>
          <w:bCs/>
          <w:iCs/>
          <w:color w:val="000000" w:themeColor="text1"/>
        </w:rPr>
        <w:t xml:space="preserve"> = </w:t>
      </w:r>
      <w:r w:rsidR="00CC740E">
        <w:rPr>
          <w:bCs/>
          <w:iCs/>
          <w:color w:val="000000" w:themeColor="text1"/>
        </w:rPr>
        <w:t xml:space="preserve">0.032; </w:t>
      </w:r>
      <w:r w:rsidR="004452EF">
        <w:rPr>
          <w:bCs/>
          <w:iCs/>
          <w:color w:val="000000" w:themeColor="text1"/>
        </w:rPr>
        <w:t xml:space="preserve">Figure </w:t>
      </w:r>
      <w:r w:rsidR="00CC740E">
        <w:rPr>
          <w:bCs/>
          <w:iCs/>
          <w:color w:val="000000" w:themeColor="text1"/>
        </w:rPr>
        <w:t>4D</w:t>
      </w:r>
      <w:r w:rsidR="00CC740E" w:rsidRPr="00BA3C21">
        <w:rPr>
          <w:bCs/>
          <w:iCs/>
          <w:color w:val="000000" w:themeColor="text1"/>
        </w:rPr>
        <w:t>).</w:t>
      </w:r>
      <w:r w:rsidR="005A7843">
        <w:rPr>
          <w:bCs/>
          <w:iCs/>
          <w:color w:val="000000" w:themeColor="text1"/>
        </w:rPr>
        <w:t xml:space="preserve">  </w:t>
      </w:r>
      <w:r w:rsidR="008B2904">
        <w:rPr>
          <w:bCs/>
          <w:iCs/>
          <w:color w:val="000000" w:themeColor="text1"/>
        </w:rPr>
        <w:t xml:space="preserve">Interestingly, relative expression of </w:t>
      </w:r>
      <w:r w:rsidR="008B2904">
        <w:rPr>
          <w:bCs/>
          <w:i/>
          <w:iCs/>
          <w:color w:val="000000" w:themeColor="text1"/>
        </w:rPr>
        <w:t xml:space="preserve">PDR5 </w:t>
      </w:r>
      <w:r w:rsidR="008B2904">
        <w:rPr>
          <w:bCs/>
          <w:iCs/>
          <w:color w:val="000000" w:themeColor="text1"/>
        </w:rPr>
        <w:t xml:space="preserve">tracked well with the relative activity expected by the neural network model, especially when considering only </w:t>
      </w:r>
      <w:r w:rsidR="006D48A5">
        <w:rPr>
          <w:bCs/>
          <w:iCs/>
          <w:color w:val="000000" w:themeColor="text1"/>
        </w:rPr>
        <w:t>‘</w:t>
      </w:r>
      <w:r w:rsidR="008B2904">
        <w:rPr>
          <w:bCs/>
          <w:iCs/>
          <w:color w:val="000000" w:themeColor="text1"/>
        </w:rPr>
        <w:t>indirect</w:t>
      </w:r>
      <w:r w:rsidR="006D48A5">
        <w:rPr>
          <w:bCs/>
          <w:iCs/>
          <w:color w:val="000000" w:themeColor="text1"/>
        </w:rPr>
        <w:t>’</w:t>
      </w:r>
      <w:r w:rsidR="008B2904">
        <w:rPr>
          <w:bCs/>
          <w:iCs/>
          <w:color w:val="000000" w:themeColor="text1"/>
        </w:rPr>
        <w:t xml:space="preserve"> influences</w:t>
      </w:r>
      <w:r w:rsidR="006D48A5">
        <w:rPr>
          <w:bCs/>
          <w:iCs/>
          <w:color w:val="000000" w:themeColor="text1"/>
        </w:rPr>
        <w:t xml:space="preserve"> </w:t>
      </w:r>
      <w:r w:rsidR="00810D5B">
        <w:rPr>
          <w:bCs/>
          <w:iCs/>
          <w:color w:val="000000" w:themeColor="text1"/>
        </w:rPr>
        <w:t>from the hidden mediating factor</w:t>
      </w:r>
      <w:r w:rsidR="008B2904">
        <w:rPr>
          <w:bCs/>
          <w:iCs/>
          <w:color w:val="000000" w:themeColor="text1"/>
        </w:rPr>
        <w:t xml:space="preserve"> (</w:t>
      </w:r>
      <w:r w:rsidR="004452EF">
        <w:rPr>
          <w:bCs/>
          <w:iCs/>
          <w:color w:val="000000" w:themeColor="text1"/>
        </w:rPr>
        <w:t xml:space="preserve">Figure </w:t>
      </w:r>
      <w:r w:rsidR="008B2904">
        <w:rPr>
          <w:bCs/>
          <w:iCs/>
          <w:color w:val="000000" w:themeColor="text1"/>
        </w:rPr>
        <w:t xml:space="preserve">5D).  </w:t>
      </w:r>
      <w:r w:rsidR="003766DE">
        <w:rPr>
          <w:bCs/>
          <w:iCs/>
          <w:color w:val="000000" w:themeColor="text1"/>
        </w:rPr>
        <w:t xml:space="preserve">Although these </w:t>
      </w:r>
      <w:r w:rsidR="001E0A38">
        <w:rPr>
          <w:bCs/>
          <w:iCs/>
          <w:color w:val="000000" w:themeColor="text1"/>
        </w:rPr>
        <w:t xml:space="preserve">results </w:t>
      </w:r>
      <w:r w:rsidR="003766DE">
        <w:rPr>
          <w:bCs/>
          <w:iCs/>
          <w:color w:val="000000" w:themeColor="text1"/>
        </w:rPr>
        <w:t xml:space="preserve">can </w:t>
      </w:r>
      <w:r w:rsidR="005A7843">
        <w:rPr>
          <w:bCs/>
          <w:iCs/>
          <w:color w:val="000000" w:themeColor="text1"/>
        </w:rPr>
        <w:t xml:space="preserve">provide only weak evidence </w:t>
      </w:r>
      <w:r w:rsidR="003766DE">
        <w:rPr>
          <w:bCs/>
          <w:iCs/>
          <w:color w:val="000000" w:themeColor="text1"/>
        </w:rPr>
        <w:t xml:space="preserve">for </w:t>
      </w:r>
      <w:r w:rsidR="005A7843">
        <w:rPr>
          <w:bCs/>
          <w:iCs/>
          <w:color w:val="000000" w:themeColor="text1"/>
        </w:rPr>
        <w:t xml:space="preserve">the previous finding that some combination of </w:t>
      </w:r>
      <w:r w:rsidR="005A7843" w:rsidRPr="00650B0D">
        <w:rPr>
          <w:bCs/>
          <w:i/>
          <w:iCs/>
          <w:color w:val="000000" w:themeColor="text1"/>
        </w:rPr>
        <w:t>SNQ2</w:t>
      </w:r>
      <w:r w:rsidR="005A7843">
        <w:rPr>
          <w:bCs/>
          <w:i/>
          <w:iCs/>
          <w:color w:val="000000" w:themeColor="text1"/>
        </w:rPr>
        <w:t xml:space="preserve"> </w:t>
      </w:r>
      <w:r w:rsidR="005A7843" w:rsidRPr="00650B0D">
        <w:rPr>
          <w:bCs/>
          <w:iCs/>
          <w:color w:val="000000" w:themeColor="text1"/>
        </w:rPr>
        <w:t>and</w:t>
      </w:r>
      <w:r w:rsidR="005A7843">
        <w:rPr>
          <w:bCs/>
          <w:i/>
          <w:iCs/>
          <w:color w:val="000000" w:themeColor="text1"/>
        </w:rPr>
        <w:t xml:space="preserve"> YOR1</w:t>
      </w:r>
      <w:r w:rsidR="005A7843">
        <w:rPr>
          <w:bCs/>
          <w:iCs/>
          <w:color w:val="000000" w:themeColor="text1"/>
        </w:rPr>
        <w:t xml:space="preserve"> </w:t>
      </w:r>
      <w:r w:rsidR="003766DE">
        <w:rPr>
          <w:bCs/>
          <w:iCs/>
          <w:color w:val="000000" w:themeColor="text1"/>
        </w:rPr>
        <w:t xml:space="preserve">yield reduced </w:t>
      </w:r>
      <w:r w:rsidR="005A7843" w:rsidRPr="00650B0D">
        <w:rPr>
          <w:bCs/>
          <w:i/>
          <w:iCs/>
          <w:color w:val="000000" w:themeColor="text1"/>
        </w:rPr>
        <w:t>PDR5</w:t>
      </w:r>
      <w:r w:rsidR="005A7843">
        <w:rPr>
          <w:bCs/>
          <w:i/>
          <w:iCs/>
          <w:color w:val="000000" w:themeColor="text1"/>
        </w:rPr>
        <w:t xml:space="preserve"> </w:t>
      </w:r>
      <w:r w:rsidR="005A7843" w:rsidRPr="00650B0D">
        <w:rPr>
          <w:bCs/>
          <w:iCs/>
          <w:color w:val="000000" w:themeColor="text1"/>
        </w:rPr>
        <w:t>mRNA levels</w:t>
      </w:r>
      <w:r w:rsidR="005A7843">
        <w:rPr>
          <w:bCs/>
          <w:iCs/>
          <w:color w:val="000000" w:themeColor="text1"/>
        </w:rPr>
        <w:t xml:space="preserve">, </w:t>
      </w:r>
      <w:r w:rsidR="003766DE">
        <w:rPr>
          <w:bCs/>
          <w:iCs/>
          <w:color w:val="000000" w:themeColor="text1"/>
        </w:rPr>
        <w:t xml:space="preserve">our results more confidently support the idea that the fluconazole resistance </w:t>
      </w:r>
      <w:r w:rsidR="003766DE" w:rsidRPr="00BA3C21">
        <w:rPr>
          <w:bCs/>
          <w:i/>
          <w:iCs/>
          <w:color w:val="000000" w:themeColor="text1"/>
        </w:rPr>
        <w:t>snq2∆yor1∆ybt1∆ycf1∆</w:t>
      </w:r>
      <w:r w:rsidR="003766DE">
        <w:rPr>
          <w:bCs/>
          <w:iCs/>
          <w:color w:val="000000" w:themeColor="text1"/>
        </w:rPr>
        <w:t xml:space="preserve"> can be explained (at least in part) </w:t>
      </w:r>
      <w:r w:rsidR="001341DD">
        <w:rPr>
          <w:bCs/>
          <w:iCs/>
          <w:color w:val="000000" w:themeColor="text1"/>
        </w:rPr>
        <w:t>by</w:t>
      </w:r>
      <w:r w:rsidR="003766DE">
        <w:rPr>
          <w:bCs/>
          <w:iCs/>
          <w:color w:val="000000" w:themeColor="text1"/>
        </w:rPr>
        <w:t xml:space="preserve"> increased </w:t>
      </w:r>
      <w:r w:rsidR="003766DE" w:rsidRPr="00650B0D">
        <w:rPr>
          <w:bCs/>
          <w:i/>
          <w:iCs/>
          <w:color w:val="000000" w:themeColor="text1"/>
        </w:rPr>
        <w:t>PDR5</w:t>
      </w:r>
      <w:r w:rsidR="003766DE">
        <w:rPr>
          <w:bCs/>
          <w:iCs/>
          <w:color w:val="000000" w:themeColor="text1"/>
        </w:rPr>
        <w:t xml:space="preserve"> transcript levels.</w:t>
      </w:r>
      <w:r w:rsidR="00A54878">
        <w:rPr>
          <w:bCs/>
          <w:iCs/>
          <w:color w:val="000000" w:themeColor="text1"/>
        </w:rPr>
        <w:t xml:space="preserve">  </w:t>
      </w:r>
    </w:p>
    <w:p w14:paraId="7442EEDA" w14:textId="1F3840C2" w:rsidR="00C47B8F" w:rsidRDefault="00C47B8F" w:rsidP="004D0055">
      <w:pPr>
        <w:jc w:val="both"/>
        <w:rPr>
          <w:bCs/>
          <w:iCs/>
          <w:color w:val="000000" w:themeColor="text1"/>
        </w:rPr>
      </w:pPr>
    </w:p>
    <w:p w14:paraId="3269151B" w14:textId="19FF058E" w:rsidR="00A97DF6" w:rsidRDefault="00A97DF6" w:rsidP="00A97DF6">
      <w:pPr>
        <w:jc w:val="both"/>
        <w:rPr>
          <w:bCs/>
          <w:iCs/>
          <w:color w:val="000000" w:themeColor="text1"/>
        </w:rPr>
      </w:pPr>
      <w:r>
        <w:rPr>
          <w:bCs/>
          <w:iCs/>
          <w:color w:val="000000" w:themeColor="text1"/>
        </w:rPr>
        <w:t xml:space="preserve">Insight into whether Snq2 might inhibit Pdr5 directly via protein interaction comes from a </w:t>
      </w:r>
      <w:r w:rsidR="00721A97">
        <w:rPr>
          <w:bCs/>
          <w:iCs/>
          <w:color w:val="000000" w:themeColor="text1"/>
        </w:rPr>
        <w:t xml:space="preserve">previous study investigating </w:t>
      </w:r>
      <w:r w:rsidR="00E44E46">
        <w:rPr>
          <w:bCs/>
          <w:iCs/>
          <w:color w:val="000000" w:themeColor="text1"/>
        </w:rPr>
        <w:t xml:space="preserve">an </w:t>
      </w:r>
      <w:r w:rsidR="00627DF3">
        <w:rPr>
          <w:bCs/>
          <w:iCs/>
          <w:color w:val="000000" w:themeColor="text1"/>
        </w:rPr>
        <w:t>Snq2-</w:t>
      </w:r>
      <w:r w:rsidR="005364EE">
        <w:rPr>
          <w:bCs/>
          <w:iCs/>
          <w:color w:val="000000" w:themeColor="text1"/>
        </w:rPr>
        <w:t xml:space="preserve">dependent decrease in </w:t>
      </w:r>
      <w:r w:rsidR="00627DF3">
        <w:rPr>
          <w:bCs/>
          <w:iCs/>
          <w:color w:val="000000" w:themeColor="text1"/>
        </w:rPr>
        <w:t xml:space="preserve">benomyl resistance </w:t>
      </w:r>
      <w:r w:rsidR="005364EE">
        <w:rPr>
          <w:bCs/>
          <w:iCs/>
          <w:color w:val="000000" w:themeColor="text1"/>
        </w:rPr>
        <w:t xml:space="preserve">imparted by </w:t>
      </w:r>
      <w:r w:rsidR="005364EE">
        <w:rPr>
          <w:bCs/>
          <w:i/>
          <w:iCs/>
          <w:color w:val="000000" w:themeColor="text1"/>
        </w:rPr>
        <w:t xml:space="preserve">PDR5 </w:t>
      </w:r>
      <w:r w:rsidR="00627DF3">
        <w:rPr>
          <w:bCs/>
          <w:iCs/>
          <w:color w:val="000000" w:themeColor="text1"/>
        </w:rPr>
        <w:t xml:space="preserve">and </w:t>
      </w:r>
      <w:r w:rsidR="005364EE">
        <w:rPr>
          <w:bCs/>
          <w:i/>
          <w:iCs/>
          <w:color w:val="000000" w:themeColor="text1"/>
        </w:rPr>
        <w:t xml:space="preserve">YOR1 </w:t>
      </w:r>
      <w:r w:rsidR="00627DF3">
        <w:rPr>
          <w:bCs/>
          <w:iCs/>
          <w:color w:val="000000" w:themeColor="text1"/>
        </w:rPr>
        <w:t xml:space="preserve">found evidence for </w:t>
      </w:r>
      <w:r w:rsidR="00E44E46">
        <w:rPr>
          <w:bCs/>
          <w:iCs/>
          <w:color w:val="000000" w:themeColor="text1"/>
        </w:rPr>
        <w:t xml:space="preserve">a modest (1.5×)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bookmarkStart w:id="144" w:name="_Hlk530662605"/>
      <w:r w:rsidR="00627DF3">
        <w:rPr>
          <w:bCs/>
          <w:i/>
          <w:iCs/>
          <w:color w:val="000000" w:themeColor="text1"/>
        </w:rPr>
        <w:t>pdr5∆yor1∆</w:t>
      </w:r>
      <w:r w:rsidR="00627DF3">
        <w:rPr>
          <w:bCs/>
          <w:iCs/>
          <w:color w:val="000000" w:themeColor="text1"/>
        </w:rPr>
        <w:t xml:space="preserve">, </w:t>
      </w:r>
      <w:bookmarkEnd w:id="144"/>
      <w:r w:rsidR="00627DF3">
        <w:rPr>
          <w:bCs/>
          <w:iCs/>
          <w:color w:val="000000" w:themeColor="text1"/>
        </w:rPr>
        <w:t>but</w:t>
      </w:r>
      <w:r w:rsidR="00600F21">
        <w:rPr>
          <w:bCs/>
          <w:iCs/>
          <w:color w:val="000000" w:themeColor="text1"/>
        </w:rPr>
        <w:t xml:space="preserve"> not </w:t>
      </w:r>
      <w:r w:rsidR="00E44E46">
        <w:rPr>
          <w:bCs/>
          <w:iCs/>
          <w:color w:val="000000" w:themeColor="text1"/>
        </w:rPr>
        <w:t xml:space="preserve">for </w:t>
      </w:r>
      <w:r w:rsidR="00600F21">
        <w:rPr>
          <w:bCs/>
          <w:iCs/>
          <w:color w:val="000000" w:themeColor="text1"/>
        </w:rPr>
        <w:t xml:space="preserve">either </w:t>
      </w:r>
      <w:r w:rsidR="00E44E46">
        <w:rPr>
          <w:bCs/>
          <w:i/>
          <w:iCs/>
          <w:color w:val="000000" w:themeColor="text1"/>
        </w:rPr>
        <w:t xml:space="preserve">pdr5∆ </w:t>
      </w:r>
      <w:r w:rsidR="00E44E46">
        <w:t xml:space="preserve">or </w:t>
      </w:r>
      <w:r w:rsidR="00E44E46">
        <w:rPr>
          <w:bCs/>
          <w:i/>
          <w:iCs/>
          <w:color w:val="000000" w:themeColor="text1"/>
        </w:rPr>
        <w:t>yor1∆</w:t>
      </w:r>
      <w:r w:rsidR="00E44E46">
        <w:rPr>
          <w:bCs/>
          <w:iCs/>
          <w:color w:val="000000" w:themeColor="text1"/>
        </w:rPr>
        <w:t>, despite the fact that each of these single mutants show</w:t>
      </w:r>
      <w:r w:rsidR="00C241BD">
        <w:rPr>
          <w:bCs/>
          <w:iCs/>
          <w:color w:val="000000" w:themeColor="text1"/>
        </w:rPr>
        <w:t>ed</w:t>
      </w:r>
      <w:r w:rsidR="00E44E46">
        <w:rPr>
          <w:bCs/>
          <w:iCs/>
          <w:color w:val="000000" w:themeColor="text1"/>
        </w:rPr>
        <w:t xml:space="preserve"> </w:t>
      </w:r>
      <w:r>
        <w:rPr>
          <w:bCs/>
          <w:iCs/>
          <w:color w:val="000000" w:themeColor="text1"/>
        </w:rPr>
        <w:t>increased</w:t>
      </w:r>
      <w:r w:rsidR="00E44E46">
        <w:rPr>
          <w:bCs/>
          <w:iCs/>
          <w:color w:val="000000" w:themeColor="text1"/>
        </w:rPr>
        <w:t xml:space="preserve"> benomyl resistance</w:t>
      </w:r>
      <w:ins w:id="145" w:author="Albi Celaj [3]" w:date="2018-12-18T13:17:00Z">
        <w:r w:rsidR="00FF4A5D">
          <w:rPr>
            <w:bCs/>
            <w:iCs/>
            <w:color w:val="000000" w:themeColor="text1"/>
          </w:rPr>
          <w:t xml:space="preserve"> </w:t>
        </w:r>
      </w:ins>
      <w:r w:rsidR="004B4103">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4B4103">
        <w:rPr>
          <w:bCs/>
          <w:iCs/>
          <w:color w:val="000000" w:themeColor="text1"/>
        </w:rPr>
        <w:fldChar w:fldCharType="separate"/>
      </w:r>
      <w:r w:rsidR="00D659A1" w:rsidRPr="00D659A1">
        <w:rPr>
          <w:bCs/>
          <w:iCs/>
          <w:noProof/>
          <w:color w:val="000000" w:themeColor="text1"/>
        </w:rPr>
        <w:t>(Snider et al., 2013)</w:t>
      </w:r>
      <w:r w:rsidR="004B4103">
        <w:rPr>
          <w:bCs/>
          <w:iCs/>
          <w:color w:val="000000" w:themeColor="text1"/>
        </w:rPr>
        <w:fldChar w:fldCharType="end"/>
      </w:r>
      <w:r w:rsidR="00627DF3">
        <w:rPr>
          <w:bCs/>
          <w:iCs/>
          <w:color w:val="000000" w:themeColor="text1"/>
        </w:rPr>
        <w:t xml:space="preserve">.  </w:t>
      </w:r>
      <w:r w:rsidR="00E44E46">
        <w:rPr>
          <w:bCs/>
          <w:iCs/>
          <w:color w:val="000000" w:themeColor="text1"/>
        </w:rPr>
        <w:t xml:space="preserve">This result suggested the possibility that transporter genes can negatively influence one another by non-transcriptional means, and </w:t>
      </w:r>
      <w:r w:rsidR="00954B8F">
        <w:rPr>
          <w:bCs/>
          <w:i/>
          <w:iCs/>
          <w:color w:val="000000" w:themeColor="text1"/>
        </w:rPr>
        <w:t>PDR5</w:t>
      </w:r>
      <w:r w:rsidR="00954B8F">
        <w:rPr>
          <w:bCs/>
          <w:iCs/>
          <w:color w:val="000000" w:themeColor="text1"/>
        </w:rPr>
        <w:t xml:space="preserve">-mediated </w:t>
      </w:r>
      <w:r w:rsidR="00D9246C">
        <w:rPr>
          <w:bCs/>
          <w:iCs/>
          <w:color w:val="000000" w:themeColor="text1"/>
        </w:rPr>
        <w:t xml:space="preserve">repression </w:t>
      </w:r>
      <w:r w:rsidR="00954B8F">
        <w:rPr>
          <w:bCs/>
          <w:iCs/>
          <w:color w:val="000000" w:themeColor="text1"/>
        </w:rPr>
        <w:t xml:space="preserve">of Snq2 </w:t>
      </w:r>
      <w:r w:rsidR="00E44E46">
        <w:rPr>
          <w:bCs/>
          <w:iCs/>
          <w:color w:val="000000" w:themeColor="text1"/>
        </w:rPr>
        <w:t xml:space="preserve">activity </w:t>
      </w:r>
      <w:r w:rsidR="00954B8F">
        <w:rPr>
          <w:bCs/>
          <w:iCs/>
          <w:color w:val="000000" w:themeColor="text1"/>
        </w:rPr>
        <w:t>was</w:t>
      </w:r>
      <w:r w:rsidR="00EB6B04">
        <w:rPr>
          <w:bCs/>
          <w:iCs/>
          <w:color w:val="000000" w:themeColor="text1"/>
        </w:rPr>
        <w:t xml:space="preserve"> </w:t>
      </w:r>
      <w:r w:rsidR="00954B8F">
        <w:rPr>
          <w:bCs/>
          <w:iCs/>
          <w:color w:val="000000" w:themeColor="text1"/>
        </w:rPr>
        <w:t>hypothesized to result</w:t>
      </w:r>
      <w:r w:rsidR="00AF4CE8">
        <w:rPr>
          <w:bCs/>
          <w:iCs/>
          <w:color w:val="000000" w:themeColor="text1"/>
        </w:rPr>
        <w:t xml:space="preserve"> at least in part</w:t>
      </w:r>
      <w:r w:rsidR="00954B8F">
        <w:rPr>
          <w:bCs/>
          <w:iCs/>
          <w:color w:val="000000" w:themeColor="text1"/>
        </w:rPr>
        <w:t xml:space="preserve"> from </w:t>
      </w:r>
      <w:r w:rsidR="00B04619">
        <w:rPr>
          <w:bCs/>
          <w:iCs/>
          <w:color w:val="000000" w:themeColor="text1"/>
        </w:rPr>
        <w:t xml:space="preserve">a </w:t>
      </w:r>
      <w:r w:rsidR="00954B8F">
        <w:rPr>
          <w:bCs/>
          <w:iCs/>
          <w:color w:val="000000" w:themeColor="text1"/>
        </w:rPr>
        <w:t>direct protein-p</w:t>
      </w:r>
      <w:r w:rsidR="00E96E6B">
        <w:rPr>
          <w:bCs/>
          <w:iCs/>
          <w:color w:val="000000" w:themeColor="text1"/>
        </w:rPr>
        <w:t>rotein interaction</w:t>
      </w:r>
      <w:r>
        <w:rPr>
          <w:bCs/>
          <w:iCs/>
          <w:color w:val="000000" w:themeColor="text1"/>
        </w:rPr>
        <w:t xml:space="preserve"> between Pdr5 and Snq2</w:t>
      </w:r>
      <w:r w:rsidR="00203D6C">
        <w:rPr>
          <w:bCs/>
          <w:iCs/>
          <w:color w:val="000000" w:themeColor="text1"/>
        </w:rPr>
        <w:t xml:space="preserve"> </w:t>
      </w:r>
      <w:r w:rsidR="00E96E6B">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E96E6B">
        <w:rPr>
          <w:bCs/>
          <w:iCs/>
          <w:color w:val="000000" w:themeColor="text1"/>
        </w:rPr>
        <w:fldChar w:fldCharType="separate"/>
      </w:r>
      <w:r w:rsidR="00D659A1" w:rsidRPr="00D659A1">
        <w:rPr>
          <w:bCs/>
          <w:iCs/>
          <w:noProof/>
          <w:color w:val="000000" w:themeColor="text1"/>
        </w:rPr>
        <w:t>(Snider et al., 2013)</w:t>
      </w:r>
      <w:r w:rsidR="00E96E6B">
        <w:rPr>
          <w:bCs/>
          <w:iCs/>
          <w:color w:val="000000" w:themeColor="text1"/>
        </w:rPr>
        <w:fldChar w:fldCharType="end"/>
      </w:r>
      <w:r w:rsidR="00410933" w:rsidRPr="00C7070C">
        <w:rPr>
          <w:bCs/>
          <w:iCs/>
          <w:color w:val="000000" w:themeColor="text1"/>
        </w:rPr>
        <w:t xml:space="preserve">.  </w:t>
      </w:r>
      <w:r w:rsidR="00D778EF">
        <w:rPr>
          <w:bCs/>
          <w:iCs/>
          <w:color w:val="000000" w:themeColor="text1"/>
        </w:rPr>
        <w:t xml:space="preserve">This </w:t>
      </w:r>
      <w:r w:rsidR="00996B7B">
        <w:rPr>
          <w:bCs/>
          <w:iCs/>
          <w:color w:val="000000" w:themeColor="text1"/>
        </w:rPr>
        <w:t xml:space="preserve">‘direct repression’ </w:t>
      </w:r>
      <w:r>
        <w:rPr>
          <w:bCs/>
          <w:iCs/>
          <w:color w:val="000000" w:themeColor="text1"/>
        </w:rPr>
        <w:t xml:space="preserve">model, in which heterodimerization of Pdr5 and Snq2 transporters draws subunits away from the homodimeric Snq2 complex and thereby reduces total efflux activity of Snq2, </w:t>
      </w:r>
      <w:r w:rsidR="00E44E46">
        <w:rPr>
          <w:bCs/>
          <w:iCs/>
          <w:color w:val="000000" w:themeColor="text1"/>
        </w:rPr>
        <w:t xml:space="preserve">drew </w:t>
      </w:r>
      <w:r w:rsidR="00D778EF">
        <w:rPr>
          <w:bCs/>
          <w:iCs/>
          <w:color w:val="000000" w:themeColor="text1"/>
        </w:rPr>
        <w:t xml:space="preserve">support </w:t>
      </w:r>
      <w:r w:rsidR="00E44E46">
        <w:rPr>
          <w:bCs/>
          <w:iCs/>
          <w:color w:val="000000" w:themeColor="text1"/>
        </w:rPr>
        <w:t xml:space="preserve">from </w:t>
      </w:r>
      <w:r w:rsidR="00D778EF">
        <w:rPr>
          <w:bCs/>
          <w:iCs/>
          <w:color w:val="000000" w:themeColor="text1"/>
        </w:rPr>
        <w:t>the</w:t>
      </w:r>
      <w:r w:rsidR="00EB6B04">
        <w:rPr>
          <w:bCs/>
          <w:iCs/>
          <w:color w:val="000000" w:themeColor="text1"/>
        </w:rPr>
        <w:t xml:space="preserve"> observed homodimer</w:t>
      </w:r>
      <w:r w:rsidR="00E44E46">
        <w:rPr>
          <w:bCs/>
          <w:iCs/>
          <w:color w:val="000000" w:themeColor="text1"/>
        </w:rPr>
        <w:t xml:space="preserve">ic </w:t>
      </w:r>
      <w:r w:rsidR="00D778EF">
        <w:rPr>
          <w:bCs/>
          <w:iCs/>
          <w:color w:val="000000" w:themeColor="text1"/>
        </w:rPr>
        <w:t xml:space="preserve">interactions of </w:t>
      </w:r>
      <w:r w:rsidR="00EC681D">
        <w:rPr>
          <w:bCs/>
          <w:iCs/>
          <w:color w:val="000000" w:themeColor="text1"/>
        </w:rPr>
        <w:t xml:space="preserve">Pdr5, Snq2, </w:t>
      </w:r>
      <w:r w:rsidR="00225307">
        <w:rPr>
          <w:bCs/>
          <w:iCs/>
          <w:color w:val="000000" w:themeColor="text1"/>
        </w:rPr>
        <w:t>and a</w:t>
      </w:r>
      <w:r w:rsidR="00E1403E">
        <w:rPr>
          <w:bCs/>
          <w:iCs/>
          <w:color w:val="000000" w:themeColor="text1"/>
        </w:rPr>
        <w:t xml:space="preserve"> </w:t>
      </w:r>
      <w:r w:rsidR="00833266">
        <w:rPr>
          <w:bCs/>
          <w:iCs/>
          <w:color w:val="000000" w:themeColor="text1"/>
        </w:rPr>
        <w:t>heterodimer</w:t>
      </w:r>
      <w:r w:rsidR="00E44E46">
        <w:rPr>
          <w:bCs/>
          <w:iCs/>
          <w:color w:val="000000" w:themeColor="text1"/>
        </w:rPr>
        <w:t xml:space="preserve">ic </w:t>
      </w:r>
      <w:r w:rsidR="00833266">
        <w:rPr>
          <w:bCs/>
          <w:iCs/>
          <w:color w:val="000000" w:themeColor="text1"/>
        </w:rPr>
        <w:t>interaction between</w:t>
      </w:r>
      <w:r w:rsidR="00225307">
        <w:rPr>
          <w:bCs/>
          <w:iCs/>
          <w:color w:val="000000" w:themeColor="text1"/>
        </w:rPr>
        <w:t xml:space="preserve"> Pdr5</w:t>
      </w:r>
      <w:r w:rsidR="00833266">
        <w:rPr>
          <w:bCs/>
          <w:iCs/>
          <w:color w:val="000000" w:themeColor="text1"/>
        </w:rPr>
        <w:t xml:space="preserve"> and </w:t>
      </w:r>
      <w:r w:rsidR="00225307">
        <w:rPr>
          <w:bCs/>
          <w:iCs/>
          <w:color w:val="000000" w:themeColor="text1"/>
        </w:rPr>
        <w:t>Snq2</w:t>
      </w:r>
      <w:r w:rsidR="00E1403E">
        <w:rPr>
          <w:bCs/>
          <w:iCs/>
          <w:color w:val="000000" w:themeColor="text1"/>
        </w:rPr>
        <w:t>.</w:t>
      </w:r>
      <w:r>
        <w:rPr>
          <w:bCs/>
          <w:iCs/>
          <w:color w:val="000000" w:themeColor="text1"/>
        </w:rPr>
        <w:t xml:space="preserve">  Although the possibility that </w:t>
      </w:r>
      <w:r w:rsidR="00B05E16">
        <w:rPr>
          <w:bCs/>
          <w:iCs/>
          <w:color w:val="000000" w:themeColor="text1"/>
        </w:rPr>
        <w:t xml:space="preserve">Snq2 </w:t>
      </w:r>
      <w:r>
        <w:rPr>
          <w:bCs/>
          <w:iCs/>
          <w:color w:val="000000" w:themeColor="text1"/>
        </w:rPr>
        <w:t xml:space="preserve">can reciprocally inhibit Pdr5 has </w:t>
      </w:r>
      <w:r w:rsidR="00B05E16">
        <w:rPr>
          <w:bCs/>
          <w:iCs/>
          <w:color w:val="000000" w:themeColor="text1"/>
        </w:rPr>
        <w:t>not been explored</w:t>
      </w:r>
      <w:r>
        <w:rPr>
          <w:bCs/>
          <w:iCs/>
          <w:color w:val="000000" w:themeColor="text1"/>
        </w:rPr>
        <w:t xml:space="preserve">, the possibility of this mechanism is strongly suggested by the previous benomyl resistance study.  </w:t>
      </w:r>
    </w:p>
    <w:p w14:paraId="42D6E7AE" w14:textId="77777777" w:rsidR="00A97DF6" w:rsidRDefault="00A97DF6" w:rsidP="00A97DF6">
      <w:pPr>
        <w:jc w:val="both"/>
        <w:rPr>
          <w:bCs/>
          <w:iCs/>
          <w:color w:val="000000" w:themeColor="text1"/>
        </w:rPr>
      </w:pPr>
    </w:p>
    <w:p w14:paraId="6001454E" w14:textId="6AEC94ED" w:rsidR="00C569A0" w:rsidRPr="00FF3025" w:rsidRDefault="00A97DF6">
      <w:pPr>
        <w:jc w:val="both"/>
        <w:rPr>
          <w:bCs/>
          <w:iCs/>
          <w:color w:val="000000" w:themeColor="text1"/>
        </w:rPr>
      </w:pPr>
      <w:r>
        <w:rPr>
          <w:bCs/>
          <w:iCs/>
          <w:color w:val="000000" w:themeColor="text1"/>
        </w:rPr>
        <w:t xml:space="preserve">We next further investigated whether the observed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 xml:space="preserve"> might also be mediated by direct physical interactions. </w:t>
      </w:r>
      <w:r w:rsidR="007608E9">
        <w:rPr>
          <w:bCs/>
          <w:iCs/>
          <w:color w:val="000000" w:themeColor="text1"/>
        </w:rPr>
        <w:t xml:space="preserve"> This model predicted a heterodimeric interaction between </w:t>
      </w:r>
      <w:r w:rsidR="00752082">
        <w:rPr>
          <w:bCs/>
          <w:iCs/>
          <w:color w:val="000000" w:themeColor="text1"/>
        </w:rPr>
        <w:t>Pdr5</w:t>
      </w:r>
      <w:r w:rsidR="007608E9">
        <w:rPr>
          <w:bCs/>
          <w:iCs/>
          <w:color w:val="000000" w:themeColor="text1"/>
        </w:rPr>
        <w:t xml:space="preserve"> and </w:t>
      </w:r>
      <w:r w:rsidR="00752082">
        <w:rPr>
          <w:bCs/>
          <w:iCs/>
          <w:color w:val="000000" w:themeColor="text1"/>
        </w:rPr>
        <w:t>Yor1</w:t>
      </w:r>
      <w:r w:rsidR="00344650">
        <w:rPr>
          <w:bCs/>
          <w:iCs/>
          <w:color w:val="000000" w:themeColor="text1"/>
        </w:rPr>
        <w:t>,</w:t>
      </w:r>
      <w:r w:rsidR="007608E9">
        <w:rPr>
          <w:bCs/>
          <w:iCs/>
          <w:color w:val="000000" w:themeColor="text1"/>
        </w:rPr>
        <w:t xml:space="preserve"> </w:t>
      </w:r>
      <w:r w:rsidR="00344650">
        <w:rPr>
          <w:bCs/>
          <w:iCs/>
          <w:color w:val="000000" w:themeColor="text1"/>
        </w:rPr>
        <w:t xml:space="preserve">and </w:t>
      </w:r>
      <w:r w:rsidR="007608E9">
        <w:rPr>
          <w:bCs/>
          <w:iCs/>
          <w:color w:val="000000" w:themeColor="text1"/>
        </w:rPr>
        <w:t>is made more plausible by the fact that Pdr5 and Yor1 are paralogs, and each can form a homodimer</w:t>
      </w:r>
      <w:r w:rsidR="006C37AF">
        <w:rPr>
          <w:bCs/>
          <w:iCs/>
          <w:color w:val="000000" w:themeColor="text1"/>
        </w:rPr>
        <w:t xml:space="preserve"> </w:t>
      </w:r>
      <w:r w:rsidR="00C241BD">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C241BD">
        <w:rPr>
          <w:bCs/>
          <w:iCs/>
          <w:color w:val="000000" w:themeColor="text1"/>
        </w:rPr>
        <w:fldChar w:fldCharType="separate"/>
      </w:r>
      <w:r w:rsidR="00D659A1" w:rsidRPr="00D659A1">
        <w:rPr>
          <w:bCs/>
          <w:iCs/>
          <w:noProof/>
          <w:color w:val="000000" w:themeColor="text1"/>
        </w:rPr>
        <w:t>(Snider et al., 2013; Tarassov et al., 2008)</w:t>
      </w:r>
      <w:r w:rsidR="00C241BD">
        <w:rPr>
          <w:bCs/>
          <w:iCs/>
          <w:color w:val="000000" w:themeColor="text1"/>
        </w:rPr>
        <w:fldChar w:fldCharType="end"/>
      </w:r>
      <w:r w:rsidR="007608E9">
        <w:rPr>
          <w:bCs/>
          <w:iCs/>
          <w:color w:val="000000" w:themeColor="text1"/>
        </w:rPr>
        <w:t>.  Because all known protein interaction-testing methods miss the majority of real interactions</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Braun et al., 2009)","plainTextFormattedCitation":"(Braun et al., 2009)","previouslyFormattedCitation":"(Braun et al., 2009)"},"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Braun et al., 2009)</w:t>
      </w:r>
      <w:r w:rsidR="00FB3230">
        <w:rPr>
          <w:bCs/>
          <w:iCs/>
          <w:color w:val="000000" w:themeColor="text1"/>
        </w:rPr>
        <w:fldChar w:fldCharType="end"/>
      </w:r>
      <w:r w:rsidR="00FB3230">
        <w:rPr>
          <w:bCs/>
          <w:iCs/>
          <w:color w:val="000000" w:themeColor="text1"/>
        </w:rPr>
        <w:t>,</w:t>
      </w:r>
      <w:r w:rsidR="007608E9">
        <w:rPr>
          <w:bCs/>
          <w:iCs/>
          <w:color w:val="000000" w:themeColor="text1"/>
        </w:rPr>
        <w:t xml:space="preserve"> we </w:t>
      </w:r>
      <w:r w:rsidR="00344650">
        <w:rPr>
          <w:bCs/>
          <w:iCs/>
          <w:color w:val="000000" w:themeColor="text1"/>
        </w:rPr>
        <w:t>re-</w:t>
      </w:r>
      <w:r w:rsidR="007608E9">
        <w:rPr>
          <w:bCs/>
          <w:iCs/>
          <w:color w:val="000000" w:themeColor="text1"/>
        </w:rPr>
        <w:t>tested for the model-predicted Pdr5-Yor1 interaction using two distinct protein interaction assays: MYTH</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Snider et al., 2013)</w:t>
      </w:r>
      <w:r w:rsidR="00FB3230">
        <w:rPr>
          <w:bCs/>
          <w:iCs/>
          <w:color w:val="000000" w:themeColor="text1"/>
        </w:rPr>
        <w:fldChar w:fldCharType="end"/>
      </w:r>
      <w:r w:rsidR="007608E9">
        <w:rPr>
          <w:bCs/>
          <w:iCs/>
          <w:color w:val="000000" w:themeColor="text1"/>
        </w:rPr>
        <w:t xml:space="preserve"> and PCA</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Tarassov et al., 2008)</w:t>
      </w:r>
      <w:r w:rsidR="00FB3230">
        <w:rPr>
          <w:bCs/>
          <w:iCs/>
          <w:color w:val="000000" w:themeColor="text1"/>
        </w:rPr>
        <w:fldChar w:fldCharType="end"/>
      </w:r>
      <w:r w:rsidR="007608E9">
        <w:rPr>
          <w:bCs/>
          <w:iCs/>
          <w:color w:val="000000" w:themeColor="text1"/>
        </w:rPr>
        <w:t>.</w:t>
      </w:r>
      <w:r w:rsidR="00022EC9">
        <w:rPr>
          <w:bCs/>
          <w:iCs/>
          <w:color w:val="000000" w:themeColor="text1"/>
        </w:rPr>
        <w:t xml:space="preserve"> All previously-known MYTH and PCA interactions amongst Pdr5, Snq2, and Yor1 </w:t>
      </w:r>
      <w:r w:rsidR="00FB3230">
        <w:rPr>
          <w:bCs/>
          <w:iCs/>
          <w:color w:val="000000" w:themeColor="text1"/>
        </w:rPr>
        <w:t>were</w:t>
      </w:r>
      <w:r w:rsidR="00AE0D97">
        <w:rPr>
          <w:bCs/>
          <w:iCs/>
          <w:color w:val="000000" w:themeColor="text1"/>
        </w:rPr>
        <w:t xml:space="preserve"> recovered in their corresponding assays</w:t>
      </w:r>
      <w:r w:rsidR="00022EC9">
        <w:rPr>
          <w:bCs/>
          <w:iCs/>
          <w:color w:val="000000" w:themeColor="text1"/>
        </w:rPr>
        <w:t xml:space="preserve"> (</w:t>
      </w:r>
      <w:r w:rsidR="004452EF">
        <w:rPr>
          <w:bCs/>
          <w:iCs/>
          <w:color w:val="000000" w:themeColor="text1"/>
        </w:rPr>
        <w:t xml:space="preserve">Figure </w:t>
      </w:r>
      <w:r w:rsidR="00022EC9">
        <w:rPr>
          <w:bCs/>
          <w:iCs/>
          <w:color w:val="000000" w:themeColor="text1"/>
        </w:rPr>
        <w:t xml:space="preserve">4F, S11, S12).  </w:t>
      </w:r>
      <w:r w:rsidR="007608E9">
        <w:rPr>
          <w:bCs/>
          <w:iCs/>
          <w:color w:val="000000" w:themeColor="text1"/>
        </w:rPr>
        <w:t>Although PCA (</w:t>
      </w:r>
      <w:r w:rsidR="004452EF">
        <w:rPr>
          <w:bCs/>
          <w:iCs/>
          <w:color w:val="000000" w:themeColor="text1"/>
        </w:rPr>
        <w:t xml:space="preserve">Figure </w:t>
      </w:r>
      <w:r w:rsidR="007608E9">
        <w:rPr>
          <w:bCs/>
          <w:iCs/>
          <w:color w:val="000000" w:themeColor="text1"/>
        </w:rPr>
        <w:t xml:space="preserve">S11) did not detect the </w:t>
      </w:r>
      <w:r w:rsidR="00022EC9">
        <w:rPr>
          <w:bCs/>
          <w:iCs/>
          <w:color w:val="000000" w:themeColor="text1"/>
        </w:rPr>
        <w:t xml:space="preserve">predicted Pdr5-Yor1 </w:t>
      </w:r>
      <w:r w:rsidR="007608E9">
        <w:rPr>
          <w:bCs/>
          <w:iCs/>
          <w:color w:val="000000" w:themeColor="text1"/>
        </w:rPr>
        <w:t xml:space="preserve">interaction, it was revealed by </w:t>
      </w:r>
      <w:r w:rsidR="002C20D8">
        <w:rPr>
          <w:bCs/>
          <w:iCs/>
          <w:color w:val="000000" w:themeColor="text1"/>
        </w:rPr>
        <w:t>MYTH (</w:t>
      </w:r>
      <w:r w:rsidR="004452EF">
        <w:rPr>
          <w:bCs/>
          <w:iCs/>
          <w:color w:val="000000" w:themeColor="text1"/>
        </w:rPr>
        <w:t xml:space="preserve">Figure </w:t>
      </w:r>
      <w:r w:rsidR="002C20D8">
        <w:rPr>
          <w:bCs/>
          <w:iCs/>
          <w:color w:val="000000" w:themeColor="text1"/>
        </w:rPr>
        <w:t xml:space="preserve">4F, S12). </w:t>
      </w:r>
      <w:r w:rsidR="00C26E96">
        <w:rPr>
          <w:bCs/>
          <w:iCs/>
          <w:color w:val="000000" w:themeColor="text1"/>
        </w:rPr>
        <w:t>Given a much-higher baseline abundance of Pdr5 than Snq2</w:t>
      </w:r>
      <w:r w:rsidR="006C37AF">
        <w:rPr>
          <w:bCs/>
          <w:iCs/>
          <w:color w:val="000000" w:themeColor="text1"/>
        </w:rPr>
        <w:t xml:space="preserve"> </w:t>
      </w:r>
      <w:r w:rsidR="00C26E96">
        <w:rPr>
          <w:bCs/>
          <w:iCs/>
          <w:color w:val="000000" w:themeColor="text1"/>
        </w:rPr>
        <w:fldChar w:fldCharType="begin" w:fldLock="1"/>
      </w:r>
      <w:r w:rsidR="00F13A96">
        <w:rPr>
          <w:bCs/>
          <w:iCs/>
          <w:color w:val="000000" w:themeColor="text1"/>
        </w:rPr>
        <w:instrText>ADDIN CSL_CITATION {"citationItems":[{"id":"ITEM-1","itemData":{"DOI":"10.1038/nature04785","ISSN":"0028-0836","PMID":"16699522","abstract":"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author":[{"dropping-particle":"","family":"Newman","given":"John R. S.","non-dropping-particle":"","parse-names":false,"suffix":""},{"dropping-particle":"","family":"Ghaemmaghami","given":"Sina","non-dropping-particle":"","parse-names":false,"suffix":""},{"dropping-particle":"","family":"Ihmels","given":"Jan","non-dropping-particle":"","parse-names":false,"suffix":""},{"dropping-particle":"","family":"Breslow","given":"David K.","non-dropping-particle":"","parse-names":false,"suffix":""},{"dropping-particle":"","family":"Noble","given":"Matthew","non-dropping-particle":"","parse-names":false,"suffix":""},{"dropping-particle":"","family":"DeRisi","given":"Joseph L.","non-dropping-particle":"","parse-names":false,"suffix":""},{"dropping-particle":"","family":"Weissman","given":"Jonathan S.","non-dropping-particle":"","parse-names":false,"suffix":""}],"container-title":"Nature","id":"ITEM-1","issue":"7095","issued":{"date-parts":[["2006","6","14"]]},"page":"840-846","title":"Single-cell proteomic analysis of S. cerevisiae reveals the architecture of biological noise","type":"article-journal","volume":"441"},"uris":["http://www.mendeley.com/documents/?uuid=dbac7b93-3f44-3bfa-a349-a9b2781093ce"]}],"mendeley":{"formattedCitation":"(Newman et al., 2006)","plainTextFormattedCitation":"(Newman et al., 2006)","previouslyFormattedCitation":"(Newman et al., 2006)"},"properties":{"noteIndex":0},"schema":"https://github.com/citation-style-language/schema/raw/master/csl-citation.json"}</w:instrText>
      </w:r>
      <w:r w:rsidR="00C26E96">
        <w:rPr>
          <w:bCs/>
          <w:iCs/>
          <w:color w:val="000000" w:themeColor="text1"/>
        </w:rPr>
        <w:fldChar w:fldCharType="separate"/>
      </w:r>
      <w:r w:rsidR="00D659A1" w:rsidRPr="00D659A1">
        <w:rPr>
          <w:bCs/>
          <w:iCs/>
          <w:noProof/>
          <w:color w:val="000000" w:themeColor="text1"/>
        </w:rPr>
        <w:t>(Newman et al., 2006)</w:t>
      </w:r>
      <w:r w:rsidR="00C26E96">
        <w:rPr>
          <w:bCs/>
          <w:iCs/>
          <w:color w:val="000000" w:themeColor="text1"/>
        </w:rPr>
        <w:fldChar w:fldCharType="end"/>
      </w:r>
      <w:r w:rsidR="00C26E96">
        <w:rPr>
          <w:bCs/>
          <w:iCs/>
          <w:color w:val="000000" w:themeColor="text1"/>
        </w:rPr>
        <w:t>, a</w:t>
      </w:r>
      <w:r w:rsidR="00AC17B2">
        <w:rPr>
          <w:bCs/>
          <w:iCs/>
          <w:color w:val="000000" w:themeColor="text1"/>
        </w:rPr>
        <w:t xml:space="preserve"> ‘heterodimer</w:t>
      </w:r>
      <w:r w:rsidR="00022EC9">
        <w:rPr>
          <w:bCs/>
          <w:iCs/>
          <w:color w:val="000000" w:themeColor="text1"/>
        </w:rPr>
        <w:t>ic</w:t>
      </w:r>
      <w:r w:rsidR="00AC17B2">
        <w:rPr>
          <w:bCs/>
          <w:iCs/>
          <w:color w:val="000000" w:themeColor="text1"/>
        </w:rPr>
        <w:t xml:space="preserve"> repression’ </w:t>
      </w:r>
      <w:r w:rsidR="000D6E54">
        <w:rPr>
          <w:bCs/>
          <w:iCs/>
          <w:color w:val="000000" w:themeColor="text1"/>
        </w:rPr>
        <w:t>model is</w:t>
      </w:r>
      <w:r w:rsidR="00933242">
        <w:rPr>
          <w:bCs/>
          <w:iCs/>
          <w:color w:val="000000" w:themeColor="text1"/>
        </w:rPr>
        <w:t xml:space="preserve"> consistent with the prediction that </w:t>
      </w:r>
      <w:r w:rsidR="00022EC9">
        <w:rPr>
          <w:bCs/>
          <w:iCs/>
          <w:color w:val="000000" w:themeColor="text1"/>
        </w:rPr>
        <w:t xml:space="preserve">negative influence of </w:t>
      </w:r>
      <w:r w:rsidR="00933242">
        <w:rPr>
          <w:bCs/>
          <w:iCs/>
          <w:color w:val="000000" w:themeColor="text1"/>
        </w:rPr>
        <w:t xml:space="preserve">Snq2 by Pdr5 </w:t>
      </w:r>
      <w:r w:rsidR="00022EC9">
        <w:rPr>
          <w:bCs/>
          <w:iCs/>
          <w:color w:val="000000" w:themeColor="text1"/>
        </w:rPr>
        <w:t xml:space="preserve">will </w:t>
      </w:r>
      <w:r w:rsidR="00933242">
        <w:rPr>
          <w:bCs/>
          <w:iCs/>
          <w:color w:val="000000" w:themeColor="text1"/>
        </w:rPr>
        <w:t xml:space="preserve">be greater than </w:t>
      </w:r>
      <w:r w:rsidR="00022EC9">
        <w:rPr>
          <w:bCs/>
          <w:iCs/>
          <w:color w:val="000000" w:themeColor="text1"/>
        </w:rPr>
        <w:t xml:space="preserve">negative influence of </w:t>
      </w:r>
      <w:r w:rsidR="00933242">
        <w:rPr>
          <w:bCs/>
          <w:iCs/>
          <w:color w:val="000000" w:themeColor="text1"/>
        </w:rPr>
        <w:t>Pdr5</w:t>
      </w:r>
      <w:r w:rsidR="00933242">
        <w:rPr>
          <w:bCs/>
          <w:i/>
          <w:iCs/>
          <w:color w:val="000000" w:themeColor="text1"/>
        </w:rPr>
        <w:t xml:space="preserve"> </w:t>
      </w:r>
      <w:r w:rsidR="00F450AB">
        <w:rPr>
          <w:bCs/>
          <w:iCs/>
          <w:color w:val="000000" w:themeColor="text1"/>
        </w:rPr>
        <w:t>by Snq2</w:t>
      </w:r>
      <w:r w:rsidR="0052102A">
        <w:rPr>
          <w:bCs/>
          <w:iCs/>
          <w:color w:val="000000" w:themeColor="text1"/>
        </w:rPr>
        <w:t xml:space="preserve"> (</w:t>
      </w:r>
      <w:r w:rsidR="0052102A">
        <w:rPr>
          <w:bCs/>
          <w:i/>
          <w:iCs/>
          <w:color w:val="000000" w:themeColor="text1"/>
        </w:rPr>
        <w:t xml:space="preserve">I = </w:t>
      </w:r>
      <w:r w:rsidR="0052102A">
        <w:rPr>
          <w:bCs/>
          <w:iCs/>
          <w:color w:val="000000" w:themeColor="text1"/>
        </w:rPr>
        <w:t>-0.81</w:t>
      </w:r>
      <w:r w:rsidR="0052102A">
        <w:rPr>
          <w:bCs/>
          <w:i/>
          <w:iCs/>
          <w:color w:val="000000" w:themeColor="text1"/>
        </w:rPr>
        <w:t xml:space="preserve"> </w:t>
      </w:r>
      <w:r w:rsidR="0052102A" w:rsidRPr="009D44D3">
        <w:rPr>
          <w:bCs/>
          <w:iCs/>
          <w:color w:val="000000" w:themeColor="text1"/>
        </w:rPr>
        <w:t>vs</w:t>
      </w:r>
      <w:r w:rsidR="0052102A">
        <w:rPr>
          <w:bCs/>
          <w:i/>
          <w:iCs/>
          <w:color w:val="000000" w:themeColor="text1"/>
        </w:rPr>
        <w:t xml:space="preserve"> </w:t>
      </w:r>
      <w:r w:rsidR="0052102A" w:rsidRPr="00232D58">
        <w:rPr>
          <w:bCs/>
          <w:iCs/>
          <w:color w:val="000000" w:themeColor="text1"/>
        </w:rPr>
        <w:t>-0.25</w:t>
      </w:r>
      <w:r w:rsidR="0052102A">
        <w:rPr>
          <w:bCs/>
          <w:i/>
          <w:iCs/>
          <w:color w:val="000000" w:themeColor="text1"/>
        </w:rPr>
        <w:t xml:space="preserve">, </w:t>
      </w:r>
      <w:r w:rsidR="004452EF">
        <w:rPr>
          <w:bCs/>
          <w:iCs/>
          <w:color w:val="000000" w:themeColor="text1"/>
        </w:rPr>
        <w:t xml:space="preserve">Figure </w:t>
      </w:r>
      <w:r w:rsidR="0052102A">
        <w:rPr>
          <w:bCs/>
          <w:iCs/>
          <w:color w:val="000000" w:themeColor="text1"/>
        </w:rPr>
        <w:t>4B</w:t>
      </w:r>
      <w:r w:rsidR="00022EC9">
        <w:rPr>
          <w:bCs/>
          <w:iCs/>
          <w:color w:val="000000" w:themeColor="text1"/>
        </w:rPr>
        <w:t xml:space="preserve">).  This is because </w:t>
      </w:r>
      <w:r w:rsidR="007F766B">
        <w:rPr>
          <w:bCs/>
          <w:iCs/>
          <w:color w:val="000000" w:themeColor="text1"/>
        </w:rPr>
        <w:t xml:space="preserve">a greater proportion of Snq2 would be affected by each </w:t>
      </w:r>
      <w:r w:rsidR="00022EC9">
        <w:rPr>
          <w:bCs/>
          <w:iCs/>
          <w:color w:val="000000" w:themeColor="text1"/>
        </w:rPr>
        <w:t xml:space="preserve">heterodimeric </w:t>
      </w:r>
      <w:r w:rsidR="007F766B">
        <w:rPr>
          <w:bCs/>
          <w:iCs/>
          <w:color w:val="000000" w:themeColor="text1"/>
        </w:rPr>
        <w:t xml:space="preserve">interaction than </w:t>
      </w:r>
      <w:r w:rsidR="00022EC9">
        <w:rPr>
          <w:bCs/>
          <w:iCs/>
          <w:color w:val="000000" w:themeColor="text1"/>
        </w:rPr>
        <w:t xml:space="preserve">would </w:t>
      </w:r>
      <w:r w:rsidR="007F766B">
        <w:rPr>
          <w:bCs/>
          <w:iCs/>
          <w:color w:val="000000" w:themeColor="text1"/>
        </w:rPr>
        <w:t>Pdr5</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786AB2">
        <w:rPr>
          <w:bCs/>
          <w:iCs/>
          <w:color w:val="000000" w:themeColor="text1"/>
        </w:rPr>
        <w:t xml:space="preserve">Taken together, </w:t>
      </w:r>
      <w:r w:rsidR="00C26E96">
        <w:rPr>
          <w:bCs/>
          <w:iCs/>
          <w:color w:val="000000" w:themeColor="text1"/>
        </w:rPr>
        <w:t xml:space="preserve">these experiments </w:t>
      </w:r>
      <w:r w:rsidR="00022EC9">
        <w:rPr>
          <w:bCs/>
          <w:iCs/>
          <w:color w:val="000000" w:themeColor="text1"/>
        </w:rPr>
        <w:t xml:space="preserve">provide support for two different mechanisms whereby gene deletions can relieve Pdr5 inhibition, one in which deletion of four genes relieves </w:t>
      </w:r>
      <w:r w:rsidR="002F5A38">
        <w:rPr>
          <w:bCs/>
          <w:i/>
          <w:iCs/>
          <w:color w:val="000000" w:themeColor="text1"/>
        </w:rPr>
        <w:t xml:space="preserve">PDR5 </w:t>
      </w:r>
      <w:r w:rsidR="002F5A38">
        <w:rPr>
          <w:bCs/>
          <w:iCs/>
          <w:color w:val="000000" w:themeColor="text1"/>
        </w:rPr>
        <w:lastRenderedPageBreak/>
        <w:t xml:space="preserve">expression, </w:t>
      </w:r>
      <w:r w:rsidR="00022EC9">
        <w:rPr>
          <w:bCs/>
          <w:iCs/>
          <w:color w:val="000000" w:themeColor="text1"/>
        </w:rPr>
        <w:t xml:space="preserve">and another in which deletion of </w:t>
      </w:r>
      <w:r w:rsidR="00A076D8">
        <w:rPr>
          <w:bCs/>
          <w:i/>
          <w:iCs/>
          <w:color w:val="000000" w:themeColor="text1"/>
        </w:rPr>
        <w:t>snq2∆</w:t>
      </w:r>
      <w:r w:rsidR="00022EC9">
        <w:rPr>
          <w:bCs/>
          <w:iCs/>
          <w:color w:val="000000" w:themeColor="text1"/>
        </w:rPr>
        <w:t xml:space="preserve">, </w:t>
      </w:r>
      <w:r w:rsidR="00A076D8">
        <w:rPr>
          <w:bCs/>
          <w:i/>
          <w:iCs/>
          <w:color w:val="000000" w:themeColor="text1"/>
        </w:rPr>
        <w:t xml:space="preserve">yor1∆ </w:t>
      </w:r>
      <w:r w:rsidR="00022EC9">
        <w:rPr>
          <w:bCs/>
          <w:iCs/>
          <w:color w:val="000000" w:themeColor="text1"/>
        </w:rPr>
        <w:t xml:space="preserve">or both can relieve direct </w:t>
      </w:r>
      <w:r w:rsidR="006F4F76">
        <w:rPr>
          <w:bCs/>
          <w:iCs/>
          <w:color w:val="000000" w:themeColor="text1"/>
        </w:rPr>
        <w:t>physica</w:t>
      </w:r>
      <w:r w:rsidR="00022EC9">
        <w:rPr>
          <w:bCs/>
          <w:iCs/>
          <w:color w:val="000000" w:themeColor="text1"/>
        </w:rPr>
        <w:t xml:space="preserve">l inhibition of Pdr5 by Snq2 or </w:t>
      </w:r>
      <w:r w:rsidR="00022EC9" w:rsidRPr="00650B0D">
        <w:rPr>
          <w:bCs/>
          <w:iCs/>
          <w:color w:val="000000" w:themeColor="text1"/>
        </w:rPr>
        <w:t>Yor</w:t>
      </w:r>
      <w:r w:rsidR="00022EC9">
        <w:rPr>
          <w:bCs/>
          <w:iCs/>
          <w:color w:val="000000" w:themeColor="text1"/>
        </w:rPr>
        <w:t>1</w:t>
      </w:r>
      <w:r w:rsidR="000D6E54">
        <w:rPr>
          <w:bCs/>
          <w:iCs/>
          <w:color w:val="000000" w:themeColor="text1"/>
        </w:rPr>
        <w:t>.</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r w:rsidRPr="00233F15">
        <w:rPr>
          <w:b/>
          <w:bCs/>
          <w:iCs/>
          <w:color w:val="000000" w:themeColor="text1"/>
          <w:sz w:val="28"/>
        </w:rPr>
        <w:t>Discussion</w:t>
      </w:r>
    </w:p>
    <w:p w14:paraId="6B9C221F" w14:textId="7C07139D" w:rsidR="00B100D0" w:rsidRDefault="008B2EF6" w:rsidP="00637EA3">
      <w:pPr>
        <w:jc w:val="both"/>
        <w:outlineLvl w:val="0"/>
        <w:rPr>
          <w:bCs/>
          <w:iCs/>
          <w:color w:val="000000" w:themeColor="text1"/>
        </w:rPr>
      </w:pPr>
      <w:r>
        <w:rPr>
          <w:bCs/>
          <w:iCs/>
          <w:color w:val="000000" w:themeColor="text1"/>
        </w:rPr>
        <w:t>Genetic analysis of</w:t>
      </w:r>
      <w:r w:rsidR="006D48D3">
        <w:rPr>
          <w:bCs/>
          <w:iCs/>
          <w:color w:val="000000" w:themeColor="text1"/>
        </w:rPr>
        <w:t xml:space="preserve"> complex </w:t>
      </w:r>
      <w:r w:rsidR="000132AB">
        <w:rPr>
          <w:bCs/>
          <w:iCs/>
          <w:color w:val="000000" w:themeColor="text1"/>
        </w:rPr>
        <w:t xml:space="preserve">biological systems has been limited by the difficulty in systematically measuring and </w:t>
      </w:r>
      <w:r w:rsidR="00B97DFE">
        <w:rPr>
          <w:bCs/>
          <w:iCs/>
          <w:color w:val="000000" w:themeColor="text1"/>
        </w:rPr>
        <w:t>interpreting</w:t>
      </w:r>
      <w:r w:rsidR="000132AB">
        <w:rPr>
          <w:bCs/>
          <w:iCs/>
          <w:color w:val="000000" w:themeColor="text1"/>
        </w:rPr>
        <w:t xml:space="preserve"> </w:t>
      </w:r>
      <w:r w:rsidR="00466732">
        <w:rPr>
          <w:bCs/>
          <w:iCs/>
          <w:color w:val="000000" w:themeColor="text1"/>
        </w:rPr>
        <w:t xml:space="preserve">the combinatorial </w:t>
      </w:r>
      <w:r w:rsidR="007F766B">
        <w:rPr>
          <w:bCs/>
          <w:iCs/>
          <w:color w:val="000000" w:themeColor="text1"/>
        </w:rPr>
        <w:t>effect</w:t>
      </w:r>
      <w:r w:rsidR="00CB6873">
        <w:rPr>
          <w:bCs/>
          <w:iCs/>
          <w:color w:val="000000" w:themeColor="text1"/>
        </w:rPr>
        <w:t>s</w:t>
      </w:r>
      <w:r w:rsidR="00466732">
        <w:rPr>
          <w:bCs/>
          <w:iCs/>
          <w:color w:val="000000" w:themeColor="text1"/>
        </w:rPr>
        <w:t xml:space="preserve"> of multiple variants</w:t>
      </w:r>
      <w:r w:rsidR="000132AB">
        <w:rPr>
          <w:bCs/>
          <w:iCs/>
          <w:color w:val="000000" w:themeColor="text1"/>
        </w:rPr>
        <w:t xml:space="preserve">.  </w:t>
      </w:r>
      <w:r w:rsidR="006F4F76">
        <w:rPr>
          <w:bCs/>
          <w:iCs/>
          <w:color w:val="000000" w:themeColor="text1"/>
        </w:rPr>
        <w:t xml:space="preserve">Here we </w:t>
      </w:r>
      <w:r w:rsidR="00BC17F7">
        <w:rPr>
          <w:bCs/>
          <w:iCs/>
          <w:color w:val="000000" w:themeColor="text1"/>
        </w:rPr>
        <w:t>illustrate</w:t>
      </w:r>
      <w:r w:rsidR="003E7B8E">
        <w:rPr>
          <w:bCs/>
          <w:iCs/>
          <w:color w:val="000000" w:themeColor="text1"/>
        </w:rPr>
        <w:t>d</w:t>
      </w:r>
      <w:r w:rsidR="006F4F76">
        <w:rPr>
          <w:bCs/>
          <w:iCs/>
          <w:color w:val="000000" w:themeColor="text1"/>
        </w:rPr>
        <w:t xml:space="preserve"> a method to</w:t>
      </w:r>
      <w:r w:rsidR="00FA050C">
        <w:rPr>
          <w:bCs/>
          <w:iCs/>
          <w:color w:val="000000" w:themeColor="text1"/>
        </w:rPr>
        <w:t xml:space="preserve"> </w:t>
      </w:r>
      <w:r w:rsidR="00255562">
        <w:rPr>
          <w:bCs/>
          <w:iCs/>
          <w:color w:val="000000" w:themeColor="text1"/>
        </w:rPr>
        <w:t xml:space="preserve">straightforwardly </w:t>
      </w:r>
      <w:r w:rsidR="00077DA9">
        <w:rPr>
          <w:bCs/>
          <w:iCs/>
          <w:color w:val="000000" w:themeColor="text1"/>
        </w:rPr>
        <w:t>generate</w:t>
      </w:r>
      <w:r w:rsidR="00A046CC" w:rsidRPr="00233F15">
        <w:rPr>
          <w:bCs/>
          <w:iCs/>
          <w:color w:val="000000" w:themeColor="text1"/>
        </w:rPr>
        <w:t xml:space="preserve"> </w:t>
      </w:r>
      <w:r w:rsidR="00FA050C">
        <w:rPr>
          <w:bCs/>
          <w:iCs/>
          <w:color w:val="000000" w:themeColor="text1"/>
        </w:rPr>
        <w:t xml:space="preserve">and </w:t>
      </w:r>
      <w:r w:rsidR="00466732">
        <w:rPr>
          <w:bCs/>
          <w:iCs/>
          <w:color w:val="000000" w:themeColor="text1"/>
        </w:rPr>
        <w:t xml:space="preserve">phenotypically </w:t>
      </w:r>
      <w:r w:rsidR="00FA050C">
        <w:rPr>
          <w:bCs/>
          <w:iCs/>
          <w:color w:val="000000" w:themeColor="text1"/>
        </w:rPr>
        <w:t>profil</w:t>
      </w:r>
      <w:r w:rsidR="0035381B">
        <w:rPr>
          <w:bCs/>
          <w:iCs/>
          <w:color w:val="000000" w:themeColor="text1"/>
        </w:rPr>
        <w:t>e</w:t>
      </w:r>
      <w:r w:rsidR="0097516B" w:rsidRPr="00233F15">
        <w:rPr>
          <w:bCs/>
          <w:iCs/>
          <w:color w:val="000000" w:themeColor="text1"/>
        </w:rPr>
        <w:t xml:space="preserve"> a large population </w:t>
      </w:r>
      <w:r w:rsidR="00466732">
        <w:rPr>
          <w:bCs/>
          <w:iCs/>
          <w:color w:val="000000" w:themeColor="text1"/>
        </w:rPr>
        <w:t>with variation segregating at sixteen loci. The c</w:t>
      </w:r>
      <w:r w:rsidR="008E40C6">
        <w:rPr>
          <w:bCs/>
          <w:iCs/>
          <w:color w:val="000000" w:themeColor="text1"/>
        </w:rPr>
        <w:t xml:space="preserve">omplex </w:t>
      </w:r>
      <w:r w:rsidR="00466732">
        <w:rPr>
          <w:bCs/>
          <w:iCs/>
          <w:color w:val="000000" w:themeColor="text1"/>
        </w:rPr>
        <w:t xml:space="preserve">genetic landscape emerging from this DCGA revealed many phenomena that would not have emerged from considering one or two variants at a time.  We </w:t>
      </w:r>
      <w:r w:rsidR="00F46A75">
        <w:rPr>
          <w:bCs/>
          <w:iCs/>
          <w:color w:val="000000" w:themeColor="text1"/>
        </w:rPr>
        <w:t>further</w:t>
      </w:r>
      <w:r w:rsidR="00466732">
        <w:rPr>
          <w:bCs/>
          <w:iCs/>
          <w:color w:val="000000" w:themeColor="text1"/>
        </w:rPr>
        <w:t xml:space="preserve"> demonstrated that the systematically-generated complex phenotypic profiles could be used </w:t>
      </w:r>
      <w:r w:rsidR="008E40C6">
        <w:rPr>
          <w:bCs/>
          <w:iCs/>
          <w:color w:val="000000" w:themeColor="text1"/>
        </w:rPr>
        <w:t>to</w:t>
      </w:r>
      <w:ins w:id="146" w:author="Albi Celaj [3]" w:date="2018-12-14T12:04:00Z">
        <w:r w:rsidR="00F37C29">
          <w:rPr>
            <w:bCs/>
            <w:iCs/>
            <w:color w:val="000000" w:themeColor="text1"/>
          </w:rPr>
          <w:t xml:space="preserve"> </w:t>
        </w:r>
      </w:ins>
      <w:ins w:id="147" w:author="Albi Celaj [3]" w:date="2018-12-14T14:24:00Z">
        <w:r w:rsidR="009F0D93">
          <w:rPr>
            <w:bCs/>
            <w:iCs/>
            <w:color w:val="000000" w:themeColor="text1"/>
          </w:rPr>
          <w:t xml:space="preserve">automatically derive </w:t>
        </w:r>
      </w:ins>
      <w:ins w:id="148" w:author="Albi Celaj [3]" w:date="2018-12-14T14:25:00Z">
        <w:r w:rsidR="00604E84">
          <w:rPr>
            <w:bCs/>
            <w:iCs/>
            <w:color w:val="000000" w:themeColor="text1"/>
          </w:rPr>
          <w:t xml:space="preserve">an intuitive computational model </w:t>
        </w:r>
      </w:ins>
      <w:ins w:id="149" w:author="Albi Celaj [3]" w:date="2018-12-14T14:30:00Z">
        <w:r w:rsidR="00637EA3">
          <w:rPr>
            <w:bCs/>
            <w:iCs/>
            <w:color w:val="000000" w:themeColor="text1"/>
          </w:rPr>
          <w:t>illustrating h</w:t>
        </w:r>
        <w:r w:rsidR="00B960F9">
          <w:rPr>
            <w:bCs/>
            <w:iCs/>
            <w:color w:val="000000" w:themeColor="text1"/>
          </w:rPr>
          <w:t>ow ABC transporter</w:t>
        </w:r>
      </w:ins>
      <w:ins w:id="150" w:author="Albi Celaj [3]" w:date="2018-12-14T15:04:00Z">
        <w:r w:rsidR="00B960F9">
          <w:rPr>
            <w:bCs/>
            <w:iCs/>
            <w:color w:val="000000" w:themeColor="text1"/>
          </w:rPr>
          <w:t xml:space="preserve"> variants</w:t>
        </w:r>
      </w:ins>
      <w:ins w:id="151" w:author="Albi Celaj [3]" w:date="2018-12-14T15:14:00Z">
        <w:r w:rsidR="00326455">
          <w:rPr>
            <w:bCs/>
            <w:iCs/>
            <w:color w:val="000000" w:themeColor="text1"/>
          </w:rPr>
          <w:t xml:space="preserve"> can</w:t>
        </w:r>
      </w:ins>
      <w:ins w:id="152" w:author="Albi Celaj [3]" w:date="2018-12-14T14:30:00Z">
        <w:r w:rsidR="009664D4">
          <w:rPr>
            <w:bCs/>
            <w:iCs/>
            <w:color w:val="000000" w:themeColor="text1"/>
          </w:rPr>
          <w:t xml:space="preserve"> </w:t>
        </w:r>
        <w:r w:rsidR="00637EA3">
          <w:rPr>
            <w:bCs/>
            <w:iCs/>
            <w:color w:val="000000" w:themeColor="text1"/>
          </w:rPr>
          <w:t>affect</w:t>
        </w:r>
      </w:ins>
      <w:ins w:id="153" w:author="Albi Celaj [3]" w:date="2018-12-14T14:25:00Z">
        <w:r w:rsidR="00604E84">
          <w:rPr>
            <w:bCs/>
            <w:iCs/>
            <w:color w:val="000000" w:themeColor="text1"/>
          </w:rPr>
          <w:t xml:space="preserve"> drug clearance and</w:t>
        </w:r>
      </w:ins>
      <w:ins w:id="154" w:author="Albi Celaj [3]" w:date="2018-12-14T14:26:00Z">
        <w:r w:rsidR="00604E84">
          <w:rPr>
            <w:bCs/>
            <w:iCs/>
            <w:color w:val="000000" w:themeColor="text1"/>
          </w:rPr>
          <w:t xml:space="preserve"> influence the activity of other transporters. </w:t>
        </w:r>
      </w:ins>
      <w:ins w:id="155" w:author="Albi Celaj [3]" w:date="2018-12-14T14:28:00Z">
        <w:r w:rsidR="00637EA3">
          <w:rPr>
            <w:bCs/>
            <w:iCs/>
            <w:color w:val="000000" w:themeColor="text1"/>
          </w:rPr>
          <w:t xml:space="preserve"> </w:t>
        </w:r>
      </w:ins>
      <w:r w:rsidR="0099734E">
        <w:rPr>
          <w:bCs/>
          <w:iCs/>
          <w:color w:val="000000" w:themeColor="text1"/>
        </w:rPr>
        <w:t>Overall, this revealed many novel functions and gene-gene relationships even within this highly-characterized</w:t>
      </w:r>
      <w:r w:rsidR="00861437">
        <w:rPr>
          <w:bCs/>
          <w:iCs/>
          <w:color w:val="000000" w:themeColor="text1"/>
        </w:rPr>
        <w:t xml:space="preserve"> </w:t>
      </w:r>
      <w:r w:rsidR="0099734E">
        <w:rPr>
          <w:bCs/>
          <w:iCs/>
          <w:color w:val="000000" w:themeColor="text1"/>
        </w:rPr>
        <w:t xml:space="preserve">gene family. </w:t>
      </w:r>
      <w:r w:rsidR="000B4598">
        <w:rPr>
          <w:bCs/>
          <w:iCs/>
          <w:color w:val="000000" w:themeColor="text1"/>
        </w:rPr>
        <w:t xml:space="preserve"> </w:t>
      </w:r>
      <w:r w:rsidR="00003397">
        <w:rPr>
          <w:bCs/>
          <w:iCs/>
          <w:color w:val="000000" w:themeColor="text1"/>
        </w:rPr>
        <w:t xml:space="preserve">These results </w:t>
      </w:r>
      <w:r w:rsidR="00030807">
        <w:rPr>
          <w:bCs/>
          <w:iCs/>
          <w:color w:val="000000" w:themeColor="text1"/>
        </w:rPr>
        <w:t>motivat</w:t>
      </w:r>
      <w:r w:rsidR="00003397">
        <w:rPr>
          <w:bCs/>
          <w:iCs/>
          <w:color w:val="000000" w:themeColor="text1"/>
        </w:rPr>
        <w:t>e</w:t>
      </w:r>
      <w:r w:rsidR="00030807">
        <w:rPr>
          <w:bCs/>
          <w:iCs/>
          <w:color w:val="000000" w:themeColor="text1"/>
        </w:rPr>
        <w:t xml:space="preserve"> </w:t>
      </w:r>
      <w:r w:rsidR="00F65396">
        <w:rPr>
          <w:bCs/>
          <w:iCs/>
          <w:color w:val="000000" w:themeColor="text1"/>
        </w:rPr>
        <w:t>continued</w:t>
      </w:r>
      <w:r w:rsidR="00701261">
        <w:rPr>
          <w:bCs/>
          <w:iCs/>
          <w:color w:val="000000" w:themeColor="text1"/>
        </w:rPr>
        <w:t xml:space="preserve"> use </w:t>
      </w:r>
      <w:r w:rsidR="004C6AE1">
        <w:rPr>
          <w:bCs/>
          <w:iCs/>
          <w:color w:val="000000" w:themeColor="text1"/>
        </w:rPr>
        <w:t xml:space="preserve">of </w:t>
      </w:r>
      <w:r w:rsidR="00466732">
        <w:rPr>
          <w:bCs/>
          <w:iCs/>
          <w:color w:val="000000" w:themeColor="text1"/>
        </w:rPr>
        <w:t xml:space="preserve">this </w:t>
      </w:r>
      <w:r w:rsidR="00F65396">
        <w:rPr>
          <w:bCs/>
          <w:iCs/>
          <w:color w:val="000000" w:themeColor="text1"/>
        </w:rPr>
        <w:t xml:space="preserve">engineered </w:t>
      </w:r>
      <w:r w:rsidR="00701261">
        <w:rPr>
          <w:bCs/>
          <w:iCs/>
          <w:color w:val="000000" w:themeColor="text1"/>
        </w:rPr>
        <w:t xml:space="preserve">population </w:t>
      </w:r>
      <w:r w:rsidR="004C6AE1">
        <w:rPr>
          <w:bCs/>
          <w:iCs/>
          <w:color w:val="000000" w:themeColor="text1"/>
        </w:rPr>
        <w:t>to study</w:t>
      </w:r>
      <w:r w:rsidR="006C2E9C">
        <w:rPr>
          <w:bCs/>
          <w:iCs/>
          <w:color w:val="000000" w:themeColor="text1"/>
        </w:rPr>
        <w:t xml:space="preserve"> </w:t>
      </w:r>
      <w:r w:rsidR="00B100D0">
        <w:rPr>
          <w:bCs/>
          <w:iCs/>
          <w:color w:val="000000" w:themeColor="text1"/>
        </w:rPr>
        <w:t xml:space="preserve">ABC-transporter-mediated drug </w:t>
      </w:r>
      <w:r w:rsidR="001B38DD">
        <w:rPr>
          <w:bCs/>
          <w:iCs/>
          <w:color w:val="000000" w:themeColor="text1"/>
        </w:rPr>
        <w:t>resistance</w:t>
      </w:r>
      <w:r w:rsidR="00B100D0">
        <w:rPr>
          <w:bCs/>
          <w:iCs/>
          <w:color w:val="000000" w:themeColor="text1"/>
        </w:rPr>
        <w:t xml:space="preserve"> of </w:t>
      </w:r>
      <w:r w:rsidR="00466732">
        <w:rPr>
          <w:bCs/>
          <w:iCs/>
          <w:color w:val="000000" w:themeColor="text1"/>
        </w:rPr>
        <w:t xml:space="preserve">other </w:t>
      </w:r>
      <w:r w:rsidR="00B100D0">
        <w:rPr>
          <w:bCs/>
          <w:iCs/>
          <w:color w:val="000000" w:themeColor="text1"/>
        </w:rPr>
        <w:t>compounds</w:t>
      </w:r>
      <w:r w:rsidR="00466732">
        <w:rPr>
          <w:bCs/>
          <w:iCs/>
          <w:color w:val="000000" w:themeColor="text1"/>
        </w:rPr>
        <w:t>.  More broadly, these results illustrate the potential for carrying out DCGA</w:t>
      </w:r>
      <w:del w:id="156" w:author="Albi Celaj [3]" w:date="2018-12-14T15:05:00Z">
        <w:r w:rsidR="00466732" w:rsidDel="00B960F9">
          <w:rPr>
            <w:bCs/>
            <w:iCs/>
            <w:color w:val="000000" w:themeColor="text1"/>
          </w:rPr>
          <w:delText>s</w:delText>
        </w:r>
      </w:del>
      <w:r w:rsidR="00466732">
        <w:rPr>
          <w:bCs/>
          <w:iCs/>
          <w:color w:val="000000" w:themeColor="text1"/>
        </w:rPr>
        <w:t xml:space="preserve"> </w:t>
      </w:r>
      <w:r w:rsidR="002A5332">
        <w:rPr>
          <w:bCs/>
          <w:iCs/>
          <w:color w:val="000000" w:themeColor="text1"/>
        </w:rPr>
        <w:t>in</w:t>
      </w:r>
      <w:r w:rsidR="00466732">
        <w:rPr>
          <w:bCs/>
          <w:iCs/>
          <w:color w:val="000000" w:themeColor="text1"/>
        </w:rPr>
        <w:t xml:space="preserve"> </w:t>
      </w:r>
      <w:r w:rsidR="00466732" w:rsidRPr="00233F15">
        <w:rPr>
          <w:bCs/>
          <w:iCs/>
          <w:color w:val="000000" w:themeColor="text1"/>
        </w:rPr>
        <w:t xml:space="preserve">other </w:t>
      </w:r>
      <w:r w:rsidR="005F3830">
        <w:rPr>
          <w:bCs/>
          <w:iCs/>
          <w:color w:val="000000" w:themeColor="text1"/>
        </w:rPr>
        <w:t xml:space="preserve">sets of functionally-related genes. </w:t>
      </w:r>
    </w:p>
    <w:p w14:paraId="2FE727B4" w14:textId="1BE6B03D" w:rsidR="00B100D0" w:rsidDel="00886853" w:rsidRDefault="00B100D0" w:rsidP="002855ED">
      <w:pPr>
        <w:jc w:val="both"/>
        <w:outlineLvl w:val="0"/>
        <w:rPr>
          <w:del w:id="157" w:author="Albi Celaj [3]" w:date="2018-12-17T14:01:00Z"/>
          <w:bCs/>
          <w:iCs/>
          <w:color w:val="000000" w:themeColor="text1"/>
        </w:rPr>
      </w:pPr>
    </w:p>
    <w:p w14:paraId="344C3EE1" w14:textId="77777777" w:rsidR="006016F3" w:rsidRDefault="006016F3" w:rsidP="005F3830">
      <w:pPr>
        <w:jc w:val="both"/>
        <w:outlineLvl w:val="0"/>
        <w:rPr>
          <w:ins w:id="158" w:author="Albi Celaj [3]" w:date="2018-12-14T12:06:00Z"/>
          <w:bCs/>
          <w:iCs/>
          <w:color w:val="000000" w:themeColor="text1"/>
        </w:rPr>
      </w:pPr>
    </w:p>
    <w:p w14:paraId="40D9770D" w14:textId="6F78ECF4" w:rsidR="00F65396" w:rsidRDefault="00F04E74" w:rsidP="002D4A0E">
      <w:pPr>
        <w:jc w:val="both"/>
        <w:outlineLvl w:val="0"/>
        <w:rPr>
          <w:bCs/>
          <w:iCs/>
          <w:color w:val="000000" w:themeColor="text1"/>
        </w:rPr>
      </w:pPr>
      <w:r>
        <w:rPr>
          <w:bCs/>
          <w:iCs/>
          <w:color w:val="000000" w:themeColor="text1"/>
        </w:rPr>
        <w:t xml:space="preserve">The demonstrated </w:t>
      </w:r>
      <w:r w:rsidR="0067676A">
        <w:rPr>
          <w:bCs/>
          <w:iCs/>
          <w:color w:val="000000" w:themeColor="text1"/>
        </w:rPr>
        <w:t xml:space="preserve">‘cross-based’ </w:t>
      </w:r>
      <w:r>
        <w:rPr>
          <w:bCs/>
          <w:iCs/>
          <w:color w:val="000000" w:themeColor="text1"/>
        </w:rPr>
        <w:t xml:space="preserve">DCGA approach is straightforwardly adaptable for other yeast strains carrying multiple variants, and can be modified for </w:t>
      </w:r>
      <w:r w:rsidR="00611E13">
        <w:rPr>
          <w:bCs/>
          <w:iCs/>
          <w:color w:val="000000" w:themeColor="text1"/>
        </w:rPr>
        <w:t xml:space="preserve">use with </w:t>
      </w:r>
      <w:r>
        <w:rPr>
          <w:bCs/>
          <w:iCs/>
          <w:color w:val="000000" w:themeColor="text1"/>
        </w:rPr>
        <w:t xml:space="preserve">multi-variant strains in other systems.  </w:t>
      </w:r>
      <w:ins w:id="159" w:author="Albi Celaj [3]" w:date="2018-12-14T14:42:00Z">
        <w:r w:rsidR="00083B30">
          <w:rPr>
            <w:bCs/>
            <w:iCs/>
            <w:color w:val="000000" w:themeColor="text1"/>
          </w:rPr>
          <w:t>F</w:t>
        </w:r>
      </w:ins>
      <w:ins w:id="160" w:author="Albi Celaj [3]" w:date="2018-12-14T14:36:00Z">
        <w:r w:rsidR="00DD2FBD">
          <w:rPr>
            <w:bCs/>
            <w:iCs/>
            <w:color w:val="000000" w:themeColor="text1"/>
          </w:rPr>
          <w:t>or example</w:t>
        </w:r>
      </w:ins>
      <w:ins w:id="161" w:author="Albi Celaj [3]" w:date="2018-12-14T14:42:00Z">
        <w:r w:rsidR="009A6615">
          <w:rPr>
            <w:bCs/>
            <w:iCs/>
            <w:color w:val="000000" w:themeColor="text1"/>
          </w:rPr>
          <w:t xml:space="preserve">, </w:t>
        </w:r>
      </w:ins>
      <w:ins w:id="162" w:author="Albi Celaj [3]" w:date="2018-12-18T16:52:00Z">
        <w:r w:rsidR="00F6272C">
          <w:rPr>
            <w:bCs/>
            <w:iCs/>
            <w:color w:val="000000" w:themeColor="text1"/>
          </w:rPr>
          <w:t>DCGA could be performed with</w:t>
        </w:r>
      </w:ins>
      <w:ins w:id="163" w:author="Albi Celaj [3]" w:date="2018-12-18T15:54:00Z">
        <w:r w:rsidR="009A6615">
          <w:rPr>
            <w:bCs/>
            <w:iCs/>
            <w:color w:val="000000" w:themeColor="text1"/>
          </w:rPr>
          <w:t xml:space="preserve"> a</w:t>
        </w:r>
      </w:ins>
      <w:r>
        <w:rPr>
          <w:bCs/>
          <w:iCs/>
          <w:color w:val="000000" w:themeColor="text1"/>
        </w:rPr>
        <w:t>n existing</w:t>
      </w:r>
      <w:ins w:id="164" w:author="Albi Celaj [3]" w:date="2018-12-14T14:37:00Z">
        <w:r w:rsidR="008D1FA0">
          <w:rPr>
            <w:bCs/>
            <w:iCs/>
            <w:color w:val="000000" w:themeColor="text1"/>
          </w:rPr>
          <w:t xml:space="preserve"> 16-deletion mutant for GPCR pathway-related genes</w:t>
        </w:r>
      </w:ins>
      <w:ins w:id="165" w:author="Albi Celaj [3]" w:date="2018-12-18T15:53:00Z">
        <w:r w:rsidR="009A6615">
          <w:rPr>
            <w:bCs/>
            <w:iCs/>
            <w:color w:val="000000" w:themeColor="text1"/>
          </w:rPr>
          <w:t xml:space="preserve"> </w:t>
        </w:r>
        <w:r w:rsidR="009A6615">
          <w:rPr>
            <w:bCs/>
            <w:iCs/>
            <w:color w:val="000000" w:themeColor="text1"/>
          </w:rPr>
          <w:fldChar w:fldCharType="begin" w:fldLock="1"/>
        </w:r>
      </w:ins>
      <w:r w:rsidR="00AC73F4">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Shaw et al., 2018)","manualFormatting":"(Shaw et al., 2018)","plainTextFormattedCitation":"(Shaw et al., 2018)","previouslyFormattedCitation":"(Shaw et al., 2018)"},"properties":{"noteIndex":0},"schema":"https://github.com/citation-style-language/schema/raw/master/csl-citation.json"}</w:instrText>
      </w:r>
      <w:r w:rsidR="009A6615">
        <w:rPr>
          <w:bCs/>
          <w:iCs/>
          <w:color w:val="000000" w:themeColor="text1"/>
        </w:rPr>
        <w:fldChar w:fldCharType="separate"/>
      </w:r>
      <w:r w:rsidR="009A6615" w:rsidRPr="009A6615">
        <w:rPr>
          <w:bCs/>
          <w:iCs/>
          <w:noProof/>
          <w:color w:val="000000" w:themeColor="text1"/>
        </w:rPr>
        <w:t>(Shaw et al., 2018</w:t>
      </w:r>
      <w:ins w:id="166" w:author="Albi Celaj [3]" w:date="2018-12-18T15:54:00Z">
        <w:del w:id="167" w:author="Albi Celaj" w:date="2018-12-19T13:30:00Z">
          <w:r w:rsidR="009A6615" w:rsidDel="000A77AE">
            <w:rPr>
              <w:bCs/>
              <w:iCs/>
              <w:noProof/>
              <w:color w:val="000000" w:themeColor="text1"/>
            </w:rPr>
            <w:delText>, unpublished</w:delText>
          </w:r>
        </w:del>
      </w:ins>
      <w:r w:rsidR="009A6615" w:rsidRPr="009A6615">
        <w:rPr>
          <w:bCs/>
          <w:iCs/>
          <w:noProof/>
          <w:color w:val="000000" w:themeColor="text1"/>
        </w:rPr>
        <w:t>)</w:t>
      </w:r>
      <w:ins w:id="168" w:author="Albi Celaj [3]" w:date="2018-12-18T15:53:00Z">
        <w:r w:rsidR="009A6615">
          <w:rPr>
            <w:bCs/>
            <w:iCs/>
            <w:color w:val="000000" w:themeColor="text1"/>
          </w:rPr>
          <w:fldChar w:fldCharType="end"/>
        </w:r>
        <w:r w:rsidR="009A6615">
          <w:rPr>
            <w:bCs/>
            <w:iCs/>
            <w:color w:val="000000" w:themeColor="text1"/>
          </w:rPr>
          <w:t xml:space="preserve">. </w:t>
        </w:r>
      </w:ins>
      <w:del w:id="169" w:author="Albi Celaj [3]" w:date="2018-12-14T14:38:00Z">
        <w:r w:rsidR="005F3830" w:rsidDel="008D1FA0">
          <w:rPr>
            <w:bCs/>
            <w:iCs/>
            <w:color w:val="000000" w:themeColor="text1"/>
          </w:rPr>
          <w:delText xml:space="preserve">, e.g., </w:delText>
        </w:r>
      </w:del>
      <w:del w:id="170" w:author="Albi Celaj [3]" w:date="2018-12-14T14:37:00Z">
        <w:r w:rsidR="00234455" w:rsidDel="008D1FA0">
          <w:rPr>
            <w:bCs/>
            <w:iCs/>
            <w:color w:val="000000" w:themeColor="text1"/>
          </w:rPr>
          <w:delText>a 16-deletion mutant for GPCR pathway-related genes</w:delText>
        </w:r>
        <w:r w:rsidR="00752AC8" w:rsidDel="008D1FA0">
          <w:rPr>
            <w:bCs/>
            <w:iCs/>
            <w:color w:val="000000" w:themeColor="text1"/>
          </w:rPr>
          <w:delText xml:space="preserve"> </w:delText>
        </w:r>
      </w:del>
      <w:del w:id="171" w:author="Albi Celaj [3]" w:date="2018-12-18T15:53:00Z">
        <w:r w:rsidR="00752AC8" w:rsidRPr="00752AC8" w:rsidDel="009A6615">
          <w:rPr>
            <w:bCs/>
            <w:iCs/>
            <w:color w:val="000000" w:themeColor="text1"/>
          </w:rPr>
          <w:delText>(</w:delText>
        </w:r>
      </w:del>
      <w:del w:id="172" w:author="Albi Celaj [3]" w:date="2018-12-14T14:39:00Z">
        <w:r w:rsidR="00752AC8" w:rsidRPr="00752AC8" w:rsidDel="008D1FA0">
          <w:rPr>
            <w:bCs/>
            <w:iCs/>
            <w:color w:val="000000" w:themeColor="text1"/>
          </w:rPr>
          <w:delText xml:space="preserve">William M. </w:delText>
        </w:r>
      </w:del>
      <w:del w:id="173" w:author="Albi Celaj [3]" w:date="2018-12-18T15:53:00Z">
        <w:r w:rsidR="00752AC8" w:rsidRPr="00752AC8" w:rsidDel="009A6615">
          <w:rPr>
            <w:bCs/>
            <w:iCs/>
            <w:color w:val="000000" w:themeColor="text1"/>
          </w:rPr>
          <w:delText>Shaw et al</w:delText>
        </w:r>
      </w:del>
      <w:del w:id="174" w:author="Albi Celaj [3]" w:date="2018-12-14T14:39:00Z">
        <w:r w:rsidR="00752AC8" w:rsidRPr="00752AC8" w:rsidDel="008D1FA0">
          <w:rPr>
            <w:bCs/>
            <w:iCs/>
            <w:color w:val="000000" w:themeColor="text1"/>
          </w:rPr>
          <w:delText>., unpublished data</w:delText>
        </w:r>
      </w:del>
      <w:ins w:id="175" w:author="Albi Celaj [3]" w:date="2018-12-18T16:53:00Z">
        <w:r w:rsidR="00F6272C">
          <w:rPr>
            <w:bCs/>
            <w:iCs/>
            <w:color w:val="000000" w:themeColor="text1"/>
          </w:rPr>
          <w:t xml:space="preserve"> Other multi-variant </w:t>
        </w:r>
      </w:ins>
      <w:r w:rsidR="000B4598">
        <w:rPr>
          <w:bCs/>
          <w:iCs/>
          <w:color w:val="000000" w:themeColor="text1"/>
        </w:rPr>
        <w:t xml:space="preserve">yeast </w:t>
      </w:r>
      <w:ins w:id="176" w:author="Albi Celaj [3]" w:date="2018-12-18T16:53:00Z">
        <w:r w:rsidR="00F6272C">
          <w:rPr>
            <w:bCs/>
            <w:iCs/>
            <w:color w:val="000000" w:themeColor="text1"/>
          </w:rPr>
          <w:t>strains can be straightforwardly constructed</w:t>
        </w:r>
      </w:ins>
      <w:r>
        <w:rPr>
          <w:bCs/>
          <w:iCs/>
          <w:color w:val="000000" w:themeColor="text1"/>
        </w:rPr>
        <w:t xml:space="preserve"> as needed</w:t>
      </w:r>
      <w:ins w:id="177" w:author="Albi Celaj [3]" w:date="2018-12-18T16:53:00Z">
        <w:r w:rsidR="00F6272C">
          <w:rPr>
            <w:bCs/>
            <w:iCs/>
            <w:color w:val="000000" w:themeColor="text1"/>
          </w:rPr>
          <w:t>, as</w:t>
        </w:r>
      </w:ins>
      <w:del w:id="178" w:author="Albi Celaj [3]" w:date="2018-12-18T15:53:00Z">
        <w:r w:rsidR="00752AC8" w:rsidRPr="00752AC8" w:rsidDel="009A6615">
          <w:rPr>
            <w:bCs/>
            <w:iCs/>
            <w:color w:val="000000" w:themeColor="text1"/>
          </w:rPr>
          <w:delText>)</w:delText>
        </w:r>
      </w:del>
      <w:ins w:id="179" w:author="Albi Celaj [3]" w:date="2018-12-14T16:48:00Z">
        <w:r w:rsidR="007C34E9">
          <w:rPr>
            <w:bCs/>
            <w:iCs/>
            <w:color w:val="000000" w:themeColor="text1"/>
          </w:rPr>
          <w:t xml:space="preserve"> </w:t>
        </w:r>
      </w:ins>
      <w:r w:rsidR="000B4598">
        <w:rPr>
          <w:bCs/>
          <w:iCs/>
          <w:color w:val="000000" w:themeColor="text1"/>
        </w:rPr>
        <w:t>it</w:t>
      </w:r>
      <w:ins w:id="180" w:author="Albi Celaj [3]" w:date="2018-12-18T16:53:00Z">
        <w:r w:rsidR="00F6272C">
          <w:rPr>
            <w:bCs/>
            <w:iCs/>
            <w:color w:val="000000" w:themeColor="text1"/>
          </w:rPr>
          <w:t xml:space="preserve"> </w:t>
        </w:r>
      </w:ins>
      <w:ins w:id="181" w:author="Albi Celaj [3]" w:date="2018-12-17T13:22:00Z">
        <w:r w:rsidR="00E3050F">
          <w:rPr>
            <w:bCs/>
            <w:iCs/>
            <w:color w:val="000000" w:themeColor="text1"/>
          </w:rPr>
          <w:t xml:space="preserve">can be engineered at up to </w:t>
        </w:r>
      </w:ins>
      <w:ins w:id="182" w:author="Albi Celaj [3]" w:date="2018-12-17T13:23:00Z">
        <w:r w:rsidR="00E3050F">
          <w:rPr>
            <w:bCs/>
            <w:iCs/>
            <w:color w:val="000000" w:themeColor="text1"/>
          </w:rPr>
          <w:t>five loci at a time</w:t>
        </w:r>
      </w:ins>
      <w:ins w:id="183" w:author="Albi Celaj [3]" w:date="2018-12-17T13:24:00Z">
        <w:r w:rsidR="00E3050F">
          <w:rPr>
            <w:bCs/>
            <w:iCs/>
            <w:color w:val="000000" w:themeColor="text1"/>
          </w:rPr>
          <w:t xml:space="preserve"> with</w:t>
        </w:r>
      </w:ins>
      <w:ins w:id="184" w:author="Albi Celaj [3]" w:date="2018-12-17T13:23:00Z">
        <w:r w:rsidR="00E3050F">
          <w:rPr>
            <w:bCs/>
            <w:iCs/>
            <w:color w:val="000000" w:themeColor="text1"/>
          </w:rPr>
          <w:t xml:space="preserve"> a single transformation</w:t>
        </w:r>
      </w:ins>
      <w:r w:rsidR="005D5EF7">
        <w:rPr>
          <w:bCs/>
          <w:iCs/>
          <w:color w:val="000000" w:themeColor="text1"/>
        </w:rPr>
        <w:t xml:space="preserve"> using CRISPR</w:t>
      </w:r>
      <w:r w:rsidR="000A77AE">
        <w:rPr>
          <w:bCs/>
          <w:iCs/>
          <w:color w:val="000000" w:themeColor="text1"/>
        </w:rPr>
        <w:t xml:space="preserve"> </w:t>
      </w:r>
      <w:r w:rsidR="000A77AE">
        <w:rPr>
          <w:bCs/>
          <w:iCs/>
          <w:color w:val="000000" w:themeColor="text1"/>
        </w:rPr>
        <w:fldChar w:fldCharType="begin" w:fldLock="1"/>
      </w:r>
      <w:r w:rsidR="000A77AE">
        <w:rPr>
          <w:bCs/>
          <w:iCs/>
          <w:color w:val="000000" w:themeColor="text1"/>
        </w:rPr>
        <w:instrText>ADDIN CSL_CITATION {"citationItems":[{"id":"ITEM-1","itemData":{"DOI":"10.1016/J.YMBEN.2015.01.008","ISSN":"1096-7176","abstract":"CRISPR/Cas9 is a simple and efficient tool for targeted and marker-free genome engineering. Here, we report the development and successful application of a multiplex CRISPR/Cas9 system for genome engineering of up to 5 different genomic loci in one transformation step in baker's yeast Saccharomyces cerevisiae. To assess the specificity of the tool we employed genome re-sequencing to screen for off-target sites in all single knock-out strains targeted by different gRNAs. This extensive analysis identified no more genome variants in CRISPR/Cas9 engineered strains compared to wild-type reference strains. We applied our genome engineering tool for an exploratory analysis of all possible single, double, triple, quadruple and quintuple gene disruption combinations to search for strains with high mevalonate production, a key intermediate for the industrially important isoprenoid biosynthesis pathway. Even though we did not overexpress any genes in the mevalonate pathway, this analysis identified strains with mevalonate titers greater than 41-fold compared to the wild-type strain. Our findings illustrate the applicability of this highly specific and efficient multiplex genome engineering approach to accelerate functional genomics and metabolic engineering efforts.","author":[{"dropping-particle":"","family":"Jakočiūnas","given":"Tadas","non-dropping-particle":"","parse-names":false,"suffix":""},{"dropping-particle":"","family":"Bonde","given":"Ida","non-dropping-particle":"","parse-names":false,"suffix":""},{"dropping-particle":"","family":"Herrgård","given":"Markus","non-dropping-particle":"","parse-names":false,"suffix":""},{"dropping-particle":"","family":"Harrison","given":"Scott J.","non-dropping-particle":"","parse-names":false,"suffix":""},{"dropping-particle":"","family":"Kristensen","given":"Mette","non-dropping-particle":"","parse-names":false,"suffix":""},{"dropping-particle":"","family":"Pedersen","given":"Lasse E.","non-dropping-particle":"","parse-names":false,"suffix":""},{"dropping-particle":"","family":"Jensen","given":"Michael K.","non-dropping-particle":"","parse-names":false,"suffix":""},{"dropping-particle":"","family":"Keasling","given":"Jay D.","non-dropping-particle":"","parse-names":false,"suffix":""}],"container-title":"Metabolic Engineering","id":"ITEM-1","issued":{"date-parts":[["2015","3","1"]]},"page":"213-222","publisher":"Academic Press","title":"Multiplex metabolic pathway engineering using CRISPR/Cas9 in Saccharomyces cerevisiae","type":"article-journal","volume":"28"},"uris":["http://www.mendeley.com/documents/?uuid=3c20931b-8945-36b6-b8ea-6d6e94aebfce"]}],"mendeley":{"formattedCitation":"(Jakočiūnas et al., 2015)","plainTextFormattedCitation":"(Jakočiūnas et al., 2015)","previouslyFormattedCitation":"(Jakočiūnas et al., 2015)"},"properties":{"noteIndex":0},"schema":"https://github.com/citation-style-language/schema/raw/master/csl-citation.json"}</w:instrText>
      </w:r>
      <w:r w:rsidR="000A77AE">
        <w:rPr>
          <w:bCs/>
          <w:iCs/>
          <w:color w:val="000000" w:themeColor="text1"/>
        </w:rPr>
        <w:fldChar w:fldCharType="separate"/>
      </w:r>
      <w:r w:rsidR="000A77AE" w:rsidRPr="002E63CE">
        <w:rPr>
          <w:bCs/>
          <w:iCs/>
          <w:noProof/>
          <w:color w:val="000000" w:themeColor="text1"/>
        </w:rPr>
        <w:t>(Jakočiūnas et al., 2015)</w:t>
      </w:r>
      <w:r w:rsidR="000A77AE">
        <w:rPr>
          <w:bCs/>
          <w:iCs/>
          <w:color w:val="000000" w:themeColor="text1"/>
        </w:rPr>
        <w:fldChar w:fldCharType="end"/>
      </w:r>
      <w:ins w:id="185" w:author="Albi Celaj [3]" w:date="2018-12-14T16:48:00Z">
        <w:r w:rsidR="000A77AE">
          <w:rPr>
            <w:bCs/>
            <w:iCs/>
            <w:color w:val="000000" w:themeColor="text1"/>
          </w:rPr>
          <w:t>.</w:t>
        </w:r>
      </w:ins>
      <w:r w:rsidR="000A77AE">
        <w:rPr>
          <w:bCs/>
          <w:iCs/>
          <w:color w:val="000000" w:themeColor="text1"/>
        </w:rPr>
        <w:t xml:space="preserve"> </w:t>
      </w:r>
      <w:ins w:id="186" w:author="Albi Celaj [3]" w:date="2018-12-17T13:23:00Z">
        <w:r w:rsidR="000A77AE">
          <w:rPr>
            <w:bCs/>
            <w:iCs/>
            <w:color w:val="000000" w:themeColor="text1"/>
          </w:rPr>
          <w:t xml:space="preserve"> </w:t>
        </w:r>
      </w:ins>
      <w:r w:rsidR="003E2EF2">
        <w:rPr>
          <w:bCs/>
          <w:iCs/>
          <w:color w:val="000000" w:themeColor="text1"/>
        </w:rPr>
        <w:t xml:space="preserve">Similar CRISPR-based </w:t>
      </w:r>
      <w:ins w:id="187" w:author="Albi Celaj [3]" w:date="2018-12-17T13:23:00Z">
        <w:r w:rsidR="00E3050F">
          <w:rPr>
            <w:bCs/>
            <w:iCs/>
            <w:color w:val="000000" w:themeColor="text1"/>
          </w:rPr>
          <w:t xml:space="preserve">methods </w:t>
        </w:r>
      </w:ins>
      <w:ins w:id="188" w:author="Albi Celaj [3]" w:date="2018-12-17T13:24:00Z">
        <w:r w:rsidR="00E3050F">
          <w:rPr>
            <w:bCs/>
            <w:iCs/>
            <w:color w:val="000000" w:themeColor="text1"/>
          </w:rPr>
          <w:t xml:space="preserve">for </w:t>
        </w:r>
      </w:ins>
      <w:ins w:id="189" w:author="Albi Celaj [3]" w:date="2018-12-17T13:26:00Z">
        <w:r w:rsidR="00196D4C">
          <w:rPr>
            <w:bCs/>
            <w:iCs/>
            <w:color w:val="000000" w:themeColor="text1"/>
          </w:rPr>
          <w:t>simultaneous</w:t>
        </w:r>
      </w:ins>
      <w:r w:rsidR="008B78F8">
        <w:rPr>
          <w:bCs/>
          <w:iCs/>
          <w:color w:val="000000" w:themeColor="text1"/>
        </w:rPr>
        <w:t xml:space="preserve"> variant</w:t>
      </w:r>
      <w:ins w:id="190" w:author="Albi Celaj [3]" w:date="2018-12-17T13:26:00Z">
        <w:r w:rsidR="00E3050F">
          <w:rPr>
            <w:bCs/>
            <w:iCs/>
            <w:color w:val="000000" w:themeColor="text1"/>
          </w:rPr>
          <w:t xml:space="preserve"> </w:t>
        </w:r>
      </w:ins>
      <w:ins w:id="191" w:author="Albi Celaj [3]" w:date="2018-12-17T13:24:00Z">
        <w:r w:rsidR="00E3050F">
          <w:rPr>
            <w:bCs/>
            <w:iCs/>
            <w:color w:val="000000" w:themeColor="text1"/>
          </w:rPr>
          <w:t>engineering</w:t>
        </w:r>
      </w:ins>
      <w:ins w:id="192" w:author="Albi Celaj [3]" w:date="2018-12-17T13:26:00Z">
        <w:r w:rsidR="00196D4C">
          <w:rPr>
            <w:bCs/>
            <w:iCs/>
            <w:color w:val="000000" w:themeColor="text1"/>
          </w:rPr>
          <w:t xml:space="preserve"> </w:t>
        </w:r>
      </w:ins>
      <w:ins w:id="193" w:author="Albi Celaj [3]" w:date="2018-12-17T13:58:00Z">
        <w:r w:rsidR="00196D4C">
          <w:rPr>
            <w:bCs/>
            <w:iCs/>
            <w:color w:val="000000" w:themeColor="text1"/>
          </w:rPr>
          <w:t>at</w:t>
        </w:r>
      </w:ins>
      <w:ins w:id="194" w:author="Albi Celaj [3]" w:date="2018-12-17T13:24:00Z">
        <w:r w:rsidR="00E3050F">
          <w:rPr>
            <w:bCs/>
            <w:iCs/>
            <w:color w:val="000000" w:themeColor="text1"/>
          </w:rPr>
          <w:t xml:space="preserve"> 3 – 6 loci</w:t>
        </w:r>
        <w:r w:rsidR="00D668FD">
          <w:rPr>
            <w:bCs/>
            <w:iCs/>
            <w:color w:val="000000" w:themeColor="text1"/>
          </w:rPr>
          <w:t xml:space="preserve"> have been described for</w:t>
        </w:r>
        <w:r w:rsidR="00E3050F">
          <w:rPr>
            <w:bCs/>
            <w:iCs/>
            <w:color w:val="000000" w:themeColor="text1"/>
          </w:rPr>
          <w:t xml:space="preserve"> </w:t>
        </w:r>
      </w:ins>
      <w:r w:rsidR="003E2EF2">
        <w:rPr>
          <w:bCs/>
          <w:iCs/>
          <w:color w:val="000000" w:themeColor="text1"/>
        </w:rPr>
        <w:t xml:space="preserve">other model </w:t>
      </w:r>
      <w:ins w:id="195" w:author="Albi Celaj [3]" w:date="2018-12-17T13:29:00Z">
        <w:r w:rsidR="00E3050F">
          <w:rPr>
            <w:bCs/>
            <w:iCs/>
            <w:color w:val="000000" w:themeColor="text1"/>
          </w:rPr>
          <w:t>organisms</w:t>
        </w:r>
      </w:ins>
      <w:ins w:id="196" w:author="Albi Celaj [3]" w:date="2018-12-17T13:24:00Z">
        <w:r w:rsidR="00E3050F">
          <w:rPr>
            <w:bCs/>
            <w:iCs/>
            <w:color w:val="000000" w:themeColor="text1"/>
          </w:rPr>
          <w:t xml:space="preserve"> such as </w:t>
        </w:r>
      </w:ins>
      <w:ins w:id="197" w:author="Albi Celaj [3]" w:date="2018-12-17T13:25:00Z">
        <w:r w:rsidR="00E3050F">
          <w:rPr>
            <w:bCs/>
            <w:iCs/>
            <w:color w:val="000000" w:themeColor="text1"/>
          </w:rPr>
          <w:t>mouse</w:t>
        </w:r>
      </w:ins>
      <w:r w:rsidR="00641652">
        <w:rPr>
          <w:bCs/>
          <w:iCs/>
          <w:color w:val="000000" w:themeColor="text1"/>
        </w:rPr>
        <w:t xml:space="preserve"> </w:t>
      </w:r>
      <w:r w:rsidR="00641652">
        <w:rPr>
          <w:bCs/>
          <w:iCs/>
          <w:color w:val="000000" w:themeColor="text1"/>
        </w:rPr>
        <w:fldChar w:fldCharType="begin" w:fldLock="1"/>
      </w:r>
      <w:r w:rsidR="00FF49FD">
        <w:rPr>
          <w:bCs/>
          <w:iCs/>
          <w:color w:val="000000" w:themeColor="text1"/>
        </w:rPr>
        <w:instrText>ADDIN CSL_CITATION {"citationItems":[{"id":"ITEM-1","itemData":{"DOI":"10.1016/J.CELL.2013.04.025","ISSN":"0092-8674","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author":[{"dropping-particle":"","family":"Wang","given":"Haoyi","non-dropping-particle":"","parse-names":false,"suffix":""},{"dropping-particle":"","family":"Yang","given":"Hui","non-dropping-particle":"","parse-names":false,"suffix":""},{"dropping-particle":"","family":"Shivalila","given":"Chikdu S.","non-dropping-particle":"","parse-names":false,"suffix":""},{"dropping-particle":"","family":"Dawlaty","given":"Meelad M.","non-dropping-particle":"","parse-names":false,"suffix":""},{"dropping-particle":"","family":"Cheng","given":"Albert W.","non-dropping-particle":"","parse-names":false,"suffix":""},{"dropping-particle":"","family":"Zhang","given":"Feng","non-dropping-particle":"","parse-names":false,"suffix":""},{"dropping-particle":"","family":"Jaenisch","given":"Rudolf","non-dropping-particle":"","parse-names":false,"suffix":""}],"container-title":"Cell","id":"ITEM-1","issue":"4","issued":{"date-parts":[["2013","5","9"]]},"page":"910-918","publisher":"Cell Press","title":"One-Step Generation of Mice Carrying Mutations in Multiple Genes by CRISPR/Cas-Mediated Genome Engineering","type":"article-journal","volume":"153"},"uris":["http://www.mendeley.com/documents/?uuid=665e3afd-6c5a-392b-8ebb-1bcc0c5b1e69"]}],"mendeley":{"formattedCitation":"(Wang et al., 2013)","plainTextFormattedCitation":"(Wang et al., 2013)","previouslyFormattedCitation":"(Wang et al., 2013)"},"properties":{"noteIndex":0},"schema":"https://github.com/citation-style-language/schema/raw/master/csl-citation.json"}</w:instrText>
      </w:r>
      <w:r w:rsidR="00641652">
        <w:rPr>
          <w:bCs/>
          <w:iCs/>
          <w:color w:val="000000" w:themeColor="text1"/>
        </w:rPr>
        <w:fldChar w:fldCharType="separate"/>
      </w:r>
      <w:r w:rsidR="00641652" w:rsidRPr="00641652">
        <w:rPr>
          <w:bCs/>
          <w:iCs/>
          <w:noProof/>
          <w:color w:val="000000" w:themeColor="text1"/>
        </w:rPr>
        <w:t>(Wang et al., 2013)</w:t>
      </w:r>
      <w:r w:rsidR="00641652">
        <w:rPr>
          <w:bCs/>
          <w:iCs/>
          <w:color w:val="000000" w:themeColor="text1"/>
        </w:rPr>
        <w:fldChar w:fldCharType="end"/>
      </w:r>
      <w:ins w:id="198" w:author="Albi Celaj [3]" w:date="2018-12-17T13:25:00Z">
        <w:r w:rsidR="00E3050F">
          <w:rPr>
            <w:bCs/>
            <w:iCs/>
            <w:color w:val="000000" w:themeColor="text1"/>
          </w:rPr>
          <w:t>, zebrafish</w:t>
        </w:r>
      </w:ins>
      <w:r w:rsidR="00FF49FD">
        <w:rPr>
          <w:bCs/>
          <w:iCs/>
          <w:color w:val="000000" w:themeColor="text1"/>
        </w:rPr>
        <w:t xml:space="preserve"> </w:t>
      </w:r>
      <w:r w:rsidR="00FF49FD">
        <w:rPr>
          <w:bCs/>
          <w:iCs/>
          <w:color w:val="000000" w:themeColor="text1"/>
        </w:rPr>
        <w:fldChar w:fldCharType="begin" w:fldLock="1"/>
      </w:r>
      <w:r w:rsidR="00FF49FD">
        <w:rPr>
          <w:bCs/>
          <w:iCs/>
          <w:color w:val="000000" w:themeColor="text1"/>
        </w:rPr>
        <w:instrText>ADDIN CSL_CITATION {"citationItems":[{"id":"ITEM-1","itemData":{"DOI":"10.1073/pnas.1308335110","ISSN":"0027-8424","PMID":"23918387","abstract":"A simple and robust method for targeted mutagenesis in zebrafish has long been sought. Previous methods generate monoallelic mutations in the germ line of F0 animals, usually delaying homozygosity for the mutation to the F2 generation. Generation of robust biallelic mutations in the F0 would allow for phenotypic analysis directly in injected animals. Recently the type II prokaryotic clustered regularly interspaced short palindromic repeats (CRISPR)/CRISPR-associated proteins (Cas) system has been adapted to serve as a targeted genome mutagenesis tool. Here we report an improved CRISPR/Cas system in zebrafish with custom guide RNAs and a zebrafish codon-optimized Cas9 protein that efficiently targeted a reporter transgene Tg(-5.1mnx1:egfp) and four endogenous loci (tyr, golden, mitfa, and ddx19). Mutagenesis rates reached 75-99%, indicating that most cells contained biallelic mutations. Recessive null-like phenotypes were observed in four of the five targeting cases, supporting high rates of biallelic gene disruption. We also observed efficient germ-line transmission of the Cas9-induced mutations. Finally, five genomic loci can be targeted simultaneously, resulting in multiple loss-of-function phenotypes in the same injected fish. This CRISPR/Cas9 system represents a highly effective and scalable gene knockout method in zebrafish and has the potential for applications in other model organisms.","author":[{"dropping-particle":"","family":"Jao","given":"Li-En","non-dropping-particle":"","parse-names":false,"suffix":""},{"dropping-particle":"","family":"Wente","given":"Susan R.","non-dropping-particle":"","parse-names":false,"suffix":""},{"dropping-particle":"","family":"Chen","given":"Wenbiao","non-dropping-particle":"","parse-names":false,"suffix":""}],"container-title":"Proceedings of the National Academy of Sciences","id":"ITEM-1","issue":"34","issued":{"date-parts":[["2013","8","20"]]},"page":"13904-13909","title":"Efficient multiplex biallelic zebrafish genome editing using a CRISPR nuclease system","type":"article-journal","volume":"110"},"uris":["http://www.mendeley.com/documents/?uuid=d65d3311-88de-38cb-bb2b-bf1c665ba9ee"]}],"mendeley":{"formattedCitation":"(Jao et al., 2013)","plainTextFormattedCitation":"(Jao et al., 2013)","previouslyFormattedCitation":"(Jao et al., 2013)"},"properties":{"noteIndex":0},"schema":"https://github.com/citation-style-language/schema/raw/master/csl-citation.json"}</w:instrText>
      </w:r>
      <w:r w:rsidR="00FF49FD">
        <w:rPr>
          <w:bCs/>
          <w:iCs/>
          <w:color w:val="000000" w:themeColor="text1"/>
        </w:rPr>
        <w:fldChar w:fldCharType="separate"/>
      </w:r>
      <w:r w:rsidR="00FF49FD" w:rsidRPr="00FF49FD">
        <w:rPr>
          <w:bCs/>
          <w:iCs/>
          <w:noProof/>
          <w:color w:val="000000" w:themeColor="text1"/>
        </w:rPr>
        <w:t>(Jao et al., 2013)</w:t>
      </w:r>
      <w:r w:rsidR="00FF49FD">
        <w:rPr>
          <w:bCs/>
          <w:iCs/>
          <w:color w:val="000000" w:themeColor="text1"/>
        </w:rPr>
        <w:fldChar w:fldCharType="end"/>
      </w:r>
      <w:ins w:id="199" w:author="Albi Celaj [3]" w:date="2018-12-17T13:25:00Z">
        <w:r w:rsidR="00E3050F">
          <w:rPr>
            <w:bCs/>
            <w:iCs/>
            <w:color w:val="000000" w:themeColor="text1"/>
          </w:rPr>
          <w:t xml:space="preserve">, </w:t>
        </w:r>
        <w:r w:rsidR="00E3050F">
          <w:rPr>
            <w:bCs/>
            <w:i/>
            <w:iCs/>
            <w:color w:val="000000" w:themeColor="text1"/>
          </w:rPr>
          <w:t>C. elegans</w:t>
        </w:r>
      </w:ins>
      <w:r w:rsidR="00E268CC">
        <w:rPr>
          <w:bCs/>
          <w:i/>
          <w:iCs/>
          <w:color w:val="000000" w:themeColor="text1"/>
        </w:rPr>
        <w:t xml:space="preserve"> </w:t>
      </w:r>
      <w:r w:rsidR="00E268CC">
        <w:rPr>
          <w:bCs/>
          <w:i/>
          <w:iCs/>
          <w:color w:val="000000" w:themeColor="text1"/>
        </w:rPr>
        <w:fldChar w:fldCharType="begin" w:fldLock="1"/>
      </w:r>
      <w:r w:rsidR="001D65D2">
        <w:rPr>
          <w:bCs/>
          <w:i/>
          <w:iCs/>
          <w:color w:val="000000" w:themeColor="text1"/>
        </w:rPr>
        <w:instrText>ADDIN CSL_CITATION {"citationItems":[{"id":"ITEM-1","itemData":{"DOI":"10.1016/J.JGG.2015.11.004","ISSN":"1673-8527","author":[{"dropping-particle":"","family":"Xu","given":"Suhong","non-dropping-particle":"","parse-names":false,"suffix":""},{"dropping-particle":"","family":"Wang","given":"Zhiping","non-dropping-particle":"","parse-names":false,"suffix":""},{"dropping-particle":"","family":"Kim","given":"Kyung Won","non-dropping-particle":"","parse-names":false,"suffix":""},{"dropping-particle":"","family":"Jin","given":"Yishi","non-dropping-particle":"","parse-names":false,"suffix":""},{"dropping-particle":"","family":"Chisholm","given":"Andrew D.","non-dropping-particle":"","parse-names":false,"suffix":""}],"container-title":"Journal of Genetics and Genomics","id":"ITEM-1","issue":"2","issued":{"date-parts":[["2016","2","20"]]},"page":"103-106","publisher":"Elsevier","title":"Targeted Mutagenesis of Duplicated Genes in Caenorhabditis elegans Using CRISPR-Cas9","type":"article-journal","volume":"43"},"uris":["http://www.mendeley.com/documents/?uuid=648d4c05-dd49-3e43-822a-c7b06c6db22d"]}],"mendeley":{"formattedCitation":"(Xu et al., 2016)","plainTextFormattedCitation":"(Xu et al., 2016)","previouslyFormattedCitation":"(Xu et al., 2016)"},"properties":{"noteIndex":0},"schema":"https://github.com/citation-style-language/schema/raw/master/csl-citation.json"}</w:instrText>
      </w:r>
      <w:r w:rsidR="00E268CC">
        <w:rPr>
          <w:bCs/>
          <w:i/>
          <w:iCs/>
          <w:color w:val="000000" w:themeColor="text1"/>
        </w:rPr>
        <w:fldChar w:fldCharType="separate"/>
      </w:r>
      <w:r w:rsidR="00E268CC" w:rsidRPr="00E268CC">
        <w:rPr>
          <w:bCs/>
          <w:iCs/>
          <w:noProof/>
          <w:color w:val="000000" w:themeColor="text1"/>
        </w:rPr>
        <w:t>(Xu et al., 2016)</w:t>
      </w:r>
      <w:r w:rsidR="00E268CC">
        <w:rPr>
          <w:bCs/>
          <w:i/>
          <w:iCs/>
          <w:color w:val="000000" w:themeColor="text1"/>
        </w:rPr>
        <w:fldChar w:fldCharType="end"/>
      </w:r>
      <w:ins w:id="200" w:author="Albi Celaj [3]" w:date="2018-12-17T13:25:00Z">
        <w:r w:rsidR="00D668FD">
          <w:rPr>
            <w:bCs/>
            <w:iCs/>
            <w:color w:val="000000" w:themeColor="text1"/>
          </w:rPr>
          <w:t>,</w:t>
        </w:r>
        <w:r w:rsidR="00E3050F">
          <w:rPr>
            <w:bCs/>
            <w:iCs/>
            <w:color w:val="000000" w:themeColor="text1"/>
          </w:rPr>
          <w:t xml:space="preserve"> </w:t>
        </w:r>
      </w:ins>
      <w:r w:rsidR="003E2EF2">
        <w:rPr>
          <w:bCs/>
          <w:iCs/>
          <w:color w:val="000000" w:themeColor="text1"/>
        </w:rPr>
        <w:t xml:space="preserve">and </w:t>
      </w:r>
      <w:ins w:id="201" w:author="Albi Celaj [3]" w:date="2018-12-17T13:25:00Z">
        <w:r w:rsidR="00E3050F">
          <w:rPr>
            <w:bCs/>
            <w:i/>
            <w:iCs/>
            <w:color w:val="000000" w:themeColor="text1"/>
          </w:rPr>
          <w:t>Arabidopsis</w:t>
        </w:r>
      </w:ins>
      <w:r w:rsidR="00FF49FD">
        <w:rPr>
          <w:bCs/>
          <w:i/>
          <w:iCs/>
          <w:color w:val="000000" w:themeColor="text1"/>
        </w:rPr>
        <w:t xml:space="preserve"> </w:t>
      </w:r>
      <w:r w:rsidR="00FF49FD">
        <w:rPr>
          <w:bCs/>
          <w:i/>
          <w:iCs/>
          <w:color w:val="000000" w:themeColor="text1"/>
        </w:rPr>
        <w:fldChar w:fldCharType="begin" w:fldLock="1"/>
      </w:r>
      <w:r w:rsidR="00E268CC">
        <w:rPr>
          <w:bCs/>
          <w:i/>
          <w:iCs/>
          <w:color w:val="000000" w:themeColor="text1"/>
        </w:rPr>
        <w:instrText>ADDIN CSL_CITATION {"citationItems":[{"id":"ITEM-1","itemData":{"DOI":"10.1007/s00299-015-1900-z","ISSN":"0721-7714","PMID":"26661595","abstract":"The recently developed CRISPR/Cas9 system is a promising technology for targeted genome editing in a variety of species including plants. However, the first generation systems were designed to target one or two gene loci at a time. We designed a new multiplex CRISPR/Cas9 system that allows the co-expression of six sgRNA modules in one binary vector using a simple (three steps) cloning strategy in Arabidopsis. The transcription of the sgRNA modules is under the control of three different RNA Polymerase III-dependent promoters. We tested the efficiency of the new multiplex system by targeting six of the fourteen PYL families of ABA receptor genes in a single transformation experiment. One line with mutations in all six targeted PYLs was identified from 15 T1 plants. The mutagenesis frequency for the six individual PYL targets in the T1 lines ranged from 13 to 93 %. In the presence of ABA, the transgenic line identified as containing mutations in all six PYL genes produced the highest germination rate in the T2 progeny (37 %). Among these germinated seedlings, half of the analyzed plants (15/30) were homozygous mutants for at least four targeted genes and two plants (6.7 %) contained homozygous mutations in five of the targeted PYLs and the other targeted PYL had biallelic mutations. Homozygous sextuple mutants were identified in the T3 progeny and characterized together with previously described triple and sextuple PYL mutants. We anticipate that the application of this multiplex CRISPR/Cas9 system will strongly facilitate functional analysis of genes pathways and families.","author":[{"dropping-particle":"","family":"Zhang","given":"Zhengjing","non-dropping-particle":"","parse-names":false,"suffix":""},{"dropping-particle":"","family":"Mao","given":"Yanfei","non-dropping-particle":"","parse-names":false,"suffix":""},{"dropping-particle":"","family":"Ha","given":"Si","non-dropping-particle":"","parse-names":false,"suffix":""},{"dropping-particle":"","family":"Liu","given":"Wenshan","non-dropping-particle":"","parse-names":false,"suffix":""},{"dropping-particle":"","family":"Botella","given":"Jose Ramon","non-dropping-particle":"","parse-names":false,"suffix":""},{"dropping-particle":"","family":"Zhu","given":"Jian-Kang","non-dropping-particle":"","parse-names":false,"suffix":""}],"container-title":"Plant Cell Reports","id":"ITEM-1","issue":"7","issued":{"date-parts":[["2016","7","10"]]},"page":"1519-1533","title":"A multiplex CRISPR/Cas9 platform for fast and efficient editing of multiple genes in Arabidopsis","type":"article-journal","volume":"35"},"uris":["http://www.mendeley.com/documents/?uuid=91ee620e-cb01-32c0-bbca-0df481ac4f8f"]}],"mendeley":{"formattedCitation":"(Zhang et al., 2016)","plainTextFormattedCitation":"(Zhang et al., 2016)","previouslyFormattedCitation":"(Zhang et al., 2016)"},"properties":{"noteIndex":0},"schema":"https://github.com/citation-style-language/schema/raw/master/csl-citation.json"}</w:instrText>
      </w:r>
      <w:r w:rsidR="00FF49FD">
        <w:rPr>
          <w:bCs/>
          <w:i/>
          <w:iCs/>
          <w:color w:val="000000" w:themeColor="text1"/>
        </w:rPr>
        <w:fldChar w:fldCharType="separate"/>
      </w:r>
      <w:r w:rsidR="00FF49FD" w:rsidRPr="00FF49FD">
        <w:rPr>
          <w:bCs/>
          <w:iCs/>
          <w:noProof/>
          <w:color w:val="000000" w:themeColor="text1"/>
        </w:rPr>
        <w:t>(Zhang et al., 2016)</w:t>
      </w:r>
      <w:r w:rsidR="00FF49FD">
        <w:rPr>
          <w:bCs/>
          <w:i/>
          <w:iCs/>
          <w:color w:val="000000" w:themeColor="text1"/>
        </w:rPr>
        <w:fldChar w:fldCharType="end"/>
      </w:r>
      <w:r w:rsidR="001D65D2">
        <w:rPr>
          <w:bCs/>
          <w:iCs/>
          <w:color w:val="000000" w:themeColor="text1"/>
        </w:rPr>
        <w:t>.</w:t>
      </w:r>
      <w:del w:id="202" w:author="Albi Celaj [3]" w:date="2018-12-17T13:58:00Z">
        <w:r w:rsidR="00234455" w:rsidDel="002865F8">
          <w:rPr>
            <w:bCs/>
            <w:iCs/>
            <w:color w:val="000000" w:themeColor="text1"/>
          </w:rPr>
          <w:delText>.</w:delText>
        </w:r>
        <w:r w:rsidR="00517FC3" w:rsidDel="002865F8">
          <w:rPr>
            <w:bCs/>
            <w:iCs/>
            <w:color w:val="000000" w:themeColor="text1"/>
          </w:rPr>
          <w:delText xml:space="preserve">  </w:delText>
        </w:r>
        <w:r w:rsidR="005E3355" w:rsidDel="002865F8">
          <w:rPr>
            <w:bCs/>
            <w:iCs/>
            <w:color w:val="000000" w:themeColor="text1"/>
          </w:rPr>
          <w:delText>In other model organisms</w:delText>
        </w:r>
        <w:r w:rsidR="005E3355" w:rsidRPr="005E3355" w:rsidDel="002865F8">
          <w:rPr>
            <w:bCs/>
            <w:iCs/>
            <w:color w:val="000000" w:themeColor="text1"/>
          </w:rPr>
          <w:delText xml:space="preserve"> </w:delText>
        </w:r>
        <w:r w:rsidR="005E3355" w:rsidRPr="00233F15" w:rsidDel="002865F8">
          <w:rPr>
            <w:bCs/>
            <w:iCs/>
            <w:color w:val="000000" w:themeColor="text1"/>
          </w:rPr>
          <w:delText xml:space="preserve">such as </w:delText>
        </w:r>
        <w:r w:rsidR="005E3355" w:rsidRPr="00233F15" w:rsidDel="002865F8">
          <w:rPr>
            <w:bCs/>
            <w:i/>
            <w:iCs/>
            <w:color w:val="000000" w:themeColor="text1"/>
          </w:rPr>
          <w:delText>C. elegans</w:delText>
        </w:r>
        <w:r w:rsidR="005E3355" w:rsidDel="002865F8">
          <w:rPr>
            <w:bCs/>
            <w:iCs/>
            <w:color w:val="000000" w:themeColor="text1"/>
          </w:rPr>
          <w:delText>, methods</w:delText>
        </w:r>
        <w:r w:rsidR="005E3355" w:rsidRPr="00233F15" w:rsidDel="002865F8">
          <w:rPr>
            <w:bCs/>
            <w:iCs/>
            <w:color w:val="000000" w:themeColor="text1"/>
          </w:rPr>
          <w:delText xml:space="preserve"> to introduce </w:delText>
        </w:r>
        <w:r w:rsidR="003258F7" w:rsidDel="002865F8">
          <w:rPr>
            <w:bCs/>
            <w:iCs/>
            <w:color w:val="000000" w:themeColor="text1"/>
          </w:rPr>
          <w:delText xml:space="preserve">many </w:delText>
        </w:r>
        <w:r w:rsidR="005E3355" w:rsidDel="002865F8">
          <w:rPr>
            <w:bCs/>
            <w:iCs/>
            <w:color w:val="000000" w:themeColor="text1"/>
          </w:rPr>
          <w:delText>targeted</w:delText>
        </w:r>
        <w:r w:rsidR="005E3355" w:rsidRPr="00233F15" w:rsidDel="002865F8">
          <w:rPr>
            <w:bCs/>
            <w:iCs/>
            <w:color w:val="000000" w:themeColor="text1"/>
          </w:rPr>
          <w:delText xml:space="preserve"> gene knockouts</w:delText>
        </w:r>
        <w:r w:rsidR="005E3355" w:rsidRPr="00233F15" w:rsidDel="002865F8">
          <w:rPr>
            <w:bCs/>
            <w:iCs/>
            <w:color w:val="000000" w:themeColor="text1"/>
          </w:rPr>
          <w:fldChar w:fldCharType="begin" w:fldLock="1"/>
        </w:r>
        <w:r w:rsidR="00F13A96" w:rsidRPr="002865F8" w:rsidDel="002865F8">
          <w:rPr>
            <w:bCs/>
            <w:iCs/>
            <w:color w:val="000000" w:themeColor="text1"/>
          </w:rPr>
          <w:delInstrText>ADDIN CSL_CITATION {"citationItems":[{"id":"ITEM-1","itemData":{"DOI":"10.1534/g3.112.003830","ISSN":"2160-1836","PMID":"23173093","abstract":"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author":[{"dropping-particle":"","family":"C. elegans Deletion Mutant Consortium","given":"","non-dropping-particle":"","parse-names":false,"suffix":""}],"container-title":"G3: Genes,Genomes,Genetics","id":"ITEM-1","issue":"11","issued":{"date-parts":[["2012","11"]]},"page":"1415-1425","title":"Large-Scale Screening for Targeted Knockouts in the Caenorhabditis elegans Genome","type":"article-journal","volume":"2"},"uris":["http://www.mendeley.com/documents/?uuid=343d231d-129a-331a-ac2c-d358983cbb54"]}],"mendeley":{"formattedCitation":"(C. elegans Deletion Mutant Consortium, 2012)","plainTextFormattedCitation":"(C. elegans Deletion Mutant Consortium, 2012)","previouslyFormattedCitation":"(C. elegans Deletion Mutant Consortium, 2012)"},"properties":{"noteIndex":0},"schema":"https://github.com/citation-style-language/schema/raw/master/csl-citation.json"}</w:delInstrText>
        </w:r>
        <w:r w:rsidR="005E3355" w:rsidRPr="00233F15" w:rsidDel="002865F8">
          <w:rPr>
            <w:bCs/>
            <w:iCs/>
            <w:color w:val="000000" w:themeColor="text1"/>
          </w:rPr>
          <w:fldChar w:fldCharType="separate"/>
        </w:r>
        <w:r w:rsidR="00D659A1" w:rsidRPr="002865F8" w:rsidDel="002865F8">
          <w:rPr>
            <w:bCs/>
            <w:iCs/>
            <w:noProof/>
            <w:color w:val="000000" w:themeColor="text1"/>
          </w:rPr>
          <w:delText>(C. elegans Deletion Mutant Consortium, 2012)</w:delText>
        </w:r>
        <w:r w:rsidR="005E3355" w:rsidRPr="00233F15" w:rsidDel="002865F8">
          <w:rPr>
            <w:bCs/>
            <w:iCs/>
            <w:color w:val="000000" w:themeColor="text1"/>
          </w:rPr>
          <w:fldChar w:fldCharType="end"/>
        </w:r>
        <w:r w:rsidR="005E3355" w:rsidRPr="00233F15" w:rsidDel="002865F8">
          <w:rPr>
            <w:bCs/>
            <w:iCs/>
            <w:color w:val="000000" w:themeColor="text1"/>
          </w:rPr>
          <w:delText xml:space="preserve"> or loss-of-function mutations</w:delText>
        </w:r>
        <w:r w:rsidR="005E3355" w:rsidRPr="00233F15" w:rsidDel="002865F8">
          <w:rPr>
            <w:bCs/>
            <w:iCs/>
            <w:color w:val="000000" w:themeColor="text1"/>
          </w:rPr>
          <w:fldChar w:fldCharType="begin" w:fldLock="1"/>
        </w:r>
        <w:r w:rsidR="00F13A96" w:rsidDel="002865F8">
          <w:rPr>
            <w:bCs/>
            <w:iCs/>
            <w:color w:val="000000" w:themeColor="text1"/>
          </w:rPr>
          <w:delInstrText>ADDIN CSL_CITATION {"citationItems":[{"id":"ITEM-1","itemData":{"DOI":"10.1101/gr.157651.113","ISSN":"1088-9051","PMID":"23800452","abstract":"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author":[{"dropping-particle":"","family":"Thompson","given":"O.","non-dropping-particle":"","parse-names":false,"suffix":""},{"dropping-particle":"","family":"Edgley","given":"M.","non-dropping-particle":"","parse-names":false,"suffix":""},{"dropping-particle":"","family":"Strasbourger","given":"P.","non-dropping-particle":"","parse-names":false,"suffix":""},{"dropping-particle":"","family":"Flibotte","given":"S.","non-dropping-particle":"","parse-names":false,"suffix":""},{"dropping-particle":"","family":"Ewing","given":"B.","non-dropping-particle":"","parse-names":false,"suffix":""},{"dropping-particle":"","family":"Adair","given":"R.","non-dropping-particle":"","parse-names":false,"suffix":""},{"dropping-particle":"","family":"Au","given":"V.","non-dropping-particle":"","parse-names":false,"suffix":""},{"dropping-particle":"","family":"Chaudhry","given":"I.","non-dropping-particle":"","parse-names":false,"suffix":""},{"dropping-particle":"","family":"Fernando","given":"L.","non-dropping-particle":"","parse-names":false,"suffix":""},{"dropping-particle":"","family":"Hutter","given":"H.","non-dropping-particle":"","parse-names":false,"suffix":""},{"dropping-particle":"","family":"Kieffer","given":"A.","non-dropping-particle":"","parse-names":false,"suffix":""},{"dropping-particle":"","family":"Lau","given":"J.","non-dropping-particle":"","parse-names":false,"suffix":""},{"dropping-particle":"","family":"Lee","given":"N.","non-dropping-particle":"","parse-names":false,"suffix":""},{"dropping-particle":"","family":"Miller","given":"A.","non-dropping-particle":"","parse-names":false,"suffix":""},{"dropping-particle":"","family":"Raymant","given":"G.","non-dropping-particle":"","parse-names":false,"suffix":""},{"dropping-particle":"","family":"Shen","given":"B.","non-dropping-particle":"","parse-names":false,"suffix":""},{"dropping-particle":"","family":"Shendure","given":"J.","non-dropping-particle":"","parse-names":false,"suffix":""},{"dropping-particle":"","family":"Taylor","given":"J.","non-dropping-particle":"","parse-names":false,"suffix":""},{"dropping-particle":"","family":"Turner","given":"E. H.","non-dropping-particle":"","parse-names":false,"suffix":""},{"dropping-particle":"","family":"Hillier","given":"L. W.","non-dropping-particle":"","parse-names":false,"suffix":""},{"dropping-particle":"","family":"Moerman","given":"D. G.","non-dropping-particle":"","parse-names":false,"suffix":""},{"dropping-particle":"","family":"Waterston","given":"R. H.","non-dropping-particle":"","parse-names":false,"suffix":""}],"container-title":"Genome Research","id":"ITEM-1","issue":"10","issued":{"date-parts":[["2013","10","1"]]},"page":"1749-1762","title":"The million mutation project: A new approach to genetics in Caenorhabditis elegans","type":"article-journal","volume":"23"},"uris":["http://www.mendeley.com/documents/?uuid=dd7c8026-0d68-3c88-91d9-155754dc7387"]}],"mendeley":{"formattedCitation":"(Thompson et al., 2013)","plainTextFormattedCitation":"(Thompson et al., 2013)","previouslyFormattedCitation":"(Thompson et al., 2013)"},"properties":{"noteIndex":0},"schema":"https://github.com/citation-style-language/schema/raw/master/csl-citation.json"}</w:delInstrText>
        </w:r>
        <w:r w:rsidR="005E3355" w:rsidRPr="00233F15" w:rsidDel="002865F8">
          <w:rPr>
            <w:bCs/>
            <w:iCs/>
            <w:color w:val="000000" w:themeColor="text1"/>
          </w:rPr>
          <w:fldChar w:fldCharType="separate"/>
        </w:r>
        <w:r w:rsidR="00D659A1" w:rsidRPr="00D659A1" w:rsidDel="002865F8">
          <w:rPr>
            <w:bCs/>
            <w:iCs/>
            <w:noProof/>
            <w:color w:val="000000" w:themeColor="text1"/>
          </w:rPr>
          <w:delText>(Thompson et al., 2013)</w:delText>
        </w:r>
        <w:r w:rsidR="005E3355" w:rsidRPr="00233F15" w:rsidDel="002865F8">
          <w:rPr>
            <w:bCs/>
            <w:iCs/>
            <w:color w:val="000000" w:themeColor="text1"/>
          </w:rPr>
          <w:fldChar w:fldCharType="end"/>
        </w:r>
        <w:r w:rsidR="005E3355" w:rsidRPr="00233F15" w:rsidDel="002865F8">
          <w:rPr>
            <w:bCs/>
            <w:iCs/>
            <w:color w:val="000000" w:themeColor="text1"/>
          </w:rPr>
          <w:delText xml:space="preserve"> </w:delText>
        </w:r>
        <w:r w:rsidR="0045738D" w:rsidDel="002865F8">
          <w:rPr>
            <w:bCs/>
            <w:iCs/>
            <w:color w:val="000000" w:themeColor="text1"/>
          </w:rPr>
          <w:delText xml:space="preserve">into a single </w:delText>
        </w:r>
        <w:r w:rsidR="000F2E8A" w:rsidDel="002865F8">
          <w:rPr>
            <w:bCs/>
            <w:iCs/>
            <w:color w:val="000000" w:themeColor="text1"/>
          </w:rPr>
          <w:delText xml:space="preserve">strain </w:delText>
        </w:r>
        <w:r w:rsidR="000852C0" w:rsidDel="002865F8">
          <w:rPr>
            <w:bCs/>
            <w:iCs/>
            <w:color w:val="000000" w:themeColor="text1"/>
          </w:rPr>
          <w:delText>may</w:delText>
        </w:r>
        <w:r w:rsidR="005E3355" w:rsidDel="002865F8">
          <w:rPr>
            <w:bCs/>
            <w:iCs/>
            <w:color w:val="000000" w:themeColor="text1"/>
          </w:rPr>
          <w:delText xml:space="preserve"> </w:delText>
        </w:r>
      </w:del>
      <w:r w:rsidR="005E3355">
        <w:rPr>
          <w:bCs/>
          <w:iCs/>
          <w:color w:val="000000" w:themeColor="text1"/>
        </w:rPr>
        <w:t xml:space="preserve"> </w:t>
      </w:r>
      <w:ins w:id="203" w:author="Albi Celaj [3]" w:date="2018-12-17T13:58:00Z">
        <w:r w:rsidR="002865F8">
          <w:rPr>
            <w:bCs/>
            <w:iCs/>
            <w:color w:val="000000" w:themeColor="text1"/>
          </w:rPr>
          <w:t xml:space="preserve"> T</w:t>
        </w:r>
      </w:ins>
      <w:del w:id="204" w:author="Albi Celaj [3]" w:date="2018-12-17T13:58:00Z">
        <w:r w:rsidR="00160556" w:rsidDel="002865F8">
          <w:rPr>
            <w:bCs/>
            <w:iCs/>
            <w:color w:val="000000" w:themeColor="text1"/>
          </w:rPr>
          <w:delText>T</w:delText>
        </w:r>
      </w:del>
      <w:r w:rsidR="0053726E">
        <w:rPr>
          <w:bCs/>
          <w:iCs/>
          <w:color w:val="000000" w:themeColor="text1"/>
        </w:rPr>
        <w:t>he</w:t>
      </w:r>
      <w:r w:rsidR="00571925">
        <w:rPr>
          <w:bCs/>
          <w:iCs/>
          <w:color w:val="000000" w:themeColor="text1"/>
        </w:rPr>
        <w:t xml:space="preserve"> cross</w:t>
      </w:r>
      <w:r w:rsidR="00160556">
        <w:rPr>
          <w:bCs/>
          <w:iCs/>
          <w:color w:val="000000" w:themeColor="text1"/>
        </w:rPr>
        <w:t xml:space="preserve">-based </w:t>
      </w:r>
      <w:r w:rsidR="0053726E">
        <w:rPr>
          <w:bCs/>
          <w:iCs/>
          <w:color w:val="000000" w:themeColor="text1"/>
        </w:rPr>
        <w:t>approach</w:t>
      </w:r>
      <w:r w:rsidR="00160556">
        <w:rPr>
          <w:bCs/>
          <w:iCs/>
          <w:color w:val="000000" w:themeColor="text1"/>
        </w:rPr>
        <w:t xml:space="preserve"> </w:t>
      </w:r>
      <w:r w:rsidR="00542492">
        <w:rPr>
          <w:bCs/>
          <w:iCs/>
          <w:color w:val="000000" w:themeColor="text1"/>
        </w:rPr>
        <w:t xml:space="preserve">allows mutations to be distributed </w:t>
      </w:r>
      <w:r w:rsidR="00A35578">
        <w:rPr>
          <w:bCs/>
          <w:iCs/>
          <w:color w:val="000000" w:themeColor="text1"/>
        </w:rPr>
        <w:t>a</w:t>
      </w:r>
      <w:r w:rsidR="007F766B">
        <w:rPr>
          <w:bCs/>
          <w:iCs/>
          <w:color w:val="000000" w:themeColor="text1"/>
        </w:rPr>
        <w:t>s needed</w:t>
      </w:r>
      <w:r w:rsidR="00A35578">
        <w:rPr>
          <w:bCs/>
          <w:iCs/>
          <w:color w:val="000000" w:themeColor="text1"/>
        </w:rPr>
        <w:t xml:space="preserve"> </w:t>
      </w:r>
      <w:r w:rsidR="00542492">
        <w:rPr>
          <w:bCs/>
          <w:iCs/>
          <w:color w:val="000000" w:themeColor="text1"/>
        </w:rPr>
        <w:t xml:space="preserve">between the two parents, </w:t>
      </w:r>
      <w:r w:rsidR="007F766B">
        <w:rPr>
          <w:bCs/>
          <w:iCs/>
          <w:color w:val="000000" w:themeColor="text1"/>
        </w:rPr>
        <w:t>so that</w:t>
      </w:r>
      <w:r w:rsidR="000852C0">
        <w:rPr>
          <w:bCs/>
          <w:iCs/>
          <w:color w:val="000000" w:themeColor="text1"/>
        </w:rPr>
        <w:t xml:space="preserve"> a similar </w:t>
      </w:r>
      <w:r w:rsidR="00360A90">
        <w:rPr>
          <w:bCs/>
          <w:iCs/>
          <w:color w:val="000000" w:themeColor="text1"/>
        </w:rPr>
        <w:t xml:space="preserve">strategy </w:t>
      </w:r>
      <w:r w:rsidR="007F766B">
        <w:rPr>
          <w:bCs/>
          <w:iCs/>
          <w:color w:val="000000" w:themeColor="text1"/>
        </w:rPr>
        <w:t xml:space="preserve">is possible </w:t>
      </w:r>
      <w:r w:rsidR="000852C0">
        <w:rPr>
          <w:bCs/>
          <w:iCs/>
          <w:color w:val="000000" w:themeColor="text1"/>
        </w:rPr>
        <w:t>even if</w:t>
      </w:r>
      <w:r w:rsidR="007F766B">
        <w:rPr>
          <w:bCs/>
          <w:iCs/>
          <w:color w:val="000000" w:themeColor="text1"/>
        </w:rPr>
        <w:t xml:space="preserve"> all mutations cannot be introduced into a single individual</w:t>
      </w:r>
      <w:r w:rsidR="00571925" w:rsidRPr="00233F15">
        <w:rPr>
          <w:bCs/>
          <w:iCs/>
          <w:color w:val="000000" w:themeColor="text1"/>
        </w:rPr>
        <w:t>.</w:t>
      </w:r>
      <w:r w:rsidR="00360A90">
        <w:rPr>
          <w:bCs/>
          <w:iCs/>
          <w:color w:val="000000" w:themeColor="text1"/>
        </w:rPr>
        <w:t xml:space="preserve">  </w:t>
      </w:r>
      <w:r w:rsidR="005F3830">
        <w:rPr>
          <w:bCs/>
          <w:iCs/>
          <w:color w:val="000000" w:themeColor="text1"/>
        </w:rPr>
        <w:t>T</w:t>
      </w:r>
      <w:r w:rsidR="000852C0">
        <w:rPr>
          <w:bCs/>
          <w:iCs/>
          <w:color w:val="000000" w:themeColor="text1"/>
        </w:rPr>
        <w:t xml:space="preserve">he </w:t>
      </w:r>
      <w:r w:rsidR="005F3830">
        <w:rPr>
          <w:bCs/>
          <w:iCs/>
          <w:color w:val="000000" w:themeColor="text1"/>
        </w:rPr>
        <w:t xml:space="preserve">single-cross </w:t>
      </w:r>
      <w:r w:rsidR="000852C0">
        <w:rPr>
          <w:bCs/>
          <w:iCs/>
          <w:color w:val="000000" w:themeColor="text1"/>
        </w:rPr>
        <w:t>strategy</w:t>
      </w:r>
      <w:r w:rsidR="0053726E">
        <w:rPr>
          <w:bCs/>
          <w:iCs/>
          <w:color w:val="000000" w:themeColor="text1"/>
        </w:rPr>
        <w:t xml:space="preserve"> </w:t>
      </w:r>
      <w:r w:rsidR="005F3830">
        <w:rPr>
          <w:bCs/>
          <w:iCs/>
          <w:color w:val="000000" w:themeColor="text1"/>
        </w:rPr>
        <w:t>we describe here could</w:t>
      </w:r>
      <w:ins w:id="205" w:author="Albi Celaj [3]" w:date="2018-12-18T16:53:00Z">
        <w:r w:rsidR="00F6272C">
          <w:rPr>
            <w:bCs/>
            <w:iCs/>
            <w:color w:val="000000" w:themeColor="text1"/>
          </w:rPr>
          <w:t xml:space="preserve"> </w:t>
        </w:r>
      </w:ins>
      <w:r w:rsidR="005F3830">
        <w:rPr>
          <w:bCs/>
          <w:iCs/>
          <w:color w:val="000000" w:themeColor="text1"/>
        </w:rPr>
        <w:t xml:space="preserve">easily be replaced with multiple </w:t>
      </w:r>
      <w:r w:rsidR="0053726E">
        <w:rPr>
          <w:bCs/>
          <w:iCs/>
          <w:color w:val="000000" w:themeColor="text1"/>
        </w:rPr>
        <w:t>mating</w:t>
      </w:r>
      <w:r w:rsidR="005F3830">
        <w:rPr>
          <w:bCs/>
          <w:iCs/>
          <w:color w:val="000000" w:themeColor="text1"/>
        </w:rPr>
        <w:t>s</w:t>
      </w:r>
      <w:r w:rsidR="0053726E">
        <w:rPr>
          <w:bCs/>
          <w:iCs/>
          <w:color w:val="000000" w:themeColor="text1"/>
        </w:rPr>
        <w:t xml:space="preserve"> between </w:t>
      </w:r>
      <w:r w:rsidR="005F3830">
        <w:rPr>
          <w:bCs/>
          <w:iCs/>
          <w:color w:val="000000" w:themeColor="text1"/>
        </w:rPr>
        <w:t>multiple parental strains carrying different subsets of targeted variation, and subsequent inter-crosses between F1 populations.</w:t>
      </w:r>
    </w:p>
    <w:p w14:paraId="71B90ADC" w14:textId="77777777" w:rsidR="00F65396" w:rsidRDefault="00F65396" w:rsidP="005F3830">
      <w:pPr>
        <w:jc w:val="both"/>
        <w:rPr>
          <w:bCs/>
          <w:iCs/>
          <w:color w:val="000000" w:themeColor="text1"/>
        </w:rPr>
      </w:pPr>
    </w:p>
    <w:p w14:paraId="01A689EC" w14:textId="1611305D" w:rsidR="002061FD" w:rsidRPr="00233F15" w:rsidDel="008D1FA0" w:rsidRDefault="00EE4D99">
      <w:pPr>
        <w:jc w:val="both"/>
        <w:rPr>
          <w:del w:id="206" w:author="Albi Celaj [3]" w:date="2018-12-14T14:41:00Z"/>
          <w:bCs/>
          <w:iCs/>
          <w:color w:val="000000" w:themeColor="text1"/>
        </w:rPr>
      </w:pPr>
      <w:r>
        <w:rPr>
          <w:bCs/>
          <w:iCs/>
          <w:color w:val="000000" w:themeColor="text1"/>
        </w:rPr>
        <w:t xml:space="preserve">Further development of molecular cools can enable DCGA </w:t>
      </w:r>
      <w:r w:rsidR="004635BF">
        <w:rPr>
          <w:bCs/>
          <w:iCs/>
          <w:color w:val="000000" w:themeColor="text1"/>
        </w:rPr>
        <w:t>without requiring a cross</w:t>
      </w:r>
      <w:r w:rsidR="00540747">
        <w:rPr>
          <w:bCs/>
          <w:iCs/>
          <w:color w:val="000000" w:themeColor="text1"/>
        </w:rPr>
        <w:t>.</w:t>
      </w:r>
      <w:r w:rsidR="003258F7">
        <w:rPr>
          <w:bCs/>
          <w:iCs/>
          <w:color w:val="000000" w:themeColor="text1"/>
        </w:rPr>
        <w:t xml:space="preserve">  </w:t>
      </w:r>
      <w:moveToRangeStart w:id="207" w:author="Albi Celaj" w:date="2018-12-18T15:55:00Z" w:name="move532911883"/>
      <w:moveTo w:id="208" w:author="Albi Celaj [3]" w:date="2018-12-18T15:55:00Z">
        <w:r w:rsidR="009A6615">
          <w:rPr>
            <w:bCs/>
            <w:iCs/>
            <w:color w:val="000000" w:themeColor="text1"/>
          </w:rPr>
          <w:t xml:space="preserve">Direct </w:t>
        </w:r>
        <w:del w:id="209" w:author="Albi Celaj [3]" w:date="2018-12-18T16:54:00Z">
          <w:r w:rsidR="009A6615" w:rsidDel="00F6272C">
            <w:rPr>
              <w:bCs/>
              <w:iCs/>
              <w:color w:val="000000" w:themeColor="text1"/>
            </w:rPr>
            <w:delText>population</w:delText>
          </w:r>
        </w:del>
      </w:moveTo>
      <w:ins w:id="210" w:author="Albi Celaj [3]" w:date="2018-12-18T16:55:00Z">
        <w:r w:rsidR="00F6272C">
          <w:rPr>
            <w:bCs/>
            <w:iCs/>
            <w:color w:val="000000" w:themeColor="text1"/>
          </w:rPr>
          <w:t>engineering</w:t>
        </w:r>
      </w:ins>
      <w:ins w:id="211" w:author="Albi Celaj [3]" w:date="2018-12-18T16:54:00Z">
        <w:r w:rsidR="00F6272C">
          <w:rPr>
            <w:bCs/>
            <w:iCs/>
            <w:color w:val="000000" w:themeColor="text1"/>
          </w:rPr>
          <w:t xml:space="preserve"> of large-scale trackable multi-allele diversity into a population</w:t>
        </w:r>
      </w:ins>
      <w:moveTo w:id="212" w:author="Albi Celaj [3]" w:date="2018-12-18T15:55:00Z">
        <w:del w:id="213" w:author="Albi Celaj [3]" w:date="2018-12-18T16:54:00Z">
          <w:r w:rsidR="009A6615" w:rsidDel="00F6272C">
            <w:rPr>
              <w:bCs/>
              <w:iCs/>
              <w:color w:val="000000" w:themeColor="text1"/>
            </w:rPr>
            <w:delText xml:space="preserve"> engineering</w:delText>
          </w:r>
        </w:del>
        <w:r w:rsidR="009A6615">
          <w:rPr>
            <w:bCs/>
            <w:iCs/>
            <w:color w:val="000000" w:themeColor="text1"/>
          </w:rPr>
          <w:t xml:space="preserve"> presents more of a challenge than crossing multi-variant parental strains, but technical advances in this area continue to be made </w:t>
        </w:r>
        <w:r w:rsidR="009A6615" w:rsidRPr="00233F15">
          <w:rPr>
            <w:bCs/>
            <w:iCs/>
            <w:color w:val="000000" w:themeColor="text1"/>
          </w:rPr>
          <w:fldChar w:fldCharType="begin" w:fldLock="1"/>
        </w:r>
        <w:r w:rsidR="009A6615">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009A6615" w:rsidRPr="00233F15">
          <w:rPr>
            <w:bCs/>
            <w:iCs/>
            <w:color w:val="000000" w:themeColor="text1"/>
          </w:rPr>
          <w:fldChar w:fldCharType="separate"/>
        </w:r>
        <w:r w:rsidR="009A6615" w:rsidRPr="00D659A1">
          <w:rPr>
            <w:bCs/>
            <w:iCs/>
            <w:noProof/>
            <w:color w:val="000000" w:themeColor="text1"/>
          </w:rPr>
          <w:t>(Wong et al., 2016; Zeitoun et al., 2017)</w:t>
        </w:r>
        <w:r w:rsidR="009A6615" w:rsidRPr="00233F15">
          <w:rPr>
            <w:bCs/>
            <w:iCs/>
            <w:color w:val="000000" w:themeColor="text1"/>
          </w:rPr>
          <w:fldChar w:fldCharType="end"/>
        </w:r>
        <w:r w:rsidR="009A6615" w:rsidRPr="00233F15">
          <w:rPr>
            <w:bCs/>
            <w:iCs/>
            <w:color w:val="000000" w:themeColor="text1"/>
          </w:rPr>
          <w:t>.</w:t>
        </w:r>
      </w:moveTo>
      <w:moveToRangeEnd w:id="207"/>
      <w:ins w:id="214" w:author="Albi Celaj [3]" w:date="2018-12-18T15:56:00Z">
        <w:r w:rsidR="009A6615">
          <w:rPr>
            <w:bCs/>
            <w:iCs/>
            <w:color w:val="000000" w:themeColor="text1"/>
          </w:rPr>
          <w:t xml:space="preserve">  </w:t>
        </w:r>
      </w:ins>
      <w:del w:id="215" w:author="Albi Celaj [3]" w:date="2018-12-18T16:05:00Z">
        <w:r w:rsidR="00711B7F" w:rsidDel="00B62E39">
          <w:rPr>
            <w:bCs/>
            <w:iCs/>
            <w:color w:val="000000" w:themeColor="text1"/>
          </w:rPr>
          <w:delText xml:space="preserve">Such developments would allow </w:delText>
        </w:r>
        <w:r w:rsidR="006D4C99" w:rsidDel="00B62E39">
          <w:rPr>
            <w:bCs/>
            <w:iCs/>
            <w:color w:val="000000" w:themeColor="text1"/>
          </w:rPr>
          <w:delText>DCGA</w:delText>
        </w:r>
        <w:r w:rsidR="00791E2E" w:rsidDel="00B62E39">
          <w:rPr>
            <w:bCs/>
            <w:iCs/>
            <w:color w:val="000000" w:themeColor="text1"/>
          </w:rPr>
          <w:delText xml:space="preserve"> </w:delText>
        </w:r>
        <w:r w:rsidR="00CD1B90" w:rsidDel="00B62E39">
          <w:rPr>
            <w:bCs/>
            <w:iCs/>
            <w:color w:val="000000" w:themeColor="text1"/>
          </w:rPr>
          <w:delText>in</w:delText>
        </w:r>
        <w:r w:rsidR="007C0BA8" w:rsidDel="00B62E39">
          <w:rPr>
            <w:bCs/>
            <w:iCs/>
            <w:color w:val="000000" w:themeColor="text1"/>
          </w:rPr>
          <w:delText xml:space="preserve"> non-mating </w:delText>
        </w:r>
        <w:r w:rsidR="00B6741F" w:rsidRPr="00233F15" w:rsidDel="00B62E39">
          <w:rPr>
            <w:bCs/>
            <w:iCs/>
            <w:color w:val="000000" w:themeColor="text1"/>
          </w:rPr>
          <w:delText>model systems, such as human cell lines.</w:delText>
        </w:r>
        <w:r w:rsidR="007C0BA8" w:rsidDel="00B62E39">
          <w:rPr>
            <w:bCs/>
            <w:iCs/>
            <w:color w:val="000000" w:themeColor="text1"/>
          </w:rPr>
          <w:delText xml:space="preserve">  </w:delText>
        </w:r>
      </w:del>
      <w:ins w:id="216" w:author="Albi Celaj [3]" w:date="2018-12-18T15:57:00Z">
        <w:r w:rsidR="009A6615">
          <w:rPr>
            <w:bCs/>
            <w:iCs/>
            <w:color w:val="000000" w:themeColor="text1"/>
          </w:rPr>
          <w:t>This would allow</w:t>
        </w:r>
      </w:ins>
      <w:ins w:id="217" w:author="Albi Celaj [3]" w:date="2018-12-18T16:55:00Z">
        <w:r w:rsidR="00C54C75">
          <w:rPr>
            <w:bCs/>
            <w:iCs/>
            <w:color w:val="000000" w:themeColor="text1"/>
          </w:rPr>
          <w:t>, for example, an</w:t>
        </w:r>
      </w:ins>
      <w:ins w:id="218" w:author="Albi Celaj [3]" w:date="2018-12-18T15:57:00Z">
        <w:r w:rsidR="009A6615">
          <w:rPr>
            <w:bCs/>
            <w:iCs/>
            <w:color w:val="000000" w:themeColor="text1"/>
          </w:rPr>
          <w:t xml:space="preserve"> analogous DCGA </w:t>
        </w:r>
        <w:r w:rsidR="00C54C75">
          <w:rPr>
            <w:bCs/>
            <w:iCs/>
            <w:color w:val="000000" w:themeColor="text1"/>
          </w:rPr>
          <w:t xml:space="preserve">of </w:t>
        </w:r>
      </w:ins>
      <w:r w:rsidR="00AA1153">
        <w:rPr>
          <w:bCs/>
          <w:iCs/>
          <w:color w:val="000000" w:themeColor="text1"/>
        </w:rPr>
        <w:t xml:space="preserve">human </w:t>
      </w:r>
      <w:ins w:id="219" w:author="Albi Celaj [3]" w:date="2018-12-18T15:57:00Z">
        <w:r w:rsidR="00C54C75">
          <w:rPr>
            <w:bCs/>
            <w:iCs/>
            <w:color w:val="000000" w:themeColor="text1"/>
          </w:rPr>
          <w:t>ABC transporters</w:t>
        </w:r>
      </w:ins>
      <w:r w:rsidR="00540747">
        <w:rPr>
          <w:bCs/>
          <w:iCs/>
          <w:color w:val="000000" w:themeColor="text1"/>
        </w:rPr>
        <w:t xml:space="preserve"> in cell lines</w:t>
      </w:r>
      <w:ins w:id="220" w:author="Albi Celaj [3]" w:date="2018-12-18T15:57:00Z">
        <w:r w:rsidR="009A6615">
          <w:rPr>
            <w:bCs/>
            <w:iCs/>
            <w:color w:val="000000" w:themeColor="text1"/>
          </w:rPr>
          <w:t xml:space="preserve"> and a better understanding of their roles </w:t>
        </w:r>
      </w:ins>
      <w:del w:id="221" w:author="Albi Celaj [3]" w:date="2018-12-18T15:52:00Z">
        <w:r w:rsidR="00AE32C9" w:rsidDel="009A6615">
          <w:rPr>
            <w:bCs/>
            <w:iCs/>
            <w:color w:val="000000" w:themeColor="text1"/>
          </w:rPr>
          <w:delText>H</w:delText>
        </w:r>
      </w:del>
      <w:del w:id="222" w:author="Albi Celaj [3]" w:date="2018-12-18T15:57:00Z">
        <w:r w:rsidR="006D4C99" w:rsidDel="009A6615">
          <w:rPr>
            <w:bCs/>
            <w:iCs/>
            <w:color w:val="000000" w:themeColor="text1"/>
          </w:rPr>
          <w:delText>uman</w:delText>
        </w:r>
        <w:r w:rsidR="00927B20" w:rsidDel="009A6615">
          <w:rPr>
            <w:bCs/>
            <w:iCs/>
            <w:color w:val="000000" w:themeColor="text1"/>
          </w:rPr>
          <w:delText xml:space="preserve"> ABC transporters </w:delText>
        </w:r>
        <w:r w:rsidR="006D4C99" w:rsidDel="009A6615">
          <w:rPr>
            <w:bCs/>
            <w:iCs/>
            <w:color w:val="000000" w:themeColor="text1"/>
          </w:rPr>
          <w:delText xml:space="preserve">have roles </w:delText>
        </w:r>
      </w:del>
      <w:r w:rsidR="00740FE8">
        <w:rPr>
          <w:bCs/>
          <w:iCs/>
          <w:color w:val="000000" w:themeColor="text1"/>
        </w:rPr>
        <w:t xml:space="preserve">not only </w:t>
      </w:r>
      <w:r w:rsidR="006D4C99">
        <w:rPr>
          <w:bCs/>
          <w:iCs/>
          <w:color w:val="000000" w:themeColor="text1"/>
        </w:rPr>
        <w:t xml:space="preserve">in </w:t>
      </w:r>
      <w:r w:rsidR="00AE32C9">
        <w:rPr>
          <w:bCs/>
          <w:iCs/>
          <w:color w:val="000000" w:themeColor="text1"/>
        </w:rPr>
        <w:t xml:space="preserve">drug </w:t>
      </w:r>
      <w:r w:rsidR="006D4C99">
        <w:rPr>
          <w:bCs/>
          <w:iCs/>
          <w:color w:val="000000" w:themeColor="text1"/>
        </w:rPr>
        <w:t xml:space="preserve">response </w:t>
      </w:r>
      <w:r w:rsidR="00AE32C9">
        <w:rPr>
          <w:bCs/>
          <w:iCs/>
          <w:color w:val="000000" w:themeColor="text1"/>
        </w:rPr>
        <w:t xml:space="preserve">and chemotherapeutic resistance, </w:t>
      </w:r>
      <w:r w:rsidR="00F613EA">
        <w:rPr>
          <w:bCs/>
          <w:iCs/>
          <w:color w:val="000000" w:themeColor="text1"/>
        </w:rPr>
        <w:t xml:space="preserve">but </w:t>
      </w:r>
      <w:ins w:id="223" w:author="Albi Celaj [3]" w:date="2018-12-18T15:58:00Z">
        <w:r w:rsidR="009A6615">
          <w:rPr>
            <w:bCs/>
            <w:iCs/>
            <w:color w:val="000000" w:themeColor="text1"/>
          </w:rPr>
          <w:t xml:space="preserve">in numerous diseases </w:t>
        </w:r>
      </w:ins>
      <w:del w:id="224" w:author="Albi Celaj [3]" w:date="2018-12-18T15:58:00Z">
        <w:r w:rsidR="00F613EA" w:rsidDel="009A6615">
          <w:rPr>
            <w:bCs/>
            <w:iCs/>
            <w:color w:val="000000" w:themeColor="text1"/>
          </w:rPr>
          <w:delText xml:space="preserve">are </w:delText>
        </w:r>
        <w:r w:rsidR="00234221" w:rsidDel="009A6615">
          <w:rPr>
            <w:bCs/>
            <w:iCs/>
            <w:color w:val="000000" w:themeColor="text1"/>
          </w:rPr>
          <w:delText xml:space="preserve">clearly </w:delText>
        </w:r>
        <w:r w:rsidR="00F613EA" w:rsidDel="009A6615">
          <w:rPr>
            <w:bCs/>
            <w:iCs/>
            <w:color w:val="000000" w:themeColor="text1"/>
          </w:rPr>
          <w:delText>associated with at least 10 inherited diseases</w:delText>
        </w:r>
        <w:r w:rsidR="00485EBB" w:rsidDel="009A6615">
          <w:rPr>
            <w:bCs/>
            <w:iCs/>
            <w:color w:val="000000" w:themeColor="text1"/>
          </w:rPr>
          <w:delText>, and likely many others</w:delText>
        </w:r>
        <w:r w:rsidR="00641652" w:rsidDel="009A6615">
          <w:rPr>
            <w:bCs/>
            <w:iCs/>
            <w:color w:val="000000" w:themeColor="text1"/>
          </w:rPr>
          <w:delText xml:space="preserve"> </w:delText>
        </w:r>
      </w:del>
      <w:r w:rsidR="000132AB">
        <w:rPr>
          <w:bCs/>
          <w:iCs/>
          <w:color w:val="000000" w:themeColor="text1"/>
        </w:rPr>
        <w:fldChar w:fldCharType="begin" w:fldLock="1"/>
      </w:r>
      <w:r w:rsidR="00F13A96">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000132AB">
        <w:rPr>
          <w:bCs/>
          <w:iCs/>
          <w:color w:val="000000" w:themeColor="text1"/>
        </w:rPr>
        <w:fldChar w:fldCharType="separate"/>
      </w:r>
      <w:r w:rsidR="00D659A1" w:rsidRPr="00D659A1">
        <w:rPr>
          <w:bCs/>
          <w:iCs/>
          <w:noProof/>
          <w:color w:val="000000" w:themeColor="text1"/>
        </w:rPr>
        <w:t>(Huls et al., 2008)</w:t>
      </w:r>
      <w:r w:rsidR="000132AB">
        <w:rPr>
          <w:bCs/>
          <w:iCs/>
          <w:color w:val="000000" w:themeColor="text1"/>
        </w:rPr>
        <w:fldChar w:fldCharType="end"/>
      </w:r>
      <w:r w:rsidR="006431B8">
        <w:rPr>
          <w:bCs/>
          <w:iCs/>
          <w:color w:val="000000" w:themeColor="text1"/>
        </w:rPr>
        <w:t>.</w:t>
      </w:r>
      <w:ins w:id="225" w:author="Albi Celaj [3]" w:date="2018-12-18T15:58:00Z">
        <w:r w:rsidR="009A6615">
          <w:rPr>
            <w:bCs/>
            <w:iCs/>
            <w:color w:val="000000" w:themeColor="text1"/>
          </w:rPr>
          <w:t xml:space="preserve"> </w:t>
        </w:r>
      </w:ins>
      <w:del w:id="226" w:author="Albi Celaj [3]" w:date="2018-12-18T15:58:00Z">
        <w:r w:rsidR="00344672" w:rsidDel="009A6615">
          <w:rPr>
            <w:bCs/>
            <w:iCs/>
            <w:color w:val="000000" w:themeColor="text1"/>
          </w:rPr>
          <w:delText xml:space="preserve">  Thus, an analogous DCGA of human ABC transporters </w:delText>
        </w:r>
        <w:r w:rsidR="001F34FB" w:rsidDel="009A6615">
          <w:rPr>
            <w:bCs/>
            <w:iCs/>
            <w:color w:val="000000" w:themeColor="text1"/>
          </w:rPr>
          <w:delText>is</w:delText>
        </w:r>
        <w:r w:rsidR="00344672" w:rsidDel="009A6615">
          <w:rPr>
            <w:bCs/>
            <w:iCs/>
            <w:color w:val="000000" w:themeColor="text1"/>
          </w:rPr>
          <w:delText xml:space="preserve"> </w:delText>
        </w:r>
        <w:r w:rsidR="005F3830" w:rsidDel="009A6615">
          <w:rPr>
            <w:bCs/>
            <w:iCs/>
            <w:color w:val="000000" w:themeColor="text1"/>
          </w:rPr>
          <w:delText xml:space="preserve">one of many </w:delText>
        </w:r>
        <w:r w:rsidR="00344672" w:rsidDel="009A6615">
          <w:rPr>
            <w:bCs/>
            <w:iCs/>
            <w:color w:val="000000" w:themeColor="text1"/>
          </w:rPr>
          <w:delText>intriguing possib</w:delText>
        </w:r>
        <w:r w:rsidR="005F3830" w:rsidDel="009A6615">
          <w:rPr>
            <w:bCs/>
            <w:iCs/>
            <w:color w:val="000000" w:themeColor="text1"/>
          </w:rPr>
          <w:delText xml:space="preserve">le avenues for understanding genetic </w:delText>
        </w:r>
        <w:r w:rsidR="002F2702" w:rsidDel="009A6615">
          <w:rPr>
            <w:bCs/>
            <w:iCs/>
            <w:color w:val="000000" w:themeColor="text1"/>
          </w:rPr>
          <w:delText>system</w:delText>
        </w:r>
        <w:r w:rsidR="005F3830" w:rsidDel="009A6615">
          <w:rPr>
            <w:bCs/>
            <w:iCs/>
            <w:color w:val="000000" w:themeColor="text1"/>
          </w:rPr>
          <w:delText>s</w:delText>
        </w:r>
        <w:r w:rsidR="002F2702" w:rsidDel="009A6615">
          <w:rPr>
            <w:bCs/>
            <w:iCs/>
            <w:color w:val="000000" w:themeColor="text1"/>
          </w:rPr>
          <w:delText xml:space="preserve"> in depth</w:delText>
        </w:r>
        <w:r w:rsidR="00344672" w:rsidDel="009A6615">
          <w:rPr>
            <w:bCs/>
            <w:iCs/>
            <w:color w:val="000000" w:themeColor="text1"/>
          </w:rPr>
          <w:delText>.</w:delText>
        </w:r>
        <w:r w:rsidR="007F766B" w:rsidDel="009A6615">
          <w:rPr>
            <w:bCs/>
            <w:iCs/>
            <w:color w:val="000000" w:themeColor="text1"/>
          </w:rPr>
          <w:delText xml:space="preserve"> </w:delText>
        </w:r>
        <w:r w:rsidR="0046090B" w:rsidDel="009A6615">
          <w:rPr>
            <w:bCs/>
            <w:iCs/>
            <w:color w:val="000000" w:themeColor="text1"/>
          </w:rPr>
          <w:delText xml:space="preserve"> </w:delText>
        </w:r>
      </w:del>
      <w:moveFromRangeStart w:id="227" w:author="Albi Celaj" w:date="2018-12-18T15:55:00Z" w:name="move532911883"/>
      <w:moveFrom w:id="228" w:author="Albi Celaj [3]" w:date="2018-12-18T15:55:00Z">
        <w:r w:rsidR="005F3830" w:rsidDel="009A6615">
          <w:rPr>
            <w:bCs/>
            <w:iCs/>
            <w:color w:val="000000" w:themeColor="text1"/>
          </w:rPr>
          <w:t>D</w:t>
        </w:r>
        <w:r w:rsidR="0046090B" w:rsidDel="009A6615">
          <w:rPr>
            <w:bCs/>
            <w:iCs/>
            <w:color w:val="000000" w:themeColor="text1"/>
          </w:rPr>
          <w:t xml:space="preserve">irect population engineering </w:t>
        </w:r>
        <w:r w:rsidR="007F766B" w:rsidDel="009A6615">
          <w:rPr>
            <w:bCs/>
            <w:iCs/>
            <w:color w:val="000000" w:themeColor="text1"/>
          </w:rPr>
          <w:t>presents more</w:t>
        </w:r>
        <w:r w:rsidR="0046090B" w:rsidDel="009A6615">
          <w:rPr>
            <w:bCs/>
            <w:iCs/>
            <w:color w:val="000000" w:themeColor="text1"/>
          </w:rPr>
          <w:t xml:space="preserve"> </w:t>
        </w:r>
        <w:r w:rsidR="005F3830" w:rsidDel="009A6615">
          <w:rPr>
            <w:bCs/>
            <w:iCs/>
            <w:color w:val="000000" w:themeColor="text1"/>
          </w:rPr>
          <w:t xml:space="preserve">of a </w:t>
        </w:r>
        <w:r w:rsidR="0046090B" w:rsidDel="009A6615">
          <w:rPr>
            <w:bCs/>
            <w:iCs/>
            <w:color w:val="000000" w:themeColor="text1"/>
          </w:rPr>
          <w:t>challeng</w:t>
        </w:r>
        <w:r w:rsidR="007F766B" w:rsidDel="009A6615">
          <w:rPr>
            <w:bCs/>
            <w:iCs/>
            <w:color w:val="000000" w:themeColor="text1"/>
          </w:rPr>
          <w:t>e</w:t>
        </w:r>
        <w:r w:rsidR="0046090B" w:rsidDel="009A6615">
          <w:rPr>
            <w:bCs/>
            <w:iCs/>
            <w:color w:val="000000" w:themeColor="text1"/>
          </w:rPr>
          <w:t xml:space="preserve"> than </w:t>
        </w:r>
        <w:r w:rsidR="005F3830" w:rsidDel="009A6615">
          <w:rPr>
            <w:bCs/>
            <w:iCs/>
            <w:color w:val="000000" w:themeColor="text1"/>
          </w:rPr>
          <w:t xml:space="preserve">crossing multi-variant </w:t>
        </w:r>
        <w:r w:rsidR="0046090B" w:rsidDel="009A6615">
          <w:rPr>
            <w:bCs/>
            <w:iCs/>
            <w:color w:val="000000" w:themeColor="text1"/>
          </w:rPr>
          <w:t xml:space="preserve">parental strains, </w:t>
        </w:r>
        <w:r w:rsidR="005F3830" w:rsidDel="009A6615">
          <w:rPr>
            <w:bCs/>
            <w:iCs/>
            <w:color w:val="000000" w:themeColor="text1"/>
          </w:rPr>
          <w:t xml:space="preserve">but technical advances </w:t>
        </w:r>
        <w:r w:rsidR="00B7465C" w:rsidDel="009A6615">
          <w:rPr>
            <w:bCs/>
            <w:iCs/>
            <w:color w:val="000000" w:themeColor="text1"/>
          </w:rPr>
          <w:t>in this area continue to be made</w:t>
        </w:r>
        <w:r w:rsidR="00641652" w:rsidDel="009A6615">
          <w:rPr>
            <w:bCs/>
            <w:iCs/>
            <w:color w:val="000000" w:themeColor="text1"/>
          </w:rPr>
          <w:t xml:space="preserve"> </w:t>
        </w:r>
        <w:r w:rsidR="005F3830" w:rsidRPr="00233F15" w:rsidDel="009A6615">
          <w:rPr>
            <w:bCs/>
            <w:iCs/>
            <w:color w:val="000000" w:themeColor="text1"/>
          </w:rPr>
          <w:fldChar w:fldCharType="begin" w:fldLock="1"/>
        </w:r>
        <w:r w:rsidR="00F13A96" w:rsidRPr="009A6615" w:rsidDel="009A6615">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005F3830" w:rsidRPr="00233F15" w:rsidDel="009A6615">
          <w:rPr>
            <w:bCs/>
            <w:iCs/>
            <w:color w:val="000000" w:themeColor="text1"/>
          </w:rPr>
          <w:fldChar w:fldCharType="separate"/>
        </w:r>
        <w:r w:rsidR="00D659A1" w:rsidRPr="009A6615" w:rsidDel="009A6615">
          <w:rPr>
            <w:bCs/>
            <w:iCs/>
            <w:noProof/>
            <w:color w:val="000000" w:themeColor="text1"/>
          </w:rPr>
          <w:t>(Wong et al., 2016; Zeitoun et al., 2017)</w:t>
        </w:r>
        <w:r w:rsidR="005F3830" w:rsidRPr="00233F15" w:rsidDel="009A6615">
          <w:rPr>
            <w:bCs/>
            <w:iCs/>
            <w:color w:val="000000" w:themeColor="text1"/>
          </w:rPr>
          <w:fldChar w:fldCharType="end"/>
        </w:r>
        <w:r w:rsidR="005E35E9" w:rsidRPr="00233F15" w:rsidDel="009A6615">
          <w:rPr>
            <w:bCs/>
            <w:iCs/>
            <w:color w:val="000000" w:themeColor="text1"/>
          </w:rPr>
          <w:t>.</w:t>
        </w:r>
      </w:moveFrom>
      <w:moveFromRangeEnd w:id="227"/>
      <w:ins w:id="229" w:author="Albi Celaj [3]" w:date="2018-12-14T14:41:00Z">
        <w:r w:rsidR="008D1FA0">
          <w:rPr>
            <w:bCs/>
            <w:iCs/>
            <w:color w:val="000000" w:themeColor="text1"/>
          </w:rPr>
          <w:t xml:space="preserve">Furthermore, </w:t>
        </w:r>
      </w:ins>
    </w:p>
    <w:p w14:paraId="135F696A" w14:textId="77777777" w:rsidR="00044587" w:rsidDel="008D1FA0" w:rsidRDefault="00044587">
      <w:pPr>
        <w:jc w:val="both"/>
        <w:rPr>
          <w:del w:id="230" w:author="Albi Celaj [3]" w:date="2018-12-14T14:41:00Z"/>
          <w:bCs/>
          <w:iCs/>
          <w:color w:val="000000" w:themeColor="text1"/>
        </w:rPr>
      </w:pPr>
    </w:p>
    <w:p w14:paraId="38797010" w14:textId="396511D3" w:rsidR="0081598D" w:rsidRDefault="008D1FA0" w:rsidP="009A6615">
      <w:pPr>
        <w:jc w:val="both"/>
        <w:rPr>
          <w:bCs/>
          <w:iCs/>
          <w:color w:val="000000" w:themeColor="text1"/>
        </w:rPr>
      </w:pPr>
      <w:ins w:id="231" w:author="Albi Celaj [3]" w:date="2018-12-14T14:41:00Z">
        <w:r>
          <w:rPr>
            <w:bCs/>
            <w:iCs/>
            <w:color w:val="000000" w:themeColor="text1"/>
          </w:rPr>
          <w:t>a</w:t>
        </w:r>
      </w:ins>
      <w:del w:id="232" w:author="Albi Celaj [3]" w:date="2018-12-14T14:41:00Z">
        <w:r w:rsidR="0081598D" w:rsidDel="008D1FA0">
          <w:rPr>
            <w:bCs/>
            <w:iCs/>
            <w:color w:val="000000" w:themeColor="text1"/>
          </w:rPr>
          <w:delText>A</w:delText>
        </w:r>
      </w:del>
      <w:r w:rsidR="0081598D">
        <w:rPr>
          <w:bCs/>
          <w:iCs/>
          <w:color w:val="000000" w:themeColor="text1"/>
        </w:rPr>
        <w:t>lthough we generated a sufficient fraction of all possible deletion combinations for the sixteen targeted transporters to detect four and five-gene interactions, further scaling would be needed to exhaustively apply this approach to genotype and identify barcodes for still-larger populations. Recent advances in single-cell sequencing</w:t>
      </w:r>
      <w:ins w:id="233" w:author="Albi Celaj [3]" w:date="2018-12-14T14:38:00Z">
        <w:r>
          <w:rPr>
            <w:bCs/>
            <w:iCs/>
            <w:color w:val="000000" w:themeColor="text1"/>
          </w:rPr>
          <w:t xml:space="preserve"> </w:t>
        </w:r>
      </w:ins>
      <w:r w:rsidR="00210F14">
        <w:rPr>
          <w:bCs/>
          <w:iCs/>
          <w:color w:val="000000" w:themeColor="text1"/>
        </w:rPr>
        <w:fldChar w:fldCharType="begin" w:fldLock="1"/>
      </w:r>
      <w:r w:rsidR="00F13A96">
        <w:rPr>
          <w:bCs/>
          <w:iCs/>
          <w:color w:val="000000" w:themeColor="text1"/>
        </w:rPr>
        <w:instrText>ADDIN CSL_CITATION {"citationItems":[{"id":"ITEM-1","itemData":{"DOI":"10.1038/nature21350","ISSN":"0028-0836","abstract":"Scaling single-cell genomics from phenomenology to mechanism","author":[{"dropping-particle":"","family":"Tanay","given":"Amos","non-dropping-particle":"","parse-names":false,"suffix":""},{"dropping-particle":"","family":"Regev","given":"Aviv","non-dropping-particle":"","parse-names":false,"suffix":""}],"container-title":"Nature","id":"ITEM-1","issue":"7637","issued":{"date-parts":[["2017","1","19"]]},"page":"331-338","publisher":"Nature Publishing Group","title":"Scaling single-cell genomics from phenomenology to mechanism","type":"article-journal","volume":"541"},"uris":["http://www.mendeley.com/documents/?uuid=9b81869e-6fc0-37ec-b13c-24cd48739f89"]}],"mendeley":{"formattedCitation":"(Tanay and Regev, 2017)","plainTextFormattedCitation":"(Tanay and Regev, 2017)","previouslyFormattedCitation":"(Tanay and Regev, 2017)"},"properties":{"noteIndex":0},"schema":"https://github.com/citation-style-language/schema/raw/master/csl-citation.json"}</w:instrText>
      </w:r>
      <w:r w:rsidR="00210F14">
        <w:rPr>
          <w:bCs/>
          <w:iCs/>
          <w:color w:val="000000" w:themeColor="text1"/>
        </w:rPr>
        <w:fldChar w:fldCharType="separate"/>
      </w:r>
      <w:r w:rsidR="00D659A1" w:rsidRPr="00D659A1">
        <w:rPr>
          <w:bCs/>
          <w:iCs/>
          <w:noProof/>
          <w:color w:val="000000" w:themeColor="text1"/>
        </w:rPr>
        <w:t>(Tanay and Regev, 2017)</w:t>
      </w:r>
      <w:r w:rsidR="00210F14">
        <w:rPr>
          <w:bCs/>
          <w:iCs/>
          <w:color w:val="000000" w:themeColor="text1"/>
        </w:rPr>
        <w:fldChar w:fldCharType="end"/>
      </w:r>
      <w:r w:rsidR="00447F5C">
        <w:rPr>
          <w:bCs/>
          <w:iCs/>
          <w:color w:val="000000" w:themeColor="text1"/>
        </w:rPr>
        <w:t xml:space="preserve"> </w:t>
      </w:r>
      <w:commentRangeStart w:id="234"/>
      <w:commentRangeEnd w:id="234"/>
      <w:r w:rsidR="00447F5C">
        <w:rPr>
          <w:rStyle w:val="CommentReference"/>
          <w:rFonts w:asciiTheme="minorHAnsi" w:hAnsiTheme="minorHAnsi" w:cstheme="minorBidi"/>
        </w:rPr>
        <w:commentReference w:id="234"/>
      </w:r>
      <w:commentRangeStart w:id="235"/>
      <w:commentRangeEnd w:id="235"/>
      <w:r w:rsidR="00447F5C">
        <w:rPr>
          <w:rStyle w:val="CommentReference"/>
          <w:rFonts w:asciiTheme="minorHAnsi" w:hAnsiTheme="minorHAnsi" w:cstheme="minorBidi"/>
        </w:rPr>
        <w:commentReference w:id="235"/>
      </w:r>
      <w:r w:rsidR="00447F5C">
        <w:rPr>
          <w:bCs/>
          <w:iCs/>
          <w:color w:val="000000" w:themeColor="text1"/>
        </w:rPr>
        <w:t>c</w:t>
      </w:r>
      <w:r w:rsidR="0081598D">
        <w:rPr>
          <w:bCs/>
          <w:iCs/>
          <w:color w:val="000000" w:themeColor="text1"/>
        </w:rPr>
        <w:t xml:space="preserve">ould potentially be applied to this problem. </w:t>
      </w:r>
    </w:p>
    <w:p w14:paraId="13D544BC" w14:textId="3631658B" w:rsidR="008D36DA" w:rsidDel="008D36DA" w:rsidRDefault="008D36DA" w:rsidP="003173E4">
      <w:pPr>
        <w:jc w:val="both"/>
        <w:outlineLvl w:val="0"/>
        <w:rPr>
          <w:del w:id="236" w:author="Albi Celaj [3]" w:date="2018-12-17T15:37:00Z"/>
          <w:bCs/>
          <w:iCs/>
          <w:color w:val="000000" w:themeColor="text1"/>
        </w:rPr>
      </w:pPr>
    </w:p>
    <w:p w14:paraId="77BA9318" w14:textId="38626B9C" w:rsidR="008D36DA" w:rsidDel="008D36DA" w:rsidRDefault="008D36DA" w:rsidP="003173E4">
      <w:pPr>
        <w:jc w:val="both"/>
        <w:outlineLvl w:val="0"/>
        <w:rPr>
          <w:del w:id="237" w:author="Albi Celaj [3]" w:date="2018-12-17T15:36:00Z"/>
          <w:bCs/>
          <w:iCs/>
          <w:color w:val="000000" w:themeColor="text1"/>
        </w:rPr>
      </w:pPr>
    </w:p>
    <w:p w14:paraId="4BAA05C4" w14:textId="32C72307" w:rsidR="008D36DA" w:rsidDel="008D36DA" w:rsidRDefault="008D36DA" w:rsidP="003173E4">
      <w:pPr>
        <w:jc w:val="both"/>
        <w:outlineLvl w:val="0"/>
        <w:rPr>
          <w:del w:id="238" w:author="Albi Celaj [3]" w:date="2018-12-17T15:36:00Z"/>
          <w:bCs/>
          <w:iCs/>
          <w:color w:val="000000" w:themeColor="text1"/>
        </w:rPr>
      </w:pPr>
    </w:p>
    <w:p w14:paraId="34A9778E" w14:textId="77777777" w:rsidR="003173E4" w:rsidRDefault="003173E4" w:rsidP="00044587">
      <w:pPr>
        <w:jc w:val="both"/>
        <w:rPr>
          <w:bCs/>
          <w:iCs/>
          <w:color w:val="000000" w:themeColor="text1"/>
        </w:rPr>
      </w:pPr>
    </w:p>
    <w:p w14:paraId="0C9FE852" w14:textId="77777777" w:rsidR="00F47C01" w:rsidRDefault="00F47C01" w:rsidP="00044587">
      <w:pPr>
        <w:jc w:val="both"/>
        <w:rPr>
          <w:bCs/>
          <w:iCs/>
          <w:color w:val="000000" w:themeColor="text1"/>
        </w:rPr>
      </w:pPr>
    </w:p>
    <w:p w14:paraId="376320D3" w14:textId="6018948D" w:rsidR="00F47C01" w:rsidRDefault="00F47C01" w:rsidP="00044587">
      <w:pPr>
        <w:jc w:val="both"/>
        <w:rPr>
          <w:bCs/>
          <w:iCs/>
          <w:color w:val="000000" w:themeColor="text1"/>
        </w:rPr>
      </w:pPr>
      <w:r>
        <w:rPr>
          <w:bCs/>
          <w:iCs/>
          <w:color w:val="000000" w:themeColor="text1"/>
        </w:rPr>
        <w:t xml:space="preserve">--Other challenges for DCGA is developing computational tools that can </w:t>
      </w:r>
      <w:r w:rsidR="00750F18">
        <w:rPr>
          <w:bCs/>
          <w:iCs/>
          <w:color w:val="000000" w:themeColor="text1"/>
        </w:rPr>
        <w:t>be used to parse/understand/model high-order genetic interactions</w:t>
      </w:r>
    </w:p>
    <w:p w14:paraId="207CE096" w14:textId="77777777" w:rsidR="00F47C01" w:rsidRDefault="00F47C01" w:rsidP="00044587">
      <w:pPr>
        <w:jc w:val="both"/>
        <w:rPr>
          <w:bCs/>
          <w:iCs/>
          <w:color w:val="000000" w:themeColor="text1"/>
        </w:rPr>
      </w:pPr>
    </w:p>
    <w:p w14:paraId="640DB5C6" w14:textId="70EF1EC8" w:rsidR="009F23F2" w:rsidRDefault="004636D5" w:rsidP="00044587">
      <w:pPr>
        <w:jc w:val="both"/>
        <w:rPr>
          <w:ins w:id="239" w:author="Albi Celaj [3]" w:date="2018-12-18T13:29:00Z"/>
          <w:bCs/>
          <w:iCs/>
          <w:color w:val="000000" w:themeColor="text1"/>
        </w:rPr>
      </w:pPr>
      <w:r>
        <w:rPr>
          <w:bCs/>
          <w:iCs/>
          <w:color w:val="000000" w:themeColor="text1"/>
        </w:rPr>
        <w:t>W</w:t>
      </w:r>
      <w:r w:rsidR="0049785C">
        <w:rPr>
          <w:bCs/>
          <w:iCs/>
          <w:color w:val="000000" w:themeColor="text1"/>
        </w:rPr>
        <w:t xml:space="preserve">e demonstrated that </w:t>
      </w:r>
      <w:r w:rsidR="00435CE2">
        <w:rPr>
          <w:bCs/>
          <w:iCs/>
          <w:color w:val="000000" w:themeColor="text1"/>
        </w:rPr>
        <w:t>DCGA can enable</w:t>
      </w:r>
      <w:del w:id="240" w:author="Albi Celaj [3]" w:date="2018-12-18T13:29:00Z">
        <w:r w:rsidR="00435CE2" w:rsidDel="009F23F2">
          <w:rPr>
            <w:bCs/>
            <w:iCs/>
            <w:color w:val="000000" w:themeColor="text1"/>
          </w:rPr>
          <w:delText xml:space="preserve"> the</w:delText>
        </w:r>
      </w:del>
      <w:r w:rsidR="00435CE2">
        <w:rPr>
          <w:bCs/>
          <w:iCs/>
          <w:color w:val="000000" w:themeColor="text1"/>
        </w:rPr>
        <w:t xml:space="preserve"> development of computational </w:t>
      </w:r>
      <w:del w:id="241" w:author="Albi Celaj [3]" w:date="2018-12-18T13:28:00Z">
        <w:r w:rsidR="00435CE2" w:rsidDel="009F23F2">
          <w:rPr>
            <w:bCs/>
            <w:iCs/>
            <w:color w:val="000000" w:themeColor="text1"/>
          </w:rPr>
          <w:delText xml:space="preserve">approaches </w:delText>
        </w:r>
      </w:del>
      <w:ins w:id="242" w:author="Albi Celaj [3]" w:date="2018-12-18T13:28:00Z">
        <w:r w:rsidR="009F23F2">
          <w:rPr>
            <w:bCs/>
            <w:iCs/>
            <w:color w:val="000000" w:themeColor="text1"/>
          </w:rPr>
          <w:t xml:space="preserve">tools </w:t>
        </w:r>
      </w:ins>
      <w:r w:rsidR="00435CE2">
        <w:rPr>
          <w:bCs/>
          <w:iCs/>
          <w:color w:val="000000" w:themeColor="text1"/>
        </w:rPr>
        <w:t xml:space="preserve">that </w:t>
      </w:r>
      <w:ins w:id="243" w:author="Albi Celaj [3]" w:date="2018-12-18T13:28:00Z">
        <w:r w:rsidR="009F23F2">
          <w:rPr>
            <w:bCs/>
            <w:iCs/>
            <w:color w:val="000000" w:themeColor="text1"/>
          </w:rPr>
          <w:t xml:space="preserve">automate and </w:t>
        </w:r>
      </w:ins>
      <w:r w:rsidR="0049785C">
        <w:rPr>
          <w:bCs/>
          <w:iCs/>
          <w:color w:val="000000" w:themeColor="text1"/>
        </w:rPr>
        <w:t>expand the use of genetic</w:t>
      </w:r>
      <w:r w:rsidR="005A6D06">
        <w:rPr>
          <w:bCs/>
          <w:iCs/>
          <w:color w:val="000000" w:themeColor="text1"/>
        </w:rPr>
        <w:t xml:space="preserve"> inference</w:t>
      </w:r>
      <w:r w:rsidR="0049785C">
        <w:rPr>
          <w:bCs/>
          <w:iCs/>
          <w:color w:val="000000" w:themeColor="text1"/>
        </w:rPr>
        <w:t xml:space="preserve"> to understand biological systems. </w:t>
      </w:r>
      <w:ins w:id="244" w:author="Albi Celaj [3]" w:date="2018-12-18T14:11:00Z">
        <w:r w:rsidR="009A6615">
          <w:rPr>
            <w:bCs/>
            <w:iCs/>
            <w:color w:val="000000" w:themeColor="text1"/>
          </w:rPr>
          <w:t xml:space="preserve">While it is challenging to derive </w:t>
        </w:r>
      </w:ins>
    </w:p>
    <w:p w14:paraId="041D49F4" w14:textId="77777777" w:rsidR="009F23F2" w:rsidRDefault="009F23F2" w:rsidP="00044587">
      <w:pPr>
        <w:jc w:val="both"/>
        <w:rPr>
          <w:ins w:id="245" w:author="Albi Celaj [3]" w:date="2018-12-18T13:29:00Z"/>
          <w:bCs/>
          <w:iCs/>
          <w:color w:val="000000" w:themeColor="text1"/>
        </w:rPr>
      </w:pPr>
    </w:p>
    <w:p w14:paraId="72AAD58D" w14:textId="77777777" w:rsidR="009F23F2" w:rsidRDefault="009F23F2" w:rsidP="00044587">
      <w:pPr>
        <w:jc w:val="both"/>
        <w:rPr>
          <w:ins w:id="246" w:author="Albi Celaj [3]" w:date="2018-12-18T13:29:00Z"/>
          <w:bCs/>
          <w:iCs/>
          <w:color w:val="000000" w:themeColor="text1"/>
        </w:rPr>
      </w:pPr>
    </w:p>
    <w:p w14:paraId="1FB17213" w14:textId="7D035693" w:rsidR="00F70B81" w:rsidRDefault="006C040B" w:rsidP="00044587">
      <w:pPr>
        <w:jc w:val="both"/>
        <w:rPr>
          <w:bCs/>
          <w:iCs/>
          <w:color w:val="000000" w:themeColor="text1"/>
        </w:rPr>
      </w:pPr>
      <w:r>
        <w:rPr>
          <w:bCs/>
          <w:iCs/>
          <w:color w:val="000000" w:themeColor="text1"/>
        </w:rPr>
        <w:t xml:space="preserve"> </w:t>
      </w:r>
      <w:r w:rsidR="0049785C">
        <w:rPr>
          <w:bCs/>
          <w:iCs/>
          <w:color w:val="000000" w:themeColor="text1"/>
        </w:rPr>
        <w:t xml:space="preserve">While </w:t>
      </w:r>
      <w:r>
        <w:rPr>
          <w:bCs/>
          <w:iCs/>
          <w:color w:val="000000" w:themeColor="text1"/>
        </w:rPr>
        <w:t xml:space="preserve">it is challenging to use manual epistasis analysis to derive biological models when dealing with many complex knockout combinations </w:t>
      </w:r>
      <w:r w:rsidR="009F1DED">
        <w:rPr>
          <w:bCs/>
          <w:iCs/>
          <w:color w:val="000000" w:themeColor="text1"/>
        </w:rPr>
        <w:t>under</w:t>
      </w:r>
      <w:r>
        <w:rPr>
          <w:bCs/>
          <w:iCs/>
          <w:color w:val="000000" w:themeColor="text1"/>
        </w:rPr>
        <w:t xml:space="preserve"> multiple enviro</w:t>
      </w:r>
      <w:r w:rsidR="00831959">
        <w:rPr>
          <w:bCs/>
          <w:iCs/>
          <w:color w:val="000000" w:themeColor="text1"/>
        </w:rPr>
        <w:t>n</w:t>
      </w:r>
      <w:r>
        <w:rPr>
          <w:bCs/>
          <w:iCs/>
          <w:color w:val="000000" w:themeColor="text1"/>
        </w:rPr>
        <w:t xml:space="preserve">ments, </w:t>
      </w:r>
      <w:r w:rsidR="00831959">
        <w:rPr>
          <w:bCs/>
          <w:iCs/>
          <w:color w:val="000000" w:themeColor="text1"/>
        </w:rPr>
        <w:t xml:space="preserve">automated learning of </w:t>
      </w:r>
      <w:r w:rsidR="0049785C">
        <w:rPr>
          <w:bCs/>
          <w:iCs/>
          <w:color w:val="000000" w:themeColor="text1"/>
        </w:rPr>
        <w:t xml:space="preserve">genotype-to-phenotype models </w:t>
      </w:r>
      <w:r w:rsidR="00EA51B8">
        <w:rPr>
          <w:bCs/>
          <w:iCs/>
          <w:color w:val="000000" w:themeColor="text1"/>
        </w:rPr>
        <w:t xml:space="preserve">can </w:t>
      </w:r>
      <w:r w:rsidR="00DC27EC">
        <w:rPr>
          <w:bCs/>
          <w:iCs/>
          <w:color w:val="000000" w:themeColor="text1"/>
        </w:rPr>
        <w:t xml:space="preserve">be used to </w:t>
      </w:r>
      <w:r w:rsidR="00EA51B8">
        <w:rPr>
          <w:bCs/>
          <w:iCs/>
          <w:color w:val="000000" w:themeColor="text1"/>
        </w:rPr>
        <w:t>objectively derive similar biological relationships from genetic data</w:t>
      </w:r>
      <w:ins w:id="247" w:author="Albi Celaj [3]" w:date="2018-12-14T15:06:00Z">
        <w:r w:rsidR="00B960F9">
          <w:rPr>
            <w:bCs/>
            <w:iCs/>
            <w:color w:val="000000" w:themeColor="text1"/>
          </w:rPr>
          <w:t xml:space="preserve"> </w:t>
        </w:r>
      </w:ins>
      <w:r w:rsidR="00BD5B97">
        <w:rPr>
          <w:bCs/>
          <w:iCs/>
          <w:color w:val="000000" w:themeColor="text1"/>
        </w:rPr>
        <w:fldChar w:fldCharType="begin" w:fldLock="1"/>
      </w:r>
      <w:r w:rsidR="004D62CD">
        <w:rPr>
          <w:bCs/>
          <w:iCs/>
          <w:color w:val="000000" w:themeColor="text1"/>
        </w:rPr>
        <w:instrText>ADDIN CSL_CITATION {"citationItems":[{"id":"ITEM-1","itemData":{"ISSN":"0933-3657","PMID":"12957783","abstract":"A genetic network is a formalism that is often used in biology to represent causalities and reason about biological phenomena related to genetic regulation. We present GenePath, a computer-based system that supports the inference of genetic networks from a set of genetic experiments. Implemented in Prolog, GenePath uses abductive inference to elucidate network constraints based on background knowledge and experimental results. Additionally, it can propose genetic experiments that may further refine the discovered network and establish relations between genes that could not be related based on the original experimental data. We illustrate GenePath's approach and utility on analysis of data on aggregation and sporulation of the soil amoeba Dictyostelium discoideum.","author":[{"dropping-particle":"","family":"Zupan","given":"Blaz","non-dropping-particle":"","parse-names":false,"suffix":""},{"dropping-particle":"","family":"Bratko","given":"Ivan","non-dropping-particle":"","parse-names":false,"suffix":""},{"dropping-particle":"","family":"Demsar","given":"Janez","non-dropping-particle":"","parse-names":false,"suffix":""},{"dropping-particle":"","family":"Juvan","given":"Peter","non-dropping-particle":"","parse-names":false,"suffix":""},{"dropping-particle":"","family":"Curk","given":"Tomaz","non-dropping-particle":"","parse-names":false,"suffix":""},{"dropping-particle":"","family":"Borstnik","given":"Urban","non-dropping-particle":"","parse-names":false,"suffix":""},{"dropping-particle":"","family":"Beck","given":"J Robert","non-dropping-particle":"","parse-names":false,"suffix":""},{"dropping-particle":"","family":"Halter","given":"John","non-dropping-particle":"","parse-names":false,"suffix":""},{"dropping-particle":"","family":"Kuspa","given":"Adam","non-dropping-particle":"","parse-names":false,"suffix":""},{"dropping-particle":"","family":"Shaulsky","given":"Gad","non-dropping-particle":"","parse-names":false,"suffix":""}],"container-title":"Artificial intelligence in medicine","id":"ITEM-1","issue":"1-2","issued":{"date-parts":[["2003"]]},"page":"107-30","title":"GenePath: a system for inference of genetic networks and proposal of genetic experiments.","type":"article-journal","volume":"29"},"uris":["http://www.mendeley.com/documents/?uuid=0a5e23d3-6489-328a-84e1-5266bca1408c"]},{"id":"ITEM-2","itemData":{"DOI":"10.1038/nmeth.4627","ISSN":"1548-7091","PMID":"29505029","abstract":"Although artificial neural networks are powerful classifiers, their internal structures are hard to interpret. In the life sciences, extensive knowledge of cell biology provides an opportunity to design visible neural networks (VNNs) that couple the model's inner workings to those of real systems. Here we develop DCell, a VNN embedded in the hierarchical structure of 2,526 subsystems comprising a eukaryotic cell (http://d-cell.ucsd.edu/). Trained on several million genotypes, DCell simulates cellular growth nearly as accurately as laboratory observations. During simulation, genotypes induce patterns of subsystem activities, enabling in silico investigations of the molecular mechanisms underlying genotype-phenotype associations. These mechanisms can be validated, and many are unexpected; some are governed by Boolean logic. Cumulatively, 80% of the importance for growth prediction is captured by 484 subsystems (21%), reflecting the emergence of a complex phenotype. DCell provides a foundation for decoding the genetics of disease, drug resistance and synthetic life.","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2","issue":"4","issued":{"date-parts":[["2018","3","5"]]},"page":"290-298","title":"Using deep learning to model the hierarchical structure and function of a cell","type":"article-journal","volume":"15"},"uris":["http://www.mendeley.com/documents/?uuid=e5769ee4-fea2-3b5e-a3b3-0ed3bf5e6f22"]}],"mendeley":{"formattedCitation":"(Ma et al., 2018; Zupan et al., 2003)","plainTextFormattedCitation":"(Ma et al., 2018; Zupan et al., 2003)","previouslyFormattedCitation":"(Ma et al., 2018; Zupan et al., 2003)"},"properties":{"noteIndex":0},"schema":"https://github.com/citation-style-language/schema/raw/master/csl-citation.json"}</w:instrText>
      </w:r>
      <w:r w:rsidR="00BD5B97">
        <w:rPr>
          <w:bCs/>
          <w:iCs/>
          <w:color w:val="000000" w:themeColor="text1"/>
        </w:rPr>
        <w:fldChar w:fldCharType="separate"/>
      </w:r>
      <w:r w:rsidR="008D36DA" w:rsidRPr="008D36DA">
        <w:rPr>
          <w:bCs/>
          <w:iCs/>
          <w:noProof/>
          <w:color w:val="000000" w:themeColor="text1"/>
        </w:rPr>
        <w:t>(Ma et al., 2018; Zupan et al., 2003)</w:t>
      </w:r>
      <w:r w:rsidR="00BD5B97">
        <w:rPr>
          <w:bCs/>
          <w:iCs/>
          <w:color w:val="000000" w:themeColor="text1"/>
        </w:rPr>
        <w:fldChar w:fldCharType="end"/>
      </w:r>
      <w:r w:rsidR="00EA51B8">
        <w:rPr>
          <w:bCs/>
          <w:iCs/>
          <w:color w:val="000000" w:themeColor="text1"/>
        </w:rPr>
        <w:t xml:space="preserve">.  </w:t>
      </w:r>
      <w:r w:rsidR="003744D9">
        <w:rPr>
          <w:bCs/>
          <w:iCs/>
          <w:color w:val="000000" w:themeColor="text1"/>
        </w:rPr>
        <w:t xml:space="preserve">Formal modeling additionally allows evaluation of </w:t>
      </w:r>
      <w:r w:rsidR="003058E8">
        <w:rPr>
          <w:bCs/>
          <w:iCs/>
          <w:color w:val="000000" w:themeColor="text1"/>
        </w:rPr>
        <w:t>how well the proposed biological relationships explain the data</w:t>
      </w:r>
      <w:r w:rsidR="00831959">
        <w:rPr>
          <w:bCs/>
          <w:iCs/>
          <w:color w:val="000000" w:themeColor="text1"/>
        </w:rPr>
        <w:t xml:space="preserve">, and we show that they can also </w:t>
      </w:r>
      <w:r w:rsidR="003058E8">
        <w:rPr>
          <w:bCs/>
          <w:iCs/>
          <w:color w:val="000000" w:themeColor="text1"/>
        </w:rPr>
        <w:t xml:space="preserve">guide </w:t>
      </w:r>
      <w:r w:rsidR="00831959">
        <w:rPr>
          <w:bCs/>
          <w:iCs/>
          <w:color w:val="000000" w:themeColor="text1"/>
        </w:rPr>
        <w:t>iterative extension of the model to capture more complex phenomena as needed</w:t>
      </w:r>
      <w:r w:rsidR="003058E8">
        <w:rPr>
          <w:bCs/>
          <w:iCs/>
          <w:color w:val="000000" w:themeColor="text1"/>
        </w:rPr>
        <w:t xml:space="preserve">. </w:t>
      </w:r>
      <w:r w:rsidR="00831959">
        <w:rPr>
          <w:bCs/>
          <w:iCs/>
          <w:color w:val="000000" w:themeColor="text1"/>
        </w:rPr>
        <w:t xml:space="preserve">Further modeling work should consider </w:t>
      </w:r>
      <w:r w:rsidR="005A6D06">
        <w:rPr>
          <w:bCs/>
          <w:iCs/>
          <w:color w:val="000000" w:themeColor="text1"/>
        </w:rPr>
        <w:t xml:space="preserve">genes </w:t>
      </w:r>
      <w:r w:rsidR="00831959">
        <w:rPr>
          <w:bCs/>
          <w:iCs/>
          <w:color w:val="000000" w:themeColor="text1"/>
        </w:rPr>
        <w:t xml:space="preserve">which had no weights in the neural network despite exhibiting </w:t>
      </w:r>
      <w:r w:rsidR="005A6D06">
        <w:rPr>
          <w:bCs/>
          <w:iCs/>
          <w:color w:val="000000" w:themeColor="text1"/>
        </w:rPr>
        <w:t>complex genetic interactions</w:t>
      </w:r>
      <w:r w:rsidR="00FF2ECC">
        <w:rPr>
          <w:bCs/>
          <w:iCs/>
          <w:color w:val="000000" w:themeColor="text1"/>
        </w:rPr>
        <w:t>.</w:t>
      </w:r>
      <w:r w:rsidR="00460424">
        <w:rPr>
          <w:bCs/>
          <w:iCs/>
          <w:color w:val="000000" w:themeColor="text1"/>
        </w:rPr>
        <w:t xml:space="preserve">  </w:t>
      </w:r>
      <w:r w:rsidR="00831959">
        <w:rPr>
          <w:bCs/>
          <w:iCs/>
          <w:color w:val="000000" w:themeColor="text1"/>
        </w:rPr>
        <w:t>P</w:t>
      </w:r>
      <w:r w:rsidR="00460424">
        <w:rPr>
          <w:bCs/>
          <w:iCs/>
          <w:color w:val="000000" w:themeColor="text1"/>
        </w:rPr>
        <w:t xml:space="preserve">rofiling more knockout combinations under a greater variety of environments will </w:t>
      </w:r>
      <w:r w:rsidR="00C60802">
        <w:rPr>
          <w:bCs/>
          <w:iCs/>
          <w:color w:val="000000" w:themeColor="text1"/>
        </w:rPr>
        <w:t xml:space="preserve">straightforwardly </w:t>
      </w:r>
      <w:r w:rsidR="00460424">
        <w:rPr>
          <w:bCs/>
          <w:iCs/>
          <w:color w:val="000000" w:themeColor="text1"/>
        </w:rPr>
        <w:t xml:space="preserve">enable </w:t>
      </w:r>
      <w:r w:rsidR="00BD2C26">
        <w:rPr>
          <w:bCs/>
          <w:iCs/>
          <w:color w:val="000000" w:themeColor="text1"/>
        </w:rPr>
        <w:t xml:space="preserve">the </w:t>
      </w:r>
      <w:r w:rsidR="00460424">
        <w:rPr>
          <w:bCs/>
          <w:iCs/>
          <w:color w:val="000000" w:themeColor="text1"/>
        </w:rPr>
        <w:t>learn</w:t>
      </w:r>
      <w:r w:rsidR="00BD2C26">
        <w:rPr>
          <w:bCs/>
          <w:iCs/>
          <w:color w:val="000000" w:themeColor="text1"/>
        </w:rPr>
        <w:t>ing of</w:t>
      </w:r>
      <w:r w:rsidR="00460424">
        <w:rPr>
          <w:bCs/>
          <w:iCs/>
          <w:color w:val="000000" w:themeColor="text1"/>
        </w:rPr>
        <w:t xml:space="preserve"> a more complete </w:t>
      </w:r>
      <w:r w:rsidR="00BD2C26">
        <w:rPr>
          <w:bCs/>
          <w:iCs/>
          <w:color w:val="000000" w:themeColor="text1"/>
        </w:rPr>
        <w:t>model</w:t>
      </w:r>
      <w:r w:rsidR="00460424">
        <w:rPr>
          <w:bCs/>
          <w:iCs/>
          <w:color w:val="000000" w:themeColor="text1"/>
        </w:rPr>
        <w:t xml:space="preserve"> of ABC transporter function.  </w:t>
      </w:r>
      <w:r w:rsidR="00F70B81">
        <w:rPr>
          <w:bCs/>
          <w:iCs/>
          <w:color w:val="000000" w:themeColor="text1"/>
        </w:rPr>
        <w:t xml:space="preserve">In general, future availability of combinatorial variant </w:t>
      </w:r>
      <w:r w:rsidR="00B94FCF">
        <w:rPr>
          <w:bCs/>
          <w:iCs/>
          <w:color w:val="000000" w:themeColor="text1"/>
        </w:rPr>
        <w:t xml:space="preserve">profiling </w:t>
      </w:r>
      <w:r w:rsidR="00F70B81">
        <w:rPr>
          <w:bCs/>
          <w:iCs/>
          <w:color w:val="000000" w:themeColor="text1"/>
        </w:rPr>
        <w:t xml:space="preserve">data </w:t>
      </w:r>
      <w:r w:rsidR="00B94FCF">
        <w:rPr>
          <w:bCs/>
          <w:iCs/>
          <w:color w:val="000000" w:themeColor="text1"/>
        </w:rPr>
        <w:t xml:space="preserve">will enable </w:t>
      </w:r>
      <w:r w:rsidR="00831959">
        <w:rPr>
          <w:bCs/>
          <w:iCs/>
          <w:color w:val="000000" w:themeColor="text1"/>
        </w:rPr>
        <w:t xml:space="preserve">further </w:t>
      </w:r>
      <w:r w:rsidR="00B94FCF">
        <w:rPr>
          <w:bCs/>
          <w:iCs/>
          <w:color w:val="000000" w:themeColor="text1"/>
        </w:rPr>
        <w:t xml:space="preserve">development of </w:t>
      </w:r>
      <w:r w:rsidR="00831959">
        <w:rPr>
          <w:bCs/>
          <w:iCs/>
          <w:color w:val="000000" w:themeColor="text1"/>
        </w:rPr>
        <w:t xml:space="preserve">computational modeling of complex </w:t>
      </w:r>
      <w:r w:rsidR="00B94FCF">
        <w:rPr>
          <w:bCs/>
          <w:iCs/>
          <w:color w:val="000000" w:themeColor="text1"/>
        </w:rPr>
        <w:t>genotype-to-phenotype relationships</w:t>
      </w:r>
      <w:r w:rsidR="00460424">
        <w:rPr>
          <w:bCs/>
          <w:iCs/>
          <w:color w:val="000000" w:themeColor="text1"/>
        </w:rPr>
        <w:t xml:space="preserve"> in other systems.</w:t>
      </w:r>
    </w:p>
    <w:p w14:paraId="0B7C6D7F" w14:textId="77777777" w:rsidR="002C76A7" w:rsidRDefault="002C76A7" w:rsidP="00A24B05">
      <w:pPr>
        <w:jc w:val="both"/>
        <w:outlineLvl w:val="0"/>
        <w:rPr>
          <w:ins w:id="248" w:author="Albi Celaj [3]" w:date="2018-12-17T17:27:00Z"/>
          <w:bCs/>
          <w:iCs/>
          <w:color w:val="000000" w:themeColor="text1"/>
        </w:rPr>
      </w:pPr>
    </w:p>
    <w:p w14:paraId="6CF19A14" w14:textId="40A3A8F9" w:rsidR="00E369AC" w:rsidRDefault="002C76A7" w:rsidP="00C83EE3">
      <w:pPr>
        <w:jc w:val="both"/>
        <w:outlineLvl w:val="0"/>
        <w:rPr>
          <w:bCs/>
          <w:iCs/>
          <w:color w:val="000000" w:themeColor="text1"/>
        </w:rPr>
      </w:pPr>
      <w:ins w:id="249" w:author="Albi Celaj [3]" w:date="2018-12-17T17:27:00Z">
        <w:r>
          <w:rPr>
            <w:bCs/>
            <w:iCs/>
            <w:color w:val="000000" w:themeColor="text1"/>
          </w:rPr>
          <w:t>T</w:t>
        </w:r>
      </w:ins>
      <w:ins w:id="250" w:author="Albi Celaj [3]" w:date="2018-12-17T15:44:00Z">
        <w:r w:rsidR="00807D33">
          <w:rPr>
            <w:bCs/>
            <w:iCs/>
            <w:color w:val="000000" w:themeColor="text1"/>
          </w:rPr>
          <w:t xml:space="preserve">he resulting </w:t>
        </w:r>
      </w:ins>
      <w:ins w:id="251" w:author="Albi Celaj [3]" w:date="2018-12-17T17:27:00Z">
        <w:r>
          <w:rPr>
            <w:bCs/>
            <w:iCs/>
            <w:color w:val="000000" w:themeColor="text1"/>
          </w:rPr>
          <w:t xml:space="preserve">yeast ABC transporter DCGA </w:t>
        </w:r>
      </w:ins>
      <w:ins w:id="252" w:author="Albi Celaj [3]" w:date="2018-12-17T15:44:00Z">
        <w:r w:rsidR="007458CA">
          <w:rPr>
            <w:bCs/>
            <w:iCs/>
            <w:color w:val="000000" w:themeColor="text1"/>
          </w:rPr>
          <w:t>suggest</w:t>
        </w:r>
      </w:ins>
      <w:ins w:id="253" w:author="Albi Celaj [3]" w:date="2018-12-17T16:11:00Z">
        <w:r w:rsidR="007458CA">
          <w:rPr>
            <w:bCs/>
            <w:iCs/>
            <w:color w:val="000000" w:themeColor="text1"/>
          </w:rPr>
          <w:t>ed</w:t>
        </w:r>
      </w:ins>
      <w:ins w:id="254" w:author="Albi Celaj [3]" w:date="2018-12-17T15:44:00Z">
        <w:r w:rsidR="00807D33">
          <w:rPr>
            <w:bCs/>
            <w:iCs/>
            <w:color w:val="000000" w:themeColor="text1"/>
          </w:rPr>
          <w:t xml:space="preserve"> </w:t>
        </w:r>
      </w:ins>
      <w:ins w:id="255" w:author="Albi Celaj [3]" w:date="2018-12-17T16:27:00Z">
        <w:r w:rsidR="00A24B05">
          <w:rPr>
            <w:bCs/>
            <w:iCs/>
            <w:color w:val="000000" w:themeColor="text1"/>
          </w:rPr>
          <w:t>fu</w:t>
        </w:r>
      </w:ins>
      <w:ins w:id="256" w:author="Albi Celaj [3]" w:date="2018-12-17T16:37:00Z">
        <w:r w:rsidR="009A6615">
          <w:rPr>
            <w:bCs/>
            <w:iCs/>
            <w:color w:val="000000" w:themeColor="text1"/>
          </w:rPr>
          <w:t>ture</w:t>
        </w:r>
      </w:ins>
      <w:ins w:id="257" w:author="Albi Celaj [3]" w:date="2018-12-17T16:27:00Z">
        <w:r w:rsidR="00421C13">
          <w:rPr>
            <w:bCs/>
            <w:iCs/>
            <w:color w:val="000000" w:themeColor="text1"/>
          </w:rPr>
          <w:t xml:space="preserve"> </w:t>
        </w:r>
      </w:ins>
      <w:ins w:id="258" w:author="Albi Celaj [3]" w:date="2018-12-17T16:11:00Z">
        <w:r w:rsidR="007458CA">
          <w:rPr>
            <w:bCs/>
            <w:iCs/>
            <w:color w:val="000000" w:themeColor="text1"/>
          </w:rPr>
          <w:t>exten</w:t>
        </w:r>
      </w:ins>
      <w:ins w:id="259" w:author="Albi Celaj [3]" w:date="2018-12-17T16:37:00Z">
        <w:r w:rsidR="00A24B05">
          <w:rPr>
            <w:bCs/>
            <w:iCs/>
            <w:color w:val="000000" w:themeColor="text1"/>
          </w:rPr>
          <w:t>sions of</w:t>
        </w:r>
      </w:ins>
      <w:ins w:id="260" w:author="Albi Celaj [3]" w:date="2018-12-17T16:08:00Z">
        <w:r w:rsidR="000E44BD">
          <w:rPr>
            <w:bCs/>
            <w:iCs/>
            <w:color w:val="000000" w:themeColor="text1"/>
          </w:rPr>
          <w:t xml:space="preserve"> </w:t>
        </w:r>
        <w:r w:rsidR="009A6615">
          <w:rPr>
            <w:bCs/>
            <w:iCs/>
            <w:color w:val="000000" w:themeColor="text1"/>
          </w:rPr>
          <w:t xml:space="preserve">the </w:t>
        </w:r>
      </w:ins>
      <w:ins w:id="261" w:author="Albi Celaj [3]" w:date="2018-12-18T14:26:00Z">
        <w:r w:rsidR="009A6615">
          <w:rPr>
            <w:bCs/>
            <w:iCs/>
            <w:color w:val="000000" w:themeColor="text1"/>
          </w:rPr>
          <w:t>targeted</w:t>
        </w:r>
      </w:ins>
      <w:ins w:id="262" w:author="Albi Celaj [3]" w:date="2018-12-17T16:08:00Z">
        <w:r w:rsidR="00450104">
          <w:rPr>
            <w:bCs/>
            <w:iCs/>
            <w:color w:val="000000" w:themeColor="text1"/>
          </w:rPr>
          <w:t xml:space="preserve"> </w:t>
        </w:r>
      </w:ins>
      <w:ins w:id="263" w:author="Albi Celaj [3]" w:date="2018-12-17T16:09:00Z">
        <w:r w:rsidR="00450104">
          <w:rPr>
            <w:bCs/>
            <w:iCs/>
            <w:color w:val="000000" w:themeColor="text1"/>
          </w:rPr>
          <w:t>genes</w:t>
        </w:r>
      </w:ins>
      <w:ins w:id="264" w:author="Albi Celaj [3]" w:date="2018-12-17T16:50:00Z">
        <w:r w:rsidR="00E212E9">
          <w:rPr>
            <w:bCs/>
            <w:iCs/>
            <w:color w:val="000000" w:themeColor="text1"/>
          </w:rPr>
          <w:t xml:space="preserve"> </w:t>
        </w:r>
      </w:ins>
      <w:ins w:id="265" w:author="Albi Celaj [3]" w:date="2018-12-17T16:37:00Z">
        <w:r w:rsidR="00A24B05">
          <w:rPr>
            <w:bCs/>
            <w:iCs/>
            <w:color w:val="000000" w:themeColor="text1"/>
          </w:rPr>
          <w:t xml:space="preserve">and </w:t>
        </w:r>
      </w:ins>
      <w:ins w:id="266" w:author="Albi Celaj [3]" w:date="2018-12-18T14:26:00Z">
        <w:r w:rsidR="009A6615">
          <w:rPr>
            <w:bCs/>
            <w:iCs/>
            <w:color w:val="000000" w:themeColor="text1"/>
          </w:rPr>
          <w:t xml:space="preserve">considered </w:t>
        </w:r>
      </w:ins>
      <w:ins w:id="267" w:author="Albi Celaj [3]" w:date="2018-12-17T16:37:00Z">
        <w:r w:rsidR="00A24B05">
          <w:rPr>
            <w:bCs/>
            <w:iCs/>
            <w:color w:val="000000" w:themeColor="text1"/>
          </w:rPr>
          <w:t>phenotypes</w:t>
        </w:r>
      </w:ins>
      <w:ins w:id="268" w:author="Albi Celaj [3]" w:date="2018-12-17T15:44:00Z">
        <w:r w:rsidR="00807D33">
          <w:rPr>
            <w:bCs/>
            <w:iCs/>
            <w:color w:val="000000" w:themeColor="text1"/>
          </w:rPr>
          <w:t xml:space="preserve">.  </w:t>
        </w:r>
      </w:ins>
      <w:r w:rsidR="001A2F64">
        <w:rPr>
          <w:bCs/>
          <w:iCs/>
          <w:color w:val="000000" w:themeColor="text1"/>
        </w:rPr>
        <w:t>Given previous reports, f</w:t>
      </w:r>
      <w:ins w:id="269" w:author="Albi Celaj [3]" w:date="2018-12-17T15:45:00Z">
        <w:r w:rsidR="00807D33">
          <w:rPr>
            <w:bCs/>
            <w:iCs/>
            <w:color w:val="000000" w:themeColor="text1"/>
          </w:rPr>
          <w:t xml:space="preserve">or example, </w:t>
        </w:r>
      </w:ins>
      <w:r w:rsidR="001A2F64">
        <w:rPr>
          <w:bCs/>
          <w:iCs/>
          <w:color w:val="000000" w:themeColor="text1"/>
        </w:rPr>
        <w:t xml:space="preserve">we </w:t>
      </w:r>
      <w:r w:rsidR="00647BEC">
        <w:rPr>
          <w:bCs/>
          <w:iCs/>
          <w:color w:val="000000" w:themeColor="text1"/>
        </w:rPr>
        <w:t xml:space="preserve">hypothesized </w:t>
      </w:r>
      <w:r w:rsidR="001A2F64">
        <w:rPr>
          <w:bCs/>
          <w:iCs/>
          <w:color w:val="000000" w:themeColor="text1"/>
        </w:rPr>
        <w:t>that some</w:t>
      </w:r>
      <w:ins w:id="270" w:author="Albi Celaj [3]" w:date="2018-12-17T15:56:00Z">
        <w:r w:rsidR="004D62CD">
          <w:rPr>
            <w:bCs/>
            <w:iCs/>
            <w:color w:val="000000" w:themeColor="text1"/>
          </w:rPr>
          <w:t xml:space="preserve"> </w:t>
        </w:r>
      </w:ins>
      <w:ins w:id="271" w:author="Albi Celaj [3]" w:date="2018-12-17T15:45:00Z">
        <w:r w:rsidR="00807D33">
          <w:rPr>
            <w:bCs/>
            <w:iCs/>
            <w:color w:val="000000" w:themeColor="text1"/>
          </w:rPr>
          <w:t>negative influence</w:t>
        </w:r>
      </w:ins>
      <w:ins w:id="272" w:author="Albi Celaj [3]" w:date="2018-12-17T16:13:00Z">
        <w:r w:rsidR="007458CA">
          <w:rPr>
            <w:bCs/>
            <w:iCs/>
            <w:color w:val="000000" w:themeColor="text1"/>
          </w:rPr>
          <w:t>s</w:t>
        </w:r>
      </w:ins>
      <w:ins w:id="273" w:author="Albi Celaj [3]" w:date="2018-12-17T15:45:00Z">
        <w:r w:rsidR="00807D33">
          <w:rPr>
            <w:bCs/>
            <w:iCs/>
            <w:color w:val="000000" w:themeColor="text1"/>
          </w:rPr>
          <w:t xml:space="preserve"> on </w:t>
        </w:r>
      </w:ins>
      <w:ins w:id="274" w:author="Albi Celaj [3]" w:date="2018-12-17T15:46:00Z">
        <w:r w:rsidR="00807D33">
          <w:rPr>
            <w:bCs/>
            <w:iCs/>
            <w:color w:val="000000" w:themeColor="text1"/>
          </w:rPr>
          <w:t xml:space="preserve">Pdr5 </w:t>
        </w:r>
      </w:ins>
      <w:ins w:id="275" w:author="Albi Celaj [3]" w:date="2018-12-18T18:17:00Z">
        <w:r w:rsidR="00C83EE3">
          <w:rPr>
            <w:bCs/>
            <w:iCs/>
            <w:color w:val="000000" w:themeColor="text1"/>
          </w:rPr>
          <w:t>m</w:t>
        </w:r>
      </w:ins>
      <w:r w:rsidR="001A2F64">
        <w:rPr>
          <w:bCs/>
          <w:iCs/>
          <w:color w:val="000000" w:themeColor="text1"/>
        </w:rPr>
        <w:t>ight</w:t>
      </w:r>
      <w:ins w:id="276" w:author="Albi Celaj [3]" w:date="2018-12-17T16:06:00Z">
        <w:r w:rsidR="00450104">
          <w:rPr>
            <w:bCs/>
            <w:iCs/>
            <w:color w:val="000000" w:themeColor="text1"/>
          </w:rPr>
          <w:t xml:space="preserve"> </w:t>
        </w:r>
      </w:ins>
      <w:ins w:id="277" w:author="Albi Celaj [3]" w:date="2018-12-18T13:36:00Z">
        <w:r w:rsidR="009A6615">
          <w:rPr>
            <w:bCs/>
            <w:iCs/>
            <w:color w:val="000000" w:themeColor="text1"/>
          </w:rPr>
          <w:t>be mediated</w:t>
        </w:r>
      </w:ins>
      <w:ins w:id="278" w:author="Albi Celaj [3]" w:date="2018-12-17T16:15:00Z">
        <w:r w:rsidR="000E44BD">
          <w:rPr>
            <w:bCs/>
            <w:iCs/>
            <w:color w:val="000000" w:themeColor="text1"/>
          </w:rPr>
          <w:t xml:space="preserve"> by</w:t>
        </w:r>
      </w:ins>
      <w:ins w:id="279" w:author="Albi Celaj [3]" w:date="2018-12-17T16:06:00Z">
        <w:r w:rsidR="00C668B6">
          <w:rPr>
            <w:bCs/>
            <w:iCs/>
            <w:color w:val="000000" w:themeColor="text1"/>
          </w:rPr>
          <w:t xml:space="preserve"> Pdr</w:t>
        </w:r>
      </w:ins>
      <w:ins w:id="280" w:author="Albi Celaj [3]" w:date="2018-12-18T17:14:00Z">
        <w:r w:rsidR="00C668B6">
          <w:rPr>
            <w:bCs/>
            <w:iCs/>
            <w:color w:val="000000" w:themeColor="text1"/>
          </w:rPr>
          <w:t>1</w:t>
        </w:r>
      </w:ins>
      <w:ins w:id="281" w:author="Albi Celaj [3]" w:date="2018-12-17T16:06:00Z">
        <w:r w:rsidR="00450104">
          <w:rPr>
            <w:bCs/>
            <w:iCs/>
            <w:color w:val="000000" w:themeColor="text1"/>
          </w:rPr>
          <w:t xml:space="preserve">.  </w:t>
        </w:r>
      </w:ins>
      <w:ins w:id="282" w:author="Albi Celaj [3]" w:date="2018-12-17T16:07:00Z">
        <w:r w:rsidR="00450104">
          <w:rPr>
            <w:bCs/>
            <w:iCs/>
            <w:color w:val="000000" w:themeColor="text1"/>
          </w:rPr>
          <w:t xml:space="preserve">The pooled design allows for </w:t>
        </w:r>
        <w:r w:rsidR="00450104">
          <w:rPr>
            <w:bCs/>
            <w:i/>
            <w:iCs/>
            <w:color w:val="000000" w:themeColor="text1"/>
          </w:rPr>
          <w:t>en</w:t>
        </w:r>
        <w:r w:rsidR="00450104">
          <w:rPr>
            <w:bCs/>
            <w:iCs/>
            <w:color w:val="000000" w:themeColor="text1"/>
          </w:rPr>
          <w:t xml:space="preserve"> </w:t>
        </w:r>
        <w:r w:rsidR="00450104">
          <w:rPr>
            <w:bCs/>
            <w:i/>
            <w:iCs/>
            <w:color w:val="000000" w:themeColor="text1"/>
          </w:rPr>
          <w:t xml:space="preserve">masse </w:t>
        </w:r>
        <w:r w:rsidR="00450104">
          <w:rPr>
            <w:bCs/>
            <w:iCs/>
            <w:color w:val="000000" w:themeColor="text1"/>
          </w:rPr>
          <w:t xml:space="preserve">deletion of </w:t>
        </w:r>
      </w:ins>
      <w:ins w:id="283" w:author="Albi Celaj [3]" w:date="2018-12-17T16:28:00Z">
        <w:r w:rsidR="00421C13" w:rsidRPr="00421C13">
          <w:rPr>
            <w:bCs/>
            <w:i/>
            <w:iCs/>
            <w:color w:val="000000" w:themeColor="text1"/>
            <w:rPrChange w:id="284" w:author="Albi Celaj [3]" w:date="2018-12-17T16:28:00Z">
              <w:rPr>
                <w:bCs/>
                <w:iCs/>
                <w:color w:val="000000" w:themeColor="text1"/>
              </w:rPr>
            </w:rPrChange>
          </w:rPr>
          <w:t>PDR1</w:t>
        </w:r>
        <w:r w:rsidR="00421C13">
          <w:rPr>
            <w:bCs/>
            <w:iCs/>
            <w:color w:val="000000" w:themeColor="text1"/>
          </w:rPr>
          <w:t xml:space="preserve"> </w:t>
        </w:r>
      </w:ins>
      <w:ins w:id="285" w:author="Albi Celaj [3]" w:date="2018-12-18T14:27:00Z">
        <w:r w:rsidR="009A6615">
          <w:rPr>
            <w:bCs/>
            <w:iCs/>
            <w:color w:val="000000" w:themeColor="text1"/>
          </w:rPr>
          <w:t>and subsequent expansion of the DCGA t</w:t>
        </w:r>
        <w:r w:rsidR="000341D5">
          <w:rPr>
            <w:bCs/>
            <w:iCs/>
            <w:color w:val="000000" w:themeColor="text1"/>
          </w:rPr>
          <w:t>o more explicitly test the extent of</w:t>
        </w:r>
        <w:r w:rsidR="00C668B6">
          <w:rPr>
            <w:bCs/>
            <w:iCs/>
            <w:color w:val="000000" w:themeColor="text1"/>
          </w:rPr>
          <w:t xml:space="preserve"> </w:t>
        </w:r>
      </w:ins>
      <w:ins w:id="286" w:author="Albi Celaj [3]" w:date="2018-12-18T17:15:00Z">
        <w:r w:rsidR="00C668B6">
          <w:rPr>
            <w:bCs/>
            <w:iCs/>
            <w:color w:val="000000" w:themeColor="text1"/>
          </w:rPr>
          <w:t>its</w:t>
        </w:r>
      </w:ins>
      <w:ins w:id="287" w:author="Albi Celaj [3]" w:date="2018-12-18T14:27:00Z">
        <w:r w:rsidR="009A6615">
          <w:rPr>
            <w:bCs/>
            <w:iCs/>
            <w:color w:val="000000" w:themeColor="text1"/>
          </w:rPr>
          <w:t xml:space="preserve"> </w:t>
        </w:r>
      </w:ins>
      <w:ins w:id="288" w:author="Albi Celaj [3]" w:date="2018-12-18T17:15:00Z">
        <w:r w:rsidR="00C668B6">
          <w:rPr>
            <w:bCs/>
            <w:iCs/>
            <w:color w:val="000000" w:themeColor="text1"/>
          </w:rPr>
          <w:t xml:space="preserve">mediating </w:t>
        </w:r>
      </w:ins>
      <w:ins w:id="289" w:author="Albi Celaj [3]" w:date="2018-12-18T14:27:00Z">
        <w:r w:rsidR="009A6615">
          <w:rPr>
            <w:bCs/>
            <w:iCs/>
            <w:color w:val="000000" w:themeColor="text1"/>
          </w:rPr>
          <w:t xml:space="preserve">role.  </w:t>
        </w:r>
      </w:ins>
    </w:p>
    <w:p w14:paraId="1C0A32EA" w14:textId="77777777" w:rsidR="00E369AC" w:rsidRDefault="00E369AC" w:rsidP="00C83EE3">
      <w:pPr>
        <w:jc w:val="both"/>
        <w:outlineLvl w:val="0"/>
        <w:rPr>
          <w:bCs/>
          <w:iCs/>
          <w:color w:val="000000" w:themeColor="text1"/>
        </w:rPr>
      </w:pPr>
    </w:p>
    <w:p w14:paraId="6ED2964E" w14:textId="77777777" w:rsidR="00E369AC" w:rsidRDefault="00E369AC" w:rsidP="00C83EE3">
      <w:pPr>
        <w:jc w:val="both"/>
        <w:outlineLvl w:val="0"/>
        <w:rPr>
          <w:bCs/>
          <w:iCs/>
          <w:color w:val="000000" w:themeColor="text1"/>
        </w:rPr>
      </w:pPr>
    </w:p>
    <w:p w14:paraId="23035EF6" w14:textId="4E5004BD" w:rsidR="00AE19C2" w:rsidRPr="002C3028" w:rsidRDefault="00AE19C2" w:rsidP="00C83EE3">
      <w:pPr>
        <w:jc w:val="both"/>
        <w:outlineLvl w:val="0"/>
        <w:rPr>
          <w:ins w:id="290" w:author="Albi Celaj [3]" w:date="2018-12-18T17:31:00Z"/>
          <w:bCs/>
          <w:iCs/>
          <w:color w:val="000000" w:themeColor="text1"/>
        </w:rPr>
      </w:pPr>
      <w:ins w:id="291" w:author="Albi Celaj [3]" w:date="2018-12-18T17:34:00Z">
        <w:r>
          <w:rPr>
            <w:bCs/>
            <w:iCs/>
            <w:color w:val="000000" w:themeColor="text1"/>
          </w:rPr>
          <w:t>To better phenotype multi-knockout strains</w:t>
        </w:r>
      </w:ins>
      <w:ins w:id="292" w:author="Albi Celaj [3]" w:date="2018-12-18T17:31:00Z">
        <w:r>
          <w:rPr>
            <w:bCs/>
            <w:iCs/>
            <w:color w:val="000000" w:themeColor="text1"/>
          </w:rPr>
          <w:t xml:space="preserve">, methods are under development to allow </w:t>
        </w:r>
      </w:ins>
      <w:ins w:id="293" w:author="Albi Celaj [3]" w:date="2018-12-18T17:32:00Z">
        <w:r>
          <w:rPr>
            <w:bCs/>
            <w:iCs/>
            <w:color w:val="000000" w:themeColor="text1"/>
          </w:rPr>
          <w:t>for large-sca</w:t>
        </w:r>
      </w:ins>
      <w:ins w:id="294" w:author="Albi Celaj [3]" w:date="2018-12-18T17:33:00Z">
        <w:r>
          <w:rPr>
            <w:bCs/>
            <w:iCs/>
            <w:color w:val="000000" w:themeColor="text1"/>
          </w:rPr>
          <w:t>l</w:t>
        </w:r>
      </w:ins>
      <w:ins w:id="295" w:author="Albi Celaj [3]" w:date="2018-12-18T17:32:00Z">
        <w:r>
          <w:rPr>
            <w:bCs/>
            <w:iCs/>
            <w:color w:val="000000" w:themeColor="text1"/>
          </w:rPr>
          <w:t xml:space="preserve">e </w:t>
        </w:r>
      </w:ins>
      <w:ins w:id="296" w:author="Albi Celaj [3]" w:date="2018-12-18T18:18:00Z">
        <w:r w:rsidR="00C6451E">
          <w:rPr>
            <w:bCs/>
            <w:iCs/>
            <w:color w:val="000000" w:themeColor="text1"/>
          </w:rPr>
          <w:t xml:space="preserve">‘high content phenotyping’ such as </w:t>
        </w:r>
      </w:ins>
      <w:ins w:id="297" w:author="Albi Celaj [3]" w:date="2018-12-18T17:32:00Z">
        <w:r>
          <w:rPr>
            <w:bCs/>
            <w:iCs/>
            <w:color w:val="000000" w:themeColor="text1"/>
          </w:rPr>
          <w:t xml:space="preserve">transcriptional profiling [[]] or cellular imaging [[]] </w:t>
        </w:r>
      </w:ins>
      <w:ins w:id="298" w:author="Albi Celaj [3]" w:date="2018-12-18T18:19:00Z">
        <w:r w:rsidR="00C6451E">
          <w:rPr>
            <w:bCs/>
            <w:iCs/>
            <w:color w:val="000000" w:themeColor="text1"/>
          </w:rPr>
          <w:t>of genetic variant libraries</w:t>
        </w:r>
      </w:ins>
      <w:ins w:id="299" w:author="Albi Celaj [3]" w:date="2018-12-18T17:34:00Z">
        <w:r>
          <w:rPr>
            <w:bCs/>
            <w:iCs/>
            <w:color w:val="000000" w:themeColor="text1"/>
          </w:rPr>
          <w:t xml:space="preserve">.  While such </w:t>
        </w:r>
      </w:ins>
      <w:ins w:id="300" w:author="Albi Celaj [3]" w:date="2018-12-18T18:03:00Z">
        <w:r>
          <w:rPr>
            <w:bCs/>
            <w:iCs/>
            <w:color w:val="000000" w:themeColor="text1"/>
          </w:rPr>
          <w:t>high-content phenotyping</w:t>
        </w:r>
      </w:ins>
      <w:ins w:id="301" w:author="Albi Celaj [3]" w:date="2018-12-18T17:34:00Z">
        <w:r>
          <w:rPr>
            <w:bCs/>
            <w:iCs/>
            <w:color w:val="000000" w:themeColor="text1"/>
          </w:rPr>
          <w:t xml:space="preserve"> </w:t>
        </w:r>
      </w:ins>
      <w:ins w:id="302" w:author="Albi Celaj [3]" w:date="2018-12-18T18:06:00Z">
        <w:r w:rsidR="00A57ABD">
          <w:rPr>
            <w:bCs/>
            <w:iCs/>
            <w:color w:val="000000" w:themeColor="text1"/>
          </w:rPr>
          <w:t>would</w:t>
        </w:r>
      </w:ins>
      <w:ins w:id="303" w:author="Albi Celaj [3]" w:date="2018-12-18T18:07:00Z">
        <w:r w:rsidR="002C3028">
          <w:rPr>
            <w:bCs/>
            <w:iCs/>
            <w:color w:val="000000" w:themeColor="text1"/>
          </w:rPr>
          <w:t xml:space="preserve"> broadly</w:t>
        </w:r>
      </w:ins>
      <w:ins w:id="304" w:author="Albi Celaj [3]" w:date="2018-12-18T18:06:00Z">
        <w:r w:rsidR="00A57ABD">
          <w:rPr>
            <w:bCs/>
            <w:iCs/>
            <w:color w:val="000000" w:themeColor="text1"/>
          </w:rPr>
          <w:t xml:space="preserve"> improve DCGA studies in many systems</w:t>
        </w:r>
      </w:ins>
      <w:ins w:id="305" w:author="Albi Celaj [3]" w:date="2018-12-18T17:35:00Z">
        <w:r>
          <w:rPr>
            <w:bCs/>
            <w:iCs/>
            <w:color w:val="000000" w:themeColor="text1"/>
          </w:rPr>
          <w:t xml:space="preserve">, </w:t>
        </w:r>
      </w:ins>
      <w:ins w:id="306" w:author="Albi Celaj [3]" w:date="2018-12-18T17:39:00Z">
        <w:r>
          <w:rPr>
            <w:bCs/>
            <w:iCs/>
            <w:color w:val="000000" w:themeColor="text1"/>
          </w:rPr>
          <w:t xml:space="preserve">here </w:t>
        </w:r>
      </w:ins>
      <w:ins w:id="307" w:author="Albi Celaj [3]" w:date="2018-12-18T17:35:00Z">
        <w:r>
          <w:rPr>
            <w:bCs/>
            <w:iCs/>
            <w:color w:val="000000" w:themeColor="text1"/>
          </w:rPr>
          <w:t xml:space="preserve">they would make more explicit the </w:t>
        </w:r>
      </w:ins>
      <w:ins w:id="308" w:author="Albi Celaj [3]" w:date="2018-12-18T18:04:00Z">
        <w:r>
          <w:rPr>
            <w:bCs/>
            <w:iCs/>
            <w:color w:val="000000" w:themeColor="text1"/>
          </w:rPr>
          <w:t>cellular response to ABC transporter perturbation</w:t>
        </w:r>
      </w:ins>
      <w:ins w:id="309" w:author="Albi Celaj [3]" w:date="2018-12-18T17:35:00Z">
        <w:r>
          <w:rPr>
            <w:bCs/>
            <w:iCs/>
            <w:color w:val="000000" w:themeColor="text1"/>
          </w:rPr>
          <w:t xml:space="preserve"> </w:t>
        </w:r>
      </w:ins>
      <w:ins w:id="310" w:author="Albi Celaj [3]" w:date="2018-12-18T17:38:00Z">
        <w:r>
          <w:rPr>
            <w:bCs/>
            <w:iCs/>
            <w:color w:val="000000" w:themeColor="text1"/>
          </w:rPr>
          <w:fldChar w:fldCharType="begin" w:fldLock="1"/>
        </w:r>
        <w:r>
          <w:rPr>
            <w:bCs/>
            <w:iCs/>
            <w:color w:val="000000" w:themeColor="text1"/>
          </w:rPr>
          <w:instrText>ADDIN CSL_CITATION {"citationItems":[{"id":"ITEM-1","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1","issue":"5","issued":{"date-parts":[["2015","5"]]},"page":"442-453","title":"Control of Plasma Membrane Permeability by ABC Transporters","type":"article-journal","volume":"14"},"uris":["http://www.mendeley.com/documents/?uuid=4dec19d3-73c3-4b64-9556-f4b9dd5227fc"]}],"mendeley":{"formattedCitation":"(Khakhina et al., 2015)","plainTextFormattedCitation":"(Khakhina et al., 2015)","previouslyFormattedCitation":"(Khakhina et al., 2015)"},"properties":{"noteIndex":0},"schema":"https://github.com/citation-style-language/schema/raw/master/csl-citation.json"}</w:instrText>
        </w:r>
        <w:r>
          <w:rPr>
            <w:bCs/>
            <w:iCs/>
            <w:color w:val="000000" w:themeColor="text1"/>
          </w:rPr>
          <w:fldChar w:fldCharType="separate"/>
        </w:r>
        <w:r w:rsidRPr="00C735C4">
          <w:rPr>
            <w:bCs/>
            <w:iCs/>
            <w:noProof/>
            <w:color w:val="000000" w:themeColor="text1"/>
          </w:rPr>
          <w:t>(Khakhina et al., 2015)</w:t>
        </w:r>
        <w:r>
          <w:rPr>
            <w:bCs/>
            <w:iCs/>
            <w:color w:val="000000" w:themeColor="text1"/>
          </w:rPr>
          <w:fldChar w:fldCharType="end"/>
        </w:r>
      </w:ins>
      <w:ins w:id="311" w:author="Albi Celaj [3]" w:date="2018-12-18T17:39:00Z">
        <w:r>
          <w:rPr>
            <w:bCs/>
            <w:iCs/>
            <w:color w:val="000000" w:themeColor="text1"/>
          </w:rPr>
          <w:t xml:space="preserve">.  </w:t>
        </w:r>
      </w:ins>
      <w:ins w:id="312" w:author="Albi Celaj [3]" w:date="2018-12-18T18:07:00Z">
        <w:r w:rsidR="002C3028">
          <w:rPr>
            <w:bCs/>
            <w:iCs/>
            <w:color w:val="000000" w:themeColor="text1"/>
          </w:rPr>
          <w:t xml:space="preserve">For example, the previously-unreported influences </w:t>
        </w:r>
      </w:ins>
      <w:ins w:id="313" w:author="Albi Celaj [3]" w:date="2018-12-18T18:09:00Z">
        <w:r w:rsidR="002C3028">
          <w:rPr>
            <w:bCs/>
            <w:iCs/>
            <w:color w:val="000000" w:themeColor="text1"/>
          </w:rPr>
          <w:t xml:space="preserve">on Pdr5 from </w:t>
        </w:r>
        <w:r w:rsidR="002C3028">
          <w:rPr>
            <w:bCs/>
            <w:i/>
            <w:iCs/>
            <w:color w:val="000000" w:themeColor="text1"/>
          </w:rPr>
          <w:t xml:space="preserve">YBT1 </w:t>
        </w:r>
        <w:r w:rsidR="002C3028">
          <w:rPr>
            <w:bCs/>
            <w:iCs/>
            <w:color w:val="000000" w:themeColor="text1"/>
          </w:rPr>
          <w:t xml:space="preserve">and </w:t>
        </w:r>
        <w:r w:rsidR="002C3028">
          <w:rPr>
            <w:bCs/>
            <w:i/>
            <w:iCs/>
            <w:color w:val="000000" w:themeColor="text1"/>
          </w:rPr>
          <w:t>YCF1</w:t>
        </w:r>
        <w:r w:rsidR="002C3028">
          <w:rPr>
            <w:bCs/>
            <w:iCs/>
            <w:color w:val="000000" w:themeColor="text1"/>
          </w:rPr>
          <w:t xml:space="preserve"> </w:t>
        </w:r>
      </w:ins>
      <w:ins w:id="314" w:author="Albi Celaj [3]" w:date="2018-12-18T18:11:00Z">
        <w:r w:rsidR="00C83EE3">
          <w:rPr>
            <w:bCs/>
            <w:iCs/>
            <w:color w:val="000000" w:themeColor="text1"/>
          </w:rPr>
          <w:t xml:space="preserve">may also have an alternative non-transcriptional mechanism.  As both genes have been shown to catalyze the movement of substrates from the cytosol to the vacuole </w:t>
        </w:r>
        <w:r w:rsidR="00C83EE3">
          <w:rPr>
            <w:bCs/>
            <w:iCs/>
            <w:color w:val="000000" w:themeColor="text1"/>
          </w:rPr>
          <w:fldChar w:fldCharType="begin" w:fldLock="1"/>
        </w:r>
        <w:r w:rsidR="00C83EE3">
          <w:rPr>
            <w:bCs/>
            <w:iCs/>
            <w:color w:val="000000" w:themeColor="text1"/>
          </w:rPr>
          <w:instrText>ADDIN CSL_CITATION {"citationItems":[{"id":"ITEM-1","itemData":{"DOI":"10.1007/s12010-014-1252-0","ISSN":"0273-2289","PMID":"25240850","abstract":"The present work has as objective to contribute for the elucidation of the mechanism associated with Pb detoxification, using the yeast Saccharomyces cerevisiae as a model organism. The deletion of GTT1 or GTT2 genes, coding for functional glutathione transferases (GST) enzymes in S. cerevisiae, caused an increased susceptibility to high Pb concentrations (500-1000 μmol L(-1)). These results suggest that the formation of glutathione-Pb conjugate (GS-Pb), dependent of GSTs, is important in Pb detoxification. The involvement of ATP-binding cassette (ABC) vacuolar transporters, belonging to class C subfamily (ABCC) in vacuolar compartmentalization of Pb, was evaluated. For this purpose, mutant strains disrupted in YCF1, VMR1, YBT1 or BPT 1 genes were used. All mutants tested, without vacuolar ABCC transporters, presented an increased sensitivity to 500-1000 μmol L(-1) Pb comparative to wild-type strain. Taken together, the obtained results suggest that Pb detoxification, by vacuolar compartmentalization, can occur as a result of the concerted action of GSTs and vacuolar ABCC transporters. Pb is conjugated with glutathione, catalysed by glutathione transferases and followed to the transport of GS-Pb conjugate to the vacuole by ABCC transporters.","author":[{"dropping-particle":"","family":"Sousa","given":"Cátia A.","non-dropping-particle":"","parse-names":false,"suffix":""},{"dropping-particle":"","family":"Hanselaer","given":"Simon","non-dropping-particle":"","parse-names":false,"suffix":""},{"dropping-particle":"V.","family":"Soares","given":"Eduardo","non-dropping-particle":"","parse-names":false,"suffix":""}],"container-title":"Applied Biochemistry and Biotechnology","id":"ITEM-1","issue":"1","issued":{"date-parts":[["2015","1","21"]]},"page":"65-74","title":"ABCC Subfamily Vacuolar Transporters are Involved in Pb (Lead) Detoxification in Saccharomyces cerevisiae","type":"article-journal","volume":"175"},"uris":["http://www.mendeley.com/documents/?uuid=38cb4062-fa91-396a-9d5d-b22db7a872c9"]}],"mendeley":{"formattedCitation":"(Sousa et al., 2015)","plainTextFormattedCitation":"(Sousa et al., 2015)","previouslyFormattedCitation":"(Sousa et al., 2015)"},"properties":{"noteIndex":0},"schema":"https://github.com/citation-style-language/schema/raw/master/csl-citation.json"}</w:instrText>
        </w:r>
        <w:r w:rsidR="00C83EE3">
          <w:rPr>
            <w:bCs/>
            <w:iCs/>
            <w:color w:val="000000" w:themeColor="text1"/>
          </w:rPr>
          <w:fldChar w:fldCharType="separate"/>
        </w:r>
        <w:r w:rsidR="00C83EE3" w:rsidRPr="004D62CD">
          <w:rPr>
            <w:bCs/>
            <w:iCs/>
            <w:noProof/>
            <w:color w:val="000000" w:themeColor="text1"/>
          </w:rPr>
          <w:t>(Sousa et al., 2015)</w:t>
        </w:r>
        <w:r w:rsidR="00C83EE3">
          <w:rPr>
            <w:bCs/>
            <w:iCs/>
            <w:color w:val="000000" w:themeColor="text1"/>
          </w:rPr>
          <w:fldChar w:fldCharType="end"/>
        </w:r>
        <w:r w:rsidR="00C83EE3">
          <w:rPr>
            <w:bCs/>
            <w:iCs/>
            <w:color w:val="000000" w:themeColor="text1"/>
          </w:rPr>
          <w:t xml:space="preserve">, these transporters may also act to competitively sequester Pdr5 efflux products.  </w:t>
        </w:r>
      </w:ins>
      <w:ins w:id="315" w:author="Albi Celaj [3]" w:date="2018-12-18T18:12:00Z">
        <w:r w:rsidR="00C83EE3">
          <w:rPr>
            <w:bCs/>
            <w:iCs/>
            <w:color w:val="000000" w:themeColor="text1"/>
          </w:rPr>
          <w:t>The use of fluorescent dyes</w:t>
        </w:r>
      </w:ins>
      <w:ins w:id="316" w:author="Albi Celaj [3]" w:date="2018-12-18T18:15:00Z">
        <w:r w:rsidR="00C83EE3">
          <w:rPr>
            <w:bCs/>
            <w:iCs/>
            <w:color w:val="000000" w:themeColor="text1"/>
          </w:rPr>
          <w:t xml:space="preserve"> and the ability to image and genotype multi-knockout strains </w:t>
        </w:r>
      </w:ins>
      <w:ins w:id="317" w:author="Albi Celaj [3]" w:date="2018-12-18T18:12:00Z">
        <w:r w:rsidR="00C83EE3">
          <w:rPr>
            <w:bCs/>
            <w:iCs/>
            <w:color w:val="000000" w:themeColor="text1"/>
          </w:rPr>
          <w:t>could be used to test for this in a pooled format</w:t>
        </w:r>
      </w:ins>
      <w:ins w:id="318" w:author="Albi Celaj [3]" w:date="2018-12-18T18:15:00Z">
        <w:r w:rsidR="00C83EE3">
          <w:rPr>
            <w:bCs/>
            <w:iCs/>
            <w:color w:val="000000" w:themeColor="text1"/>
          </w:rPr>
          <w:t>.</w:t>
        </w:r>
      </w:ins>
    </w:p>
    <w:p w14:paraId="75AA3657" w14:textId="77777777" w:rsidR="00AE19C2" w:rsidRDefault="00AE19C2" w:rsidP="00A24B05">
      <w:pPr>
        <w:jc w:val="both"/>
        <w:outlineLvl w:val="0"/>
        <w:rPr>
          <w:ins w:id="319" w:author="Albi Celaj [3]" w:date="2018-12-18T17:31:00Z"/>
          <w:bCs/>
          <w:iCs/>
          <w:color w:val="000000" w:themeColor="text1"/>
        </w:rPr>
      </w:pPr>
    </w:p>
    <w:p w14:paraId="1419A090" w14:textId="77777777" w:rsidR="008D36DA" w:rsidRPr="004B3A81" w:rsidRDefault="008D36DA" w:rsidP="008D36DA">
      <w:pPr>
        <w:jc w:val="both"/>
        <w:outlineLvl w:val="0"/>
        <w:rPr>
          <w:ins w:id="320" w:author="Albi Celaj [3]" w:date="2018-12-17T15:37:00Z"/>
          <w:bCs/>
          <w:iCs/>
          <w:color w:val="F2F2F2" w:themeColor="background1" w:themeShade="F2"/>
          <w:rPrChange w:id="321" w:author="Albi Celaj [3]" w:date="2018-12-17T17:44:00Z">
            <w:rPr>
              <w:ins w:id="322" w:author="Albi Celaj [3]" w:date="2018-12-17T15:37:00Z"/>
              <w:bCs/>
              <w:iCs/>
              <w:color w:val="000000" w:themeColor="text1"/>
            </w:rPr>
          </w:rPrChange>
        </w:rPr>
      </w:pPr>
    </w:p>
    <w:p w14:paraId="28CD4500" w14:textId="0E2DB473" w:rsidR="008D36DA" w:rsidRPr="004B3A81" w:rsidDel="008D36DA" w:rsidRDefault="008D36DA" w:rsidP="002406B6">
      <w:pPr>
        <w:jc w:val="both"/>
        <w:rPr>
          <w:del w:id="323" w:author="Albi Celaj [3]" w:date="2018-12-17T15:37:00Z"/>
          <w:bCs/>
          <w:iCs/>
          <w:color w:val="F2F2F2" w:themeColor="background1" w:themeShade="F2"/>
          <w:rPrChange w:id="324" w:author="Albi Celaj [3]" w:date="2018-12-17T17:44:00Z">
            <w:rPr>
              <w:del w:id="325" w:author="Albi Celaj [3]" w:date="2018-12-17T15:37:00Z"/>
              <w:bCs/>
              <w:iCs/>
              <w:color w:val="000000" w:themeColor="text1"/>
            </w:rPr>
          </w:rPrChange>
        </w:rPr>
      </w:pPr>
      <w:commentRangeStart w:id="326"/>
    </w:p>
    <w:p w14:paraId="33C3D9D4" w14:textId="695CB808" w:rsidR="006B25AE" w:rsidRPr="004B3A81" w:rsidRDefault="004E69A3" w:rsidP="002406B6">
      <w:pPr>
        <w:jc w:val="both"/>
        <w:rPr>
          <w:bCs/>
          <w:iCs/>
          <w:color w:val="F2F2F2" w:themeColor="background1" w:themeShade="F2"/>
          <w:rPrChange w:id="327" w:author="Albi Celaj [3]" w:date="2018-12-17T17:44:00Z">
            <w:rPr>
              <w:bCs/>
              <w:iCs/>
              <w:color w:val="000000" w:themeColor="text1"/>
            </w:rPr>
          </w:rPrChange>
        </w:rPr>
      </w:pPr>
      <w:r w:rsidRPr="004B3A81">
        <w:rPr>
          <w:bCs/>
          <w:iCs/>
          <w:color w:val="F2F2F2" w:themeColor="background1" w:themeShade="F2"/>
          <w:rPrChange w:id="328" w:author="Albi Celaj [3]" w:date="2018-12-17T17:44:00Z">
            <w:rPr>
              <w:bCs/>
              <w:iCs/>
              <w:color w:val="000000" w:themeColor="text1"/>
            </w:rPr>
          </w:rPrChange>
        </w:rPr>
        <w:t>Important to</w:t>
      </w:r>
      <w:r w:rsidR="002406B6" w:rsidRPr="004B3A81">
        <w:rPr>
          <w:bCs/>
          <w:iCs/>
          <w:color w:val="F2F2F2" w:themeColor="background1" w:themeShade="F2"/>
          <w:rPrChange w:id="329" w:author="Albi Celaj [3]" w:date="2018-12-17T17:44:00Z">
            <w:rPr>
              <w:bCs/>
              <w:iCs/>
              <w:color w:val="000000" w:themeColor="text1"/>
            </w:rPr>
          </w:rPrChange>
        </w:rPr>
        <w:t xml:space="preserve"> </w:t>
      </w:r>
      <w:r w:rsidR="00FE663C" w:rsidRPr="004B3A81">
        <w:rPr>
          <w:bCs/>
          <w:iCs/>
          <w:color w:val="F2F2F2" w:themeColor="background1" w:themeShade="F2"/>
          <w:rPrChange w:id="330" w:author="Albi Celaj [3]" w:date="2018-12-17T17:44:00Z">
            <w:rPr>
              <w:bCs/>
              <w:iCs/>
              <w:color w:val="000000" w:themeColor="text1"/>
            </w:rPr>
          </w:rPrChange>
        </w:rPr>
        <w:t xml:space="preserve">our DCGA </w:t>
      </w:r>
      <w:r w:rsidR="000C01CB" w:rsidRPr="004B3A81">
        <w:rPr>
          <w:bCs/>
          <w:iCs/>
          <w:color w:val="F2F2F2" w:themeColor="background1" w:themeShade="F2"/>
          <w:rPrChange w:id="331" w:author="Albi Celaj [3]" w:date="2018-12-17T17:44:00Z">
            <w:rPr>
              <w:bCs/>
              <w:iCs/>
              <w:color w:val="000000" w:themeColor="text1"/>
            </w:rPr>
          </w:rPrChange>
        </w:rPr>
        <w:t>approach was the use of strain-specific molecular barcode</w:t>
      </w:r>
      <w:r w:rsidR="00FE663C" w:rsidRPr="004B3A81">
        <w:rPr>
          <w:bCs/>
          <w:iCs/>
          <w:color w:val="F2F2F2" w:themeColor="background1" w:themeShade="F2"/>
          <w:rPrChange w:id="332" w:author="Albi Celaj [3]" w:date="2018-12-17T17:44:00Z">
            <w:rPr>
              <w:bCs/>
              <w:iCs/>
              <w:color w:val="000000" w:themeColor="text1"/>
            </w:rPr>
          </w:rPrChange>
        </w:rPr>
        <w:t>s</w:t>
      </w:r>
      <w:r w:rsidR="000C01CB" w:rsidRPr="004B3A81">
        <w:rPr>
          <w:bCs/>
          <w:iCs/>
          <w:color w:val="F2F2F2" w:themeColor="background1" w:themeShade="F2"/>
          <w:rPrChange w:id="333" w:author="Albi Celaj [3]" w:date="2018-12-17T17:44:00Z">
            <w:rPr>
              <w:bCs/>
              <w:iCs/>
              <w:color w:val="000000" w:themeColor="text1"/>
            </w:rPr>
          </w:rPrChange>
        </w:rPr>
        <w:t xml:space="preserve">.  </w:t>
      </w:r>
      <w:r w:rsidR="00FE663C" w:rsidRPr="004B3A81">
        <w:rPr>
          <w:bCs/>
          <w:iCs/>
          <w:color w:val="F2F2F2" w:themeColor="background1" w:themeShade="F2"/>
          <w:rPrChange w:id="334" w:author="Albi Celaj [3]" w:date="2018-12-17T17:44:00Z">
            <w:rPr>
              <w:bCs/>
              <w:iCs/>
              <w:color w:val="000000" w:themeColor="text1"/>
            </w:rPr>
          </w:rPrChange>
        </w:rPr>
        <w:t xml:space="preserve">Competitive selection of such barcoded populations, </w:t>
      </w:r>
      <w:r w:rsidR="00E54CD9" w:rsidRPr="004B3A81">
        <w:rPr>
          <w:bCs/>
          <w:iCs/>
          <w:color w:val="F2F2F2" w:themeColor="background1" w:themeShade="F2"/>
          <w:rPrChange w:id="335" w:author="Albi Celaj [3]" w:date="2018-12-17T17:44:00Z">
            <w:rPr>
              <w:bCs/>
              <w:iCs/>
              <w:color w:val="000000" w:themeColor="text1"/>
            </w:rPr>
          </w:rPrChange>
        </w:rPr>
        <w:t>coupled with sequencing</w:t>
      </w:r>
      <w:r w:rsidR="00FE663C" w:rsidRPr="004B3A81">
        <w:rPr>
          <w:bCs/>
          <w:iCs/>
          <w:color w:val="F2F2F2" w:themeColor="background1" w:themeShade="F2"/>
          <w:rPrChange w:id="336" w:author="Albi Celaj [3]" w:date="2018-12-17T17:44:00Z">
            <w:rPr>
              <w:bCs/>
              <w:iCs/>
              <w:color w:val="000000" w:themeColor="text1"/>
            </w:rPr>
          </w:rPrChange>
        </w:rPr>
        <w:t xml:space="preserve">, can allow efficient multiplexed measurement of many </w:t>
      </w:r>
      <w:r w:rsidR="00AF5814" w:rsidRPr="004B3A81">
        <w:rPr>
          <w:bCs/>
          <w:iCs/>
          <w:color w:val="F2F2F2" w:themeColor="background1" w:themeShade="F2"/>
          <w:rPrChange w:id="337" w:author="Albi Celaj [3]" w:date="2018-12-17T17:44:00Z">
            <w:rPr>
              <w:bCs/>
              <w:iCs/>
              <w:color w:val="000000" w:themeColor="text1"/>
            </w:rPr>
          </w:rPrChange>
        </w:rPr>
        <w:t>phenotypes</w:t>
      </w:r>
      <w:r w:rsidR="00357FD8" w:rsidRPr="004B3A81">
        <w:rPr>
          <w:bCs/>
          <w:iCs/>
          <w:color w:val="F2F2F2" w:themeColor="background1" w:themeShade="F2"/>
          <w:rPrChange w:id="338" w:author="Albi Celaj [3]" w:date="2018-12-17T17:44:00Z">
            <w:rPr>
              <w:bCs/>
              <w:iCs/>
              <w:color w:val="000000" w:themeColor="text1"/>
            </w:rPr>
          </w:rPrChange>
        </w:rPr>
        <w:t xml:space="preserve"> </w:t>
      </w:r>
      <w:r w:rsidR="00FE663C" w:rsidRPr="004B3A81">
        <w:rPr>
          <w:bCs/>
          <w:iCs/>
          <w:color w:val="F2F2F2" w:themeColor="background1" w:themeShade="F2"/>
          <w:rPrChange w:id="339" w:author="Albi Celaj [3]" w:date="2018-12-17T17:44:00Z">
            <w:rPr>
              <w:bCs/>
              <w:iCs/>
              <w:color w:val="000000" w:themeColor="text1"/>
            </w:rPr>
          </w:rPrChange>
        </w:rPr>
        <w:t xml:space="preserve">that are </w:t>
      </w:r>
      <w:r w:rsidR="00831959" w:rsidRPr="004B3A81">
        <w:rPr>
          <w:bCs/>
          <w:iCs/>
          <w:color w:val="F2F2F2" w:themeColor="background1" w:themeShade="F2"/>
          <w:rPrChange w:id="340" w:author="Albi Celaj [3]" w:date="2018-12-17T17:44:00Z">
            <w:rPr>
              <w:bCs/>
              <w:iCs/>
              <w:color w:val="000000" w:themeColor="text1"/>
            </w:rPr>
          </w:rPrChange>
        </w:rPr>
        <w:t xml:space="preserve">more complex than </w:t>
      </w:r>
      <w:r w:rsidR="00FE663C" w:rsidRPr="004B3A81">
        <w:rPr>
          <w:bCs/>
          <w:iCs/>
          <w:color w:val="F2F2F2" w:themeColor="background1" w:themeShade="F2"/>
          <w:rPrChange w:id="341" w:author="Albi Celaj [3]" w:date="2018-12-17T17:44:00Z">
            <w:rPr>
              <w:bCs/>
              <w:iCs/>
              <w:color w:val="000000" w:themeColor="text1"/>
            </w:rPr>
          </w:rPrChange>
        </w:rPr>
        <w:t xml:space="preserve">simple </w:t>
      </w:r>
      <w:r w:rsidR="00831959" w:rsidRPr="004B3A81">
        <w:rPr>
          <w:bCs/>
          <w:iCs/>
          <w:color w:val="F2F2F2" w:themeColor="background1" w:themeShade="F2"/>
          <w:rPrChange w:id="342" w:author="Albi Celaj [3]" w:date="2018-12-17T17:44:00Z">
            <w:rPr>
              <w:bCs/>
              <w:iCs/>
              <w:color w:val="000000" w:themeColor="text1"/>
            </w:rPr>
          </w:rPrChange>
        </w:rPr>
        <w:t>growth under different environments</w:t>
      </w:r>
      <w:ins w:id="343" w:author="Albi Celaj [3]" w:date="2018-12-14T15:07:00Z">
        <w:r w:rsidR="00B960F9" w:rsidRPr="004B3A81">
          <w:rPr>
            <w:bCs/>
            <w:iCs/>
            <w:color w:val="F2F2F2" w:themeColor="background1" w:themeShade="F2"/>
            <w:rPrChange w:id="344" w:author="Albi Celaj [3]" w:date="2018-12-17T17:44:00Z">
              <w:rPr>
                <w:bCs/>
                <w:iCs/>
                <w:color w:val="000000" w:themeColor="text1"/>
              </w:rPr>
            </w:rPrChange>
          </w:rPr>
          <w:t xml:space="preserve"> </w:t>
        </w:r>
      </w:ins>
      <w:r w:rsidR="00FE663C" w:rsidRPr="004B3A81">
        <w:rPr>
          <w:bCs/>
          <w:i/>
          <w:iCs/>
          <w:color w:val="F2F2F2" w:themeColor="background1" w:themeShade="F2"/>
          <w:rPrChange w:id="345" w:author="Albi Celaj [3]" w:date="2018-12-17T17:44:00Z">
            <w:rPr>
              <w:bCs/>
              <w:i/>
              <w:iCs/>
              <w:color w:val="000000" w:themeColor="text1"/>
            </w:rPr>
          </w:rPrChange>
        </w:rPr>
        <w:fldChar w:fldCharType="begin" w:fldLock="1"/>
      </w:r>
      <w:r w:rsidR="00F13A96" w:rsidRPr="004B3A81">
        <w:rPr>
          <w:bCs/>
          <w:i/>
          <w:iCs/>
          <w:color w:val="F2F2F2" w:themeColor="background1" w:themeShade="F2"/>
          <w:rPrChange w:id="346" w:author="Albi Celaj [3]" w:date="2018-12-17T17:44:00Z">
            <w:rPr>
              <w:bCs/>
              <w:i/>
              <w:iCs/>
              <w:color w:val="000000" w:themeColor="text1"/>
            </w:rPr>
          </w:rPrChange>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sidR="00FE663C" w:rsidRPr="004B3A81">
        <w:rPr>
          <w:bCs/>
          <w:i/>
          <w:iCs/>
          <w:color w:val="F2F2F2" w:themeColor="background1" w:themeShade="F2"/>
          <w:rPrChange w:id="347" w:author="Albi Celaj [3]" w:date="2018-12-17T17:44:00Z">
            <w:rPr>
              <w:bCs/>
              <w:i/>
              <w:iCs/>
              <w:color w:val="000000" w:themeColor="text1"/>
            </w:rPr>
          </w:rPrChange>
        </w:rPr>
        <w:fldChar w:fldCharType="separate"/>
      </w:r>
      <w:r w:rsidR="00D659A1" w:rsidRPr="004B3A81">
        <w:rPr>
          <w:bCs/>
          <w:iCs/>
          <w:noProof/>
          <w:color w:val="F2F2F2" w:themeColor="background1" w:themeShade="F2"/>
          <w:rPrChange w:id="348" w:author="Albi Celaj [3]" w:date="2018-12-17T17:44:00Z">
            <w:rPr>
              <w:bCs/>
              <w:iCs/>
              <w:noProof/>
              <w:color w:val="000000" w:themeColor="text1"/>
            </w:rPr>
          </w:rPrChange>
        </w:rPr>
        <w:t>(Kebschull and Zador, 2018)</w:t>
      </w:r>
      <w:r w:rsidR="00FE663C" w:rsidRPr="004B3A81">
        <w:rPr>
          <w:bCs/>
          <w:i/>
          <w:iCs/>
          <w:color w:val="F2F2F2" w:themeColor="background1" w:themeShade="F2"/>
          <w:rPrChange w:id="349" w:author="Albi Celaj [3]" w:date="2018-12-17T17:44:00Z">
            <w:rPr>
              <w:bCs/>
              <w:i/>
              <w:iCs/>
              <w:color w:val="000000" w:themeColor="text1"/>
            </w:rPr>
          </w:rPrChange>
        </w:rPr>
        <w:fldChar w:fldCharType="end"/>
      </w:r>
      <w:r w:rsidR="002872E4" w:rsidRPr="004B3A81">
        <w:rPr>
          <w:bCs/>
          <w:iCs/>
          <w:color w:val="F2F2F2" w:themeColor="background1" w:themeShade="F2"/>
          <w:rPrChange w:id="350" w:author="Albi Celaj [3]" w:date="2018-12-17T17:44:00Z">
            <w:rPr>
              <w:bCs/>
              <w:iCs/>
              <w:color w:val="000000" w:themeColor="text1"/>
            </w:rPr>
          </w:rPrChange>
        </w:rPr>
        <w:t xml:space="preserve">. </w:t>
      </w:r>
      <w:r w:rsidR="00D9114F" w:rsidRPr="004B3A81">
        <w:rPr>
          <w:bCs/>
          <w:iCs/>
          <w:color w:val="F2F2F2" w:themeColor="background1" w:themeShade="F2"/>
          <w:rPrChange w:id="351" w:author="Albi Celaj [3]" w:date="2018-12-17T17:44:00Z">
            <w:rPr>
              <w:bCs/>
              <w:iCs/>
              <w:color w:val="000000" w:themeColor="text1"/>
            </w:rPr>
          </w:rPrChange>
        </w:rPr>
        <w:t xml:space="preserve"> </w:t>
      </w:r>
      <w:r w:rsidR="00FC2CCC" w:rsidRPr="004B3A81">
        <w:rPr>
          <w:bCs/>
          <w:iCs/>
          <w:color w:val="F2F2F2" w:themeColor="background1" w:themeShade="F2"/>
          <w:rPrChange w:id="352" w:author="Albi Celaj [3]" w:date="2018-12-17T17:44:00Z">
            <w:rPr>
              <w:bCs/>
              <w:iCs/>
              <w:color w:val="000000" w:themeColor="text1"/>
            </w:rPr>
          </w:rPrChange>
        </w:rPr>
        <w:t>F</w:t>
      </w:r>
      <w:r w:rsidR="00896880" w:rsidRPr="004B3A81">
        <w:rPr>
          <w:bCs/>
          <w:iCs/>
          <w:color w:val="F2F2F2" w:themeColor="background1" w:themeShade="F2"/>
          <w:rPrChange w:id="353" w:author="Albi Celaj [3]" w:date="2018-12-17T17:44:00Z">
            <w:rPr>
              <w:bCs/>
              <w:iCs/>
              <w:color w:val="000000" w:themeColor="text1"/>
            </w:rPr>
          </w:rPrChange>
        </w:rPr>
        <w:t>or example, f</w:t>
      </w:r>
      <w:r w:rsidR="00FC2CCC" w:rsidRPr="004B3A81">
        <w:rPr>
          <w:bCs/>
          <w:iCs/>
          <w:color w:val="F2F2F2" w:themeColor="background1" w:themeShade="F2"/>
          <w:rPrChange w:id="354" w:author="Albi Celaj [3]" w:date="2018-12-17T17:44:00Z">
            <w:rPr>
              <w:bCs/>
              <w:iCs/>
              <w:color w:val="000000" w:themeColor="text1"/>
            </w:rPr>
          </w:rPrChange>
        </w:rPr>
        <w:t>luorescence</w:t>
      </w:r>
      <w:r w:rsidR="00FE663C" w:rsidRPr="004B3A81">
        <w:rPr>
          <w:bCs/>
          <w:iCs/>
          <w:color w:val="F2F2F2" w:themeColor="background1" w:themeShade="F2"/>
          <w:rPrChange w:id="355" w:author="Albi Celaj [3]" w:date="2018-12-17T17:44:00Z">
            <w:rPr>
              <w:bCs/>
              <w:iCs/>
              <w:color w:val="000000" w:themeColor="text1"/>
            </w:rPr>
          </w:rPrChange>
        </w:rPr>
        <w:t xml:space="preserve">-based </w:t>
      </w:r>
      <w:r w:rsidR="00FC2CCC" w:rsidRPr="004B3A81">
        <w:rPr>
          <w:bCs/>
          <w:iCs/>
          <w:color w:val="F2F2F2" w:themeColor="background1" w:themeShade="F2"/>
          <w:rPrChange w:id="356" w:author="Albi Celaj [3]" w:date="2018-12-17T17:44:00Z">
            <w:rPr>
              <w:bCs/>
              <w:iCs/>
              <w:color w:val="000000" w:themeColor="text1"/>
            </w:rPr>
          </w:rPrChange>
        </w:rPr>
        <w:t xml:space="preserve">sorting strategies can convert </w:t>
      </w:r>
      <w:r w:rsidR="00FE663C" w:rsidRPr="004B3A81">
        <w:rPr>
          <w:bCs/>
          <w:iCs/>
          <w:color w:val="F2F2F2" w:themeColor="background1" w:themeShade="F2"/>
          <w:rPrChange w:id="357" w:author="Albi Celaj [3]" w:date="2018-12-17T17:44:00Z">
            <w:rPr>
              <w:bCs/>
              <w:iCs/>
              <w:color w:val="000000" w:themeColor="text1"/>
            </w:rPr>
          </w:rPrChange>
        </w:rPr>
        <w:t xml:space="preserve">many </w:t>
      </w:r>
      <w:r w:rsidR="00FC2CCC" w:rsidRPr="004B3A81">
        <w:rPr>
          <w:bCs/>
          <w:iCs/>
          <w:color w:val="F2F2F2" w:themeColor="background1" w:themeShade="F2"/>
          <w:rPrChange w:id="358" w:author="Albi Celaj [3]" w:date="2018-12-17T17:44:00Z">
            <w:rPr>
              <w:bCs/>
              <w:iCs/>
              <w:color w:val="000000" w:themeColor="text1"/>
            </w:rPr>
          </w:rPrChange>
        </w:rPr>
        <w:t xml:space="preserve">assays into </w:t>
      </w:r>
      <w:r w:rsidR="00FE663C" w:rsidRPr="004B3A81">
        <w:rPr>
          <w:bCs/>
          <w:iCs/>
          <w:color w:val="F2F2F2" w:themeColor="background1" w:themeShade="F2"/>
          <w:rPrChange w:id="359" w:author="Albi Celaj [3]" w:date="2018-12-17T17:44:00Z">
            <w:rPr>
              <w:bCs/>
              <w:iCs/>
              <w:color w:val="000000" w:themeColor="text1"/>
            </w:rPr>
          </w:rPrChange>
        </w:rPr>
        <w:t xml:space="preserve">a selection that can effect a detectable change in </w:t>
      </w:r>
      <w:r w:rsidR="00FC2CCC" w:rsidRPr="004B3A81">
        <w:rPr>
          <w:bCs/>
          <w:iCs/>
          <w:color w:val="F2F2F2" w:themeColor="background1" w:themeShade="F2"/>
          <w:rPrChange w:id="360" w:author="Albi Celaj [3]" w:date="2018-12-17T17:44:00Z">
            <w:rPr>
              <w:bCs/>
              <w:iCs/>
              <w:color w:val="000000" w:themeColor="text1"/>
            </w:rPr>
          </w:rPrChange>
        </w:rPr>
        <w:t xml:space="preserve">barcode </w:t>
      </w:r>
      <w:r w:rsidR="00FE663C" w:rsidRPr="004B3A81">
        <w:rPr>
          <w:bCs/>
          <w:iCs/>
          <w:color w:val="F2F2F2" w:themeColor="background1" w:themeShade="F2"/>
          <w:rPrChange w:id="361" w:author="Albi Celaj [3]" w:date="2018-12-17T17:44:00Z">
            <w:rPr>
              <w:bCs/>
              <w:iCs/>
              <w:color w:val="000000" w:themeColor="text1"/>
            </w:rPr>
          </w:rPrChange>
        </w:rPr>
        <w:t xml:space="preserve">abundance; for example, fluorescent </w:t>
      </w:r>
      <w:r w:rsidR="00FC2CCC" w:rsidRPr="004B3A81">
        <w:rPr>
          <w:bCs/>
          <w:iCs/>
          <w:color w:val="F2F2F2" w:themeColor="background1" w:themeShade="F2"/>
          <w:rPrChange w:id="362" w:author="Albi Celaj [3]" w:date="2018-12-17T17:44:00Z">
            <w:rPr>
              <w:bCs/>
              <w:iCs/>
              <w:color w:val="000000" w:themeColor="text1"/>
            </w:rPr>
          </w:rPrChange>
        </w:rPr>
        <w:t>reporter</w:t>
      </w:r>
      <w:r w:rsidR="00FE663C" w:rsidRPr="004B3A81">
        <w:rPr>
          <w:bCs/>
          <w:iCs/>
          <w:color w:val="F2F2F2" w:themeColor="background1" w:themeShade="F2"/>
          <w:rPrChange w:id="363" w:author="Albi Celaj [3]" w:date="2018-12-17T17:44:00Z">
            <w:rPr>
              <w:bCs/>
              <w:iCs/>
              <w:color w:val="000000" w:themeColor="text1"/>
            </w:rPr>
          </w:rPrChange>
        </w:rPr>
        <w:t xml:space="preserve">s driven by specific promoters can be used </w:t>
      </w:r>
      <w:r w:rsidR="00FC2CCC" w:rsidRPr="004B3A81">
        <w:rPr>
          <w:bCs/>
          <w:iCs/>
          <w:color w:val="F2F2F2" w:themeColor="background1" w:themeShade="F2"/>
          <w:rPrChange w:id="364" w:author="Albi Celaj [3]" w:date="2018-12-17T17:44:00Z">
            <w:rPr>
              <w:bCs/>
              <w:iCs/>
              <w:color w:val="000000" w:themeColor="text1"/>
            </w:rPr>
          </w:rPrChange>
        </w:rPr>
        <w:t xml:space="preserve">to study the effects of knockouts on the activation of </w:t>
      </w:r>
      <w:r w:rsidR="00900F4C" w:rsidRPr="004B3A81">
        <w:rPr>
          <w:bCs/>
          <w:iCs/>
          <w:color w:val="F2F2F2" w:themeColor="background1" w:themeShade="F2"/>
          <w:rPrChange w:id="365" w:author="Albi Celaj [3]" w:date="2018-12-17T17:44:00Z">
            <w:rPr>
              <w:bCs/>
              <w:iCs/>
              <w:color w:val="000000" w:themeColor="text1"/>
            </w:rPr>
          </w:rPrChange>
        </w:rPr>
        <w:t>signaling</w:t>
      </w:r>
      <w:r w:rsidR="00FC2CCC" w:rsidRPr="004B3A81">
        <w:rPr>
          <w:bCs/>
          <w:iCs/>
          <w:color w:val="F2F2F2" w:themeColor="background1" w:themeShade="F2"/>
          <w:rPrChange w:id="366" w:author="Albi Celaj [3]" w:date="2018-12-17T17:44:00Z">
            <w:rPr>
              <w:bCs/>
              <w:iCs/>
              <w:color w:val="000000" w:themeColor="text1"/>
            </w:rPr>
          </w:rPrChange>
        </w:rPr>
        <w:t xml:space="preserve"> pathways, phosphorylation state, epigenetic modifications, or protein abundance</w:t>
      </w:r>
      <w:ins w:id="367" w:author="Albi Celaj [3]" w:date="2018-12-14T15:07:00Z">
        <w:r w:rsidR="00B960F9" w:rsidRPr="004B3A81">
          <w:rPr>
            <w:bCs/>
            <w:iCs/>
            <w:color w:val="F2F2F2" w:themeColor="background1" w:themeShade="F2"/>
            <w:rPrChange w:id="368" w:author="Albi Celaj [3]" w:date="2018-12-17T17:44:00Z">
              <w:rPr>
                <w:bCs/>
                <w:iCs/>
                <w:color w:val="000000" w:themeColor="text1"/>
              </w:rPr>
            </w:rPrChange>
          </w:rPr>
          <w:t xml:space="preserve"> </w:t>
        </w:r>
      </w:ins>
      <w:r w:rsidR="00FC2CCC" w:rsidRPr="004B3A81">
        <w:rPr>
          <w:bCs/>
          <w:iCs/>
          <w:color w:val="F2F2F2" w:themeColor="background1" w:themeShade="F2"/>
          <w:rPrChange w:id="369" w:author="Albi Celaj [3]" w:date="2018-12-17T17:44:00Z">
            <w:rPr>
              <w:bCs/>
              <w:iCs/>
              <w:color w:val="000000" w:themeColor="text1"/>
            </w:rPr>
          </w:rPrChange>
        </w:rPr>
        <w:fldChar w:fldCharType="begin" w:fldLock="1"/>
      </w:r>
      <w:r w:rsidR="00F13A96" w:rsidRPr="004B3A81">
        <w:rPr>
          <w:bCs/>
          <w:iCs/>
          <w:color w:val="F2F2F2" w:themeColor="background1" w:themeShade="F2"/>
          <w:rPrChange w:id="370" w:author="Albi Celaj [3]" w:date="2018-12-17T17:44:00Z">
            <w:rPr>
              <w:bCs/>
              <w:iCs/>
              <w:color w:val="000000" w:themeColor="text1"/>
            </w:rPr>
          </w:rPrChange>
        </w:rPr>
        <w:instrText>ADDIN CSL_CITATION {"citationItems":[{"id":"ITEM-1","itemData":{"DOI":"10.1038/nature22376","ISSN":"1476-4687","PMID":"28562590","abstract":"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βγ heterodimers dissociated from the Gα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author":[{"dropping-particle":"","family":"Brockmann","given":"Markus","non-dropping-particle":"","parse-names":false,"suffix":""},{"dropping-particle":"","family":"Blomen","given":"Vincent A","non-dropping-particle":"","parse-names":false,"suffix":""},{"dropping-particle":"","family":"Nieuwenhuis","given":"Joppe","non-dropping-particle":"","parse-names":false,"suffix":""},{"dropping-particle":"","family":"Stickel","given":"Elmer","non-dropping-particle":"","parse-names":false,"suffix":""},{"dropping-particle":"","family":"Raaben","given":"Matthijs","non-dropping-particle":"","parse-names":false,"suffix":""},{"dropping-particle":"","family":"Bleijerveld","given":"Onno B","non-dropping-particle":"","parse-names":false,"suffix":""},{"dropping-particle":"","family":"Altelaar","given":"A F Maarten","non-dropping-particle":"","parse-names":false,"suffix":""},{"dropping-particle":"","family":"Jae","given":"Lucas T","non-dropping-particle":"","parse-names":false,"suffix":""},{"dropping-particle":"","family":"Brummelkamp","given":"Thijn R","non-dropping-particle":"","parse-names":false,"suffix":""}],"container-title":"Nature","id":"ITEM-1","issue":"7657","issued":{"date-parts":[["2017","6","8"]]},"page":"307-311","title":"Genetic wiring maps of single-cell protein states reveal an off-switch for GPCR signalling.","type":"article-journal","volume":"546"},"uris":["http://www.mendeley.com/documents/?uuid=9f5aa124-b928-37f7-a1f1-b6926ed1ff37"]}],"mendeley":{"formattedCitation":"(Brockmann et al., 2017)","plainTextFormattedCitation":"(Brockmann et al., 2017)","previouslyFormattedCitation":"(Brockmann et al., 2017)"},"properties":{"noteIndex":0},"schema":"https://github.com/citation-style-language/schema/raw/master/csl-citation.json"}</w:instrText>
      </w:r>
      <w:r w:rsidR="00FC2CCC" w:rsidRPr="004B3A81">
        <w:rPr>
          <w:bCs/>
          <w:iCs/>
          <w:color w:val="F2F2F2" w:themeColor="background1" w:themeShade="F2"/>
          <w:rPrChange w:id="371" w:author="Albi Celaj [3]" w:date="2018-12-17T17:44:00Z">
            <w:rPr>
              <w:bCs/>
              <w:iCs/>
              <w:color w:val="000000" w:themeColor="text1"/>
            </w:rPr>
          </w:rPrChange>
        </w:rPr>
        <w:fldChar w:fldCharType="separate"/>
      </w:r>
      <w:r w:rsidR="00D659A1" w:rsidRPr="004B3A81">
        <w:rPr>
          <w:bCs/>
          <w:iCs/>
          <w:noProof/>
          <w:color w:val="F2F2F2" w:themeColor="background1" w:themeShade="F2"/>
          <w:rPrChange w:id="372" w:author="Albi Celaj [3]" w:date="2018-12-17T17:44:00Z">
            <w:rPr>
              <w:bCs/>
              <w:iCs/>
              <w:noProof/>
              <w:color w:val="000000" w:themeColor="text1"/>
            </w:rPr>
          </w:rPrChange>
        </w:rPr>
        <w:t>(Brockmann et al., 2017)</w:t>
      </w:r>
      <w:r w:rsidR="00FC2CCC" w:rsidRPr="004B3A81">
        <w:rPr>
          <w:bCs/>
          <w:iCs/>
          <w:color w:val="F2F2F2" w:themeColor="background1" w:themeShade="F2"/>
          <w:rPrChange w:id="373" w:author="Albi Celaj [3]" w:date="2018-12-17T17:44:00Z">
            <w:rPr>
              <w:bCs/>
              <w:iCs/>
              <w:color w:val="000000" w:themeColor="text1"/>
            </w:rPr>
          </w:rPrChange>
        </w:rPr>
        <w:fldChar w:fldCharType="end"/>
      </w:r>
      <w:r w:rsidR="00FC2CCC" w:rsidRPr="004B3A81">
        <w:rPr>
          <w:bCs/>
          <w:iCs/>
          <w:color w:val="F2F2F2" w:themeColor="background1" w:themeShade="F2"/>
          <w:rPrChange w:id="374" w:author="Albi Celaj [3]" w:date="2018-12-17T17:44:00Z">
            <w:rPr>
              <w:bCs/>
              <w:iCs/>
              <w:color w:val="000000" w:themeColor="text1"/>
            </w:rPr>
          </w:rPrChange>
        </w:rPr>
        <w:t xml:space="preserve">.  </w:t>
      </w:r>
      <w:r w:rsidR="00CC193F" w:rsidRPr="004B3A81">
        <w:rPr>
          <w:bCs/>
          <w:iCs/>
          <w:color w:val="F2F2F2" w:themeColor="background1" w:themeShade="F2"/>
          <w:rPrChange w:id="375" w:author="Albi Celaj [3]" w:date="2018-12-17T17:44:00Z">
            <w:rPr>
              <w:bCs/>
              <w:iCs/>
              <w:color w:val="000000" w:themeColor="text1"/>
            </w:rPr>
          </w:rPrChange>
        </w:rPr>
        <w:t>A</w:t>
      </w:r>
      <w:r w:rsidR="0019657D" w:rsidRPr="004B3A81">
        <w:rPr>
          <w:bCs/>
          <w:iCs/>
          <w:color w:val="F2F2F2" w:themeColor="background1" w:themeShade="F2"/>
          <w:rPrChange w:id="376" w:author="Albi Celaj [3]" w:date="2018-12-17T17:44:00Z">
            <w:rPr>
              <w:bCs/>
              <w:iCs/>
              <w:color w:val="000000" w:themeColor="text1"/>
            </w:rPr>
          </w:rPrChange>
        </w:rPr>
        <w:t xml:space="preserve"> fluorescence</w:t>
      </w:r>
      <w:r w:rsidR="00CC193F" w:rsidRPr="004B3A81">
        <w:rPr>
          <w:bCs/>
          <w:iCs/>
          <w:color w:val="F2F2F2" w:themeColor="background1" w:themeShade="F2"/>
          <w:rPrChange w:id="377" w:author="Albi Celaj [3]" w:date="2018-12-17T17:44:00Z">
            <w:rPr>
              <w:bCs/>
              <w:iCs/>
              <w:color w:val="000000" w:themeColor="text1"/>
            </w:rPr>
          </w:rPrChange>
        </w:rPr>
        <w:t xml:space="preserve"> </w:t>
      </w:r>
      <w:r w:rsidR="0019657D" w:rsidRPr="004B3A81">
        <w:rPr>
          <w:bCs/>
          <w:iCs/>
          <w:color w:val="F2F2F2" w:themeColor="background1" w:themeShade="F2"/>
          <w:rPrChange w:id="378" w:author="Albi Celaj [3]" w:date="2018-12-17T17:44:00Z">
            <w:rPr>
              <w:bCs/>
              <w:iCs/>
              <w:color w:val="000000" w:themeColor="text1"/>
            </w:rPr>
          </w:rPrChange>
        </w:rPr>
        <w:t xml:space="preserve">sorting </w:t>
      </w:r>
      <w:r w:rsidR="00CC193F" w:rsidRPr="004B3A81">
        <w:rPr>
          <w:bCs/>
          <w:iCs/>
          <w:color w:val="F2F2F2" w:themeColor="background1" w:themeShade="F2"/>
          <w:rPrChange w:id="379" w:author="Albi Celaj [3]" w:date="2018-12-17T17:44:00Z">
            <w:rPr>
              <w:bCs/>
              <w:iCs/>
              <w:color w:val="000000" w:themeColor="text1"/>
            </w:rPr>
          </w:rPrChange>
        </w:rPr>
        <w:t xml:space="preserve">and </w:t>
      </w:r>
      <w:r w:rsidR="00CC193F" w:rsidRPr="004B3A81">
        <w:rPr>
          <w:bCs/>
          <w:iCs/>
          <w:color w:val="F2F2F2" w:themeColor="background1" w:themeShade="F2"/>
          <w:rPrChange w:id="380" w:author="Albi Celaj [3]" w:date="2018-12-17T17:44:00Z">
            <w:rPr>
              <w:bCs/>
              <w:iCs/>
              <w:color w:val="000000" w:themeColor="text1"/>
            </w:rPr>
          </w:rPrChange>
        </w:rPr>
        <w:lastRenderedPageBreak/>
        <w:t xml:space="preserve">sequencing </w:t>
      </w:r>
      <w:r w:rsidR="0019657D" w:rsidRPr="004B3A81">
        <w:rPr>
          <w:bCs/>
          <w:iCs/>
          <w:color w:val="F2F2F2" w:themeColor="background1" w:themeShade="F2"/>
          <w:rPrChange w:id="381" w:author="Albi Celaj [3]" w:date="2018-12-17T17:44:00Z">
            <w:rPr>
              <w:bCs/>
              <w:iCs/>
              <w:color w:val="000000" w:themeColor="text1"/>
            </w:rPr>
          </w:rPrChange>
        </w:rPr>
        <w:t>strateg</w:t>
      </w:r>
      <w:r w:rsidR="00CC193F" w:rsidRPr="004B3A81">
        <w:rPr>
          <w:bCs/>
          <w:iCs/>
          <w:color w:val="F2F2F2" w:themeColor="background1" w:themeShade="F2"/>
          <w:rPrChange w:id="382" w:author="Albi Celaj [3]" w:date="2018-12-17T17:44:00Z">
            <w:rPr>
              <w:bCs/>
              <w:iCs/>
              <w:color w:val="000000" w:themeColor="text1"/>
            </w:rPr>
          </w:rPrChange>
        </w:rPr>
        <w:t>y</w:t>
      </w:r>
      <w:r w:rsidR="0019657D" w:rsidRPr="004B3A81">
        <w:rPr>
          <w:bCs/>
          <w:iCs/>
          <w:color w:val="F2F2F2" w:themeColor="background1" w:themeShade="F2"/>
          <w:rPrChange w:id="383" w:author="Albi Celaj [3]" w:date="2018-12-17T17:44:00Z">
            <w:rPr>
              <w:bCs/>
              <w:iCs/>
              <w:color w:val="000000" w:themeColor="text1"/>
            </w:rPr>
          </w:rPrChange>
        </w:rPr>
        <w:t xml:space="preserve"> </w:t>
      </w:r>
      <w:r w:rsidR="00FE663C" w:rsidRPr="004B3A81">
        <w:rPr>
          <w:bCs/>
          <w:iCs/>
          <w:color w:val="F2F2F2" w:themeColor="background1" w:themeShade="F2"/>
          <w:rPrChange w:id="384" w:author="Albi Celaj [3]" w:date="2018-12-17T17:44:00Z">
            <w:rPr>
              <w:bCs/>
              <w:iCs/>
              <w:color w:val="000000" w:themeColor="text1"/>
            </w:rPr>
          </w:rPrChange>
        </w:rPr>
        <w:t xml:space="preserve">could also </w:t>
      </w:r>
      <w:r w:rsidR="0019657D" w:rsidRPr="004B3A81">
        <w:rPr>
          <w:bCs/>
          <w:iCs/>
          <w:color w:val="F2F2F2" w:themeColor="background1" w:themeShade="F2"/>
          <w:rPrChange w:id="385" w:author="Albi Celaj [3]" w:date="2018-12-17T17:44:00Z">
            <w:rPr>
              <w:bCs/>
              <w:iCs/>
              <w:color w:val="000000" w:themeColor="text1"/>
            </w:rPr>
          </w:rPrChange>
        </w:rPr>
        <w:t xml:space="preserve">be </w:t>
      </w:r>
      <w:r w:rsidR="008D0717" w:rsidRPr="004B3A81">
        <w:rPr>
          <w:bCs/>
          <w:iCs/>
          <w:color w:val="F2F2F2" w:themeColor="background1" w:themeShade="F2"/>
          <w:rPrChange w:id="386" w:author="Albi Celaj [3]" w:date="2018-12-17T17:44:00Z">
            <w:rPr>
              <w:bCs/>
              <w:iCs/>
              <w:color w:val="000000" w:themeColor="text1"/>
            </w:rPr>
          </w:rPrChange>
        </w:rPr>
        <w:t>used</w:t>
      </w:r>
      <w:r w:rsidR="0019657D" w:rsidRPr="004B3A81">
        <w:rPr>
          <w:bCs/>
          <w:iCs/>
          <w:color w:val="F2F2F2" w:themeColor="background1" w:themeShade="F2"/>
          <w:rPrChange w:id="387" w:author="Albi Celaj [3]" w:date="2018-12-17T17:44:00Z">
            <w:rPr>
              <w:bCs/>
              <w:iCs/>
              <w:color w:val="000000" w:themeColor="text1"/>
            </w:rPr>
          </w:rPrChange>
        </w:rPr>
        <w:t xml:space="preserve">, for </w:t>
      </w:r>
      <w:r w:rsidR="00FE663C" w:rsidRPr="004B3A81">
        <w:rPr>
          <w:bCs/>
          <w:iCs/>
          <w:color w:val="F2F2F2" w:themeColor="background1" w:themeShade="F2"/>
          <w:rPrChange w:id="388" w:author="Albi Celaj [3]" w:date="2018-12-17T17:44:00Z">
            <w:rPr>
              <w:bCs/>
              <w:iCs/>
              <w:color w:val="000000" w:themeColor="text1"/>
            </w:rPr>
          </w:rPrChange>
        </w:rPr>
        <w:t>example</w:t>
      </w:r>
      <w:r w:rsidR="0019657D" w:rsidRPr="004B3A81">
        <w:rPr>
          <w:bCs/>
          <w:iCs/>
          <w:color w:val="F2F2F2" w:themeColor="background1" w:themeShade="F2"/>
          <w:rPrChange w:id="389" w:author="Albi Celaj [3]" w:date="2018-12-17T17:44:00Z">
            <w:rPr>
              <w:bCs/>
              <w:iCs/>
              <w:color w:val="000000" w:themeColor="text1"/>
            </w:rPr>
          </w:rPrChange>
        </w:rPr>
        <w:t>, to directly study</w:t>
      </w:r>
      <w:r w:rsidR="00513565" w:rsidRPr="004B3A81">
        <w:rPr>
          <w:bCs/>
          <w:iCs/>
          <w:color w:val="F2F2F2" w:themeColor="background1" w:themeShade="F2"/>
          <w:rPrChange w:id="390" w:author="Albi Celaj [3]" w:date="2018-12-17T17:44:00Z">
            <w:rPr>
              <w:bCs/>
              <w:iCs/>
              <w:color w:val="000000" w:themeColor="text1"/>
            </w:rPr>
          </w:rPrChange>
        </w:rPr>
        <w:t xml:space="preserve"> </w:t>
      </w:r>
      <w:r w:rsidR="00FE663C" w:rsidRPr="004B3A81">
        <w:rPr>
          <w:bCs/>
          <w:iCs/>
          <w:color w:val="F2F2F2" w:themeColor="background1" w:themeShade="F2"/>
          <w:rPrChange w:id="391" w:author="Albi Celaj [3]" w:date="2018-12-17T17:44:00Z">
            <w:rPr>
              <w:bCs/>
              <w:iCs/>
              <w:color w:val="000000" w:themeColor="text1"/>
            </w:rPr>
          </w:rPrChange>
        </w:rPr>
        <w:t xml:space="preserve">the </w:t>
      </w:r>
      <w:r w:rsidR="005F391D" w:rsidRPr="004B3A81">
        <w:rPr>
          <w:bCs/>
          <w:iCs/>
          <w:color w:val="F2F2F2" w:themeColor="background1" w:themeShade="F2"/>
          <w:rPrChange w:id="392" w:author="Albi Celaj [3]" w:date="2018-12-17T17:44:00Z">
            <w:rPr>
              <w:bCs/>
              <w:iCs/>
              <w:color w:val="000000" w:themeColor="text1"/>
            </w:rPr>
          </w:rPrChange>
        </w:rPr>
        <w:t>dynamic</w:t>
      </w:r>
      <w:r w:rsidR="00FE663C" w:rsidRPr="004B3A81">
        <w:rPr>
          <w:bCs/>
          <w:iCs/>
          <w:color w:val="F2F2F2" w:themeColor="background1" w:themeShade="F2"/>
          <w:rPrChange w:id="393" w:author="Albi Celaj [3]" w:date="2018-12-17T17:44:00Z">
            <w:rPr>
              <w:bCs/>
              <w:iCs/>
              <w:color w:val="000000" w:themeColor="text1"/>
            </w:rPr>
          </w:rPrChange>
        </w:rPr>
        <w:t xml:space="preserve"> uptake and efflux of small molecule </w:t>
      </w:r>
      <w:r w:rsidR="0016788B" w:rsidRPr="004B3A81">
        <w:rPr>
          <w:bCs/>
          <w:iCs/>
          <w:color w:val="F2F2F2" w:themeColor="background1" w:themeShade="F2"/>
          <w:rPrChange w:id="394" w:author="Albi Celaj [3]" w:date="2018-12-17T17:44:00Z">
            <w:rPr>
              <w:bCs/>
              <w:iCs/>
              <w:color w:val="000000" w:themeColor="text1"/>
            </w:rPr>
          </w:rPrChange>
        </w:rPr>
        <w:t>by incubating cells with fluor</w:t>
      </w:r>
      <w:r w:rsidR="00FE663C" w:rsidRPr="004B3A81">
        <w:rPr>
          <w:bCs/>
          <w:iCs/>
          <w:color w:val="F2F2F2" w:themeColor="background1" w:themeShade="F2"/>
          <w:rPrChange w:id="395" w:author="Albi Celaj [3]" w:date="2018-12-17T17:44:00Z">
            <w:rPr>
              <w:bCs/>
              <w:iCs/>
              <w:color w:val="000000" w:themeColor="text1"/>
            </w:rPr>
          </w:rPrChange>
        </w:rPr>
        <w:t>ophore</w:t>
      </w:r>
      <w:r w:rsidR="0016788B" w:rsidRPr="004B3A81">
        <w:rPr>
          <w:bCs/>
          <w:iCs/>
          <w:color w:val="F2F2F2" w:themeColor="background1" w:themeShade="F2"/>
          <w:rPrChange w:id="396" w:author="Albi Celaj [3]" w:date="2018-12-17T17:44:00Z">
            <w:rPr>
              <w:bCs/>
              <w:iCs/>
              <w:color w:val="000000" w:themeColor="text1"/>
            </w:rPr>
          </w:rPrChange>
        </w:rPr>
        <w:t xml:space="preserve">-conjugated </w:t>
      </w:r>
      <w:r w:rsidR="00FE663C" w:rsidRPr="004B3A81">
        <w:rPr>
          <w:bCs/>
          <w:iCs/>
          <w:color w:val="F2F2F2" w:themeColor="background1" w:themeShade="F2"/>
          <w:rPrChange w:id="397" w:author="Albi Celaj [3]" w:date="2018-12-17T17:44:00Z">
            <w:rPr>
              <w:bCs/>
              <w:iCs/>
              <w:color w:val="000000" w:themeColor="text1"/>
            </w:rPr>
          </w:rPrChange>
        </w:rPr>
        <w:t xml:space="preserve">compounds </w:t>
      </w:r>
      <w:r w:rsidR="00C95881" w:rsidRPr="004B3A81">
        <w:rPr>
          <w:bCs/>
          <w:iCs/>
          <w:color w:val="F2F2F2" w:themeColor="background1" w:themeShade="F2"/>
          <w:rPrChange w:id="398" w:author="Albi Celaj [3]" w:date="2018-12-17T17:44:00Z">
            <w:rPr>
              <w:bCs/>
              <w:iCs/>
              <w:color w:val="000000" w:themeColor="text1"/>
            </w:rPr>
          </w:rPrChange>
        </w:rPr>
        <w:t xml:space="preserve">and </w:t>
      </w:r>
      <w:r w:rsidR="00FE663C" w:rsidRPr="004B3A81">
        <w:rPr>
          <w:bCs/>
          <w:iCs/>
          <w:color w:val="F2F2F2" w:themeColor="background1" w:themeShade="F2"/>
          <w:rPrChange w:id="399" w:author="Albi Celaj [3]" w:date="2018-12-17T17:44:00Z">
            <w:rPr>
              <w:bCs/>
              <w:iCs/>
              <w:color w:val="000000" w:themeColor="text1"/>
            </w:rPr>
          </w:rPrChange>
        </w:rPr>
        <w:t xml:space="preserve">using changes in barcode frequency at different time points to measure change </w:t>
      </w:r>
      <w:r w:rsidR="00C95881" w:rsidRPr="004B3A81">
        <w:rPr>
          <w:bCs/>
          <w:iCs/>
          <w:color w:val="F2F2F2" w:themeColor="background1" w:themeShade="F2"/>
          <w:rPrChange w:id="400" w:author="Albi Celaj [3]" w:date="2018-12-17T17:44:00Z">
            <w:rPr>
              <w:bCs/>
              <w:iCs/>
              <w:color w:val="000000" w:themeColor="text1"/>
            </w:rPr>
          </w:rPrChange>
        </w:rPr>
        <w:t xml:space="preserve">in </w:t>
      </w:r>
      <w:r w:rsidR="00FE663C" w:rsidRPr="004B3A81">
        <w:rPr>
          <w:bCs/>
          <w:iCs/>
          <w:color w:val="F2F2F2" w:themeColor="background1" w:themeShade="F2"/>
          <w:rPrChange w:id="401" w:author="Albi Celaj [3]" w:date="2018-12-17T17:44:00Z">
            <w:rPr>
              <w:bCs/>
              <w:iCs/>
              <w:color w:val="000000" w:themeColor="text1"/>
            </w:rPr>
          </w:rPrChange>
        </w:rPr>
        <w:t xml:space="preserve">cell </w:t>
      </w:r>
      <w:r w:rsidR="00C95881" w:rsidRPr="004B3A81">
        <w:rPr>
          <w:bCs/>
          <w:iCs/>
          <w:color w:val="F2F2F2" w:themeColor="background1" w:themeShade="F2"/>
          <w:rPrChange w:id="402" w:author="Albi Celaj [3]" w:date="2018-12-17T17:44:00Z">
            <w:rPr>
              <w:bCs/>
              <w:iCs/>
              <w:color w:val="000000" w:themeColor="text1"/>
            </w:rPr>
          </w:rPrChange>
        </w:rPr>
        <w:t>fluores</w:t>
      </w:r>
      <w:r w:rsidR="005271DA" w:rsidRPr="004B3A81">
        <w:rPr>
          <w:bCs/>
          <w:iCs/>
          <w:color w:val="F2F2F2" w:themeColor="background1" w:themeShade="F2"/>
          <w:rPrChange w:id="403" w:author="Albi Celaj [3]" w:date="2018-12-17T17:44:00Z">
            <w:rPr>
              <w:bCs/>
              <w:iCs/>
              <w:color w:val="000000" w:themeColor="text1"/>
            </w:rPr>
          </w:rPrChange>
        </w:rPr>
        <w:t>c</w:t>
      </w:r>
      <w:r w:rsidR="00C95881" w:rsidRPr="004B3A81">
        <w:rPr>
          <w:bCs/>
          <w:iCs/>
          <w:color w:val="F2F2F2" w:themeColor="background1" w:themeShade="F2"/>
          <w:rPrChange w:id="404" w:author="Albi Celaj [3]" w:date="2018-12-17T17:44:00Z">
            <w:rPr>
              <w:bCs/>
              <w:iCs/>
              <w:color w:val="000000" w:themeColor="text1"/>
            </w:rPr>
          </w:rPrChange>
        </w:rPr>
        <w:t>ence</w:t>
      </w:r>
      <w:r w:rsidR="009653F4" w:rsidRPr="004B3A81">
        <w:rPr>
          <w:bCs/>
          <w:iCs/>
          <w:color w:val="F2F2F2" w:themeColor="background1" w:themeShade="F2"/>
          <w:rPrChange w:id="405" w:author="Albi Celaj [3]" w:date="2018-12-17T17:44:00Z">
            <w:rPr>
              <w:bCs/>
              <w:iCs/>
              <w:color w:val="000000" w:themeColor="text1"/>
            </w:rPr>
          </w:rPrChange>
        </w:rPr>
        <w:t xml:space="preserve"> over time</w:t>
      </w:r>
      <w:del w:id="406" w:author="Albi Celaj [3]" w:date="2018-12-17T16:49:00Z">
        <w:r w:rsidR="00EB7A4C" w:rsidRPr="004B3A81" w:rsidDel="00E212E9">
          <w:rPr>
            <w:bCs/>
            <w:iCs/>
            <w:color w:val="F2F2F2" w:themeColor="background1" w:themeShade="F2"/>
            <w:rPrChange w:id="407" w:author="Albi Celaj [3]" w:date="2018-12-17T17:44:00Z">
              <w:rPr>
                <w:bCs/>
                <w:iCs/>
                <w:color w:val="000000" w:themeColor="text1"/>
              </w:rPr>
            </w:rPrChange>
          </w:rPr>
          <w:fldChar w:fldCharType="begin" w:fldLock="1"/>
        </w:r>
        <w:r w:rsidR="00F13A96" w:rsidRPr="004B3A81" w:rsidDel="00E212E9">
          <w:rPr>
            <w:bCs/>
            <w:iCs/>
            <w:color w:val="F2F2F2" w:themeColor="background1" w:themeShade="F2"/>
            <w:rPrChange w:id="408" w:author="Albi Celaj [3]" w:date="2018-12-17T17:44:00Z">
              <w:rPr>
                <w:bCs/>
                <w:iCs/>
                <w:color w:val="000000" w:themeColor="text1"/>
              </w:rPr>
            </w:rPrChange>
          </w:rPr>
          <w:del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delInstrText>
        </w:r>
        <w:r w:rsidR="00EB7A4C" w:rsidRPr="004B3A81" w:rsidDel="00E212E9">
          <w:rPr>
            <w:bCs/>
            <w:iCs/>
            <w:color w:val="F2F2F2" w:themeColor="background1" w:themeShade="F2"/>
            <w:rPrChange w:id="409" w:author="Albi Celaj [3]" w:date="2018-12-17T17:44:00Z">
              <w:rPr>
                <w:bCs/>
                <w:iCs/>
                <w:color w:val="000000" w:themeColor="text1"/>
              </w:rPr>
            </w:rPrChange>
          </w:rPr>
          <w:fldChar w:fldCharType="separate"/>
        </w:r>
        <w:r w:rsidR="00D659A1" w:rsidRPr="004B3A81" w:rsidDel="00E212E9">
          <w:rPr>
            <w:bCs/>
            <w:iCs/>
            <w:noProof/>
            <w:color w:val="F2F2F2" w:themeColor="background1" w:themeShade="F2"/>
            <w:rPrChange w:id="410" w:author="Albi Celaj [3]" w:date="2018-12-17T17:44:00Z">
              <w:rPr>
                <w:bCs/>
                <w:iCs/>
                <w:noProof/>
                <w:color w:val="000000" w:themeColor="text1"/>
              </w:rPr>
            </w:rPrChange>
          </w:rPr>
          <w:delText>(Kolaczkowska et al., 2008)</w:delText>
        </w:r>
        <w:r w:rsidR="00EB7A4C" w:rsidRPr="004B3A81" w:rsidDel="00E212E9">
          <w:rPr>
            <w:bCs/>
            <w:iCs/>
            <w:color w:val="F2F2F2" w:themeColor="background1" w:themeShade="F2"/>
            <w:rPrChange w:id="411" w:author="Albi Celaj [3]" w:date="2018-12-17T17:44:00Z">
              <w:rPr>
                <w:bCs/>
                <w:iCs/>
                <w:color w:val="000000" w:themeColor="text1"/>
              </w:rPr>
            </w:rPrChange>
          </w:rPr>
          <w:fldChar w:fldCharType="end"/>
        </w:r>
      </w:del>
      <w:r w:rsidR="009653F4" w:rsidRPr="004B3A81">
        <w:rPr>
          <w:bCs/>
          <w:iCs/>
          <w:color w:val="F2F2F2" w:themeColor="background1" w:themeShade="F2"/>
          <w:rPrChange w:id="412" w:author="Albi Celaj [3]" w:date="2018-12-17T17:44:00Z">
            <w:rPr>
              <w:bCs/>
              <w:iCs/>
              <w:color w:val="000000" w:themeColor="text1"/>
            </w:rPr>
          </w:rPrChange>
        </w:rPr>
        <w:t>.</w:t>
      </w:r>
      <w:r w:rsidR="00C95881" w:rsidRPr="004B3A81">
        <w:rPr>
          <w:bCs/>
          <w:iCs/>
          <w:color w:val="F2F2F2" w:themeColor="background1" w:themeShade="F2"/>
          <w:rPrChange w:id="413" w:author="Albi Celaj [3]" w:date="2018-12-17T17:44:00Z">
            <w:rPr>
              <w:bCs/>
              <w:iCs/>
              <w:color w:val="000000" w:themeColor="text1"/>
            </w:rPr>
          </w:rPrChange>
        </w:rPr>
        <w:t xml:space="preserve">  </w:t>
      </w:r>
      <w:r w:rsidR="009946D8" w:rsidRPr="004B3A81">
        <w:rPr>
          <w:bCs/>
          <w:iCs/>
          <w:color w:val="F2F2F2" w:themeColor="background1" w:themeShade="F2"/>
          <w:rPrChange w:id="414" w:author="Albi Celaj [3]" w:date="2018-12-17T17:44:00Z">
            <w:rPr>
              <w:bCs/>
              <w:iCs/>
              <w:color w:val="000000" w:themeColor="text1"/>
            </w:rPr>
          </w:rPrChange>
        </w:rPr>
        <w:t>In addition to</w:t>
      </w:r>
      <w:r w:rsidR="00A53042" w:rsidRPr="004B3A81">
        <w:rPr>
          <w:bCs/>
          <w:iCs/>
          <w:color w:val="F2F2F2" w:themeColor="background1" w:themeShade="F2"/>
          <w:rPrChange w:id="415" w:author="Albi Celaj [3]" w:date="2018-12-17T17:44:00Z">
            <w:rPr>
              <w:bCs/>
              <w:iCs/>
              <w:color w:val="000000" w:themeColor="text1"/>
            </w:rPr>
          </w:rPrChange>
        </w:rPr>
        <w:t xml:space="preserve"> </w:t>
      </w:r>
      <w:r w:rsidR="0074774D" w:rsidRPr="004B3A81">
        <w:rPr>
          <w:bCs/>
          <w:iCs/>
          <w:color w:val="F2F2F2" w:themeColor="background1" w:themeShade="F2"/>
          <w:rPrChange w:id="416" w:author="Albi Celaj [3]" w:date="2018-12-17T17:44:00Z">
            <w:rPr>
              <w:bCs/>
              <w:iCs/>
              <w:color w:val="000000" w:themeColor="text1"/>
            </w:rPr>
          </w:rPrChange>
        </w:rPr>
        <w:t>DNA</w:t>
      </w:r>
      <w:r w:rsidR="009946D8" w:rsidRPr="004B3A81">
        <w:rPr>
          <w:bCs/>
          <w:iCs/>
          <w:color w:val="F2F2F2" w:themeColor="background1" w:themeShade="F2"/>
          <w:rPrChange w:id="417" w:author="Albi Celaj [3]" w:date="2018-12-17T17:44:00Z">
            <w:rPr>
              <w:bCs/>
              <w:iCs/>
              <w:color w:val="000000" w:themeColor="text1"/>
            </w:rPr>
          </w:rPrChange>
        </w:rPr>
        <w:t>-based</w:t>
      </w:r>
      <w:r w:rsidR="00A53042" w:rsidRPr="004B3A81">
        <w:rPr>
          <w:bCs/>
          <w:iCs/>
          <w:color w:val="F2F2F2" w:themeColor="background1" w:themeShade="F2"/>
          <w:rPrChange w:id="418" w:author="Albi Celaj [3]" w:date="2018-12-17T17:44:00Z">
            <w:rPr>
              <w:bCs/>
              <w:iCs/>
              <w:color w:val="000000" w:themeColor="text1"/>
            </w:rPr>
          </w:rPrChange>
        </w:rPr>
        <w:t xml:space="preserve"> </w:t>
      </w:r>
      <w:r w:rsidR="009946D8" w:rsidRPr="004B3A81">
        <w:rPr>
          <w:bCs/>
          <w:iCs/>
          <w:color w:val="F2F2F2" w:themeColor="background1" w:themeShade="F2"/>
          <w:rPrChange w:id="419" w:author="Albi Celaj [3]" w:date="2018-12-17T17:44:00Z">
            <w:rPr>
              <w:bCs/>
              <w:iCs/>
              <w:color w:val="000000" w:themeColor="text1"/>
            </w:rPr>
          </w:rPrChange>
        </w:rPr>
        <w:t xml:space="preserve">molecular </w:t>
      </w:r>
      <w:r w:rsidR="00A53042" w:rsidRPr="004B3A81">
        <w:rPr>
          <w:bCs/>
          <w:iCs/>
          <w:color w:val="F2F2F2" w:themeColor="background1" w:themeShade="F2"/>
          <w:rPrChange w:id="420" w:author="Albi Celaj [3]" w:date="2018-12-17T17:44:00Z">
            <w:rPr>
              <w:bCs/>
              <w:iCs/>
              <w:color w:val="000000" w:themeColor="text1"/>
            </w:rPr>
          </w:rPrChange>
        </w:rPr>
        <w:t>barcod</w:t>
      </w:r>
      <w:r w:rsidR="009946D8" w:rsidRPr="004B3A81">
        <w:rPr>
          <w:bCs/>
          <w:iCs/>
          <w:color w:val="F2F2F2" w:themeColor="background1" w:themeShade="F2"/>
          <w:rPrChange w:id="421" w:author="Albi Celaj [3]" w:date="2018-12-17T17:44:00Z">
            <w:rPr>
              <w:bCs/>
              <w:iCs/>
              <w:color w:val="000000" w:themeColor="text1"/>
            </w:rPr>
          </w:rPrChange>
        </w:rPr>
        <w:t>es</w:t>
      </w:r>
      <w:r w:rsidR="004013E2" w:rsidRPr="004B3A81">
        <w:rPr>
          <w:bCs/>
          <w:iCs/>
          <w:color w:val="F2F2F2" w:themeColor="background1" w:themeShade="F2"/>
          <w:rPrChange w:id="422" w:author="Albi Celaj [3]" w:date="2018-12-17T17:44:00Z">
            <w:rPr>
              <w:bCs/>
              <w:iCs/>
              <w:color w:val="000000" w:themeColor="text1"/>
            </w:rPr>
          </w:rPrChange>
        </w:rPr>
        <w:t>, methods to genotype large populations of cells after imaging</w:t>
      </w:r>
      <w:r w:rsidR="0052213F" w:rsidRPr="004B3A81">
        <w:rPr>
          <w:bCs/>
          <w:iCs/>
          <w:color w:val="F2F2F2" w:themeColor="background1" w:themeShade="F2"/>
          <w:rPrChange w:id="423" w:author="Albi Celaj [3]" w:date="2018-12-17T17:44:00Z">
            <w:rPr>
              <w:bCs/>
              <w:iCs/>
              <w:color w:val="000000" w:themeColor="text1"/>
            </w:rPr>
          </w:rPrChange>
        </w:rPr>
        <w:t xml:space="preserve"> are being developed</w:t>
      </w:r>
      <w:r w:rsidR="004013E2" w:rsidRPr="004B3A81">
        <w:rPr>
          <w:bCs/>
          <w:iCs/>
          <w:color w:val="F2F2F2" w:themeColor="background1" w:themeShade="F2"/>
          <w:rPrChange w:id="424" w:author="Albi Celaj [3]" w:date="2018-12-17T17:44:00Z">
            <w:rPr>
              <w:bCs/>
              <w:iCs/>
              <w:color w:val="000000" w:themeColor="text1"/>
            </w:rPr>
          </w:rPrChange>
        </w:rPr>
        <w:t xml:space="preserve">, </w:t>
      </w:r>
      <w:r w:rsidR="00EB766D" w:rsidRPr="004B3A81">
        <w:rPr>
          <w:bCs/>
          <w:iCs/>
          <w:color w:val="F2F2F2" w:themeColor="background1" w:themeShade="F2"/>
          <w:rPrChange w:id="425" w:author="Albi Celaj [3]" w:date="2018-12-17T17:44:00Z">
            <w:rPr>
              <w:bCs/>
              <w:iCs/>
              <w:color w:val="000000" w:themeColor="text1"/>
            </w:rPr>
          </w:rPrChange>
        </w:rPr>
        <w:t xml:space="preserve">and </w:t>
      </w:r>
      <w:r w:rsidR="002B28C3" w:rsidRPr="004B3A81">
        <w:rPr>
          <w:bCs/>
          <w:iCs/>
          <w:color w:val="F2F2F2" w:themeColor="background1" w:themeShade="F2"/>
          <w:rPrChange w:id="426" w:author="Albi Celaj [3]" w:date="2018-12-17T17:44:00Z">
            <w:rPr>
              <w:bCs/>
              <w:iCs/>
              <w:color w:val="000000" w:themeColor="text1"/>
            </w:rPr>
          </w:rPrChange>
        </w:rPr>
        <w:t>w</w:t>
      </w:r>
      <w:r w:rsidR="000624AC" w:rsidRPr="004B3A81">
        <w:rPr>
          <w:bCs/>
          <w:iCs/>
          <w:color w:val="F2F2F2" w:themeColor="background1" w:themeShade="F2"/>
          <w:rPrChange w:id="427" w:author="Albi Celaj [3]" w:date="2018-12-17T17:44:00Z">
            <w:rPr>
              <w:bCs/>
              <w:iCs/>
              <w:color w:val="000000" w:themeColor="text1"/>
            </w:rPr>
          </w:rPrChange>
        </w:rPr>
        <w:t>ould</w:t>
      </w:r>
      <w:r w:rsidR="00047B3E" w:rsidRPr="004B3A81">
        <w:rPr>
          <w:bCs/>
          <w:iCs/>
          <w:color w:val="F2F2F2" w:themeColor="background1" w:themeShade="F2"/>
          <w:rPrChange w:id="428" w:author="Albi Celaj [3]" w:date="2018-12-17T17:44:00Z">
            <w:rPr>
              <w:bCs/>
              <w:iCs/>
              <w:color w:val="000000" w:themeColor="text1"/>
            </w:rPr>
          </w:rPrChange>
        </w:rPr>
        <w:t xml:space="preserve"> allow </w:t>
      </w:r>
      <w:r w:rsidR="00472561" w:rsidRPr="004B3A81">
        <w:rPr>
          <w:bCs/>
          <w:iCs/>
          <w:color w:val="F2F2F2" w:themeColor="background1" w:themeShade="F2"/>
          <w:rPrChange w:id="429" w:author="Albi Celaj [3]" w:date="2018-12-17T17:44:00Z">
            <w:rPr>
              <w:bCs/>
              <w:iCs/>
              <w:color w:val="000000" w:themeColor="text1"/>
            </w:rPr>
          </w:rPrChange>
        </w:rPr>
        <w:t>high-content characterization of multi-knockout strains</w:t>
      </w:r>
      <w:ins w:id="430" w:author="Albi Celaj [3]" w:date="2018-12-14T15:10:00Z">
        <w:r w:rsidR="00B960F9" w:rsidRPr="004B3A81">
          <w:rPr>
            <w:bCs/>
            <w:iCs/>
            <w:color w:val="F2F2F2" w:themeColor="background1" w:themeShade="F2"/>
            <w:rPrChange w:id="431" w:author="Albi Celaj [3]" w:date="2018-12-17T17:44:00Z">
              <w:rPr>
                <w:bCs/>
                <w:iCs/>
                <w:color w:val="000000" w:themeColor="text1"/>
              </w:rPr>
            </w:rPrChange>
          </w:rPr>
          <w:t xml:space="preserve"> </w:t>
        </w:r>
      </w:ins>
      <w:ins w:id="432" w:author="Albi Celaj [3]" w:date="2018-12-12T17:53:00Z">
        <w:r w:rsidR="00EC4F2D" w:rsidRPr="004B3A81">
          <w:rPr>
            <w:bCs/>
            <w:iCs/>
            <w:color w:val="F2F2F2" w:themeColor="background1" w:themeShade="F2"/>
            <w:rPrChange w:id="433" w:author="Albi Celaj [3]" w:date="2018-12-17T17:44:00Z">
              <w:rPr>
                <w:bCs/>
                <w:iCs/>
                <w:color w:val="000000" w:themeColor="text1"/>
              </w:rPr>
            </w:rPrChange>
          </w:rPr>
          <w:fldChar w:fldCharType="begin" w:fldLock="1"/>
        </w:r>
      </w:ins>
      <w:r w:rsidR="00F13A96" w:rsidRPr="004B3A81">
        <w:rPr>
          <w:bCs/>
          <w:iCs/>
          <w:color w:val="F2F2F2" w:themeColor="background1" w:themeShade="F2"/>
          <w:rPrChange w:id="434" w:author="Albi Celaj [3]" w:date="2018-12-17T17:44:00Z">
            <w:rPr>
              <w:bCs/>
              <w:iCs/>
              <w:color w:val="000000" w:themeColor="text1"/>
            </w:rPr>
          </w:rPrChange>
        </w:rPr>
        <w:instrText>ADDIN CSL_CITATION {"citationItems":[{"id":"ITEM-1","itemData":{"DOI":"10.1038/nmeth.4495","ISSN":"1548-7091","abstract":"Multiplexed FISH readout of barcoded genotypes in single cells allows pooled screening of large genetic-variant libraries for complex, image-based phenotypes.","author":[{"dropping-particle":"","family":"Emanuel","given":"George","non-dropping-particle":"","parse-names":false,"suffix":""},{"dropping-particle":"","family":"Moffitt","given":"Jeffrey R","non-dropping-particle":"","parse-names":false,"suffix":""},{"dropping-particle":"","family":"Zhuang","given":"Xiaowei","non-dropping-particle":"","parse-names":false,"suffix":""}],"container-title":"Nature Methods","id":"ITEM-1","issue":"12","issued":{"date-parts":[["2017","10","30"]]},"page":"1159-1162","publisher":"Nature Publishing Group","title":"High-throughput, image-based screening of pooled genetic-variant libraries","type":"article-journal","volume":"14"},"uris":["http://www.mendeley.com/documents/?uuid=d106e786-62fa-3d2d-a24f-ae0f97a4378f"]}],"mendeley":{"formattedCitation":"(Emanuel et al., 2017)","plainTextFormattedCitation":"(Emanuel et al., 2017)","previouslyFormattedCitation":"(Emanuel et al., 2017)"},"properties":{"noteIndex":0},"schema":"https://github.com/citation-style-language/schema/raw/master/csl-citation.json"}</w:instrText>
      </w:r>
      <w:r w:rsidR="00EC4F2D" w:rsidRPr="004B3A81">
        <w:rPr>
          <w:bCs/>
          <w:iCs/>
          <w:color w:val="F2F2F2" w:themeColor="background1" w:themeShade="F2"/>
          <w:rPrChange w:id="435" w:author="Albi Celaj [3]" w:date="2018-12-17T17:44:00Z">
            <w:rPr>
              <w:bCs/>
              <w:iCs/>
              <w:color w:val="000000" w:themeColor="text1"/>
            </w:rPr>
          </w:rPrChange>
        </w:rPr>
        <w:fldChar w:fldCharType="separate"/>
      </w:r>
      <w:r w:rsidR="00D659A1" w:rsidRPr="004B3A81">
        <w:rPr>
          <w:bCs/>
          <w:iCs/>
          <w:noProof/>
          <w:color w:val="F2F2F2" w:themeColor="background1" w:themeShade="F2"/>
          <w:rPrChange w:id="436" w:author="Albi Celaj [3]" w:date="2018-12-17T17:44:00Z">
            <w:rPr>
              <w:bCs/>
              <w:iCs/>
              <w:noProof/>
              <w:color w:val="000000" w:themeColor="text1"/>
            </w:rPr>
          </w:rPrChange>
        </w:rPr>
        <w:t>(Emanuel et al., 2017)</w:t>
      </w:r>
      <w:ins w:id="437" w:author="Albi Celaj [3]" w:date="2018-12-12T17:53:00Z">
        <w:r w:rsidR="00EC4F2D" w:rsidRPr="004B3A81">
          <w:rPr>
            <w:bCs/>
            <w:iCs/>
            <w:color w:val="F2F2F2" w:themeColor="background1" w:themeShade="F2"/>
            <w:rPrChange w:id="438" w:author="Albi Celaj [3]" w:date="2018-12-17T17:44:00Z">
              <w:rPr>
                <w:bCs/>
                <w:iCs/>
                <w:color w:val="000000" w:themeColor="text1"/>
              </w:rPr>
            </w:rPrChange>
          </w:rPr>
          <w:fldChar w:fldCharType="end"/>
        </w:r>
      </w:ins>
      <w:del w:id="439" w:author="Albi Celaj [3]" w:date="2018-12-12T17:51:00Z">
        <w:r w:rsidR="00877258" w:rsidRPr="004B3A81" w:rsidDel="00E504EE">
          <w:rPr>
            <w:bCs/>
            <w:iCs/>
            <w:color w:val="F2F2F2" w:themeColor="background1" w:themeShade="F2"/>
            <w:rPrChange w:id="440" w:author="Albi Celaj [3]" w:date="2018-12-17T17:44:00Z">
              <w:rPr>
                <w:bCs/>
                <w:iCs/>
                <w:color w:val="000000" w:themeColor="text1"/>
              </w:rPr>
            </w:rPrChange>
          </w:rPr>
          <w:fldChar w:fldCharType="begin" w:fldLock="1"/>
        </w:r>
        <w:r w:rsidR="00D977A0" w:rsidRPr="004B3A81" w:rsidDel="00E504EE">
          <w:rPr>
            <w:bCs/>
            <w:iCs/>
            <w:color w:val="F2F2F2" w:themeColor="background1" w:themeShade="F2"/>
            <w:rPrChange w:id="441" w:author="Albi Celaj [3]" w:date="2018-12-17T17:44:00Z">
              <w:rPr>
                <w:bCs/>
                <w:iCs/>
                <w:color w:val="000000" w:themeColor="text1"/>
              </w:rPr>
            </w:rPrChange>
          </w:rPr>
          <w:delInstrText>ADDIN CSL_CITATION {"citationItems":[{"id":"ITEM-1","itemData":{"author":[{"dropping-particle":"","family":"Emanuel","given":"George","non-dropping-particle":"","parse-names":false,"suffix":""},{"dropping-particle":"","family":"Moffitt","given":"Jeffrey R","non-dropping-particle":"","parse-names":false,"suffix":""},{"dropping-particle":"","family":"Zhuang","given":"Xiaowei","non-dropping-particle":"","parse-names":false,"suffix":""}],"container-title":"bioRxiv","id":"ITEM-1","issued":{"date-parts":[["2017"]]},"title":"High-throughput, image-based screening of genetic variant libraries","type":"article-journal"},"uris":["http://www.mendeley.com/documents/?uuid=ecb5f488-3065-371e-9d87-e8c5169deb48"]}],"mendeley":{"formattedCitation":"&lt;sup&gt;61&lt;/sup&gt;","plainTextFormattedCitation":"61","previouslyFormattedCitation":"&lt;sup&gt;61&lt;/sup&gt;"},"properties":{"noteIndex":0},"schema":"https://github.com/citation-style-language/schema/raw/master/csl-citation.json"}</w:delInstrText>
        </w:r>
        <w:r w:rsidR="00877258" w:rsidRPr="004B3A81" w:rsidDel="00E504EE">
          <w:rPr>
            <w:bCs/>
            <w:iCs/>
            <w:color w:val="F2F2F2" w:themeColor="background1" w:themeShade="F2"/>
            <w:rPrChange w:id="442" w:author="Albi Celaj [3]" w:date="2018-12-17T17:44:00Z">
              <w:rPr>
                <w:bCs/>
                <w:iCs/>
                <w:color w:val="000000" w:themeColor="text1"/>
              </w:rPr>
            </w:rPrChange>
          </w:rPr>
          <w:fldChar w:fldCharType="separate"/>
        </w:r>
        <w:r w:rsidR="00BD5B97" w:rsidRPr="004B3A81" w:rsidDel="00E504EE">
          <w:rPr>
            <w:bCs/>
            <w:iCs/>
            <w:noProof/>
            <w:color w:val="F2F2F2" w:themeColor="background1" w:themeShade="F2"/>
            <w:vertAlign w:val="superscript"/>
            <w:rPrChange w:id="443" w:author="Albi Celaj [3]" w:date="2018-12-17T17:44:00Z">
              <w:rPr>
                <w:bCs/>
                <w:iCs/>
                <w:noProof/>
                <w:color w:val="000000" w:themeColor="text1"/>
                <w:vertAlign w:val="superscript"/>
              </w:rPr>
            </w:rPrChange>
          </w:rPr>
          <w:delText>61</w:delText>
        </w:r>
        <w:r w:rsidR="00877258" w:rsidRPr="004B3A81" w:rsidDel="00E504EE">
          <w:rPr>
            <w:bCs/>
            <w:iCs/>
            <w:color w:val="F2F2F2" w:themeColor="background1" w:themeShade="F2"/>
            <w:rPrChange w:id="444" w:author="Albi Celaj [3]" w:date="2018-12-17T17:44:00Z">
              <w:rPr>
                <w:bCs/>
                <w:iCs/>
                <w:color w:val="000000" w:themeColor="text1"/>
              </w:rPr>
            </w:rPrChange>
          </w:rPr>
          <w:fldChar w:fldCharType="end"/>
        </w:r>
      </w:del>
      <w:r w:rsidR="00877258" w:rsidRPr="004B3A81">
        <w:rPr>
          <w:bCs/>
          <w:iCs/>
          <w:color w:val="F2F2F2" w:themeColor="background1" w:themeShade="F2"/>
          <w:rPrChange w:id="445" w:author="Albi Celaj [3]" w:date="2018-12-17T17:44:00Z">
            <w:rPr>
              <w:bCs/>
              <w:iCs/>
              <w:color w:val="000000" w:themeColor="text1"/>
            </w:rPr>
          </w:rPrChange>
        </w:rPr>
        <w:t>.</w:t>
      </w:r>
      <w:r w:rsidR="00BD2FA5" w:rsidRPr="004B3A81">
        <w:rPr>
          <w:bCs/>
          <w:iCs/>
          <w:color w:val="F2F2F2" w:themeColor="background1" w:themeShade="F2"/>
          <w:rPrChange w:id="446" w:author="Albi Celaj [3]" w:date="2018-12-17T17:44:00Z">
            <w:rPr>
              <w:bCs/>
              <w:iCs/>
              <w:color w:val="000000" w:themeColor="text1"/>
            </w:rPr>
          </w:rPrChange>
        </w:rPr>
        <w:t xml:space="preserve">  </w:t>
      </w:r>
      <w:r w:rsidR="009946D8" w:rsidRPr="004B3A81">
        <w:rPr>
          <w:bCs/>
          <w:iCs/>
          <w:color w:val="F2F2F2" w:themeColor="background1" w:themeShade="F2"/>
          <w:rPrChange w:id="447" w:author="Albi Celaj [3]" w:date="2018-12-17T17:44:00Z">
            <w:rPr>
              <w:bCs/>
              <w:iCs/>
              <w:color w:val="000000" w:themeColor="text1"/>
            </w:rPr>
          </w:rPrChange>
        </w:rPr>
        <w:t>Thus, w</w:t>
      </w:r>
      <w:r w:rsidR="00204CE6" w:rsidRPr="004B3A81">
        <w:rPr>
          <w:bCs/>
          <w:iCs/>
          <w:color w:val="F2F2F2" w:themeColor="background1" w:themeShade="F2"/>
          <w:rPrChange w:id="448" w:author="Albi Celaj [3]" w:date="2018-12-17T17:44:00Z">
            <w:rPr>
              <w:bCs/>
              <w:iCs/>
              <w:color w:val="000000" w:themeColor="text1"/>
            </w:rPr>
          </w:rPrChange>
        </w:rPr>
        <w:t>ith the appropriate design,</w:t>
      </w:r>
      <w:r w:rsidR="00BE2945" w:rsidRPr="004B3A81">
        <w:rPr>
          <w:bCs/>
          <w:iCs/>
          <w:color w:val="F2F2F2" w:themeColor="background1" w:themeShade="F2"/>
          <w:rPrChange w:id="449" w:author="Albi Celaj [3]" w:date="2018-12-17T17:44:00Z">
            <w:rPr>
              <w:bCs/>
              <w:iCs/>
              <w:color w:val="000000" w:themeColor="text1"/>
            </w:rPr>
          </w:rPrChange>
        </w:rPr>
        <w:t xml:space="preserve"> </w:t>
      </w:r>
      <w:r w:rsidR="006B25AE" w:rsidRPr="004B3A81">
        <w:rPr>
          <w:bCs/>
          <w:iCs/>
          <w:color w:val="F2F2F2" w:themeColor="background1" w:themeShade="F2"/>
          <w:rPrChange w:id="450" w:author="Albi Celaj [3]" w:date="2018-12-17T17:44:00Z">
            <w:rPr>
              <w:bCs/>
              <w:iCs/>
              <w:color w:val="000000" w:themeColor="text1"/>
            </w:rPr>
          </w:rPrChange>
        </w:rPr>
        <w:t>rich phenotyping for multi-knockout strains may be possible at a large scale.</w:t>
      </w:r>
      <w:commentRangeEnd w:id="326"/>
      <w:r w:rsidR="008D36DA" w:rsidRPr="004B3A81">
        <w:rPr>
          <w:rStyle w:val="CommentReference"/>
          <w:rFonts w:asciiTheme="minorHAnsi" w:hAnsiTheme="minorHAnsi" w:cstheme="minorBidi"/>
          <w:color w:val="F2F2F2" w:themeColor="background1" w:themeShade="F2"/>
          <w:rPrChange w:id="451" w:author="Albi Celaj [3]" w:date="2018-12-17T17:44:00Z">
            <w:rPr>
              <w:rStyle w:val="CommentReference"/>
              <w:rFonts w:asciiTheme="minorHAnsi" w:hAnsiTheme="minorHAnsi" w:cstheme="minorBidi"/>
            </w:rPr>
          </w:rPrChange>
        </w:rPr>
        <w:commentReference w:id="326"/>
      </w:r>
    </w:p>
    <w:p w14:paraId="103998FF" w14:textId="77777777" w:rsidR="006B25AE" w:rsidRDefault="006B25AE" w:rsidP="00013D8C">
      <w:pPr>
        <w:jc w:val="both"/>
        <w:rPr>
          <w:bCs/>
          <w:iCs/>
          <w:color w:val="000000" w:themeColor="text1"/>
        </w:rPr>
      </w:pPr>
    </w:p>
    <w:p w14:paraId="4724057D" w14:textId="48406DEC" w:rsidR="00013D8C" w:rsidRDefault="00895D27" w:rsidP="00013D8C">
      <w:pPr>
        <w:jc w:val="both"/>
        <w:rPr>
          <w:bCs/>
          <w:iCs/>
          <w:color w:val="000000" w:themeColor="text1"/>
        </w:rPr>
      </w:pPr>
      <w:r>
        <w:rPr>
          <w:bCs/>
          <w:iCs/>
          <w:color w:val="000000" w:themeColor="text1"/>
        </w:rPr>
        <w:t>We envision</w:t>
      </w:r>
      <w:r w:rsidR="001F40B2" w:rsidRPr="00233F15">
        <w:rPr>
          <w:bCs/>
          <w:iCs/>
          <w:color w:val="000000" w:themeColor="text1"/>
        </w:rPr>
        <w:t xml:space="preserve"> </w:t>
      </w:r>
      <w:r w:rsidR="001A6D26">
        <w:rPr>
          <w:bCs/>
          <w:iCs/>
          <w:color w:val="000000" w:themeColor="text1"/>
        </w:rPr>
        <w:t>that the</w:t>
      </w:r>
      <w:r w:rsidR="00577248">
        <w:rPr>
          <w:bCs/>
          <w:iCs/>
          <w:color w:val="000000" w:themeColor="text1"/>
        </w:rPr>
        <w:t xml:space="preserve"> </w:t>
      </w:r>
      <w:r>
        <w:rPr>
          <w:bCs/>
          <w:iCs/>
          <w:color w:val="000000" w:themeColor="text1"/>
        </w:rPr>
        <w:t>profiling</w:t>
      </w:r>
      <w:r w:rsidR="001F40B2" w:rsidRPr="00233F15">
        <w:rPr>
          <w:bCs/>
          <w:iCs/>
          <w:color w:val="000000" w:themeColor="text1"/>
        </w:rPr>
        <w:t xml:space="preserve"> </w:t>
      </w:r>
      <w:r w:rsidR="00577248" w:rsidRPr="00233F15">
        <w:rPr>
          <w:bCs/>
          <w:iCs/>
          <w:color w:val="000000" w:themeColor="text1"/>
        </w:rPr>
        <w:t xml:space="preserve">of </w:t>
      </w:r>
      <w:r w:rsidR="00577248">
        <w:rPr>
          <w:bCs/>
          <w:iCs/>
          <w:color w:val="000000" w:themeColor="text1"/>
        </w:rPr>
        <w:t>engineered population</w:t>
      </w:r>
      <w:r w:rsidR="00D9098F">
        <w:rPr>
          <w:bCs/>
          <w:iCs/>
          <w:color w:val="000000" w:themeColor="text1"/>
        </w:rPr>
        <w:t>s</w:t>
      </w:r>
      <w:r w:rsidR="00577248">
        <w:rPr>
          <w:bCs/>
          <w:iCs/>
          <w:color w:val="000000" w:themeColor="text1"/>
        </w:rPr>
        <w:t xml:space="preserve"> </w:t>
      </w:r>
      <w:r w:rsidR="005D49A6">
        <w:rPr>
          <w:bCs/>
          <w:iCs/>
          <w:color w:val="000000" w:themeColor="text1"/>
        </w:rPr>
        <w:t xml:space="preserve">will permit </w:t>
      </w:r>
      <w:r w:rsidR="00314EB9">
        <w:rPr>
          <w:bCs/>
          <w:iCs/>
          <w:color w:val="000000" w:themeColor="text1"/>
        </w:rPr>
        <w:t>DCGA</w:t>
      </w:r>
      <w:r w:rsidR="001A6D26">
        <w:rPr>
          <w:bCs/>
          <w:iCs/>
          <w:color w:val="000000" w:themeColor="text1"/>
        </w:rPr>
        <w:t xml:space="preserve"> </w:t>
      </w:r>
      <w:r w:rsidR="00013D8C">
        <w:rPr>
          <w:bCs/>
          <w:iCs/>
          <w:color w:val="000000" w:themeColor="text1"/>
        </w:rPr>
        <w:t xml:space="preserve">to dissect, </w:t>
      </w:r>
      <w:r w:rsidR="00FE663C">
        <w:rPr>
          <w:bCs/>
          <w:iCs/>
          <w:color w:val="000000" w:themeColor="text1"/>
        </w:rPr>
        <w:t>model</w:t>
      </w:r>
      <w:r w:rsidR="00013D8C">
        <w:rPr>
          <w:bCs/>
          <w:iCs/>
          <w:color w:val="000000" w:themeColor="text1"/>
        </w:rPr>
        <w:t>, and understand multi-gene systems in many living organisms</w:t>
      </w:r>
      <w:r w:rsidR="00013D8C"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786005DE" w:rsidR="007C7DF9" w:rsidRPr="00233F15" w:rsidRDefault="007C7DF9" w:rsidP="00224FCB">
      <w:pPr>
        <w:outlineLvl w:val="0"/>
        <w:rPr>
          <w:b/>
          <w:bCs/>
          <w:iCs/>
          <w:color w:val="000000" w:themeColor="text1"/>
        </w:rPr>
      </w:pPr>
      <w:r w:rsidRPr="00233F15">
        <w:rPr>
          <w:b/>
          <w:bCs/>
          <w:iCs/>
          <w:color w:val="000000" w:themeColor="text1"/>
        </w:rPr>
        <w:t xml:space="preserve">Yeast </w:t>
      </w:r>
      <w:r w:rsidR="00EC5103">
        <w:rPr>
          <w:b/>
          <w:bCs/>
          <w:iCs/>
          <w:color w:val="000000" w:themeColor="text1"/>
        </w:rPr>
        <w:t>s</w:t>
      </w:r>
      <w:r w:rsidR="00EC5103" w:rsidRPr="00233F15">
        <w:rPr>
          <w:b/>
          <w:bCs/>
          <w:iCs/>
          <w:color w:val="000000" w:themeColor="text1"/>
        </w:rPr>
        <w:t>trains</w:t>
      </w:r>
    </w:p>
    <w:p w14:paraId="27D1AF6A" w14:textId="296C4AAA" w:rsidR="00580B25" w:rsidRPr="00233F15" w:rsidRDefault="00580B25" w:rsidP="00224FCB">
      <w:pPr>
        <w:rPr>
          <w:rFonts w:eastAsia="Times New Roman"/>
          <w:color w:val="000000" w:themeColor="text1"/>
        </w:rPr>
      </w:pPr>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224FCB">
      <w:pPr>
        <w:rPr>
          <w:color w:val="000000" w:themeColor="text1"/>
        </w:rPr>
      </w:pPr>
    </w:p>
    <w:p w14:paraId="2DF62FA2" w14:textId="77777777" w:rsidR="00447F5C" w:rsidRPr="00233F15" w:rsidRDefault="00447F5C" w:rsidP="00447F5C">
      <w:pPr>
        <w:rPr>
          <w:rFonts w:eastAsia="Times New Roman"/>
          <w:color w:val="000000" w:themeColor="text1"/>
        </w:rPr>
      </w:pPr>
      <w:commentRangeStart w:id="452"/>
      <w:commentRangeStart w:id="453"/>
      <w:r w:rsidRPr="00233F15">
        <w:rPr>
          <w:rFonts w:eastAsia="Times New Roman"/>
          <w:color w:val="000000" w:themeColor="text1"/>
        </w:rPr>
        <w:t>RY0148 (Barcoder Strain MAT</w:t>
      </w:r>
      <w:r w:rsidRPr="00A7004F">
        <w:rPr>
          <w:rFonts w:eastAsia="Calibri"/>
          <w:b/>
          <w:color w:val="000000" w:themeColor="text1"/>
        </w:rPr>
        <w:t>α</w:t>
      </w:r>
      <w:r w:rsidRPr="00233F15">
        <w:rPr>
          <w:rFonts w:eastAsia="Times New Roman"/>
          <w:color w:val="000000" w:themeColor="text1"/>
        </w:rPr>
        <w:t>):</w:t>
      </w:r>
      <w:commentRangeEnd w:id="452"/>
      <w:r>
        <w:rPr>
          <w:rStyle w:val="CommentReference"/>
          <w:rFonts w:asciiTheme="minorHAnsi" w:hAnsiTheme="minorHAnsi" w:cstheme="minorBidi"/>
        </w:rPr>
        <w:commentReference w:id="452"/>
      </w:r>
      <w:commentRangeEnd w:id="453"/>
      <w:r>
        <w:rPr>
          <w:rStyle w:val="CommentReference"/>
          <w:rFonts w:asciiTheme="minorHAnsi" w:hAnsiTheme="minorHAnsi" w:cstheme="minorBidi"/>
        </w:rPr>
        <w:commentReference w:id="453"/>
      </w:r>
    </w:p>
    <w:p w14:paraId="171BB06D" w14:textId="77777777" w:rsidR="00207597" w:rsidRPr="00233F15" w:rsidRDefault="00207597" w:rsidP="00207597">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ho</w:t>
      </w:r>
      <w:r w:rsidRPr="00233F15">
        <w:rPr>
          <w:rFonts w:eastAsia="Times New Roman"/>
          <w:color w:val="000000" w:themeColor="text1"/>
        </w:rPr>
        <w:t>∆</w:t>
      </w:r>
      <w:r w:rsidRPr="00233F15">
        <w:rPr>
          <w:rFonts w:eastAsia="Times New Roman"/>
          <w:i/>
          <w:color w:val="000000" w:themeColor="text1"/>
        </w:rPr>
        <w:t>::</w:t>
      </w:r>
      <w:r>
        <w:rPr>
          <w:rFonts w:eastAsia="Times New Roman"/>
          <w:i/>
          <w:color w:val="000000" w:themeColor="text1"/>
        </w:rPr>
        <w:t xml:space="preserve">loxP </w:t>
      </w:r>
      <w:r w:rsidRPr="00963352">
        <w:rPr>
          <w:rFonts w:eastAsia="Times New Roman"/>
          <w:i/>
          <w:color w:val="000000" w:themeColor="text1"/>
        </w:rPr>
        <w:t>UP</w:t>
      </w:r>
      <w:r>
        <w:rPr>
          <w:rFonts w:eastAsia="Times New Roman"/>
          <w:i/>
          <w:color w:val="000000" w:themeColor="text1"/>
        </w:rPr>
        <w:t>-tag Hph</w:t>
      </w:r>
      <w:r w:rsidRPr="00963352">
        <w:rPr>
          <w:rFonts w:eastAsia="Times New Roman"/>
          <w:i/>
          <w:color w:val="000000" w:themeColor="text1"/>
        </w:rPr>
        <w:t>MX4 DN</w:t>
      </w:r>
      <w:r>
        <w:rPr>
          <w:rFonts w:eastAsia="Times New Roman"/>
          <w:i/>
          <w:color w:val="000000" w:themeColor="text1"/>
        </w:rPr>
        <w:t>-tag</w:t>
      </w:r>
      <w:r w:rsidRPr="00963352">
        <w:rPr>
          <w:rFonts w:eastAsia="Times New Roman"/>
          <w:i/>
          <w:color w:val="000000" w:themeColor="text1"/>
        </w:rPr>
        <w:t xml:space="preserve"> </w:t>
      </w:r>
      <w:r>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454"/>
      <w:r w:rsidRPr="00233F15">
        <w:rPr>
          <w:b/>
          <w:bCs/>
          <w:iCs/>
          <w:color w:val="A6A6A6" w:themeColor="background1" w:themeShade="A6"/>
        </w:rPr>
        <w:t>Media</w:t>
      </w:r>
      <w:commentRangeEnd w:id="454"/>
      <w:r w:rsidR="00CB2329" w:rsidRPr="00233F15">
        <w:rPr>
          <w:rStyle w:val="CommentReference"/>
          <w:color w:val="A6A6A6" w:themeColor="background1" w:themeShade="A6"/>
        </w:rPr>
        <w:commentReference w:id="454"/>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Ura)</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224FCB">
      <w:pPr>
        <w:rPr>
          <w:bCs/>
          <w:iCs/>
          <w:color w:val="000000" w:themeColor="text1"/>
        </w:rPr>
      </w:pPr>
    </w:p>
    <w:p w14:paraId="61352217" w14:textId="77777777" w:rsidR="004F4736" w:rsidRPr="00233F15" w:rsidRDefault="004F4736" w:rsidP="004F4736">
      <w:pPr>
        <w:jc w:val="both"/>
        <w:outlineLvl w:val="0"/>
        <w:rPr>
          <w:b/>
          <w:bCs/>
          <w:iCs/>
          <w:color w:val="000000" w:themeColor="text1"/>
        </w:rPr>
      </w:pPr>
      <w:r w:rsidRPr="00233F15">
        <w:rPr>
          <w:b/>
          <w:bCs/>
          <w:iCs/>
          <w:color w:val="000000" w:themeColor="text1"/>
        </w:rPr>
        <w:t xml:space="preserve">Creating the </w:t>
      </w:r>
      <w:r>
        <w:rPr>
          <w:b/>
          <w:bCs/>
          <w:iCs/>
          <w:color w:val="000000" w:themeColor="text1"/>
        </w:rPr>
        <w:t>b</w:t>
      </w:r>
      <w:r w:rsidRPr="00233F15">
        <w:rPr>
          <w:b/>
          <w:bCs/>
          <w:iCs/>
          <w:color w:val="000000" w:themeColor="text1"/>
        </w:rPr>
        <w:t xml:space="preserve">arcoder </w:t>
      </w:r>
      <w:r>
        <w:rPr>
          <w:b/>
          <w:bCs/>
          <w:iCs/>
          <w:color w:val="000000" w:themeColor="text1"/>
        </w:rPr>
        <w:t>p</w:t>
      </w:r>
      <w:r w:rsidRPr="00233F15">
        <w:rPr>
          <w:b/>
          <w:bCs/>
          <w:iCs/>
          <w:color w:val="000000" w:themeColor="text1"/>
        </w:rPr>
        <w:t>lasmid</w:t>
      </w:r>
    </w:p>
    <w:p w14:paraId="4E69B987" w14:textId="77777777" w:rsidR="004F4736" w:rsidRDefault="004F4736" w:rsidP="004F4736">
      <w:pPr>
        <w:jc w:val="both"/>
        <w:rPr>
          <w:bCs/>
          <w:iCs/>
          <w:color w:val="000000" w:themeColor="text1"/>
        </w:rPr>
      </w:pPr>
      <w:r>
        <w:rPr>
          <w:bCs/>
          <w:iCs/>
          <w:color w:val="000000" w:themeColor="text1"/>
        </w:rPr>
        <w:t xml:space="preserve">We added a barcoder locus flanked by </w:t>
      </w:r>
      <w:r w:rsidRPr="00925FC8">
        <w:rPr>
          <w:bCs/>
          <w:i/>
          <w:iCs/>
          <w:color w:val="000000" w:themeColor="text1"/>
        </w:rPr>
        <w:t>loxP</w:t>
      </w:r>
      <w:r>
        <w:rPr>
          <w:bCs/>
          <w:iCs/>
          <w:color w:val="000000" w:themeColor="text1"/>
        </w:rPr>
        <w:t xml:space="preserve"> and </w:t>
      </w:r>
      <w:r w:rsidRPr="00925FC8">
        <w:rPr>
          <w:bCs/>
          <w:i/>
          <w:iCs/>
          <w:color w:val="000000" w:themeColor="text1"/>
        </w:rPr>
        <w:t>lox2272</w:t>
      </w:r>
      <w:r>
        <w:rPr>
          <w:bCs/>
          <w:iCs/>
          <w:color w:val="000000" w:themeColor="text1"/>
        </w:rPr>
        <w:t xml:space="preserve"> into</w:t>
      </w:r>
      <w:r w:rsidRPr="00233F15">
        <w:rPr>
          <w:bCs/>
          <w:iCs/>
          <w:color w:val="000000" w:themeColor="text1"/>
        </w:rPr>
        <w:t xml:space="preserve"> </w:t>
      </w:r>
      <w:r>
        <w:rPr>
          <w:bCs/>
          <w:iCs/>
          <w:color w:val="000000" w:themeColor="text1"/>
        </w:rPr>
        <w:t xml:space="preserve">a </w:t>
      </w:r>
      <w:r w:rsidRPr="00233F15">
        <w:rPr>
          <w:bCs/>
          <w:iCs/>
          <w:color w:val="000000" w:themeColor="text1"/>
        </w:rPr>
        <w:t>pSH47 plasmid backbone expressing GAL1pr-CRE</w:t>
      </w:r>
      <w:r>
        <w:rPr>
          <w:bCs/>
          <w:iCs/>
          <w:color w:val="000000" w:themeColor="text1"/>
        </w:rPr>
        <w:t>.  This barcoder locus consisted</w:t>
      </w:r>
      <w:r w:rsidRPr="00233F15">
        <w:rPr>
          <w:bCs/>
          <w:iCs/>
          <w:color w:val="000000" w:themeColor="text1"/>
        </w:rPr>
        <w:t xml:space="preserve"> of a random 25bp DNA sequence</w:t>
      </w:r>
      <w:r>
        <w:rPr>
          <w:bCs/>
          <w:iCs/>
          <w:color w:val="000000" w:themeColor="text1"/>
        </w:rPr>
        <w:t xml:space="preserve"> (‘UP tag</w:t>
      </w:r>
      <w:r w:rsidRPr="00233F15">
        <w:rPr>
          <w:bCs/>
          <w:iCs/>
          <w:color w:val="000000" w:themeColor="text1"/>
        </w:rPr>
        <w:t xml:space="preserve">’) in between two common primer regions (US1 and US2), followed by a HphMX4 cassette,  </w:t>
      </w:r>
      <w:r>
        <w:rPr>
          <w:bCs/>
          <w:iCs/>
          <w:color w:val="000000" w:themeColor="text1"/>
        </w:rPr>
        <w:t>and</w:t>
      </w:r>
      <w:r w:rsidRPr="00233F15">
        <w:rPr>
          <w:bCs/>
          <w:iCs/>
          <w:color w:val="000000" w:themeColor="text1"/>
        </w:rPr>
        <w:t xml:space="preserve"> anothe</w:t>
      </w:r>
      <w:r>
        <w:rPr>
          <w:bCs/>
          <w:iCs/>
          <w:color w:val="000000" w:themeColor="text1"/>
        </w:rPr>
        <w:t>r random 25bp DNA sequence (‘DN tag</w:t>
      </w:r>
      <w:r w:rsidRPr="00233F15">
        <w:rPr>
          <w:bCs/>
          <w:iCs/>
          <w:color w:val="000000" w:themeColor="text1"/>
        </w:rPr>
        <w:t>’) in between two common primer regions (DS1 and DS2).</w:t>
      </w:r>
    </w:p>
    <w:p w14:paraId="48FF3C78" w14:textId="77777777" w:rsidR="004F4736" w:rsidRDefault="004F4736" w:rsidP="004F4736">
      <w:pPr>
        <w:jc w:val="both"/>
        <w:rPr>
          <w:bCs/>
          <w:iCs/>
          <w:color w:val="000000" w:themeColor="text1"/>
        </w:rPr>
      </w:pPr>
    </w:p>
    <w:p w14:paraId="02BFABED" w14:textId="77777777" w:rsidR="004F4736" w:rsidRDefault="004F4736" w:rsidP="004F4736">
      <w:pPr>
        <w:jc w:val="both"/>
        <w:rPr>
          <w:color w:val="000000" w:themeColor="text1"/>
        </w:rPr>
      </w:pPr>
      <w:r>
        <w:rPr>
          <w:bCs/>
          <w:iCs/>
          <w:color w:val="000000" w:themeColor="text1"/>
        </w:rPr>
        <w:t>First, a barcoded HphMX4 construct was created.  HphMX4 was</w:t>
      </w:r>
      <w:r w:rsidRPr="008A1154">
        <w:rPr>
          <w:bCs/>
          <w:iCs/>
          <w:color w:val="000000" w:themeColor="text1"/>
        </w:rPr>
        <w:t xml:space="preserve"> amplified from a </w:t>
      </w:r>
      <w:r w:rsidRPr="008A1154">
        <w:rPr>
          <w:color w:val="000000" w:themeColor="text1"/>
        </w:rPr>
        <w:t xml:space="preserve">pIS420 plasmid using </w:t>
      </w:r>
      <w:r>
        <w:rPr>
          <w:color w:val="000000" w:themeColor="text1"/>
        </w:rPr>
        <w:t>the STEP1F and STEP1</w:t>
      </w:r>
      <w:r w:rsidRPr="008A1154">
        <w:rPr>
          <w:color w:val="000000" w:themeColor="text1"/>
        </w:rPr>
        <w:t>R primers containing HphMX4 homology and US2/DS1 overhangs</w:t>
      </w:r>
      <w:r>
        <w:rPr>
          <w:color w:val="000000" w:themeColor="text1"/>
        </w:rPr>
        <w:t xml:space="preserve"> (Data S1)</w:t>
      </w:r>
      <w:r w:rsidRPr="008A1154">
        <w:rPr>
          <w:color w:val="000000" w:themeColor="text1"/>
        </w:rPr>
        <w:t xml:space="preserve">.  The PCR program used for this step was 98°C for 30sec; </w:t>
      </w:r>
      <w:r>
        <w:rPr>
          <w:color w:val="000000" w:themeColor="text1"/>
        </w:rPr>
        <w:t>25</w:t>
      </w:r>
      <w:r w:rsidRPr="008A1154">
        <w:rPr>
          <w:color w:val="000000" w:themeColor="text1"/>
        </w:rPr>
        <w:t xml:space="preserve"> cycles of 98°C for 10sec, 59°C for 10sec, 72°</w:t>
      </w:r>
      <w:r>
        <w:rPr>
          <w:color w:val="000000" w:themeColor="text1"/>
        </w:rPr>
        <w:t>C for 6</w:t>
      </w:r>
      <w:r w:rsidRPr="008A1154">
        <w:rPr>
          <w:color w:val="000000" w:themeColor="text1"/>
        </w:rPr>
        <w:t xml:space="preserve">0sec; 72°C for 5min; 4°C forever.  </w:t>
      </w:r>
      <w:r w:rsidRPr="00573C16">
        <w:rPr>
          <w:color w:val="000000" w:themeColor="text1"/>
        </w:rPr>
        <w:t>These PCR products were purified using a Qia</w:t>
      </w:r>
      <w:r>
        <w:rPr>
          <w:color w:val="000000" w:themeColor="text1"/>
        </w:rPr>
        <w:t>gen Qiaspin</w:t>
      </w:r>
      <w:r w:rsidRPr="00573C16">
        <w:rPr>
          <w:color w:val="000000" w:themeColor="text1"/>
        </w:rPr>
        <w:t xml:space="preserve"> kit</w:t>
      </w:r>
      <w:r>
        <w:rPr>
          <w:color w:val="000000" w:themeColor="text1"/>
        </w:rPr>
        <w:t xml:space="preserve"> and confirmed using 2% gel electrophoresis</w:t>
      </w:r>
      <w:r w:rsidRPr="00573C16">
        <w:rPr>
          <w:color w:val="000000" w:themeColor="text1"/>
        </w:rPr>
        <w:t xml:space="preserve">. </w:t>
      </w:r>
      <w:r w:rsidRPr="008540E4">
        <w:rPr>
          <w:color w:val="D9D9D9" w:themeColor="background1" w:themeShade="D9"/>
        </w:rPr>
        <w:t xml:space="preserve"> </w:t>
      </w:r>
      <w:r w:rsidRPr="008A1154">
        <w:rPr>
          <w:color w:val="000000" w:themeColor="text1"/>
        </w:rPr>
        <w:t xml:space="preserve">To the resulting </w:t>
      </w:r>
      <w:r>
        <w:rPr>
          <w:color w:val="000000" w:themeColor="text1"/>
        </w:rPr>
        <w:t xml:space="preserve">purified </w:t>
      </w:r>
      <w:r w:rsidRPr="008A1154">
        <w:rPr>
          <w:color w:val="000000" w:themeColor="text1"/>
        </w:rPr>
        <w:t xml:space="preserve">products, the STEP2F and STEP2R primers </w:t>
      </w:r>
      <w:r>
        <w:rPr>
          <w:color w:val="000000" w:themeColor="text1"/>
        </w:rPr>
        <w:t>were used to add the random barcodes and US1/DS2 regions with</w:t>
      </w:r>
      <w:r w:rsidRPr="008A1154">
        <w:rPr>
          <w:color w:val="000000" w:themeColor="text1"/>
        </w:rPr>
        <w:t xml:space="preserve"> the following PCR program: 98°C for 30sec; </w:t>
      </w:r>
      <w:r>
        <w:rPr>
          <w:color w:val="000000" w:themeColor="text1"/>
        </w:rPr>
        <w:t>25</w:t>
      </w:r>
      <w:r w:rsidRPr="008A1154">
        <w:rPr>
          <w:color w:val="000000" w:themeColor="text1"/>
        </w:rPr>
        <w:t xml:space="preserve"> cycles of 98°</w:t>
      </w:r>
      <w:r>
        <w:rPr>
          <w:color w:val="000000" w:themeColor="text1"/>
        </w:rPr>
        <w:t>C for 10sec, 68</w:t>
      </w:r>
      <w:r w:rsidRPr="008A1154">
        <w:rPr>
          <w:color w:val="000000" w:themeColor="text1"/>
        </w:rPr>
        <w:t>°</w:t>
      </w:r>
      <w:r>
        <w:rPr>
          <w:color w:val="000000" w:themeColor="text1"/>
        </w:rPr>
        <w:t>C for 1</w:t>
      </w:r>
      <w:r w:rsidRPr="008A1154">
        <w:rPr>
          <w:color w:val="000000" w:themeColor="text1"/>
        </w:rPr>
        <w:t>0sec</w:t>
      </w:r>
      <w:r>
        <w:rPr>
          <w:color w:val="000000" w:themeColor="text1"/>
        </w:rPr>
        <w:t>, 72</w:t>
      </w:r>
      <w:r w:rsidRPr="008A1154">
        <w:rPr>
          <w:color w:val="000000" w:themeColor="text1"/>
        </w:rPr>
        <w:t>°C</w:t>
      </w:r>
      <w:r>
        <w:rPr>
          <w:color w:val="000000" w:themeColor="text1"/>
        </w:rPr>
        <w:t xml:space="preserve"> for 60sec</w:t>
      </w:r>
      <w:r w:rsidRPr="008A1154">
        <w:rPr>
          <w:color w:val="000000" w:themeColor="text1"/>
        </w:rPr>
        <w:t>; 72°C for 5min; 4°C forever.  These resulting products were again purified</w:t>
      </w:r>
      <w:r>
        <w:rPr>
          <w:color w:val="000000" w:themeColor="text1"/>
        </w:rPr>
        <w:t xml:space="preserve"> using a Qiagen Qiaspin kit</w:t>
      </w:r>
      <w:r w:rsidRPr="008A1154">
        <w:rPr>
          <w:color w:val="000000" w:themeColor="text1"/>
        </w:rPr>
        <w:t xml:space="preserve"> and ~1.5-1.6kb products were </w:t>
      </w:r>
      <w:r>
        <w:rPr>
          <w:color w:val="000000" w:themeColor="text1"/>
        </w:rPr>
        <w:t>confirmed</w:t>
      </w:r>
      <w:r w:rsidRPr="008A1154">
        <w:rPr>
          <w:color w:val="000000" w:themeColor="text1"/>
        </w:rPr>
        <w:t xml:space="preserve"> using </w:t>
      </w:r>
      <w:r>
        <w:rPr>
          <w:color w:val="000000" w:themeColor="text1"/>
        </w:rPr>
        <w:t xml:space="preserve">2% </w:t>
      </w:r>
      <w:r w:rsidRPr="008A1154">
        <w:rPr>
          <w:color w:val="000000" w:themeColor="text1"/>
        </w:rPr>
        <w:t>gel e</w:t>
      </w:r>
      <w:r>
        <w:rPr>
          <w:color w:val="000000" w:themeColor="text1"/>
        </w:rPr>
        <w:t>lectrophoresis</w:t>
      </w:r>
      <w:r w:rsidRPr="008A1154">
        <w:rPr>
          <w:color w:val="000000" w:themeColor="text1"/>
        </w:rPr>
        <w:t xml:space="preserve">.  </w:t>
      </w:r>
      <w:r>
        <w:rPr>
          <w:bCs/>
          <w:iCs/>
          <w:color w:val="000000" w:themeColor="text1"/>
        </w:rPr>
        <w:lastRenderedPageBreak/>
        <w:t xml:space="preserve">To add </w:t>
      </w:r>
      <w:r w:rsidRPr="00925FC8">
        <w:rPr>
          <w:i/>
        </w:rPr>
        <w:t>loxP</w:t>
      </w:r>
      <w:r>
        <w:t>/</w:t>
      </w:r>
      <w:r w:rsidRPr="00925FC8">
        <w:rPr>
          <w:i/>
        </w:rPr>
        <w:t>lox2272</w:t>
      </w:r>
      <w:r>
        <w:t xml:space="preserve"> sites, PCR was performed with the STEP2 products using the </w:t>
      </w:r>
      <w:r w:rsidRPr="00FA4BD1">
        <w:t>SacI-</w:t>
      </w:r>
      <w:r w:rsidRPr="008403BF">
        <w:t>loxP</w:t>
      </w:r>
      <w:r w:rsidRPr="00FA4BD1">
        <w:t>-HphMX4-Barcode-F</w:t>
      </w:r>
      <w:r>
        <w:t xml:space="preserve"> / SacI-</w:t>
      </w:r>
      <w:r w:rsidRPr="008403BF">
        <w:t>lox2272</w:t>
      </w:r>
      <w:r w:rsidRPr="00FA4BD1">
        <w:t>-HphMX</w:t>
      </w:r>
      <w:r>
        <w:t xml:space="preserve">4-Barcode-R primers.  The PCR program used for this step was:   </w:t>
      </w:r>
      <w:r w:rsidRPr="008A1154">
        <w:rPr>
          <w:color w:val="000000" w:themeColor="text1"/>
        </w:rPr>
        <w:t xml:space="preserve">98°C for 30sec; </w:t>
      </w:r>
      <w:r>
        <w:rPr>
          <w:color w:val="000000" w:themeColor="text1"/>
        </w:rPr>
        <w:t>26</w:t>
      </w:r>
      <w:r w:rsidRPr="008A1154">
        <w:rPr>
          <w:color w:val="000000" w:themeColor="text1"/>
        </w:rPr>
        <w:t xml:space="preserve"> cycles of 98°</w:t>
      </w:r>
      <w:r>
        <w:rPr>
          <w:color w:val="000000" w:themeColor="text1"/>
        </w:rPr>
        <w:t>C for 15sec, 64</w:t>
      </w:r>
      <w:r w:rsidRPr="008A1154">
        <w:rPr>
          <w:color w:val="000000" w:themeColor="text1"/>
        </w:rPr>
        <w:t>°</w:t>
      </w:r>
      <w:r>
        <w:rPr>
          <w:color w:val="000000" w:themeColor="text1"/>
        </w:rPr>
        <w:t>C for 2</w:t>
      </w:r>
      <w:r w:rsidRPr="008A1154">
        <w:rPr>
          <w:color w:val="000000" w:themeColor="text1"/>
        </w:rPr>
        <w:t>0sec, 72°</w:t>
      </w:r>
      <w:r>
        <w:rPr>
          <w:color w:val="000000" w:themeColor="text1"/>
        </w:rPr>
        <w:t>C for 65</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The resulting PCR products were purified using a Qiagen Qiaspin Kit, and ~1950bp products were confirmed using 2% gel electrophoresis.  Two PCR reactions were performed on the resulting products to confirm correct synthesis.  The first PCR reaction was performed with the </w:t>
      </w:r>
      <w:r w:rsidRPr="001E7376">
        <w:rPr>
          <w:bCs/>
        </w:rPr>
        <w:t>SacI Reamp F/US2 primer pairs, and the second was performed using DS1/SacI Reamp R primer pairs.</w:t>
      </w:r>
      <w:r>
        <w:rPr>
          <w:bCs/>
        </w:rPr>
        <w:t xml:space="preserve"> </w:t>
      </w:r>
      <w:r>
        <w:t xml:space="preserve">The PCR program used for both of these reactions was: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Expected sizes (~132bp, 137bp) were confirmed using 4% gel electrophoresis. All above PCR reactions were performed using </w:t>
      </w:r>
      <w:r w:rsidRPr="001E7376">
        <w:rPr>
          <w:color w:val="000000" w:themeColor="text1"/>
        </w:rPr>
        <w:t>High Fidelity Phusion Master Mix (NEB)</w:t>
      </w:r>
      <w:r>
        <w:rPr>
          <w:color w:val="000000" w:themeColor="text1"/>
        </w:rPr>
        <w:t>.</w:t>
      </w:r>
    </w:p>
    <w:p w14:paraId="0E335EE5" w14:textId="77777777" w:rsidR="004F4736" w:rsidRDefault="004F4736" w:rsidP="004F4736"/>
    <w:p w14:paraId="63CC28B8" w14:textId="77777777" w:rsidR="004F4736" w:rsidRDefault="004F4736" w:rsidP="004F4736">
      <w:r>
        <w:t>To prepare for cloning of the barcoder locus,</w:t>
      </w:r>
      <w:r w:rsidRPr="00422103">
        <w:t xml:space="preserve"> pSH47 w</w:t>
      </w:r>
      <w:r>
        <w:t>as digested with SacI using 100μl of 250ng/μ</w:t>
      </w:r>
      <w:r w:rsidRPr="00422103">
        <w:t>l pSH47, 100</w:t>
      </w:r>
      <w:r>
        <w:t xml:space="preserve">μl </w:t>
      </w:r>
      <w:r w:rsidRPr="00422103">
        <w:t>NEB Buffer 4, 10</w:t>
      </w:r>
      <w:r>
        <w:t xml:space="preserve">μl </w:t>
      </w:r>
      <w:r w:rsidRPr="00422103">
        <w:t>BSA, 10</w:t>
      </w:r>
      <w:r>
        <w:t xml:space="preserve">μl </w:t>
      </w:r>
      <w:r w:rsidRPr="00422103">
        <w:t>Sac</w:t>
      </w:r>
      <w:r>
        <w:t>I-HF in 1ml sterile water.  100μ</w:t>
      </w:r>
      <w:r w:rsidRPr="00422103">
        <w:t xml:space="preserve">l of this mixture was incubated at 37°C for two hours, and inactivated by incubation at 65°C for 20min.  Digest products were purified using a Qiagen Qiaspin kit, and confirmed using </w:t>
      </w:r>
      <w:r>
        <w:t xml:space="preserve">0.8% </w:t>
      </w:r>
      <w:r w:rsidRPr="00422103">
        <w:t>gel electrophoresis.</w:t>
      </w:r>
      <w:r>
        <w:t xml:space="preserve"> </w:t>
      </w:r>
    </w:p>
    <w:p w14:paraId="4CBB0518" w14:textId="77777777" w:rsidR="001A4394" w:rsidRPr="00233F15" w:rsidRDefault="001A4394" w:rsidP="00224FCB">
      <w:pPr>
        <w:ind w:firstLine="720"/>
        <w:rPr>
          <w:b/>
          <w:bCs/>
          <w:iCs/>
          <w:color w:val="000000" w:themeColor="text1"/>
        </w:rPr>
      </w:pPr>
    </w:p>
    <w:p w14:paraId="4F113A02" w14:textId="77777777" w:rsidR="004F4736" w:rsidRDefault="004F4736" w:rsidP="004F4736">
      <w:pPr>
        <w:jc w:val="both"/>
        <w:rPr>
          <w:b/>
          <w:bCs/>
          <w:iCs/>
          <w:color w:val="000000" w:themeColor="text1"/>
        </w:rPr>
      </w:pPr>
      <w:r w:rsidRPr="00233F15">
        <w:rPr>
          <w:b/>
          <w:bCs/>
          <w:iCs/>
          <w:color w:val="000000" w:themeColor="text1"/>
        </w:rPr>
        <w:t xml:space="preserve">Generating a </w:t>
      </w:r>
      <w:r>
        <w:rPr>
          <w:b/>
          <w:bCs/>
          <w:iCs/>
          <w:color w:val="000000" w:themeColor="text1"/>
        </w:rPr>
        <w:t>b</w:t>
      </w:r>
      <w:r w:rsidRPr="00233F15">
        <w:rPr>
          <w:b/>
          <w:bCs/>
          <w:iCs/>
          <w:color w:val="000000" w:themeColor="text1"/>
        </w:rPr>
        <w:t xml:space="preserve">arcoder </w:t>
      </w:r>
      <w:r>
        <w:rPr>
          <w:b/>
          <w:bCs/>
          <w:iCs/>
          <w:color w:val="000000" w:themeColor="text1"/>
        </w:rPr>
        <w:t>s</w:t>
      </w:r>
      <w:r w:rsidRPr="00233F15">
        <w:rPr>
          <w:b/>
          <w:bCs/>
          <w:iCs/>
          <w:color w:val="000000" w:themeColor="text1"/>
        </w:rPr>
        <w:t>train</w:t>
      </w:r>
    </w:p>
    <w:p w14:paraId="62EB2BAD" w14:textId="77777777" w:rsidR="004F4736" w:rsidRDefault="004F4736" w:rsidP="004F4736">
      <w:pPr>
        <w:jc w:val="both"/>
        <w:rPr>
          <w:bCs/>
          <w:iCs/>
          <w:color w:val="000000" w:themeColor="text1"/>
        </w:rPr>
      </w:pPr>
      <w:r w:rsidRPr="00233F15">
        <w:rPr>
          <w:bCs/>
          <w:iCs/>
          <w:color w:val="000000" w:themeColor="text1"/>
        </w:rPr>
        <w:t xml:space="preserve">A linear URA3 cassette flanked by </w:t>
      </w:r>
      <w:r w:rsidRPr="00925FC8">
        <w:rPr>
          <w:bCs/>
          <w:i/>
          <w:iCs/>
          <w:color w:val="000000" w:themeColor="text1"/>
        </w:rPr>
        <w:t>loxP</w:t>
      </w:r>
      <w:r w:rsidRPr="00233F15">
        <w:rPr>
          <w:bCs/>
          <w:iCs/>
          <w:color w:val="000000" w:themeColor="text1"/>
        </w:rPr>
        <w:t xml:space="preserve"> and </w:t>
      </w:r>
      <w:r w:rsidRPr="00925FC8">
        <w:rPr>
          <w:bCs/>
          <w:i/>
          <w:iCs/>
          <w:color w:val="000000" w:themeColor="text1"/>
        </w:rPr>
        <w:t>lox2272</w:t>
      </w:r>
      <w:r w:rsidRPr="00233F15">
        <w:rPr>
          <w:bCs/>
          <w:iCs/>
          <w:color w:val="000000" w:themeColor="text1"/>
        </w:rPr>
        <w:t xml:space="preserve"> sites </w:t>
      </w:r>
      <w:r>
        <w:rPr>
          <w:bCs/>
          <w:iCs/>
          <w:color w:val="000000" w:themeColor="text1"/>
        </w:rPr>
        <w:t>and homology to</w:t>
      </w:r>
      <w:r w:rsidRPr="00233F15">
        <w:rPr>
          <w:bCs/>
          <w:iCs/>
          <w:color w:val="000000" w:themeColor="text1"/>
        </w:rPr>
        <w:t xml:space="preserve"> the </w:t>
      </w:r>
      <w:r w:rsidRPr="00925FC8">
        <w:rPr>
          <w:bCs/>
          <w:i/>
          <w:iCs/>
          <w:color w:val="000000" w:themeColor="text1"/>
        </w:rPr>
        <w:t>HO</w:t>
      </w:r>
      <w:r w:rsidRPr="00233F15">
        <w:rPr>
          <w:bCs/>
          <w:iCs/>
          <w:color w:val="000000" w:themeColor="text1"/>
        </w:rPr>
        <w:t xml:space="preserve"> gene </w:t>
      </w:r>
      <w:r>
        <w:rPr>
          <w:bCs/>
          <w:iCs/>
          <w:color w:val="000000" w:themeColor="text1"/>
        </w:rPr>
        <w:t xml:space="preserve">was amplified from </w:t>
      </w:r>
      <w:r>
        <w:rPr>
          <w:bCs/>
          <w:iCs/>
          <w:color w:val="000000" w:themeColor="text1"/>
          <w:lang w:val="en-CA"/>
        </w:rPr>
        <w:t xml:space="preserve">purified </w:t>
      </w:r>
      <w:r w:rsidRPr="003B57C3">
        <w:rPr>
          <w:bCs/>
          <w:iCs/>
          <w:color w:val="000000" w:themeColor="text1"/>
        </w:rPr>
        <w:t>pIS418</w:t>
      </w:r>
      <w:r>
        <w:rPr>
          <w:bCs/>
          <w:iCs/>
          <w:color w:val="000000" w:themeColor="text1"/>
        </w:rPr>
        <w:t xml:space="preserve"> with the </w:t>
      </w:r>
      <w:r w:rsidRPr="00684143">
        <w:rPr>
          <w:bCs/>
          <w:iCs/>
          <w:color w:val="000000" w:themeColor="text1"/>
        </w:rPr>
        <w:t>5'HO-</w:t>
      </w:r>
      <w:r>
        <w:rPr>
          <w:bCs/>
          <w:iCs/>
          <w:color w:val="000000" w:themeColor="text1"/>
        </w:rPr>
        <w:t>loxP</w:t>
      </w:r>
      <w:r w:rsidRPr="00684143">
        <w:rPr>
          <w:bCs/>
          <w:iCs/>
          <w:color w:val="000000" w:themeColor="text1"/>
        </w:rPr>
        <w:t>-URA</w:t>
      </w:r>
      <w:r>
        <w:rPr>
          <w:bCs/>
          <w:iCs/>
          <w:color w:val="000000" w:themeColor="text1"/>
        </w:rPr>
        <w:t xml:space="preserve"> and </w:t>
      </w:r>
      <w:r w:rsidRPr="00684143">
        <w:rPr>
          <w:bCs/>
          <w:iCs/>
          <w:color w:val="000000" w:themeColor="text1"/>
        </w:rPr>
        <w:t>URA-</w:t>
      </w:r>
      <w:r>
        <w:rPr>
          <w:bCs/>
          <w:iCs/>
          <w:color w:val="000000" w:themeColor="text1"/>
        </w:rPr>
        <w:t>lox2272</w:t>
      </w:r>
      <w:r w:rsidRPr="00684143">
        <w:rPr>
          <w:bCs/>
          <w:iCs/>
          <w:color w:val="000000" w:themeColor="text1"/>
        </w:rPr>
        <w:t>-3'HO</w:t>
      </w:r>
      <w:r>
        <w:rPr>
          <w:bCs/>
          <w:iCs/>
          <w:color w:val="000000" w:themeColor="text1"/>
        </w:rPr>
        <w:t xml:space="preserve"> primers using the following PCR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6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bCs/>
          <w:iCs/>
          <w:color w:val="000000" w:themeColor="text1"/>
        </w:rPr>
        <w:t xml:space="preserve">.   This PCR reaction was performed using </w:t>
      </w:r>
      <w:r w:rsidRPr="00AD3ECF">
        <w:rPr>
          <w:bCs/>
          <w:iCs/>
          <w:color w:val="000000" w:themeColor="text1"/>
        </w:rPr>
        <w:t>High Fidelity Phusion Master Mix (NEB)</w:t>
      </w:r>
      <w:r>
        <w:rPr>
          <w:bCs/>
          <w:iCs/>
          <w:color w:val="000000" w:themeColor="text1"/>
        </w:rPr>
        <w:t xml:space="preserve"> and was purified using </w:t>
      </w:r>
      <w:r w:rsidRPr="00AD3ECF">
        <w:rPr>
          <w:bCs/>
          <w:iCs/>
          <w:color w:val="000000" w:themeColor="text1"/>
        </w:rPr>
        <w:t>Qiagen Qiaspin</w:t>
      </w:r>
      <w:r>
        <w:rPr>
          <w:bCs/>
          <w:iCs/>
          <w:color w:val="000000" w:themeColor="text1"/>
        </w:rPr>
        <w:t xml:space="preserve">.  This cassette was integrated into the </w:t>
      </w:r>
      <w:r w:rsidRPr="00925FC8">
        <w:rPr>
          <w:bCs/>
          <w:i/>
          <w:iCs/>
          <w:color w:val="000000" w:themeColor="text1"/>
        </w:rPr>
        <w:t>HO</w:t>
      </w:r>
      <w:r>
        <w:rPr>
          <w:bCs/>
          <w:iCs/>
          <w:color w:val="000000" w:themeColor="text1"/>
        </w:rPr>
        <w:t xml:space="preserve"> locus </w:t>
      </w:r>
      <w:r w:rsidRPr="00233F15">
        <w:rPr>
          <w:bCs/>
          <w:iCs/>
          <w:color w:val="000000" w:themeColor="text1"/>
        </w:rPr>
        <w:t xml:space="preserve">of the RY0148 strain through transformation </w:t>
      </w:r>
      <w:r>
        <w:rPr>
          <w:bCs/>
          <w:iCs/>
          <w:color w:val="000000" w:themeColor="text1"/>
        </w:rPr>
        <w:t xml:space="preserve">to serve as the ‘landing pad’ </w:t>
      </w:r>
      <w:r w:rsidRPr="00233F15">
        <w:rPr>
          <w:bCs/>
          <w:iCs/>
          <w:color w:val="000000" w:themeColor="text1"/>
        </w:rPr>
        <w:t>for barcode integration</w:t>
      </w:r>
      <w:r>
        <w:rPr>
          <w:bCs/>
          <w:iCs/>
          <w:color w:val="000000" w:themeColor="text1"/>
        </w:rPr>
        <w:t xml:space="preserve"> using an EZ transformation kit.  Transformants selected for growth in SC –Ura plates, and were later verified to exhibit no growth in 5-FOA.  A transformant was selected to confirm </w:t>
      </w:r>
      <w:r w:rsidRPr="00925FC8">
        <w:rPr>
          <w:bCs/>
          <w:i/>
          <w:iCs/>
          <w:color w:val="000000" w:themeColor="text1"/>
        </w:rPr>
        <w:t>HO</w:t>
      </w:r>
      <w:r>
        <w:rPr>
          <w:bCs/>
          <w:iCs/>
          <w:color w:val="000000" w:themeColor="text1"/>
        </w:rPr>
        <w:t xml:space="preserve"> locus integration using three PCR reactions with the following primer pairs: </w:t>
      </w:r>
      <w:r w:rsidRPr="00CC48C0">
        <w:rPr>
          <w:bCs/>
          <w:iCs/>
          <w:color w:val="000000" w:themeColor="text1"/>
        </w:rPr>
        <w:t>5'HO-URAreamp</w:t>
      </w:r>
      <w:r>
        <w:rPr>
          <w:bCs/>
          <w:iCs/>
          <w:color w:val="000000" w:themeColor="text1"/>
        </w:rPr>
        <w:t xml:space="preserve"> + </w:t>
      </w:r>
      <w:r w:rsidRPr="007548B5">
        <w:rPr>
          <w:bCs/>
          <w:iCs/>
          <w:color w:val="000000" w:themeColor="text1"/>
        </w:rPr>
        <w:t>midURA-5'</w:t>
      </w:r>
      <w:r>
        <w:rPr>
          <w:bCs/>
          <w:iCs/>
          <w:color w:val="000000" w:themeColor="text1"/>
        </w:rPr>
        <w:t xml:space="preserve">; </w:t>
      </w:r>
      <w:r w:rsidRPr="00CC48C0">
        <w:rPr>
          <w:bCs/>
          <w:iCs/>
          <w:color w:val="000000" w:themeColor="text1"/>
        </w:rPr>
        <w:t>5'HO-URAreamp</w:t>
      </w:r>
      <w:r>
        <w:rPr>
          <w:bCs/>
          <w:iCs/>
          <w:color w:val="000000" w:themeColor="text1"/>
        </w:rPr>
        <w:t xml:space="preserve"> + midURA-3</w:t>
      </w:r>
      <w:r w:rsidRPr="007548B5">
        <w:rPr>
          <w:bCs/>
          <w:iCs/>
          <w:color w:val="000000" w:themeColor="text1"/>
        </w:rPr>
        <w:t>'</w:t>
      </w:r>
      <w:r>
        <w:rPr>
          <w:bCs/>
          <w:iCs/>
          <w:color w:val="000000" w:themeColor="text1"/>
        </w:rPr>
        <w:t xml:space="preserve">; </w:t>
      </w:r>
      <w:r w:rsidRPr="00CC48C0">
        <w:rPr>
          <w:bCs/>
          <w:iCs/>
          <w:color w:val="000000" w:themeColor="text1"/>
        </w:rPr>
        <w:t>5'HO-URAreamp</w:t>
      </w:r>
      <w:r>
        <w:rPr>
          <w:bCs/>
          <w:iCs/>
          <w:color w:val="000000" w:themeColor="text1"/>
        </w:rPr>
        <w:t xml:space="preserve"> + </w:t>
      </w:r>
      <w:r w:rsidRPr="00242B4C">
        <w:rPr>
          <w:bCs/>
          <w:iCs/>
          <w:color w:val="000000" w:themeColor="text1"/>
        </w:rPr>
        <w:t>3'HO-URAreamp</w:t>
      </w:r>
      <w:r>
        <w:rPr>
          <w:bCs/>
          <w:iCs/>
          <w:color w:val="000000" w:themeColor="text1"/>
        </w:rPr>
        <w:t xml:space="preserve">.  All PCR reactions were performed using </w:t>
      </w:r>
      <w:r w:rsidRPr="00AD3ECF">
        <w:rPr>
          <w:bCs/>
          <w:iCs/>
          <w:color w:val="000000" w:themeColor="text1"/>
        </w:rPr>
        <w:t>High Fidelity Phusion Master Mix (NEB)</w:t>
      </w:r>
      <w:r>
        <w:rPr>
          <w:bCs/>
          <w:iCs/>
          <w:color w:val="000000" w:themeColor="text1"/>
        </w:rPr>
        <w:t xml:space="preserve"> with the following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Expected PCR product size was confirmed using 2% gel electrophoresis.</w:t>
      </w:r>
    </w:p>
    <w:p w14:paraId="72F77A97" w14:textId="77777777" w:rsidR="004F4736" w:rsidRDefault="004F4736" w:rsidP="004F4736">
      <w:pPr>
        <w:jc w:val="both"/>
        <w:rPr>
          <w:color w:val="000000" w:themeColor="text1"/>
        </w:rPr>
      </w:pPr>
    </w:p>
    <w:p w14:paraId="1B26DE88" w14:textId="5CF45FA4" w:rsidR="004F4736" w:rsidRDefault="004F4736" w:rsidP="004F4736">
      <w:pPr>
        <w:jc w:val="both"/>
        <w:rPr>
          <w:bCs/>
          <w:iCs/>
          <w:color w:val="000000" w:themeColor="text1"/>
        </w:rPr>
      </w:pPr>
      <w:r>
        <w:rPr>
          <w:color w:val="000000" w:themeColor="text1"/>
        </w:rPr>
        <w:t xml:space="preserve">The </w:t>
      </w:r>
      <w:r w:rsidRPr="00925FC8">
        <w:rPr>
          <w:i/>
          <w:color w:val="000000" w:themeColor="text1"/>
        </w:rPr>
        <w:t>HO</w:t>
      </w:r>
      <w:r w:rsidRPr="00B93C8D">
        <w:rPr>
          <w:color w:val="000000" w:themeColor="text1"/>
        </w:rPr>
        <w:t>::</w:t>
      </w:r>
      <w:r w:rsidRPr="00925FC8">
        <w:rPr>
          <w:i/>
          <w:color w:val="000000" w:themeColor="text1"/>
        </w:rPr>
        <w:t>loxP</w:t>
      </w:r>
      <w:r w:rsidRPr="00B93C8D">
        <w:rPr>
          <w:color w:val="000000" w:themeColor="text1"/>
        </w:rPr>
        <w:t>-</w:t>
      </w:r>
      <w:r w:rsidRPr="00925FC8">
        <w:rPr>
          <w:i/>
          <w:color w:val="000000" w:themeColor="text1"/>
        </w:rPr>
        <w:t>URA3</w:t>
      </w:r>
      <w:r w:rsidRPr="00B93C8D">
        <w:rPr>
          <w:color w:val="000000" w:themeColor="text1"/>
        </w:rPr>
        <w:t>-</w:t>
      </w:r>
      <w:r w:rsidRPr="00925FC8">
        <w:rPr>
          <w:i/>
          <w:color w:val="000000" w:themeColor="text1"/>
        </w:rPr>
        <w:t>lox2272</w:t>
      </w:r>
      <w:r>
        <w:rPr>
          <w:color w:val="000000" w:themeColor="text1"/>
        </w:rPr>
        <w:t xml:space="preserve"> integrant strain was then transformed with a mixture of digested pSH47 and purified PCR products to enable in-yeast-assembly</w:t>
      </w:r>
      <w:r w:rsidR="00826304">
        <w:rPr>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Gibson et al., 2009)","plainTextFormattedCitation":"(Gibson et al., 2009)","previouslyFormattedCitation":"(Gibson et al., 2009)"},"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Gibson et al., 2009)</w:t>
      </w:r>
      <w:r w:rsidRPr="00233F15">
        <w:rPr>
          <w:bCs/>
          <w:iCs/>
          <w:color w:val="000000" w:themeColor="text1"/>
        </w:rPr>
        <w:fldChar w:fldCharType="end"/>
      </w:r>
      <w:r>
        <w:rPr>
          <w:color w:val="000000" w:themeColor="text1"/>
        </w:rPr>
        <w:t>.  Transformation was carried out using a previously established protocol</w:t>
      </w:r>
      <w:r w:rsidR="00826304">
        <w:rPr>
          <w:color w:val="000000" w:themeColor="text1"/>
        </w:rPr>
        <w:t xml:space="preserve"> </w:t>
      </w:r>
      <w:r>
        <w:rPr>
          <w:color w:val="000000" w:themeColor="text1"/>
        </w:rPr>
        <w:fldChar w:fldCharType="begin" w:fldLock="1"/>
      </w:r>
      <w:r w:rsidR="00F13A96">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Gietz and Schiestl, 2007)","plainTextFormattedCitation":"(Gietz and Schiestl, 2007)","previouslyFormattedCitation":"(Gietz and Schiestl, 2007)"},"properties":{"noteIndex":0},"schema":"https://github.com/citation-style-language/schema/raw/master/csl-citation.json"}</w:instrText>
      </w:r>
      <w:r>
        <w:rPr>
          <w:color w:val="000000" w:themeColor="text1"/>
        </w:rPr>
        <w:fldChar w:fldCharType="separate"/>
      </w:r>
      <w:r w:rsidR="00D659A1" w:rsidRPr="00D659A1">
        <w:rPr>
          <w:noProof/>
          <w:color w:val="000000" w:themeColor="text1"/>
        </w:rPr>
        <w:t>(Gietz and Schiestl, 2007)</w:t>
      </w:r>
      <w:r>
        <w:rPr>
          <w:color w:val="000000" w:themeColor="text1"/>
        </w:rPr>
        <w:fldChar w:fldCharType="end"/>
      </w:r>
      <w:r>
        <w:rPr>
          <w:color w:val="000000" w:themeColor="text1"/>
        </w:rPr>
        <w:t>, with a ~1:6 mixture of digested pSH47:HphMX4 barcode cassette (</w:t>
      </w:r>
      <w:r>
        <w:t>~12</w:t>
      </w:r>
      <w:r>
        <w:rPr>
          <w:lang w:val="el-GR"/>
        </w:rPr>
        <w:t>μ</w:t>
      </w:r>
      <w:r>
        <w:t>g digested pSH47 and 15</w:t>
      </w:r>
      <w:r>
        <w:rPr>
          <w:lang w:val="el-GR"/>
        </w:rPr>
        <w:t>μ</w:t>
      </w:r>
      <w:r>
        <w:t>g cassette)</w:t>
      </w:r>
      <w:r>
        <w:rPr>
          <w:color w:val="000000" w:themeColor="text1"/>
        </w:rPr>
        <w:t xml:space="preserve">.  Transformants </w:t>
      </w:r>
      <w:r w:rsidRPr="00233F15">
        <w:rPr>
          <w:bCs/>
          <w:iCs/>
          <w:color w:val="000000" w:themeColor="text1"/>
        </w:rPr>
        <w:t xml:space="preserve">were </w:t>
      </w:r>
      <w:r>
        <w:rPr>
          <w:bCs/>
          <w:iCs/>
          <w:color w:val="000000" w:themeColor="text1"/>
        </w:rPr>
        <w:t>grown at 30</w:t>
      </w:r>
      <w:r w:rsidRPr="00DA43D0">
        <w:rPr>
          <w:bCs/>
          <w:iCs/>
          <w:color w:val="000000" w:themeColor="text1"/>
        </w:rPr>
        <w:t>°</w:t>
      </w:r>
      <w:r>
        <w:rPr>
          <w:bCs/>
          <w:iCs/>
          <w:color w:val="000000" w:themeColor="text1"/>
        </w:rPr>
        <w:t>C in YPG +</w:t>
      </w:r>
      <w:r w:rsidRPr="00233F15">
        <w:rPr>
          <w:bCs/>
          <w:iCs/>
          <w:color w:val="000000" w:themeColor="text1"/>
        </w:rPr>
        <w:t xml:space="preserve">HygroB </w:t>
      </w:r>
      <w:r>
        <w:rPr>
          <w:bCs/>
          <w:iCs/>
          <w:color w:val="000000" w:themeColor="text1"/>
        </w:rPr>
        <w:t>plates for 3 days, allowing both selection of successful transformants and Gal1p-Cre induction</w:t>
      </w:r>
      <w:r w:rsidRPr="00233F15">
        <w:rPr>
          <w:bCs/>
          <w:iCs/>
          <w:color w:val="000000" w:themeColor="text1"/>
        </w:rPr>
        <w:t>.</w:t>
      </w:r>
      <w:r>
        <w:rPr>
          <w:bCs/>
          <w:iCs/>
          <w:color w:val="000000" w:themeColor="text1"/>
        </w:rPr>
        <w:t xml:space="preserve"> These cells were then scraped and grown overnight in 5-FOA plates to select against non-recombinant strains and strains containing the barcoder plasmids.</w:t>
      </w:r>
    </w:p>
    <w:p w14:paraId="13B4343C" w14:textId="77777777" w:rsidR="009D1ABE" w:rsidRDefault="009D1ABE" w:rsidP="004F4736">
      <w:pPr>
        <w:jc w:val="both"/>
        <w:rPr>
          <w:bCs/>
          <w:iCs/>
          <w:color w:val="000000" w:themeColor="text1"/>
        </w:rPr>
      </w:pPr>
    </w:p>
    <w:p w14:paraId="3D33BBA2" w14:textId="77777777" w:rsidR="004F4736" w:rsidRPr="00845A1A" w:rsidRDefault="004F4736" w:rsidP="004F4736">
      <w:pPr>
        <w:jc w:val="both"/>
      </w:pPr>
      <w:r>
        <w:rPr>
          <w:bCs/>
          <w:iCs/>
          <w:color w:val="000000" w:themeColor="text1"/>
        </w:rPr>
        <w:t>Twenty</w:t>
      </w:r>
      <w:r w:rsidRPr="00233F15">
        <w:rPr>
          <w:bCs/>
          <w:iCs/>
          <w:color w:val="000000" w:themeColor="text1"/>
        </w:rPr>
        <w:t xml:space="preserve"> colonies were </w:t>
      </w:r>
      <w:r>
        <w:rPr>
          <w:bCs/>
          <w:iCs/>
          <w:color w:val="000000" w:themeColor="text1"/>
        </w:rPr>
        <w:t>confirmed to have</w:t>
      </w:r>
      <w:r w:rsidRPr="00233F15">
        <w:rPr>
          <w:bCs/>
          <w:iCs/>
          <w:color w:val="000000" w:themeColor="text1"/>
        </w:rPr>
        <w:t xml:space="preserve"> barcode integration</w:t>
      </w:r>
      <w:r>
        <w:rPr>
          <w:bCs/>
          <w:iCs/>
          <w:color w:val="000000" w:themeColor="text1"/>
        </w:rPr>
        <w:t xml:space="preserve"> using PCR and Sanger sequencing.  Lysates were made by mixing a sample of each colony with </w:t>
      </w:r>
      <w:r>
        <w:t>2μl Sterile DNA Free Water, 2μl 0.2M pH 7.4 Sodium Phosphate Buffer, 0.5 μl 5U/μl Zymoresearch zymolyase and incubated at 37</w:t>
      </w:r>
      <w:r w:rsidRPr="00845A1A">
        <w:t>°</w:t>
      </w:r>
      <w:r>
        <w:t xml:space="preserve">C </w:t>
      </w:r>
      <w:r>
        <w:lastRenderedPageBreak/>
        <w:t>for 25min and 95</w:t>
      </w:r>
      <w:r w:rsidRPr="00845A1A">
        <w:t>°</w:t>
      </w:r>
      <w:r>
        <w:t xml:space="preserve">C for 10 min, and stopped by adding 125μl of sterile DNA-free Water. To each lysed colony, two </w:t>
      </w:r>
      <w:r>
        <w:rPr>
          <w:bCs/>
          <w:iCs/>
          <w:color w:val="000000" w:themeColor="text1"/>
        </w:rPr>
        <w:t>sets of primer pairs</w:t>
      </w:r>
      <w:r w:rsidRPr="00233F15">
        <w:rPr>
          <w:bCs/>
          <w:iCs/>
          <w:color w:val="000000" w:themeColor="text1"/>
        </w:rPr>
        <w:t xml:space="preserve"> to verify </w:t>
      </w:r>
      <w:r>
        <w:rPr>
          <w:bCs/>
          <w:iCs/>
          <w:color w:val="000000" w:themeColor="text1"/>
        </w:rPr>
        <w:t>the strain barcode-specific UP and DN tag</w:t>
      </w:r>
      <w:r w:rsidRPr="00233F15">
        <w:rPr>
          <w:bCs/>
          <w:iCs/>
          <w:color w:val="000000" w:themeColor="text1"/>
        </w:rPr>
        <w:t xml:space="preserve"> - US2 and a sequence complementary to 5’ of the </w:t>
      </w:r>
      <w:r w:rsidRPr="00925FC8">
        <w:rPr>
          <w:bCs/>
          <w:i/>
          <w:iCs/>
          <w:color w:val="000000" w:themeColor="text1"/>
        </w:rPr>
        <w:t>HO</w:t>
      </w:r>
      <w:r w:rsidRPr="00233F15">
        <w:rPr>
          <w:bCs/>
          <w:iCs/>
          <w:color w:val="000000" w:themeColor="text1"/>
        </w:rPr>
        <w:t xml:space="preserve"> gene (5’HO); DS1 and a sequence complementary </w:t>
      </w:r>
      <w:r>
        <w:rPr>
          <w:bCs/>
          <w:iCs/>
          <w:color w:val="000000" w:themeColor="text1"/>
        </w:rPr>
        <w:t xml:space="preserve">to the 3’ of the </w:t>
      </w:r>
      <w:r w:rsidRPr="00925FC8">
        <w:rPr>
          <w:bCs/>
          <w:i/>
          <w:iCs/>
          <w:color w:val="000000" w:themeColor="text1"/>
        </w:rPr>
        <w:t>HO</w:t>
      </w:r>
      <w:r>
        <w:rPr>
          <w:bCs/>
          <w:iCs/>
          <w:color w:val="000000" w:themeColor="text1"/>
        </w:rPr>
        <w:t xml:space="preserve"> gene (3’HO)</w:t>
      </w:r>
      <w:r>
        <w:rPr>
          <w:color w:val="000000" w:themeColor="text1"/>
        </w:rPr>
        <w:t xml:space="preserve">, </w:t>
      </w:r>
      <w:r>
        <w:rPr>
          <w:bCs/>
          <w:iCs/>
          <w:color w:val="000000" w:themeColor="text1"/>
        </w:rPr>
        <w:t>using the following program:</w:t>
      </w:r>
      <w:r w:rsidRPr="00645A4F">
        <w:rPr>
          <w:color w:val="000000" w:themeColor="text1"/>
        </w:rPr>
        <w:t xml:space="preserve">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w:t>
      </w:r>
      <w:r>
        <w:rPr>
          <w:bCs/>
          <w:iCs/>
          <w:color w:val="000000" w:themeColor="text1"/>
        </w:rPr>
        <w:t xml:space="preserve">  PCR reactions were performed using </w:t>
      </w:r>
      <w:r w:rsidRPr="00AD3ECF">
        <w:rPr>
          <w:bCs/>
          <w:iCs/>
          <w:color w:val="000000" w:themeColor="text1"/>
        </w:rPr>
        <w:t>High Fidelity Phusion Master Mix (NEB)</w:t>
      </w:r>
      <w:r>
        <w:rPr>
          <w:bCs/>
          <w:iCs/>
          <w:color w:val="000000" w:themeColor="text1"/>
        </w:rPr>
        <w:t xml:space="preserve"> and </w:t>
      </w:r>
      <w:r w:rsidRPr="00233F15">
        <w:rPr>
          <w:bCs/>
          <w:iCs/>
          <w:color w:val="000000" w:themeColor="text1"/>
        </w:rPr>
        <w:t xml:space="preserve">analyzed using </w:t>
      </w:r>
      <w:r>
        <w:rPr>
          <w:bCs/>
          <w:iCs/>
          <w:color w:val="000000" w:themeColor="text1"/>
        </w:rPr>
        <w:t xml:space="preserve">4% </w:t>
      </w:r>
      <w:r w:rsidRPr="00233F15">
        <w:rPr>
          <w:bCs/>
          <w:iCs/>
          <w:color w:val="000000" w:themeColor="text1"/>
        </w:rPr>
        <w:t>gel electrophoresis</w:t>
      </w:r>
      <w:r>
        <w:rPr>
          <w:bCs/>
          <w:iCs/>
          <w:color w:val="000000" w:themeColor="text1"/>
        </w:rPr>
        <w:t xml:space="preserve"> to verify the presence of 263bp and 251bp bands</w:t>
      </w:r>
      <w:r w:rsidRPr="00233F15">
        <w:rPr>
          <w:bCs/>
          <w:iCs/>
          <w:color w:val="000000" w:themeColor="text1"/>
        </w:rPr>
        <w:t>.</w:t>
      </w:r>
      <w:r>
        <w:rPr>
          <w:bCs/>
          <w:iCs/>
          <w:color w:val="000000" w:themeColor="text1"/>
        </w:rPr>
        <w:t xml:space="preserve">  EXOSAP purification was performed on the PCR products by adding 10</w:t>
      </w:r>
      <w:r>
        <w:t>μl EXOSAP mix (</w:t>
      </w:r>
      <w:r w:rsidRPr="0062257A">
        <w:t>0.025</w:t>
      </w:r>
      <w:r>
        <w:t>μ</w:t>
      </w:r>
      <w:r w:rsidRPr="0062257A">
        <w:t>l ExoI (0.5U), 0.1</w:t>
      </w:r>
      <w:r>
        <w:t>μ</w:t>
      </w:r>
      <w:r w:rsidRPr="0062257A">
        <w:t>l Antarctic Phosphatase (0.5U), 3.5</w:t>
      </w:r>
      <w:r>
        <w:t>μ</w:t>
      </w:r>
      <w:r w:rsidRPr="0062257A">
        <w:t>l 10X Antarctic Phosphatase Buffer, 6.375</w:t>
      </w:r>
      <w:r>
        <w:t>μ</w:t>
      </w:r>
      <w:r w:rsidRPr="0062257A">
        <w:t>l dH</w:t>
      </w:r>
      <w:r w:rsidRPr="0062257A">
        <w:rPr>
          <w:vertAlign w:val="subscript"/>
        </w:rPr>
        <w:t>2</w:t>
      </w:r>
      <w:r w:rsidRPr="0062257A">
        <w:t>O</w:t>
      </w:r>
      <w:r>
        <w:t xml:space="preserve">) to 25μl of PCR products and incubating at </w:t>
      </w:r>
      <w:r>
        <w:rPr>
          <w:color w:val="000000" w:themeColor="text1"/>
        </w:rPr>
        <w:t>37</w:t>
      </w:r>
      <w:r w:rsidRPr="008A1154">
        <w:rPr>
          <w:color w:val="000000" w:themeColor="text1"/>
        </w:rPr>
        <w:t>°</w:t>
      </w:r>
      <w:r>
        <w:rPr>
          <w:color w:val="000000" w:themeColor="text1"/>
        </w:rPr>
        <w:t>C for 30min</w:t>
      </w:r>
      <w:r w:rsidRPr="008A1154">
        <w:rPr>
          <w:color w:val="000000" w:themeColor="text1"/>
        </w:rPr>
        <w:t xml:space="preserve">; </w:t>
      </w:r>
      <w:r>
        <w:rPr>
          <w:color w:val="000000" w:themeColor="text1"/>
        </w:rPr>
        <w:t>80°C for 20</w:t>
      </w:r>
      <w:r w:rsidRPr="008A1154">
        <w:rPr>
          <w:color w:val="000000" w:themeColor="text1"/>
        </w:rPr>
        <w:t>min</w:t>
      </w:r>
      <w:r>
        <w:rPr>
          <w:color w:val="000000" w:themeColor="text1"/>
        </w:rPr>
        <w:t>, then diluting with 35</w:t>
      </w:r>
      <w:r>
        <w:t>μl of DNA-free H</w:t>
      </w:r>
      <w:r w:rsidRPr="0062257A">
        <w:rPr>
          <w:vertAlign w:val="subscript"/>
        </w:rPr>
        <w:t>2</w:t>
      </w:r>
      <w:r w:rsidRPr="0062257A">
        <w:t>O</w:t>
      </w:r>
      <w:r>
        <w:t xml:space="preserve"> to stop the reaction.  Diluted EXOSAP products were Sanger sequenced with the 5’HO seq and 3’HO seq primers to confirm the correct barcode construct.</w:t>
      </w:r>
    </w:p>
    <w:p w14:paraId="6941AE24" w14:textId="77777777" w:rsidR="00C44509" w:rsidRPr="00233F15" w:rsidRDefault="00C44509" w:rsidP="00224FCB">
      <w:pPr>
        <w:jc w:val="both"/>
        <w:rPr>
          <w:b/>
          <w:bCs/>
          <w:iCs/>
          <w:color w:val="000000" w:themeColor="text1"/>
        </w:rPr>
      </w:pPr>
    </w:p>
    <w:p w14:paraId="0996D383"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Creating </w:t>
      </w:r>
      <w:r>
        <w:rPr>
          <w:b/>
          <w:bCs/>
          <w:iCs/>
          <w:color w:val="000000" w:themeColor="text1"/>
        </w:rPr>
        <w:t>a</w:t>
      </w:r>
      <w:r w:rsidRPr="00233F15">
        <w:rPr>
          <w:b/>
          <w:bCs/>
          <w:iCs/>
          <w:color w:val="000000" w:themeColor="text1"/>
        </w:rPr>
        <w:t xml:space="preserve"> ‘</w:t>
      </w:r>
      <w:r>
        <w:rPr>
          <w:b/>
          <w:bCs/>
          <w:iCs/>
          <w:color w:val="000000" w:themeColor="text1"/>
        </w:rPr>
        <w:t>g</w:t>
      </w:r>
      <w:r w:rsidRPr="00233F15">
        <w:rPr>
          <w:b/>
          <w:bCs/>
          <w:iCs/>
          <w:color w:val="000000" w:themeColor="text1"/>
        </w:rPr>
        <w:t xml:space="preserve">old </w:t>
      </w:r>
      <w:r>
        <w:rPr>
          <w:b/>
          <w:bCs/>
          <w:iCs/>
          <w:color w:val="000000" w:themeColor="text1"/>
        </w:rPr>
        <w:t>s</w:t>
      </w:r>
      <w:r w:rsidRPr="00233F15">
        <w:rPr>
          <w:b/>
          <w:bCs/>
          <w:iCs/>
          <w:color w:val="000000" w:themeColor="text1"/>
        </w:rPr>
        <w:t xml:space="preserve">tandard’ </w:t>
      </w:r>
      <w:r>
        <w:rPr>
          <w:b/>
          <w:bCs/>
          <w:iCs/>
          <w:color w:val="000000" w:themeColor="text1"/>
        </w:rPr>
        <w:t>g</w:t>
      </w:r>
      <w:r w:rsidRPr="00233F15">
        <w:rPr>
          <w:b/>
          <w:bCs/>
          <w:iCs/>
          <w:color w:val="000000" w:themeColor="text1"/>
        </w:rPr>
        <w:t xml:space="preserve">enotyped </w:t>
      </w:r>
      <w:r>
        <w:rPr>
          <w:b/>
          <w:bCs/>
          <w:iCs/>
          <w:color w:val="000000" w:themeColor="text1"/>
        </w:rPr>
        <w:t>s</w:t>
      </w:r>
      <w:r w:rsidRPr="00233F15">
        <w:rPr>
          <w:b/>
          <w:bCs/>
          <w:iCs/>
          <w:color w:val="000000" w:themeColor="text1"/>
        </w:rPr>
        <w:t>et</w:t>
      </w:r>
    </w:p>
    <w:p w14:paraId="7A3CF193" w14:textId="77777777" w:rsidR="00F85114" w:rsidRDefault="00F85114" w:rsidP="00F85114">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Pr="00233F15">
        <w:rPr>
          <w:bCs/>
          <w:iCs/>
          <w:color w:val="000000" w:themeColor="text1"/>
        </w:rPr>
        <w:t>i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Pr>
          <w:bCs/>
          <w:iCs/>
          <w:color w:val="000000" w:themeColor="text1"/>
        </w:rPr>
        <w:t xml:space="preserve">as above. </w:t>
      </w:r>
    </w:p>
    <w:p w14:paraId="0F0C7BF5" w14:textId="77777777" w:rsidR="00F85114" w:rsidRDefault="00F85114" w:rsidP="00F85114">
      <w:pPr>
        <w:jc w:val="both"/>
        <w:rPr>
          <w:bCs/>
          <w:iCs/>
          <w:color w:val="000000" w:themeColor="text1"/>
        </w:rPr>
      </w:pPr>
    </w:p>
    <w:p w14:paraId="6CFC1AAD" w14:textId="5BCF44E5" w:rsidR="00F85114" w:rsidRPr="00730BB7" w:rsidRDefault="00F85114" w:rsidP="00F85114">
      <w:pPr>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008A7849">
        <w:rPr>
          <w:rFonts w:eastAsia="Times New Roman"/>
          <w:color w:val="333333"/>
          <w:shd w:val="clear" w:color="auto" w:fill="FFFFFF"/>
        </w:rPr>
        <w:t xml:space="preserve"> </w:t>
      </w:r>
      <w:r w:rsidRPr="00817E7B">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817E7B">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1E98534A" w14:textId="77777777" w:rsidR="00F85114" w:rsidRDefault="00F85114" w:rsidP="00F85114">
      <w:pPr>
        <w:jc w:val="both"/>
        <w:outlineLvl w:val="0"/>
        <w:rPr>
          <w:b/>
          <w:bCs/>
          <w:iCs/>
          <w:color w:val="000000" w:themeColor="text1"/>
        </w:rPr>
      </w:pPr>
    </w:p>
    <w:p w14:paraId="54BFFBD9"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Generating </w:t>
      </w:r>
      <w:r>
        <w:rPr>
          <w:b/>
          <w:bCs/>
          <w:iCs/>
          <w:color w:val="000000" w:themeColor="text1"/>
        </w:rPr>
        <w:t>b</w:t>
      </w:r>
      <w:r w:rsidRPr="00233F15">
        <w:rPr>
          <w:b/>
          <w:bCs/>
          <w:iCs/>
          <w:color w:val="000000" w:themeColor="text1"/>
        </w:rPr>
        <w:t xml:space="preserve">arcoded </w:t>
      </w:r>
      <w:r>
        <w:rPr>
          <w:b/>
          <w:bCs/>
          <w:iCs/>
          <w:color w:val="000000" w:themeColor="text1"/>
        </w:rPr>
        <w:t>r</w:t>
      </w:r>
      <w:r w:rsidRPr="00233F15">
        <w:rPr>
          <w:b/>
          <w:bCs/>
          <w:iCs/>
          <w:color w:val="000000" w:themeColor="text1"/>
        </w:rPr>
        <w:t xml:space="preserve">andom </w:t>
      </w:r>
      <w:r>
        <w:rPr>
          <w:b/>
          <w:bCs/>
          <w:iCs/>
          <w:color w:val="000000" w:themeColor="text1"/>
        </w:rPr>
        <w:t>k</w:t>
      </w:r>
      <w:r w:rsidRPr="00233F15">
        <w:rPr>
          <w:b/>
          <w:bCs/>
          <w:iCs/>
          <w:color w:val="000000" w:themeColor="text1"/>
        </w:rPr>
        <w:t xml:space="preserve">nockout </w:t>
      </w:r>
      <w:r>
        <w:rPr>
          <w:b/>
          <w:bCs/>
          <w:iCs/>
          <w:color w:val="000000" w:themeColor="text1"/>
        </w:rPr>
        <w:t>p</w:t>
      </w:r>
      <w:r w:rsidRPr="00233F15">
        <w:rPr>
          <w:b/>
          <w:bCs/>
          <w:iCs/>
          <w:color w:val="000000" w:themeColor="text1"/>
        </w:rPr>
        <w:t>rogeny</w:t>
      </w:r>
    </w:p>
    <w:p w14:paraId="642D95FC" w14:textId="5CC1D8DC" w:rsidR="00F85114" w:rsidRDefault="00F85114" w:rsidP="00F85114">
      <w:pPr>
        <w:jc w:val="both"/>
        <w:rPr>
          <w:rFonts w:eastAsia="Times New Roman"/>
          <w:color w:val="333333"/>
          <w:shd w:val="clear" w:color="auto" w:fill="FFFFFF"/>
        </w:rPr>
      </w:pPr>
      <w:r w:rsidRPr="00233F15">
        <w:rPr>
          <w:rFonts w:eastAsia="Times New Roman"/>
        </w:rPr>
        <w:t>Mating, sporulation, and haploid selection</w:t>
      </w:r>
      <w:r>
        <w:rPr>
          <w:rFonts w:eastAsia="Times New Roman"/>
        </w:rPr>
        <w:t xml:space="preserve"> was</w:t>
      </w:r>
      <w:r w:rsidRPr="00233F15">
        <w:rPr>
          <w:rFonts w:eastAsia="Times New Roman"/>
        </w:rPr>
        <w:t xml:space="preserve"> performed between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 as previously described</w:t>
      </w:r>
      <w:r w:rsidR="002F2252">
        <w:rPr>
          <w:rFonts w:eastAsia="Times New Roman"/>
          <w:color w:val="333333"/>
          <w:shd w:val="clear" w:color="auto" w:fill="FFFFFF"/>
        </w:rPr>
        <w:t xml:space="preserve"> </w:t>
      </w:r>
      <w:r w:rsidRPr="00233F15">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233F15">
        <w:rPr>
          <w:rFonts w:eastAsia="Times New Roman"/>
          <w:color w:val="333333"/>
          <w:shd w:val="clear" w:color="auto" w:fill="FFFFFF"/>
        </w:rPr>
        <w:fldChar w:fldCharType="end"/>
      </w:r>
      <w:r>
        <w:rPr>
          <w:rFonts w:eastAsia="Times New Roman"/>
          <w:color w:val="333333"/>
          <w:shd w:val="clear" w:color="auto" w:fill="FFFFFF"/>
        </w:rPr>
        <w:t>, selecting for MAT</w:t>
      </w:r>
      <w:r w:rsidRPr="00233F15">
        <w:rPr>
          <w:rFonts w:eastAsia="Times New Roman"/>
          <w:b/>
          <w:bCs/>
          <w:color w:val="333333"/>
          <w:shd w:val="clear" w:color="auto" w:fill="FFFFFF"/>
        </w:rPr>
        <w:t>a</w:t>
      </w:r>
      <w:r>
        <w:rPr>
          <w:rFonts w:eastAsia="Times New Roman"/>
          <w:color w:val="333333"/>
          <w:shd w:val="clear" w:color="auto" w:fill="FFFFFF"/>
        </w:rPr>
        <w:t xml:space="preserve"> and MAT</w:t>
      </w:r>
      <w:r w:rsidRPr="00B80DF6">
        <w:rPr>
          <w:rFonts w:eastAsia="Calibri"/>
          <w:b/>
          <w:color w:val="333333"/>
          <w:shd w:val="clear" w:color="auto" w:fill="FFFFFF"/>
        </w:rPr>
        <w:t>α</w:t>
      </w:r>
      <w:r>
        <w:rPr>
          <w:rFonts w:eastAsia="Times New Roman"/>
          <w:color w:val="333333"/>
          <w:shd w:val="clear" w:color="auto" w:fill="FFFFFF"/>
        </w:rPr>
        <w:t xml:space="preserve"> progeny separately. </w:t>
      </w:r>
      <w:r w:rsidRPr="00233F15">
        <w:rPr>
          <w:rFonts w:eastAsia="Times New Roman"/>
          <w:color w:val="333333"/>
          <w:shd w:val="clear" w:color="auto" w:fill="FFFFFF"/>
        </w:rPr>
        <w:t>The two pools were then grown in YPD</w:t>
      </w:r>
      <w:r>
        <w:rPr>
          <w:rFonts w:eastAsia="Times New Roman"/>
          <w:color w:val="333333"/>
          <w:shd w:val="clear" w:color="auto" w:fill="FFFFFF"/>
        </w:rPr>
        <w:t xml:space="preserve"> </w:t>
      </w:r>
      <w:r w:rsidRPr="00233F15">
        <w:rPr>
          <w:rFonts w:eastAsia="Times New Roman"/>
          <w:color w:val="333333"/>
          <w:shd w:val="clear" w:color="auto" w:fill="FFFFFF"/>
        </w:rPr>
        <w:t xml:space="preserve">+HygroB to select for barcoded haploids. </w:t>
      </w:r>
      <w:r>
        <w:rPr>
          <w:rFonts w:eastAsia="Times New Roman"/>
          <w:color w:val="333333"/>
          <w:shd w:val="clear" w:color="auto" w:fill="FFFFFF"/>
        </w:rPr>
        <w:t xml:space="preserve"> </w:t>
      </w:r>
      <w:r w:rsidRPr="00233F15">
        <w:rPr>
          <w:rFonts w:eastAsia="Times New Roman"/>
          <w:color w:val="333333"/>
          <w:shd w:val="clear" w:color="auto" w:fill="FFFFFF"/>
        </w:rPr>
        <w:t>The SC</w:t>
      </w:r>
      <w:r>
        <w:rPr>
          <w:bCs/>
          <w:iCs/>
          <w:color w:val="000000" w:themeColor="text1"/>
        </w:rPr>
        <w:t>–</w:t>
      </w:r>
      <w:r w:rsidRPr="00233F15">
        <w:rPr>
          <w:rFonts w:eastAsia="Times New Roman"/>
          <w:color w:val="333333"/>
          <w:shd w:val="clear" w:color="auto" w:fill="FFFFFF"/>
        </w:rPr>
        <w:t>Leu pool was further grown in SC</w:t>
      </w:r>
      <w:commentRangeStart w:id="455"/>
      <w:commentRangeStart w:id="456"/>
      <w:r>
        <w:rPr>
          <w:bCs/>
          <w:iCs/>
          <w:color w:val="000000" w:themeColor="text1"/>
        </w:rPr>
        <w:t>–</w:t>
      </w:r>
      <w:r w:rsidRPr="00233F15">
        <w:rPr>
          <w:rFonts w:eastAsia="Times New Roman"/>
          <w:color w:val="333333"/>
          <w:shd w:val="clear" w:color="auto" w:fill="FFFFFF"/>
        </w:rPr>
        <w:t>Ura</w:t>
      </w:r>
      <w:commentRangeEnd w:id="455"/>
      <w:r>
        <w:rPr>
          <w:rStyle w:val="CommentReference"/>
          <w:rFonts w:asciiTheme="minorHAnsi" w:hAnsiTheme="minorHAnsi" w:cstheme="minorBidi"/>
        </w:rPr>
        <w:commentReference w:id="455"/>
      </w:r>
      <w:commentRangeEnd w:id="456"/>
      <w:r>
        <w:rPr>
          <w:rStyle w:val="CommentReference"/>
          <w:rFonts w:asciiTheme="minorHAnsi" w:hAnsiTheme="minorHAnsi" w:cstheme="minorBidi"/>
        </w:rPr>
        <w:commentReference w:id="456"/>
      </w:r>
      <w:r w:rsidRPr="00233F15">
        <w:rPr>
          <w:rFonts w:eastAsia="Times New Roman"/>
          <w:color w:val="333333"/>
          <w:shd w:val="clear" w:color="auto" w:fill="FFFFFF"/>
        </w:rPr>
        <w:t xml:space="preserve"> to select against barcoder strain parents that may have escaped diploid selection. Using a QPix colony picker</w:t>
      </w:r>
      <w:r>
        <w:rPr>
          <w:rFonts w:eastAsia="Times New Roman"/>
          <w:color w:val="333333"/>
          <w:shd w:val="clear" w:color="auto" w:fill="FFFFFF"/>
        </w:rPr>
        <w:t xml:space="preserve">, </w:t>
      </w:r>
      <w:r w:rsidRPr="00A975C4">
        <w:rPr>
          <w:rFonts w:eastAsia="Times New Roman"/>
          <w:color w:val="333333"/>
          <w:shd w:val="clear" w:color="auto" w:fill="FFFFFF"/>
        </w:rPr>
        <w:t>5</w:t>
      </w:r>
      <w:r>
        <w:rPr>
          <w:rFonts w:eastAsia="Times New Roman"/>
          <w:color w:val="333333"/>
          <w:shd w:val="clear" w:color="auto" w:fill="FFFFFF"/>
        </w:rPr>
        <w:t>,</w:t>
      </w:r>
      <w:r w:rsidRPr="00A975C4">
        <w:rPr>
          <w:rFonts w:eastAsia="Times New Roman"/>
          <w:color w:val="333333"/>
          <w:shd w:val="clear" w:color="auto" w:fill="FFFFFF"/>
        </w:rPr>
        <w:t>461</w:t>
      </w:r>
      <w:r w:rsidRPr="00233F15">
        <w:rPr>
          <w:rFonts w:eastAsia="Times New Roman"/>
          <w:color w:val="333333"/>
          <w:shd w:val="clear" w:color="auto" w:fill="FFFFFF"/>
        </w:rPr>
        <w:t xml:space="preserve"> MAT</w:t>
      </w:r>
      <w:r w:rsidRPr="00233F15">
        <w:rPr>
          <w:rFonts w:eastAsia="Times New Roman"/>
          <w:b/>
          <w:bCs/>
          <w:color w:val="333333"/>
          <w:shd w:val="clear" w:color="auto" w:fill="FFFFFF"/>
        </w:rPr>
        <w:t xml:space="preserve">a </w:t>
      </w:r>
      <w:r w:rsidRPr="00233F15">
        <w:rPr>
          <w:rFonts w:eastAsia="Times New Roman"/>
          <w:bCs/>
          <w:color w:val="333333"/>
          <w:shd w:val="clear" w:color="auto" w:fill="FFFFFF"/>
        </w:rPr>
        <w:t xml:space="preserve"> </w:t>
      </w:r>
      <w:r>
        <w:rPr>
          <w:rFonts w:eastAsia="Times New Roman"/>
          <w:bCs/>
          <w:color w:val="333333"/>
          <w:shd w:val="clear" w:color="auto" w:fill="FFFFFF"/>
        </w:rPr>
        <w:t>and 5,461</w:t>
      </w:r>
      <w:r w:rsidRPr="00233F15">
        <w:rPr>
          <w:rFonts w:eastAsia="Times New Roman"/>
          <w:bCs/>
          <w:color w:val="333333"/>
          <w:shd w:val="clear" w:color="auto" w:fill="FFFFFF"/>
        </w:rPr>
        <w:t xml:space="preserve"> MAT</w:t>
      </w:r>
      <w:r w:rsidRPr="00B80DF6">
        <w:rPr>
          <w:rFonts w:eastAsia="Calibri"/>
          <w:b/>
          <w:color w:val="333333"/>
          <w:shd w:val="clear" w:color="auto" w:fill="FFFFFF"/>
        </w:rPr>
        <w:t>α</w:t>
      </w:r>
      <w:r w:rsidRPr="00233F15">
        <w:rPr>
          <w:rFonts w:eastAsia="Calibri"/>
          <w:color w:val="333333"/>
          <w:shd w:val="clear" w:color="auto" w:fill="FFFFFF"/>
        </w:rPr>
        <w:t xml:space="preserve"> </w:t>
      </w:r>
      <w:r w:rsidRPr="00233F15">
        <w:rPr>
          <w:rFonts w:eastAsia="Times New Roman"/>
          <w:bCs/>
          <w:color w:val="333333"/>
          <w:shd w:val="clear" w:color="auto" w:fill="FFFFFF"/>
        </w:rPr>
        <w:t xml:space="preserve">colonies were picked </w:t>
      </w:r>
      <w:r w:rsidRPr="00233F15">
        <w:rPr>
          <w:rFonts w:eastAsia="Calibri"/>
          <w:color w:val="333333"/>
          <w:shd w:val="clear" w:color="auto" w:fill="FFFFFF"/>
        </w:rPr>
        <w:t xml:space="preserve">onto 384 well plates. </w:t>
      </w:r>
      <w:r>
        <w:rPr>
          <w:rFonts w:eastAsia="Calibri"/>
          <w:color w:val="333333"/>
          <w:shd w:val="clear" w:color="auto" w:fill="FFFFFF"/>
        </w:rPr>
        <w:t xml:space="preserve"> </w:t>
      </w:r>
      <w:r>
        <w:rPr>
          <w:rFonts w:eastAsia="Times New Roman"/>
        </w:rPr>
        <w:t xml:space="preserve">In addition, 299 known positions in both the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rPr>
        <w:t xml:space="preserve"> </w:t>
      </w:r>
      <w:r>
        <w:rPr>
          <w:rFonts w:eastAsia="Times New Roman"/>
        </w:rPr>
        <w:t xml:space="preserve">and </w:t>
      </w:r>
      <w:r w:rsidRPr="00233F15">
        <w:rPr>
          <w:rFonts w:eastAsia="Times New Roman"/>
          <w:bCs/>
          <w:color w:val="333333"/>
          <w:shd w:val="clear" w:color="auto" w:fill="FFFFFF"/>
        </w:rPr>
        <w:t>MAT</w:t>
      </w:r>
      <w:r w:rsidRPr="00B80DF6">
        <w:rPr>
          <w:rFonts w:eastAsia="Calibri"/>
          <w:b/>
          <w:color w:val="333333"/>
          <w:shd w:val="clear" w:color="auto" w:fill="FFFFFF"/>
        </w:rPr>
        <w:t>α</w:t>
      </w:r>
      <w:r w:rsidRPr="00233F15">
        <w:rPr>
          <w:rFonts w:eastAsia="Times New Roman"/>
        </w:rPr>
        <w:t xml:space="preserve"> </w:t>
      </w:r>
      <w:r>
        <w:rPr>
          <w:rFonts w:eastAsia="Times New Roman"/>
        </w:rPr>
        <w:t xml:space="preserve">arrayed collections consisted of known strains – either one of </w:t>
      </w:r>
      <w:r w:rsidRPr="00233F15">
        <w:rPr>
          <w:rFonts w:eastAsia="Times New Roman"/>
        </w:rPr>
        <w:t>40 ‘Gold Stan</w:t>
      </w:r>
      <w:r>
        <w:rPr>
          <w:rFonts w:eastAsia="Times New Roman"/>
        </w:rPr>
        <w:t>dard’ genotyped strains, RY0148, or</w:t>
      </w:r>
      <w:r w:rsidRPr="00233F15">
        <w:rPr>
          <w:rFonts w:eastAsia="Times New Roman"/>
        </w:rPr>
        <w:t xml:space="preserve"> RY0622</w:t>
      </w:r>
      <w:r>
        <w:rPr>
          <w:rFonts w:eastAsia="Times New Roman"/>
        </w:rPr>
        <w:t xml:space="preserve"> –</w:t>
      </w:r>
      <w:r w:rsidRPr="00233F15">
        <w:rPr>
          <w:rFonts w:eastAsia="Times New Roman"/>
        </w:rPr>
        <w:t xml:space="preserve"> to act as genotyping controls (</w:t>
      </w:r>
      <w:r>
        <w:rPr>
          <w:rFonts w:eastAsia="Times New Roman"/>
        </w:rPr>
        <w:t xml:space="preserve">Data </w:t>
      </w:r>
      <w:r w:rsidRPr="00233F15">
        <w:rPr>
          <w:rFonts w:eastAsia="Times New Roman"/>
        </w:rPr>
        <w:t>S</w:t>
      </w:r>
      <w:r>
        <w:rPr>
          <w:rFonts w:eastAsia="Times New Roman"/>
        </w:rPr>
        <w:t>2</w:t>
      </w:r>
      <w:r w:rsidRPr="00233F15">
        <w:rPr>
          <w:rFonts w:eastAsia="Times New Roman"/>
        </w:rPr>
        <w:t>).</w:t>
      </w:r>
      <w:r>
        <w:rPr>
          <w:rFonts w:eastAsia="Times New Roman"/>
        </w:rPr>
        <w:t xml:space="preserve">  </w:t>
      </w:r>
    </w:p>
    <w:p w14:paraId="43DFE2CD" w14:textId="77777777" w:rsidR="00F85114" w:rsidRDefault="00F85114" w:rsidP="00F85114">
      <w:pPr>
        <w:rPr>
          <w:rFonts w:eastAsia="Times New Roman"/>
        </w:rPr>
      </w:pPr>
    </w:p>
    <w:p w14:paraId="7F0CAEC8" w14:textId="77777777" w:rsidR="00F85114" w:rsidRPr="00233F15" w:rsidRDefault="00F85114" w:rsidP="00F85114">
      <w:pPr>
        <w:outlineLvl w:val="0"/>
        <w:rPr>
          <w:b/>
          <w:bCs/>
          <w:iCs/>
          <w:color w:val="000000" w:themeColor="text1"/>
        </w:rPr>
      </w:pPr>
      <w:r w:rsidRPr="00233F15">
        <w:rPr>
          <w:b/>
          <w:bCs/>
          <w:iCs/>
          <w:color w:val="000000" w:themeColor="text1"/>
        </w:rPr>
        <w:t xml:space="preserve">P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enotyping</w:t>
      </w:r>
    </w:p>
    <w:p w14:paraId="249A2678" w14:textId="1794026B" w:rsidR="00F85114" w:rsidRDefault="00F85114" w:rsidP="00F85114">
      <w:pPr>
        <w:jc w:val="both"/>
        <w:rPr>
          <w:bCs/>
          <w:iCs/>
          <w:color w:val="000000" w:themeColor="text1"/>
        </w:rPr>
      </w:pPr>
      <w:r w:rsidRPr="00233F15">
        <w:rPr>
          <w:bCs/>
          <w:iCs/>
          <w:color w:val="000000" w:themeColor="text1"/>
        </w:rPr>
        <w:t>A previously-developed Row-Column-Plate (RCP)-PCR protocol</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 xml:space="preserve">genotyping of the random knockout progeny using high throughput sequencing.  </w:t>
      </w:r>
      <w:r>
        <w:rPr>
          <w:bCs/>
          <w:iCs/>
          <w:color w:val="000000" w:themeColor="text1"/>
        </w:rPr>
        <w:t>This protocol</w:t>
      </w:r>
      <w:r w:rsidRPr="00233F15">
        <w:rPr>
          <w:bCs/>
          <w:iCs/>
          <w:color w:val="000000" w:themeColor="text1"/>
        </w:rPr>
        <w:t xml:space="preserve"> </w:t>
      </w:r>
      <w:r>
        <w:rPr>
          <w:bCs/>
          <w:iCs/>
          <w:color w:val="000000" w:themeColor="text1"/>
        </w:rPr>
        <w:t xml:space="preserve">first </w:t>
      </w:r>
      <w:r w:rsidRPr="00233F15">
        <w:rPr>
          <w:bCs/>
          <w:iCs/>
          <w:color w:val="000000" w:themeColor="text1"/>
        </w:rPr>
        <w:t>uniquely tag</w:t>
      </w:r>
      <w:r>
        <w:rPr>
          <w:bCs/>
          <w:iCs/>
          <w:color w:val="000000" w:themeColor="text1"/>
        </w:rPr>
        <w:t>s</w:t>
      </w:r>
      <w:r w:rsidRPr="00233F15">
        <w:rPr>
          <w:bCs/>
          <w:iCs/>
          <w:color w:val="000000" w:themeColor="text1"/>
        </w:rPr>
        <w:t xml:space="preserve"> PCR products originating from the same well</w:t>
      </w:r>
      <w:r>
        <w:rPr>
          <w:bCs/>
          <w:iCs/>
          <w:color w:val="000000" w:themeColor="text1"/>
        </w:rPr>
        <w:t xml:space="preserve"> on a given plate</w:t>
      </w:r>
      <w:r w:rsidRPr="00233F15">
        <w:rPr>
          <w:bCs/>
          <w:iCs/>
          <w:color w:val="000000" w:themeColor="text1"/>
        </w:rPr>
        <w:t xml:space="preserve">, </w:t>
      </w:r>
      <w:r>
        <w:rPr>
          <w:bCs/>
          <w:iCs/>
          <w:color w:val="000000" w:themeColor="text1"/>
        </w:rPr>
        <w:t xml:space="preserve">by the use of </w:t>
      </w:r>
      <w:r w:rsidRPr="00233F15">
        <w:rPr>
          <w:bCs/>
          <w:iCs/>
          <w:color w:val="000000" w:themeColor="text1"/>
        </w:rPr>
        <w:t>a 5’ tag encoding the well row (R)</w:t>
      </w:r>
      <w:r>
        <w:rPr>
          <w:bCs/>
          <w:iCs/>
          <w:color w:val="000000" w:themeColor="text1"/>
        </w:rPr>
        <w:t xml:space="preserve"> in</w:t>
      </w:r>
      <w:r w:rsidRPr="00233F15">
        <w:rPr>
          <w:bCs/>
          <w:iCs/>
          <w:color w:val="000000" w:themeColor="text1"/>
        </w:rPr>
        <w:t xml:space="preserve"> </w:t>
      </w:r>
      <w:r>
        <w:rPr>
          <w:bCs/>
          <w:iCs/>
          <w:color w:val="000000" w:themeColor="text1"/>
        </w:rPr>
        <w:t xml:space="preserve">forward primers, a </w:t>
      </w:r>
      <w:r w:rsidRPr="00233F15">
        <w:rPr>
          <w:bCs/>
          <w:iCs/>
          <w:color w:val="000000" w:themeColor="text1"/>
        </w:rPr>
        <w:t>5’ tag encoding the well column (C</w:t>
      </w:r>
      <w:r>
        <w:rPr>
          <w:bCs/>
          <w:iCs/>
          <w:color w:val="000000" w:themeColor="text1"/>
        </w:rPr>
        <w:t>) in the reverse primers</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Pr>
          <w:bCs/>
          <w:iCs/>
          <w:color w:val="000000" w:themeColor="text1"/>
        </w:rPr>
        <w:t xml:space="preserve">. Additionally, these </w:t>
      </w:r>
      <w:r>
        <w:rPr>
          <w:bCs/>
          <w:iCs/>
          <w:color w:val="000000" w:themeColor="text1"/>
        </w:rPr>
        <w:lastRenderedPageBreak/>
        <w:t>primers contain a linker sequence (PS1 or PS2) which primes a second reaction encoding the plate of origin</w:t>
      </w:r>
      <w:r w:rsidRPr="00233F15">
        <w:rPr>
          <w:bCs/>
          <w:iCs/>
          <w:color w:val="000000" w:themeColor="text1"/>
        </w:rPr>
        <w:t xml:space="preserve"> (</w:t>
      </w:r>
      <w:r w:rsidRPr="00233F15">
        <w:rPr>
          <w:rFonts w:eastAsia="Times New Roman"/>
        </w:rPr>
        <w:t>D</w:t>
      </w:r>
      <w:r>
        <w:rPr>
          <w:rFonts w:eastAsia="Times New Roman"/>
        </w:rPr>
        <w:t xml:space="preserve">ata </w:t>
      </w:r>
      <w:r w:rsidRPr="00233F15">
        <w:rPr>
          <w:rFonts w:eastAsia="Times New Roman"/>
        </w:rPr>
        <w:t>S</w:t>
      </w:r>
      <w:r>
        <w:rPr>
          <w:rFonts w:eastAsia="Times New Roman"/>
        </w:rPr>
        <w:t>2</w:t>
      </w:r>
      <w:r w:rsidRPr="00233F15">
        <w:rPr>
          <w:bCs/>
          <w:iCs/>
          <w:color w:val="000000" w:themeColor="text1"/>
        </w:rPr>
        <w:t>).</w:t>
      </w:r>
      <w:r>
        <w:rPr>
          <w:bCs/>
          <w:iCs/>
          <w:color w:val="000000" w:themeColor="text1"/>
        </w:rPr>
        <w:t xml:space="preserve">  </w:t>
      </w:r>
    </w:p>
    <w:p w14:paraId="48C28E27" w14:textId="77777777" w:rsidR="00F85114" w:rsidRDefault="00F85114" w:rsidP="00F85114">
      <w:pPr>
        <w:rPr>
          <w:bCs/>
          <w:iCs/>
          <w:color w:val="000000" w:themeColor="text1"/>
        </w:rPr>
      </w:pPr>
    </w:p>
    <w:p w14:paraId="6AD44FB9" w14:textId="77777777" w:rsidR="00F85114" w:rsidRPr="00E7190A" w:rsidRDefault="00F85114" w:rsidP="00F85114">
      <w:r w:rsidRPr="00233F15">
        <w:rPr>
          <w:bCs/>
          <w:iCs/>
          <w:color w:val="000000" w:themeColor="text1"/>
        </w:rPr>
        <w:t xml:space="preserve">For each well in the collection, </w:t>
      </w:r>
      <w:r>
        <w:rPr>
          <w:bCs/>
          <w:iCs/>
          <w:color w:val="000000" w:themeColor="text1"/>
        </w:rPr>
        <w:t xml:space="preserve">lysates were made on a new set of plates.  4 μl of overnight yeast culture was mixed with </w:t>
      </w:r>
      <w:r>
        <w:t xml:space="preserve">8 </w:t>
      </w:r>
      <w:r>
        <w:rPr>
          <w:bCs/>
          <w:iCs/>
          <w:color w:val="000000" w:themeColor="text1"/>
        </w:rPr>
        <w:t>μ</w:t>
      </w:r>
      <w:r>
        <w:t>L 0.2 M sodium phosphate b</w:t>
      </w:r>
      <w:r w:rsidRPr="00795D18">
        <w:t xml:space="preserve">uffer </w:t>
      </w:r>
      <w:r>
        <w:t>(</w:t>
      </w:r>
      <w:r w:rsidRPr="00795D18">
        <w:t>pH 7.4</w:t>
      </w:r>
      <w:r>
        <w:t xml:space="preserve">), </w:t>
      </w:r>
      <w:r w:rsidRPr="00795D18">
        <w:t>4</w:t>
      </w:r>
      <w:r>
        <w:t xml:space="preserve"> </w:t>
      </w:r>
      <w:r>
        <w:rPr>
          <w:bCs/>
          <w:iCs/>
          <w:color w:val="000000" w:themeColor="text1"/>
        </w:rPr>
        <w:t>μ</w:t>
      </w:r>
      <w:r>
        <w:t xml:space="preserve">l </w:t>
      </w:r>
      <w:r w:rsidRPr="00795D18">
        <w:t xml:space="preserve">DNA free </w:t>
      </w:r>
      <w:r>
        <w:t xml:space="preserve">dH2O, 0.05 </w:t>
      </w:r>
      <w:r>
        <w:rPr>
          <w:bCs/>
          <w:iCs/>
          <w:color w:val="000000" w:themeColor="text1"/>
        </w:rPr>
        <w:t>μ</w:t>
      </w:r>
      <w:r>
        <w:t>l 5 U/</w:t>
      </w:r>
      <w:r>
        <w:rPr>
          <w:bCs/>
          <w:iCs/>
          <w:color w:val="000000" w:themeColor="text1"/>
        </w:rPr>
        <w:t>μ</w:t>
      </w:r>
      <w:r>
        <w:t>l Z</w:t>
      </w:r>
      <w:r w:rsidRPr="00795D18">
        <w:t>ymoresearch zymolyase</w:t>
      </w:r>
      <w:r>
        <w:t xml:space="preserve"> and incubated at 37 </w:t>
      </w:r>
      <w:r w:rsidRPr="00FC1F96">
        <w:rPr>
          <w:color w:val="000000" w:themeColor="text1"/>
        </w:rPr>
        <w:t>°</w:t>
      </w:r>
      <w:r>
        <w:t xml:space="preserve">C for 35 minutes.  64 </w:t>
      </w:r>
      <w:r>
        <w:rPr>
          <w:bCs/>
          <w:iCs/>
          <w:color w:val="000000" w:themeColor="text1"/>
        </w:rPr>
        <w:t>μ</w:t>
      </w:r>
      <w:r>
        <w:t xml:space="preserve">l </w:t>
      </w:r>
      <w:r w:rsidRPr="00795D18">
        <w:t xml:space="preserve">DNA free </w:t>
      </w:r>
      <w:r>
        <w:t>dH2O was added to each well to prepare PCR template.</w:t>
      </w:r>
    </w:p>
    <w:p w14:paraId="6E035913" w14:textId="77777777" w:rsidR="00F85114" w:rsidRDefault="00F85114" w:rsidP="00F85114">
      <w:pPr>
        <w:jc w:val="both"/>
        <w:rPr>
          <w:bCs/>
          <w:iCs/>
          <w:color w:val="000000" w:themeColor="text1"/>
        </w:rPr>
      </w:pPr>
    </w:p>
    <w:p w14:paraId="117D2B43" w14:textId="2B6618CC" w:rsidR="00F85114" w:rsidRDefault="00F85114" w:rsidP="00F85114">
      <w:pPr>
        <w:jc w:val="both"/>
        <w:rPr>
          <w:color w:val="000000" w:themeColor="text1"/>
          <w:lang w:val="en-CA"/>
        </w:rPr>
      </w:pPr>
      <w:r>
        <w:rPr>
          <w:bCs/>
          <w:iCs/>
          <w:color w:val="000000" w:themeColor="text1"/>
        </w:rPr>
        <w:t xml:space="preserve">Four ‘Row-Column’ </w:t>
      </w:r>
      <w:r w:rsidRPr="00233F15">
        <w:rPr>
          <w:bCs/>
          <w:iCs/>
          <w:color w:val="000000" w:themeColor="text1"/>
        </w:rPr>
        <w:t xml:space="preserve">PCR reactions were </w:t>
      </w:r>
      <w:r w:rsidRPr="00FC1F96">
        <w:rPr>
          <w:bCs/>
          <w:iCs/>
          <w:color w:val="000000" w:themeColor="text1"/>
        </w:rPr>
        <w:t xml:space="preserve">performed </w:t>
      </w:r>
      <w:r>
        <w:rPr>
          <w:bCs/>
          <w:iCs/>
          <w:color w:val="000000" w:themeColor="text1"/>
        </w:rPr>
        <w:t xml:space="preserve">on the lysates </w:t>
      </w:r>
      <w:r w:rsidRPr="00FC1F96">
        <w:rPr>
          <w:bCs/>
          <w:iCs/>
          <w:color w:val="000000" w:themeColor="text1"/>
        </w:rPr>
        <w:t xml:space="preserve">with the following primer pairs: PS1+R+U1 and PS2+C+U2 to amplify DNA barcodes encoding the UP tags for each gene deletion; PS1+R+D1 and PS2+C+D2 to amplify the deletion-specific DN tags; PS1+R+US1 and PS2+C+US2 to amplify the strain-specific UP tag; PS1+R+DS1 and PS2+C+DS2 to amplify the strain-specific </w:t>
      </w:r>
      <w:r>
        <w:rPr>
          <w:bCs/>
          <w:iCs/>
          <w:color w:val="000000" w:themeColor="text1"/>
        </w:rPr>
        <w:t>DN tag</w:t>
      </w:r>
      <w:r w:rsidRPr="00FC1F96">
        <w:rPr>
          <w:bCs/>
          <w:iCs/>
          <w:color w:val="000000" w:themeColor="text1"/>
        </w:rPr>
        <w:t xml:space="preserve"> (Data S2).  PCR reactions were performed</w:t>
      </w:r>
      <w:r>
        <w:rPr>
          <w:bCs/>
          <w:iCs/>
          <w:color w:val="000000" w:themeColor="text1"/>
        </w:rPr>
        <w:t xml:space="preserve"> with 2 μl of lysed colonies</w:t>
      </w:r>
      <w:r w:rsidRPr="00FC1F96">
        <w:rPr>
          <w:bCs/>
          <w:iCs/>
          <w:color w:val="000000" w:themeColor="text1"/>
        </w:rPr>
        <w:t xml:space="preserve"> using a Hydrocycler</w:t>
      </w:r>
      <w:r>
        <w:rPr>
          <w:bCs/>
          <w:iCs/>
          <w:color w:val="000000" w:themeColor="text1"/>
        </w:rPr>
        <w:t xml:space="preserve"> with</w:t>
      </w:r>
      <w:r w:rsidRPr="00FC1F96">
        <w:rPr>
          <w:bCs/>
          <w:iCs/>
          <w:color w:val="000000" w:themeColor="text1"/>
        </w:rPr>
        <w:t xml:space="preserve"> the following program: </w:t>
      </w:r>
      <w:r w:rsidRPr="00FC1F96">
        <w:rPr>
          <w:color w:val="000000" w:themeColor="text1"/>
        </w:rPr>
        <w:t>95</w:t>
      </w:r>
      <w:r>
        <w:rPr>
          <w:color w:val="000000" w:themeColor="text1"/>
        </w:rPr>
        <w:t xml:space="preserve"> </w:t>
      </w:r>
      <w:r w:rsidRPr="00FC1F96">
        <w:rPr>
          <w:color w:val="000000" w:themeColor="text1"/>
        </w:rPr>
        <w:t>°C for 5</w:t>
      </w:r>
      <w:r>
        <w:rPr>
          <w:color w:val="000000" w:themeColor="text1"/>
        </w:rPr>
        <w:t xml:space="preserve"> </w:t>
      </w:r>
      <w:r w:rsidRPr="00FC1F96">
        <w:rPr>
          <w:color w:val="000000" w:themeColor="text1"/>
        </w:rPr>
        <w:t>min; 23 cycles of 95</w:t>
      </w:r>
      <w:r>
        <w:rPr>
          <w:color w:val="000000" w:themeColor="text1"/>
        </w:rPr>
        <w:t xml:space="preserve"> </w:t>
      </w:r>
      <w:r w:rsidRPr="00FC1F96">
        <w:rPr>
          <w:color w:val="000000" w:themeColor="text1"/>
        </w:rPr>
        <w:t>°C for 60</w:t>
      </w:r>
      <w:r>
        <w:rPr>
          <w:color w:val="000000" w:themeColor="text1"/>
        </w:rPr>
        <w:t xml:space="preserve"> </w:t>
      </w:r>
      <w:r w:rsidRPr="00FC1F96">
        <w:rPr>
          <w:color w:val="000000" w:themeColor="text1"/>
        </w:rPr>
        <w:t>sec, 57</w:t>
      </w:r>
      <w:r>
        <w:rPr>
          <w:color w:val="000000" w:themeColor="text1"/>
        </w:rPr>
        <w:t xml:space="preserve"> </w:t>
      </w:r>
      <w:r w:rsidRPr="00FC1F96">
        <w:rPr>
          <w:color w:val="000000" w:themeColor="text1"/>
        </w:rPr>
        <w:t>°C for 3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4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 xml:space="preserve">; 4 </w:t>
      </w:r>
      <w:r w:rsidRPr="00FC1F96">
        <w:rPr>
          <w:color w:val="000000" w:themeColor="text1"/>
        </w:rPr>
        <w:t>°</w:t>
      </w:r>
      <w:r>
        <w:rPr>
          <w:color w:val="000000" w:themeColor="text1"/>
        </w:rPr>
        <w:t>C forever</w:t>
      </w:r>
      <w:r w:rsidRPr="00FC1F96">
        <w:rPr>
          <w:bCs/>
          <w:iCs/>
          <w:color w:val="000000" w:themeColor="text1"/>
        </w:rPr>
        <w:t>.  Row-Column PCR products from each plate wer</w:t>
      </w:r>
      <w:r>
        <w:rPr>
          <w:bCs/>
          <w:iCs/>
          <w:color w:val="000000" w:themeColor="text1"/>
        </w:rPr>
        <w:t>e pooled and size was verified on a 4% agarose gel</w:t>
      </w:r>
      <w:r w:rsidRPr="00FC1F96">
        <w:rPr>
          <w:bCs/>
          <w:iCs/>
          <w:color w:val="000000" w:themeColor="text1"/>
        </w:rPr>
        <w:t xml:space="preserve">.  </w:t>
      </w:r>
      <w:r>
        <w:rPr>
          <w:color w:val="000000" w:themeColor="text1"/>
        </w:rPr>
        <w:t xml:space="preserve">PCR products from each plate were pooled and 260 </w:t>
      </w:r>
      <w:r>
        <w:rPr>
          <w:color w:val="000000" w:themeColor="text1"/>
          <w:lang w:val="el-GR"/>
        </w:rPr>
        <w:t>μ</w:t>
      </w:r>
      <w:r>
        <w:rPr>
          <w:color w:val="000000" w:themeColor="text1"/>
        </w:rPr>
        <w:t xml:space="preserve">l was purified using a </w:t>
      </w:r>
      <w:r>
        <w:t>Qiagen Qiaquik Spin</w:t>
      </w:r>
      <w:r>
        <w:rPr>
          <w:color w:val="000000" w:themeColor="text1"/>
        </w:rPr>
        <w:t xml:space="preserve"> kit</w:t>
      </w:r>
      <w:r>
        <w:rPr>
          <w:bCs/>
          <w:iCs/>
          <w:color w:val="000000" w:themeColor="text1"/>
        </w:rPr>
        <w:t xml:space="preserve">.  </w:t>
      </w:r>
      <w:r>
        <w:rPr>
          <w:bCs/>
          <w:iCs/>
          <w:color w:val="000000" w:themeColor="text1"/>
          <w:lang w:val="en-CA"/>
        </w:rPr>
        <w:t xml:space="preserve">DNA yield was quantified using a Nanoquant.  </w:t>
      </w:r>
      <w:r w:rsidRPr="00FC1F96">
        <w:rPr>
          <w:bCs/>
          <w:iCs/>
          <w:color w:val="000000" w:themeColor="text1"/>
        </w:rPr>
        <w:t>From the resulting products from each plate, Illumina adapters containing plate tags were added using an additional PCR reaction as previously described</w:t>
      </w:r>
      <w:r w:rsidR="00870D23">
        <w:rPr>
          <w:bCs/>
          <w:iCs/>
          <w:color w:val="000000" w:themeColor="text1"/>
        </w:rPr>
        <w:t xml:space="preserve"> </w:t>
      </w:r>
      <w:r w:rsidRPr="00FC1F96">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FC1F96">
        <w:rPr>
          <w:bCs/>
          <w:iCs/>
          <w:color w:val="000000" w:themeColor="text1"/>
        </w:rPr>
        <w:fldChar w:fldCharType="separate"/>
      </w:r>
      <w:r w:rsidR="00D659A1" w:rsidRPr="00D659A1">
        <w:rPr>
          <w:bCs/>
          <w:iCs/>
          <w:noProof/>
          <w:color w:val="000000" w:themeColor="text1"/>
        </w:rPr>
        <w:t>(Yachie et al., 2016)</w:t>
      </w:r>
      <w:r w:rsidRPr="00FC1F96">
        <w:rPr>
          <w:bCs/>
          <w:iCs/>
          <w:color w:val="000000" w:themeColor="text1"/>
        </w:rPr>
        <w:fldChar w:fldCharType="end"/>
      </w:r>
      <w:r w:rsidRPr="00FC1F96">
        <w:rPr>
          <w:bCs/>
          <w:iCs/>
          <w:color w:val="000000" w:themeColor="text1"/>
        </w:rPr>
        <w:t>.</w:t>
      </w:r>
      <w:r>
        <w:rPr>
          <w:bCs/>
          <w:iCs/>
          <w:color w:val="000000" w:themeColor="text1"/>
        </w:rPr>
        <w:t xml:space="preserve"> A pair of PXX_</w:t>
      </w:r>
      <w:r w:rsidRPr="00FC1F96">
        <w:rPr>
          <w:bCs/>
          <w:iCs/>
          <w:color w:val="000000" w:themeColor="text1"/>
        </w:rPr>
        <w:t>PE1.0</w:t>
      </w:r>
      <w:r>
        <w:rPr>
          <w:bCs/>
          <w:iCs/>
          <w:color w:val="000000" w:themeColor="text1"/>
        </w:rPr>
        <w:t xml:space="preserve"> and PYY_PE2</w:t>
      </w:r>
      <w:r w:rsidRPr="00FC1F96">
        <w:rPr>
          <w:bCs/>
          <w:iCs/>
          <w:color w:val="000000" w:themeColor="text1"/>
        </w:rPr>
        <w:t>.0</w:t>
      </w:r>
      <w:r>
        <w:rPr>
          <w:bCs/>
          <w:iCs/>
          <w:color w:val="000000" w:themeColor="text1"/>
        </w:rPr>
        <w:t xml:space="preserve"> primers (Data S2) were added to 3-6 </w:t>
      </w:r>
      <w:r>
        <w:rPr>
          <w:bCs/>
          <w:iCs/>
          <w:color w:val="000000" w:themeColor="text1"/>
          <w:lang w:val="el-GR"/>
        </w:rPr>
        <w:t>μ</w:t>
      </w:r>
      <w:r>
        <w:rPr>
          <w:bCs/>
          <w:iCs/>
          <w:color w:val="000000" w:themeColor="text1"/>
        </w:rPr>
        <w:t xml:space="preserve">l pooled products (calibrated to ~150 ng) from each plate to encode the plate of origin, and were amplified using the following PCR program: </w:t>
      </w:r>
      <w:r>
        <w:rPr>
          <w:color w:val="000000" w:themeColor="text1"/>
        </w:rPr>
        <w:t>98 °C for 30 sec</w:t>
      </w:r>
      <w:r w:rsidRPr="00FC1F96">
        <w:rPr>
          <w:color w:val="000000" w:themeColor="text1"/>
        </w:rPr>
        <w:t xml:space="preserve">; </w:t>
      </w:r>
      <w:r>
        <w:rPr>
          <w:color w:val="000000" w:themeColor="text1"/>
        </w:rPr>
        <w:t xml:space="preserve">15 cycles of 98 </w:t>
      </w:r>
      <w:r w:rsidRPr="00FC1F96">
        <w:rPr>
          <w:color w:val="000000" w:themeColor="text1"/>
        </w:rPr>
        <w:t>°</w:t>
      </w:r>
      <w:r>
        <w:rPr>
          <w:color w:val="000000" w:themeColor="text1"/>
        </w:rPr>
        <w:t xml:space="preserve">C for 10 sec, 59 </w:t>
      </w:r>
      <w:r w:rsidRPr="00FC1F96">
        <w:rPr>
          <w:color w:val="000000" w:themeColor="text1"/>
        </w:rPr>
        <w:t>°</w:t>
      </w:r>
      <w:r>
        <w:rPr>
          <w:color w:val="000000" w:themeColor="text1"/>
        </w:rPr>
        <w:t xml:space="preserve">C for 15 </w:t>
      </w:r>
      <w:r w:rsidRPr="00FC1F96">
        <w:rPr>
          <w:color w:val="000000" w:themeColor="text1"/>
        </w:rPr>
        <w:t>sec, 72</w:t>
      </w:r>
      <w:r>
        <w:rPr>
          <w:color w:val="000000" w:themeColor="text1"/>
        </w:rPr>
        <w:t xml:space="preserve"> </w:t>
      </w:r>
      <w:r w:rsidRPr="00FC1F96">
        <w:rPr>
          <w:color w:val="000000" w:themeColor="text1"/>
        </w:rPr>
        <w:t>°</w:t>
      </w:r>
      <w:r>
        <w:rPr>
          <w:color w:val="000000" w:themeColor="text1"/>
        </w:rPr>
        <w:t xml:space="preserve">C for 40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w:t>
      </w:r>
      <w:r w:rsidRPr="00527A8E">
        <w:rPr>
          <w:color w:val="000000" w:themeColor="text1"/>
        </w:rPr>
        <w:t xml:space="preserve"> </w:t>
      </w:r>
      <w:r>
        <w:rPr>
          <w:color w:val="000000" w:themeColor="text1"/>
        </w:rPr>
        <w:t xml:space="preserve">4 </w:t>
      </w:r>
      <w:r w:rsidRPr="00FC1F96">
        <w:rPr>
          <w:color w:val="000000" w:themeColor="text1"/>
        </w:rPr>
        <w:t>°</w:t>
      </w:r>
      <w:r>
        <w:rPr>
          <w:color w:val="000000" w:themeColor="text1"/>
        </w:rPr>
        <w:t xml:space="preserve">C forever.  All PCR reactions above were performed using </w:t>
      </w:r>
      <w:r w:rsidRPr="001E7376">
        <w:rPr>
          <w:color w:val="000000" w:themeColor="text1"/>
        </w:rPr>
        <w:t>High Fidelity Phusion Master Mix (NEB)</w:t>
      </w:r>
      <w:r>
        <w:rPr>
          <w:color w:val="000000" w:themeColor="text1"/>
        </w:rPr>
        <w:t xml:space="preserve">.  </w:t>
      </w:r>
    </w:p>
    <w:p w14:paraId="09F15879" w14:textId="77777777" w:rsidR="00F85114" w:rsidRDefault="00F85114" w:rsidP="00F85114">
      <w:pPr>
        <w:jc w:val="both"/>
        <w:rPr>
          <w:color w:val="000000" w:themeColor="text1"/>
        </w:rPr>
      </w:pPr>
    </w:p>
    <w:p w14:paraId="0ADBD71A" w14:textId="77777777" w:rsidR="00F85114" w:rsidRPr="00143BDF" w:rsidRDefault="00F85114" w:rsidP="00F85114">
      <w:pPr>
        <w:jc w:val="both"/>
        <w:rPr>
          <w:color w:val="000000" w:themeColor="text1"/>
          <w:lang w:val="en-CA"/>
        </w:rPr>
      </w:pPr>
      <w:r>
        <w:rPr>
          <w:color w:val="000000" w:themeColor="text1"/>
        </w:rPr>
        <w:t xml:space="preserve">Expected product size from the plate tags was confirmed on 4% agarose gel. PCR products were purified using a </w:t>
      </w:r>
      <w:r>
        <w:t>Qiagen Qiaquik Spin</w:t>
      </w:r>
      <w:r>
        <w:rPr>
          <w:color w:val="000000" w:themeColor="text1"/>
        </w:rPr>
        <w:t xml:space="preserve"> kit.  qPCR was performed on all plate tag PCR products using a light cycler and KAPA Illumina sequencing quantification kit.  qPCR results were used to pool approximately equal amounts of all samples, and 100 </w:t>
      </w:r>
      <w:r>
        <w:rPr>
          <w:color w:val="000000" w:themeColor="text1"/>
          <w:lang w:val="el-GR"/>
        </w:rPr>
        <w:t>μ</w:t>
      </w:r>
      <w:r w:rsidRPr="008023AB">
        <w:rPr>
          <w:color w:val="000000" w:themeColor="text1"/>
        </w:rPr>
        <w:t xml:space="preserve">l </w:t>
      </w:r>
      <w:r>
        <w:rPr>
          <w:color w:val="000000" w:themeColor="text1"/>
        </w:rPr>
        <w:t>of this multiplexed sample were run on a 4% gel.  Products of the desired size (260-290 bp) were isolated from each lane, and purified using a Qiagen gel purify kit and another qPCR was run on the purified sample.</w:t>
      </w:r>
      <w:r>
        <w:rPr>
          <w:color w:val="000000" w:themeColor="text1"/>
          <w:lang w:val="en-CA"/>
        </w:rPr>
        <w:t xml:space="preserve"> </w:t>
      </w:r>
    </w:p>
    <w:p w14:paraId="2ED7BC50" w14:textId="77777777" w:rsidR="00F85114" w:rsidRPr="00233F15" w:rsidRDefault="00F85114" w:rsidP="00F85114">
      <w:pPr>
        <w:rPr>
          <w:bCs/>
          <w:iCs/>
          <w:color w:val="000000" w:themeColor="text1"/>
        </w:rPr>
      </w:pPr>
    </w:p>
    <w:p w14:paraId="256027EC" w14:textId="77777777" w:rsidR="00F85114" w:rsidRPr="00233F15" w:rsidRDefault="00F85114" w:rsidP="00F85114">
      <w:pPr>
        <w:outlineLvl w:val="0"/>
        <w:rPr>
          <w:bCs/>
          <w:iCs/>
          <w:color w:val="000000" w:themeColor="text1"/>
        </w:rPr>
      </w:pPr>
      <w:r w:rsidRPr="00233F15">
        <w:rPr>
          <w:b/>
          <w:bCs/>
          <w:iCs/>
          <w:color w:val="000000" w:themeColor="text1"/>
        </w:rPr>
        <w:t xml:space="preserve">Analysis of </w:t>
      </w:r>
      <w:r>
        <w:rPr>
          <w:b/>
          <w:bCs/>
          <w:iCs/>
          <w:color w:val="000000" w:themeColor="text1"/>
        </w:rPr>
        <w:t>p</w:t>
      </w:r>
      <w:r w:rsidRPr="00233F15">
        <w:rPr>
          <w:b/>
          <w:bCs/>
          <w:iCs/>
          <w:color w:val="000000" w:themeColor="text1"/>
        </w:rPr>
        <w:t xml:space="preserve">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 xml:space="preserve">enotyping </w:t>
      </w:r>
      <w:r>
        <w:rPr>
          <w:b/>
          <w:bCs/>
          <w:iCs/>
          <w:color w:val="000000" w:themeColor="text1"/>
        </w:rPr>
        <w:t>d</w:t>
      </w:r>
      <w:r w:rsidRPr="00233F15">
        <w:rPr>
          <w:b/>
          <w:bCs/>
          <w:iCs/>
          <w:color w:val="000000" w:themeColor="text1"/>
        </w:rPr>
        <w:t>ata</w:t>
      </w:r>
    </w:p>
    <w:p w14:paraId="74E860EC" w14:textId="77777777" w:rsidR="00F85114" w:rsidRDefault="00F85114" w:rsidP="00F85114">
      <w:pPr>
        <w:jc w:val="both"/>
        <w:rPr>
          <w:bCs/>
          <w:iCs/>
          <w:color w:val="000000" w:themeColor="text1"/>
        </w:rPr>
      </w:pPr>
      <w:r>
        <w:rPr>
          <w:bCs/>
          <w:iCs/>
          <w:color w:val="000000" w:themeColor="text1"/>
        </w:rPr>
        <w:t>Pooled strain g</w:t>
      </w:r>
      <w:r w:rsidRPr="00233F15">
        <w:rPr>
          <w:bCs/>
          <w:iCs/>
          <w:color w:val="000000" w:themeColor="text1"/>
        </w:rPr>
        <w:t>enotyping PCR products were sequenced using an Illumina</w:t>
      </w:r>
      <w:r>
        <w:rPr>
          <w:bCs/>
          <w:iCs/>
          <w:color w:val="000000" w:themeColor="text1"/>
        </w:rPr>
        <w:t xml:space="preserve"> H</w:t>
      </w:r>
      <w:r w:rsidRPr="00233F15">
        <w:rPr>
          <w:bCs/>
          <w:iCs/>
          <w:color w:val="000000" w:themeColor="text1"/>
        </w:rPr>
        <w:t xml:space="preserve">iSeq, and the reads were demultiplexed into individual samples corresponding to a plate and well of origin using a Perl script.  </w:t>
      </w:r>
    </w:p>
    <w:p w14:paraId="11DB35EC" w14:textId="77777777" w:rsidR="00F85114" w:rsidRDefault="00F85114" w:rsidP="00F85114">
      <w:pPr>
        <w:jc w:val="both"/>
        <w:rPr>
          <w:bCs/>
          <w:iCs/>
          <w:color w:val="000000" w:themeColor="text1"/>
        </w:rPr>
      </w:pPr>
    </w:p>
    <w:p w14:paraId="21B05FB3" w14:textId="68E5CD59" w:rsidR="00F85114" w:rsidRDefault="00F85114" w:rsidP="00F85114">
      <w:pPr>
        <w:jc w:val="both"/>
        <w:rPr>
          <w:bCs/>
          <w:iCs/>
          <w:color w:val="000000" w:themeColor="text1"/>
        </w:rPr>
      </w:pPr>
      <w:r w:rsidRPr="00233F15">
        <w:rPr>
          <w:bCs/>
          <w:iCs/>
          <w:color w:val="000000" w:themeColor="text1"/>
        </w:rPr>
        <w:t xml:space="preserve">For each sample, a </w:t>
      </w:r>
      <w:r>
        <w:rPr>
          <w:bCs/>
          <w:iCs/>
          <w:color w:val="000000" w:themeColor="text1"/>
        </w:rPr>
        <w:t xml:space="preserve">genotype calling </w:t>
      </w:r>
      <w:r w:rsidRPr="00233F15">
        <w:rPr>
          <w:bCs/>
          <w:iCs/>
          <w:color w:val="000000" w:themeColor="text1"/>
        </w:rPr>
        <w:t>pipeline determined</w:t>
      </w:r>
      <w:r>
        <w:rPr>
          <w:bCs/>
          <w:iCs/>
          <w:color w:val="000000" w:themeColor="text1"/>
        </w:rPr>
        <w:t xml:space="preserve"> the strain-specific tag</w:t>
      </w:r>
      <w:r w:rsidRPr="00233F15">
        <w:rPr>
          <w:bCs/>
          <w:iCs/>
          <w:color w:val="000000" w:themeColor="text1"/>
        </w:rPr>
        <w:t xml:space="preserve"> sequences and genotype from the reads. </w:t>
      </w:r>
      <w:r>
        <w:rPr>
          <w:bCs/>
          <w:iCs/>
          <w:color w:val="000000" w:themeColor="text1"/>
        </w:rPr>
        <w:t>The parameters of this</w:t>
      </w:r>
      <w:r w:rsidRPr="00233F15">
        <w:rPr>
          <w:bCs/>
          <w:iCs/>
          <w:color w:val="000000" w:themeColor="text1"/>
        </w:rPr>
        <w:t xml:space="preserve"> </w:t>
      </w:r>
      <w:r>
        <w:rPr>
          <w:bCs/>
          <w:iCs/>
          <w:color w:val="000000" w:themeColor="text1"/>
        </w:rPr>
        <w:t>pipeline were trained based on known reference strains.  C</w:t>
      </w:r>
      <w:r w:rsidRPr="00233F15">
        <w:rPr>
          <w:bCs/>
          <w:iCs/>
          <w:color w:val="000000" w:themeColor="text1"/>
        </w:rPr>
        <w:t xml:space="preserve">ross-validated accuracy for each gene is reported in </w:t>
      </w:r>
      <w:r w:rsidR="004452EF">
        <w:rPr>
          <w:bCs/>
          <w:iCs/>
          <w:color w:val="000000" w:themeColor="text1"/>
        </w:rPr>
        <w:t xml:space="preserve">Figure </w:t>
      </w:r>
      <w:r>
        <w:rPr>
          <w:bCs/>
          <w:iCs/>
          <w:color w:val="000000" w:themeColor="text1"/>
        </w:rPr>
        <w:t>S2</w:t>
      </w:r>
      <w:r w:rsidRPr="00233F15">
        <w:rPr>
          <w:bCs/>
          <w:iCs/>
          <w:color w:val="000000" w:themeColor="text1"/>
        </w:rPr>
        <w:t>A.</w:t>
      </w:r>
    </w:p>
    <w:p w14:paraId="06541C04" w14:textId="77777777" w:rsidR="00F85114" w:rsidRDefault="00F85114" w:rsidP="00F85114">
      <w:pPr>
        <w:jc w:val="both"/>
        <w:rPr>
          <w:bCs/>
          <w:iCs/>
          <w:color w:val="000000" w:themeColor="text1"/>
        </w:rPr>
      </w:pPr>
    </w:p>
    <w:p w14:paraId="63C36B97" w14:textId="58699EDE" w:rsidR="00F85114" w:rsidRPr="003E5F54" w:rsidRDefault="00F85114" w:rsidP="00F85114">
      <w:pPr>
        <w:jc w:val="both"/>
        <w:rPr>
          <w:rFonts w:eastAsia="Times New Roman"/>
          <w:color w:val="222222"/>
          <w:shd w:val="clear" w:color="auto" w:fill="FFFFFF"/>
        </w:rPr>
      </w:pPr>
      <w:r>
        <w:rPr>
          <w:bCs/>
          <w:iCs/>
          <w:color w:val="000000" w:themeColor="text1"/>
        </w:rPr>
        <w:t>UP or DN tag</w:t>
      </w:r>
      <w:r w:rsidRPr="00233F15">
        <w:rPr>
          <w:bCs/>
          <w:iCs/>
          <w:color w:val="000000" w:themeColor="text1"/>
        </w:rPr>
        <w:t xml:space="preserve"> identity and a corresponding genotype was successfully determined for 7,195 samples. </w:t>
      </w:r>
      <w:r w:rsidR="001B0287">
        <w:rPr>
          <w:bCs/>
          <w:iCs/>
          <w:color w:val="000000" w:themeColor="text1"/>
        </w:rPr>
        <w:t xml:space="preserve"> </w:t>
      </w:r>
      <w:r w:rsidRPr="00233F15">
        <w:rPr>
          <w:bCs/>
          <w:iCs/>
          <w:color w:val="000000" w:themeColor="text1"/>
        </w:rPr>
        <w:t xml:space="preserve">For 7,030 </w:t>
      </w:r>
      <w:r>
        <w:rPr>
          <w:bCs/>
          <w:iCs/>
          <w:color w:val="000000" w:themeColor="text1"/>
        </w:rPr>
        <w:t>samples, the UP or DN tag</w:t>
      </w:r>
      <w:r w:rsidRPr="00233F15">
        <w:rPr>
          <w:bCs/>
          <w:iCs/>
          <w:color w:val="000000" w:themeColor="text1"/>
        </w:rPr>
        <w:t xml:space="preserve"> was unique, and for 165 samples, both </w:t>
      </w:r>
      <w:r>
        <w:rPr>
          <w:bCs/>
          <w:iCs/>
          <w:color w:val="000000" w:themeColor="text1"/>
        </w:rPr>
        <w:t>the UP and DN tag</w:t>
      </w:r>
      <w:r w:rsidRPr="00233F15">
        <w:rPr>
          <w:bCs/>
          <w:iCs/>
          <w:color w:val="000000" w:themeColor="text1"/>
        </w:rPr>
        <w:t xml:space="preserve"> sequences were redundant with another sample where the called genotype was isogenic or highly similar (</w:t>
      </w:r>
      <w:r w:rsidRPr="00233F15">
        <w:rPr>
          <w:rFonts w:eastAsia="Times New Roman"/>
          <w:color w:val="222222"/>
          <w:shd w:val="clear" w:color="auto" w:fill="FFFFFF"/>
        </w:rPr>
        <w:t xml:space="preserve">≤2 differences), </w:t>
      </w:r>
      <w:r>
        <w:rPr>
          <w:rFonts w:eastAsia="Times New Roman"/>
          <w:color w:val="222222"/>
          <w:shd w:val="clear" w:color="auto" w:fill="FFFFFF"/>
        </w:rPr>
        <w:t>indicating</w:t>
      </w:r>
      <w:r w:rsidRPr="00233F15">
        <w:rPr>
          <w:rFonts w:eastAsia="Times New Roman"/>
          <w:color w:val="222222"/>
          <w:shd w:val="clear" w:color="auto" w:fill="FFFFFF"/>
        </w:rPr>
        <w:t xml:space="preserve"> the presence of a single strain in multiple wells.</w:t>
      </w:r>
      <w:r w:rsidR="00250D9F">
        <w:rPr>
          <w:rFonts w:eastAsia="Times New Roman"/>
          <w:color w:val="222222"/>
          <w:shd w:val="clear" w:color="auto" w:fill="FFFFFF"/>
        </w:rPr>
        <w:t xml:space="preserve">  If a </w:t>
      </w:r>
      <w:r w:rsidR="00250D9F">
        <w:rPr>
          <w:rFonts w:eastAsia="Times New Roman"/>
          <w:color w:val="222222"/>
          <w:shd w:val="clear" w:color="auto" w:fill="FFFFFF"/>
        </w:rPr>
        <w:lastRenderedPageBreak/>
        <w:t xml:space="preserve">single strain existed in multiple wells, </w:t>
      </w:r>
      <w:r w:rsidR="003450DE">
        <w:rPr>
          <w:rFonts w:eastAsia="Times New Roman"/>
          <w:color w:val="222222"/>
          <w:shd w:val="clear" w:color="auto" w:fill="FFFFFF"/>
        </w:rPr>
        <w:t>one of the matching identifiers</w:t>
      </w:r>
      <w:r w:rsidR="003E5F54">
        <w:rPr>
          <w:rFonts w:eastAsia="Times New Roman"/>
          <w:color w:val="222222"/>
          <w:shd w:val="clear" w:color="auto" w:fill="FFFFFF"/>
        </w:rPr>
        <w:t xml:space="preserve"> was randomly assigned to represent </w:t>
      </w:r>
      <w:r w:rsidRPr="00233F15">
        <w:rPr>
          <w:rFonts w:eastAsia="Times New Roman"/>
          <w:color w:val="222222"/>
          <w:shd w:val="clear" w:color="auto" w:fill="FFFFFF"/>
        </w:rPr>
        <w:t xml:space="preserve">each unique </w:t>
      </w:r>
      <w:r w:rsidR="003E5F54">
        <w:rPr>
          <w:rFonts w:eastAsia="Times New Roman"/>
          <w:color w:val="222222"/>
          <w:shd w:val="clear" w:color="auto" w:fill="FFFFFF"/>
        </w:rPr>
        <w:t xml:space="preserve">combination of </w:t>
      </w:r>
      <w:r>
        <w:rPr>
          <w:rFonts w:eastAsia="Times New Roman"/>
          <w:color w:val="222222"/>
          <w:shd w:val="clear" w:color="auto" w:fill="FFFFFF"/>
        </w:rPr>
        <w:t>UP and DN tag</w:t>
      </w:r>
      <w:r w:rsidRPr="00233F15">
        <w:rPr>
          <w:rFonts w:eastAsia="Times New Roman"/>
          <w:color w:val="222222"/>
          <w:shd w:val="clear" w:color="auto" w:fill="FFFFFF"/>
        </w:rPr>
        <w:t xml:space="preserve"> sequence</w:t>
      </w:r>
      <w:r w:rsidR="003E5F54">
        <w:rPr>
          <w:rFonts w:eastAsia="Times New Roman"/>
          <w:color w:val="222222"/>
          <w:shd w:val="clear" w:color="auto" w:fill="FFFFFF"/>
        </w:rPr>
        <w:t>s</w:t>
      </w:r>
      <w:r w:rsidRPr="00233F15">
        <w:rPr>
          <w:rFonts w:eastAsia="Times New Roman"/>
          <w:color w:val="222222"/>
          <w:shd w:val="clear" w:color="auto" w:fill="FFFFFF"/>
        </w:rPr>
        <w:t>.</w:t>
      </w:r>
    </w:p>
    <w:p w14:paraId="5B036B27" w14:textId="77777777" w:rsidR="00F85114" w:rsidRPr="00233F15" w:rsidRDefault="00F85114" w:rsidP="00F85114">
      <w:pPr>
        <w:rPr>
          <w:b/>
          <w:bCs/>
          <w:iCs/>
          <w:color w:val="000000" w:themeColor="text1"/>
        </w:rPr>
      </w:pPr>
    </w:p>
    <w:p w14:paraId="2D329534" w14:textId="77777777" w:rsidR="00F85114" w:rsidRPr="00233F15" w:rsidRDefault="00F85114" w:rsidP="00F85114">
      <w:pPr>
        <w:outlineLvl w:val="0"/>
        <w:rPr>
          <w:b/>
          <w:bCs/>
          <w:iCs/>
          <w:color w:val="000000" w:themeColor="text1"/>
        </w:rPr>
      </w:pPr>
      <w:r w:rsidRPr="00233F15">
        <w:rPr>
          <w:b/>
          <w:bCs/>
          <w:iCs/>
          <w:color w:val="000000" w:themeColor="text1"/>
        </w:rPr>
        <w:t xml:space="preserve">Examining </w:t>
      </w:r>
      <w:r>
        <w:rPr>
          <w:b/>
          <w:bCs/>
          <w:iCs/>
          <w:color w:val="000000" w:themeColor="text1"/>
        </w:rPr>
        <w:t>p</w:t>
      </w:r>
      <w:r w:rsidRPr="00233F15">
        <w:rPr>
          <w:b/>
          <w:bCs/>
          <w:iCs/>
          <w:color w:val="000000" w:themeColor="text1"/>
        </w:rPr>
        <w:t xml:space="preserve">utative </w:t>
      </w:r>
      <w:r>
        <w:rPr>
          <w:b/>
          <w:bCs/>
          <w:iCs/>
          <w:color w:val="000000" w:themeColor="text1"/>
        </w:rPr>
        <w:t>w</w:t>
      </w:r>
      <w:r w:rsidRPr="00233F15">
        <w:rPr>
          <w:b/>
          <w:bCs/>
          <w:iCs/>
          <w:color w:val="000000" w:themeColor="text1"/>
        </w:rPr>
        <w:t>ild-</w:t>
      </w:r>
      <w:r>
        <w:rPr>
          <w:b/>
          <w:bCs/>
          <w:iCs/>
          <w:color w:val="000000" w:themeColor="text1"/>
        </w:rPr>
        <w:t>t</w:t>
      </w:r>
      <w:r w:rsidRPr="00233F15">
        <w:rPr>
          <w:b/>
          <w:bCs/>
          <w:iCs/>
          <w:color w:val="000000" w:themeColor="text1"/>
        </w:rPr>
        <w:t xml:space="preserve">ype </w:t>
      </w:r>
      <w:r>
        <w:rPr>
          <w:b/>
          <w:bCs/>
          <w:iCs/>
          <w:color w:val="000000" w:themeColor="text1"/>
        </w:rPr>
        <w:t>p</w:t>
      </w:r>
      <w:r w:rsidRPr="00233F15">
        <w:rPr>
          <w:b/>
          <w:bCs/>
          <w:iCs/>
          <w:color w:val="000000" w:themeColor="text1"/>
        </w:rPr>
        <w:t xml:space="preserve">ool </w:t>
      </w:r>
      <w:r>
        <w:rPr>
          <w:b/>
          <w:bCs/>
          <w:iCs/>
          <w:color w:val="000000" w:themeColor="text1"/>
        </w:rPr>
        <w:t>s</w:t>
      </w:r>
      <w:r w:rsidRPr="00233F15">
        <w:rPr>
          <w:b/>
          <w:bCs/>
          <w:iCs/>
          <w:color w:val="000000" w:themeColor="text1"/>
        </w:rPr>
        <w:t>trains</w:t>
      </w:r>
    </w:p>
    <w:p w14:paraId="0892C429" w14:textId="421E189F" w:rsidR="00F85114" w:rsidRPr="00233F15" w:rsidRDefault="00F85114" w:rsidP="00F85114">
      <w:pPr>
        <w:jc w:val="both"/>
        <w:rPr>
          <w:rFonts w:eastAsia="Calibri"/>
          <w:color w:val="333333"/>
          <w:shd w:val="clear" w:color="auto" w:fill="FFFFFF"/>
        </w:rPr>
      </w:pPr>
      <w:r w:rsidRPr="00233F15">
        <w:rPr>
          <w:bCs/>
          <w:iCs/>
          <w:color w:val="000000" w:themeColor="text1"/>
        </w:rPr>
        <w:t>For 7</w:t>
      </w:r>
      <w:r>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 pooled </w:t>
      </w:r>
      <w:r>
        <w:rPr>
          <w:rFonts w:eastAsia="Calibri"/>
          <w:color w:val="333333"/>
          <w:shd w:val="clear" w:color="auto" w:fill="FFFFFF"/>
        </w:rPr>
        <w:t>sequencing analysis had called the genotype</w:t>
      </w:r>
      <w:r w:rsidRPr="00233F15">
        <w:rPr>
          <w:rFonts w:eastAsia="Calibri"/>
          <w:color w:val="333333"/>
          <w:shd w:val="clear" w:color="auto" w:fill="FFFFFF"/>
        </w:rPr>
        <w:t xml:space="preserve"> as wild-type.  Many of these strains were isolated and tested for the presence of one or more gene knockout cassettes by growth in SC</w:t>
      </w:r>
      <w:r>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74 exhibited no detectable growth</w:t>
      </w:r>
      <w:r>
        <w:rPr>
          <w:rFonts w:eastAsia="Calibri"/>
          <w:color w:val="333333"/>
          <w:shd w:val="clear" w:color="auto" w:fill="FFFFFF"/>
        </w:rPr>
        <w:t xml:space="preserve"> in SC–</w:t>
      </w:r>
      <w:r w:rsidRPr="00233F15">
        <w:rPr>
          <w:rFonts w:eastAsia="Calibri"/>
          <w:color w:val="333333"/>
          <w:shd w:val="clear" w:color="auto" w:fill="FFFFFF"/>
        </w:rPr>
        <w:t xml:space="preserve">Ura, and likely arose from remaining barcoder parents </w:t>
      </w:r>
      <w:r>
        <w:rPr>
          <w:rFonts w:eastAsia="Calibri"/>
          <w:color w:val="333333"/>
          <w:shd w:val="clear" w:color="auto" w:fill="FFFFFF"/>
        </w:rPr>
        <w:t>which had escaped a previous SC–</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w:t>
      </w:r>
      <w:r>
        <w:rPr>
          <w:bCs/>
          <w:iCs/>
          <w:color w:val="000000" w:themeColor="text1"/>
        </w:rPr>
        <w:t>–</w:t>
      </w:r>
      <w:r w:rsidRPr="00233F15">
        <w:rPr>
          <w:bCs/>
          <w:iCs/>
          <w:color w:val="000000" w:themeColor="text1"/>
        </w:rPr>
        <w:t>Ura.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Pr>
          <w:bCs/>
          <w:iCs/>
          <w:color w:val="000000" w:themeColor="text1"/>
        </w:rPr>
        <w:t>, confirming the lack of true wild types</w:t>
      </w:r>
      <w:r w:rsidRPr="00233F15">
        <w:rPr>
          <w:bCs/>
          <w:iCs/>
          <w:color w:val="000000" w:themeColor="text1"/>
        </w:rPr>
        <w:t>. These strains had their genotype corrected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 xml:space="preserve">). The 5 </w:t>
      </w:r>
      <w:r w:rsidR="004F571D" w:rsidRPr="00233F15">
        <w:rPr>
          <w:bCs/>
          <w:iCs/>
          <w:color w:val="000000" w:themeColor="text1"/>
        </w:rPr>
        <w:t>unsuccessfully</w:t>
      </w:r>
      <w:r w:rsidRPr="00233F15">
        <w:rPr>
          <w:bCs/>
          <w:iCs/>
          <w:color w:val="000000" w:themeColor="text1"/>
        </w:rPr>
        <w:t xml:space="preserve"> genotyped strains, as well as 28 additional strains were discarded from analysis.  When calculating linkage and distribution of gene knockouts</w:t>
      </w:r>
      <w:r>
        <w:rPr>
          <w:bCs/>
          <w:iCs/>
          <w:color w:val="000000" w:themeColor="text1"/>
        </w:rPr>
        <w:t xml:space="preserve"> (</w:t>
      </w:r>
      <w:r w:rsidR="004452EF">
        <w:rPr>
          <w:bCs/>
          <w:iCs/>
          <w:color w:val="000000" w:themeColor="text1"/>
        </w:rPr>
        <w:t xml:space="preserve">Figure </w:t>
      </w:r>
      <w:r>
        <w:rPr>
          <w:bCs/>
          <w:iCs/>
          <w:color w:val="000000" w:themeColor="text1"/>
        </w:rPr>
        <w:t>S2)</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017C0B53" w14:textId="77777777" w:rsidR="00F85114" w:rsidRPr="00233F15" w:rsidRDefault="00F85114" w:rsidP="00F85114">
      <w:pPr>
        <w:rPr>
          <w:b/>
          <w:bCs/>
          <w:iCs/>
          <w:color w:val="000000" w:themeColor="text1"/>
        </w:rPr>
      </w:pPr>
    </w:p>
    <w:p w14:paraId="0ECB2BFF" w14:textId="77777777" w:rsidR="00F85114" w:rsidRPr="00233F15" w:rsidRDefault="00F85114" w:rsidP="00F85114">
      <w:pPr>
        <w:outlineLvl w:val="0"/>
        <w:rPr>
          <w:b/>
          <w:bCs/>
          <w:iCs/>
          <w:color w:val="000000" w:themeColor="text1"/>
        </w:rPr>
      </w:pPr>
      <w:r w:rsidRPr="00233F15">
        <w:rPr>
          <w:b/>
          <w:bCs/>
          <w:iCs/>
          <w:color w:val="000000" w:themeColor="text1"/>
        </w:rPr>
        <w:t xml:space="preserve">Estimating </w:t>
      </w:r>
      <w:r>
        <w:rPr>
          <w:b/>
          <w:bCs/>
          <w:iCs/>
          <w:color w:val="000000" w:themeColor="text1"/>
        </w:rPr>
        <w:t>g</w:t>
      </w:r>
      <w:r w:rsidRPr="00233F15">
        <w:rPr>
          <w:b/>
          <w:bCs/>
          <w:iCs/>
          <w:color w:val="000000" w:themeColor="text1"/>
        </w:rPr>
        <w:t xml:space="preserve">enotyping </w:t>
      </w:r>
      <w:r>
        <w:rPr>
          <w:b/>
          <w:bCs/>
          <w:iCs/>
          <w:color w:val="000000" w:themeColor="text1"/>
        </w:rPr>
        <w:t>a</w:t>
      </w:r>
      <w:r w:rsidRPr="00233F15">
        <w:rPr>
          <w:b/>
          <w:bCs/>
          <w:iCs/>
          <w:color w:val="000000" w:themeColor="text1"/>
        </w:rPr>
        <w:t xml:space="preserve">ccuracy by </w:t>
      </w:r>
      <w:r>
        <w:rPr>
          <w:b/>
          <w:bCs/>
          <w:iCs/>
          <w:color w:val="000000" w:themeColor="text1"/>
        </w:rPr>
        <w:t>k</w:t>
      </w:r>
      <w:r w:rsidRPr="00233F15">
        <w:rPr>
          <w:b/>
          <w:bCs/>
          <w:iCs/>
          <w:color w:val="000000" w:themeColor="text1"/>
        </w:rPr>
        <w:t xml:space="preserve">nockout </w:t>
      </w:r>
      <w:r>
        <w:rPr>
          <w:b/>
          <w:bCs/>
          <w:iCs/>
          <w:color w:val="000000" w:themeColor="text1"/>
        </w:rPr>
        <w:t>d</w:t>
      </w:r>
      <w:r w:rsidRPr="00233F15">
        <w:rPr>
          <w:b/>
          <w:bCs/>
          <w:iCs/>
          <w:color w:val="000000" w:themeColor="text1"/>
        </w:rPr>
        <w:t>istribution</w:t>
      </w:r>
    </w:p>
    <w:p w14:paraId="23639BFF" w14:textId="4F9D290D" w:rsidR="00F85114" w:rsidRPr="00233F15" w:rsidRDefault="00F85114" w:rsidP="00F85114">
      <w:pPr>
        <w:jc w:val="both"/>
      </w:pPr>
      <w:r w:rsidRPr="00233F15">
        <w:t>To lend independent support to the genotyping accuracy determined by gold standard strains, an alternate</w:t>
      </w:r>
      <w:r>
        <w:t xml:space="preserve"> method</w:t>
      </w:r>
      <w:r w:rsidRPr="00233F15">
        <w:t xml:space="preserve"> based on the distribution of knockouts in the population</w:t>
      </w:r>
      <w:r>
        <w:t xml:space="preserve"> was used</w:t>
      </w:r>
      <w:r w:rsidRPr="00233F15">
        <w:t xml:space="preserve">.  Since </w:t>
      </w:r>
      <w:r w:rsidRPr="00233F15">
        <w:rPr>
          <w:i/>
        </w:rPr>
        <w:t xml:space="preserve">en masse </w:t>
      </w:r>
      <w:r w:rsidRPr="00233F15">
        <w:t xml:space="preserve">genotyping associates barcode sequences with ABC transporter knockouts, the absence of a given barcode implies either a wild-type genotype at that locus or a failure in amplification, sequencing, or calling.  Conversely, cases where a wild-type is called as a mutant are expected to be comparably </w:t>
      </w:r>
      <w:r>
        <w:t>rare</w:t>
      </w:r>
      <w:r w:rsidRPr="00233F15">
        <w:t xml:space="preserve">.  Excess wild-type calls lead to a reduction in the average number of knockouts in the pool, and can be used to estimate genotyping accuracy.  </w:t>
      </w:r>
      <w:r w:rsidRPr="00233F15">
        <w:rPr>
          <w:color w:val="000000" w:themeColor="text1"/>
        </w:rPr>
        <w:t xml:space="preserve">The average number of knockouts in the pool was 7.0, lower than the 8 expected with perfect genotyping.  </w:t>
      </w:r>
      <w:r>
        <w:rPr>
          <w:color w:val="000000" w:themeColor="text1"/>
        </w:rPr>
        <w:t>If there are no wild-type to mutant miscalls, t</w:t>
      </w:r>
      <w:r w:rsidRPr="00233F15">
        <w:rPr>
          <w:color w:val="000000" w:themeColor="text1"/>
        </w:rPr>
        <w:t>his number</w:t>
      </w:r>
      <w:r>
        <w:rPr>
          <w:color w:val="000000" w:themeColor="text1"/>
        </w:rPr>
        <w:t xml:space="preserve"> i</w:t>
      </w:r>
      <w:r w:rsidRPr="00233F15">
        <w:rPr>
          <w:color w:val="000000" w:themeColor="text1"/>
        </w:rPr>
        <w:t xml:space="preserve">s most </w:t>
      </w:r>
      <w:r>
        <w:rPr>
          <w:color w:val="000000" w:themeColor="text1"/>
        </w:rPr>
        <w:t>likely</w:t>
      </w:r>
      <w:r w:rsidRPr="00233F15">
        <w:rPr>
          <w:color w:val="000000" w:themeColor="text1"/>
        </w:rPr>
        <w:t xml:space="preserve"> with an </w:t>
      </w:r>
      <w:r w:rsidR="00156CCE">
        <w:rPr>
          <w:color w:val="000000" w:themeColor="text1"/>
        </w:rPr>
        <w:t>‘</w:t>
      </w:r>
      <w:r w:rsidRPr="00233F15">
        <w:rPr>
          <w:color w:val="000000" w:themeColor="text1"/>
        </w:rPr>
        <w:t>asymmetric</w:t>
      </w:r>
      <w:r w:rsidR="00156CCE">
        <w:rPr>
          <w:color w:val="000000" w:themeColor="text1"/>
        </w:rPr>
        <w:t>’</w:t>
      </w:r>
      <w:r w:rsidRPr="00233F15">
        <w:rPr>
          <w:color w:val="000000" w:themeColor="text1"/>
        </w:rPr>
        <w:t xml:space="preserve"> genotyping accuracy of 93.8%, compared to the 93.2% </w:t>
      </w:r>
      <w:r>
        <w:rPr>
          <w:color w:val="000000" w:themeColor="text1"/>
        </w:rPr>
        <w:t>estimated</w:t>
      </w:r>
      <w:r w:rsidRPr="00233F15">
        <w:rPr>
          <w:color w:val="000000" w:themeColor="text1"/>
        </w:rPr>
        <w:t xml:space="preserve"> by comparison to gold standards (</w:t>
      </w:r>
      <w:r w:rsidR="004452EF">
        <w:rPr>
          <w:color w:val="000000" w:themeColor="text1"/>
        </w:rPr>
        <w:t xml:space="preserve">Figure </w:t>
      </w:r>
      <w:r>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59EDD1D8" w:rsidR="002F34C1" w:rsidRPr="00233F15" w:rsidRDefault="00476697" w:rsidP="00224FCB">
      <w:pPr>
        <w:outlineLvl w:val="0"/>
        <w:rPr>
          <w:b/>
          <w:bCs/>
          <w:iCs/>
          <w:color w:val="000000" w:themeColor="text1"/>
        </w:rPr>
      </w:pPr>
      <w:r w:rsidRPr="00233F15">
        <w:rPr>
          <w:b/>
          <w:bCs/>
          <w:iCs/>
          <w:color w:val="000000" w:themeColor="text1"/>
        </w:rPr>
        <w:t>Indivi</w:t>
      </w:r>
      <w:r w:rsidR="00F85114">
        <w:rPr>
          <w:b/>
          <w:bCs/>
          <w:iCs/>
          <w:color w:val="000000" w:themeColor="text1"/>
        </w:rPr>
        <w:t>d</w:t>
      </w:r>
      <w:r w:rsidRPr="00233F15">
        <w:rPr>
          <w:b/>
          <w:bCs/>
          <w:iCs/>
          <w:color w:val="000000" w:themeColor="text1"/>
        </w:rPr>
        <w:t xml:space="preserve">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68FC8CBC" w14:textId="77777777" w:rsidR="00F85114" w:rsidRPr="00233F15" w:rsidRDefault="00F85114" w:rsidP="00F85114">
      <w:pPr>
        <w:jc w:val="both"/>
        <w:rPr>
          <w:b/>
          <w:bCs/>
          <w:iCs/>
          <w:color w:val="000000" w:themeColor="text1"/>
        </w:rPr>
      </w:pPr>
      <w:r w:rsidRPr="00233F15">
        <w:rPr>
          <w:bCs/>
          <w:iCs/>
          <w:color w:val="000000" w:themeColor="text1"/>
        </w:rPr>
        <w:t xml:space="preserve">To measure individual strain growth, the </w:t>
      </w:r>
      <w:commentRangeStart w:id="457"/>
      <w:commentRangeStart w:id="458"/>
      <w:r w:rsidRPr="00233F15">
        <w:rPr>
          <w:bCs/>
          <w:iCs/>
          <w:color w:val="000000" w:themeColor="text1"/>
        </w:rPr>
        <w:t>a 0.0625 OD</w:t>
      </w:r>
      <w:r w:rsidRPr="00233F15">
        <w:rPr>
          <w:rFonts w:eastAsia="Times New Roman"/>
          <w:color w:val="333333"/>
          <w:shd w:val="clear" w:color="auto" w:fill="FFFFFF"/>
          <w:vertAlign w:val="subscript"/>
        </w:rPr>
        <w:t>600 nm</w:t>
      </w:r>
      <w:r w:rsidRPr="00233F15">
        <w:rPr>
          <w:bCs/>
          <w:iCs/>
          <w:color w:val="000000" w:themeColor="text1"/>
        </w:rPr>
        <w:t xml:space="preserve"> starting culture</w:t>
      </w:r>
      <w:commentRangeEnd w:id="457"/>
      <w:r>
        <w:rPr>
          <w:rStyle w:val="CommentReference"/>
          <w:rFonts w:asciiTheme="minorHAnsi" w:hAnsiTheme="minorHAnsi" w:cstheme="minorBidi"/>
        </w:rPr>
        <w:commentReference w:id="457"/>
      </w:r>
      <w:commentRangeEnd w:id="458"/>
      <w:r>
        <w:rPr>
          <w:rStyle w:val="CommentReference"/>
          <w:rFonts w:asciiTheme="minorHAnsi" w:hAnsiTheme="minorHAnsi" w:cstheme="minorBidi"/>
        </w:rPr>
        <w:commentReference w:id="458"/>
      </w:r>
      <w:r w:rsidRPr="00233F15">
        <w:rPr>
          <w:bCs/>
          <w:iCs/>
          <w:color w:val="000000" w:themeColor="text1"/>
        </w:rPr>
        <w:t xml:space="preserve"> was measured in the appropriate medium every 15 mins using a GENios microplate reader (Tecan).</w:t>
      </w:r>
    </w:p>
    <w:p w14:paraId="52BD16E0" w14:textId="77777777" w:rsidR="00C13CAE" w:rsidRPr="00233F15" w:rsidRDefault="00C13CAE" w:rsidP="00224FCB">
      <w:pPr>
        <w:rPr>
          <w:b/>
          <w:bCs/>
          <w:iCs/>
          <w:color w:val="000000" w:themeColor="text1"/>
        </w:rPr>
      </w:pPr>
    </w:p>
    <w:p w14:paraId="38712402" w14:textId="74DECA70" w:rsidR="0003324C" w:rsidRPr="00233F15" w:rsidRDefault="0003324C" w:rsidP="00224FCB">
      <w:pPr>
        <w:outlineLvl w:val="0"/>
        <w:rPr>
          <w:bCs/>
          <w:iCs/>
          <w:color w:val="000000" w:themeColor="text1"/>
        </w:rPr>
      </w:pPr>
      <w:r w:rsidRPr="00233F15">
        <w:rPr>
          <w:b/>
          <w:bCs/>
          <w:iCs/>
          <w:color w:val="000000" w:themeColor="text1"/>
        </w:rPr>
        <w:t xml:space="preserve">Drug </w:t>
      </w:r>
      <w:r w:rsidR="00996366">
        <w:rPr>
          <w:b/>
          <w:bCs/>
          <w:iCs/>
          <w:color w:val="000000" w:themeColor="text1"/>
        </w:rPr>
        <w:t>t</w:t>
      </w:r>
      <w:r w:rsidR="0082443E" w:rsidRPr="00233F15">
        <w:rPr>
          <w:b/>
          <w:bCs/>
          <w:iCs/>
          <w:color w:val="000000" w:themeColor="text1"/>
        </w:rPr>
        <w:t xml:space="preserve">esting for </w:t>
      </w:r>
      <w:r w:rsidR="00996366">
        <w:rPr>
          <w:b/>
          <w:bCs/>
          <w:iCs/>
          <w:color w:val="000000" w:themeColor="text1"/>
        </w:rPr>
        <w:t>g</w:t>
      </w:r>
      <w:r w:rsidR="0082443E" w:rsidRPr="00233F15">
        <w:rPr>
          <w:b/>
          <w:bCs/>
          <w:iCs/>
          <w:color w:val="000000" w:themeColor="text1"/>
        </w:rPr>
        <w:t xml:space="preserve">rowth </w:t>
      </w:r>
      <w:r w:rsidR="00996366">
        <w:rPr>
          <w:b/>
          <w:bCs/>
          <w:iCs/>
          <w:color w:val="000000" w:themeColor="text1"/>
        </w:rPr>
        <w:t>i</w:t>
      </w:r>
      <w:r w:rsidRPr="00233F15">
        <w:rPr>
          <w:b/>
          <w:bCs/>
          <w:iCs/>
          <w:color w:val="000000" w:themeColor="text1"/>
        </w:rPr>
        <w:t>nhibition</w:t>
      </w:r>
    </w:p>
    <w:p w14:paraId="1F05B157" w14:textId="27529A61"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459"/>
      <w:r w:rsidRPr="00233F15">
        <w:rPr>
          <w:bCs/>
          <w:iCs/>
          <w:color w:val="000000" w:themeColor="text1"/>
        </w:rPr>
        <w:t xml:space="preserve">wild type </w:t>
      </w:r>
      <w:commentRangeEnd w:id="459"/>
      <w:r w:rsidR="00537EAF">
        <w:rPr>
          <w:rStyle w:val="CommentReference"/>
          <w:rFonts w:asciiTheme="minorHAnsi" w:hAnsiTheme="minorHAnsi" w:cstheme="minorBidi"/>
        </w:rPr>
        <w:commentReference w:id="459"/>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770E6B">
        <w:rPr>
          <w:bCs/>
          <w:iCs/>
          <w:color w:val="000000" w:themeColor="text1"/>
        </w:rPr>
        <w:t>Here, g</w:t>
      </w:r>
      <w:r w:rsidR="00877BF9" w:rsidRPr="00233F15">
        <w:rPr>
          <w:bCs/>
          <w:iCs/>
          <w:color w:val="000000" w:themeColor="text1"/>
        </w:rPr>
        <w:t>rowth was determined by the Average_G metric</w:t>
      </w:r>
      <w:r w:rsidR="00770E6B">
        <w:rPr>
          <w:bCs/>
          <w:iCs/>
          <w:color w:val="000000" w:themeColor="text1"/>
        </w:rPr>
        <w:t xml:space="preserve"> </w:t>
      </w:r>
      <w:r w:rsidR="00202DC4" w:rsidRPr="00233F15">
        <w:rPr>
          <w:bCs/>
          <w:iCs/>
          <w:color w:val="000000" w:themeColor="text1"/>
        </w:rPr>
        <w:fldChar w:fldCharType="begin" w:fldLock="1"/>
      </w:r>
      <w:r w:rsidR="00F13A96">
        <w:rPr>
          <w:bCs/>
          <w:iCs/>
          <w:color w:val="000000" w:themeColor="text1"/>
        </w:rPr>
        <w:instrText>ADDIN CSL_CITATION {"citationItems":[{"id":"ITEM-1","itemData":{"DOI":"10.1007/978-1-61779-173-4_15","author":[{"dropping-particle":"","family":"Proctor","given":"Michael","non-dropping-particle":"","parse-names":false,"suffix":""},{"dropping-particle":"","family":"Urbanus","given":"Malene L.","non-dropping-particle":"","parse-names":false,"suffix":""},{"dropping-particle":"","family":"Fung","given":"Eula L.","non-dropping-particle":"","parse-names":false,"suffix":""},{"dropping-particle":"","family":"Jaramillo","given":"Daniel F.","non-dropping-particle":"","parse-names":false,"suffix":""},{"dropping-particle":"","family":"Davis","given":"Ronald W.","non-dropping-particle":"","parse-names":false,"suffix":""},{"dropping-particle":"","family":"Nislow","given":"Corey","non-dropping-particle":"","parse-names":false,"suffix":""},{"dropping-particle":"","family":"Giaever","given":"Guri","non-dropping-particle":"","parse-names":false,"suffix":""}],"id":"ITEM-1","issued":{"date-parts":[["2011"]]},"page":"239-269","publisher":"Humana Press","title":"The Automated Cell: Compound and Environment Screening System (ACCESS) for Chemogenomic Screening","type":"chapter"},"uris":["http://www.mendeley.com/documents/?uuid=00b312a1-1d4f-364a-b2de-cd00ccc99b69"]}],"mendeley":{"formattedCitation":"(Proctor et al., 2011)","plainTextFormattedCitation":"(Proctor et al., 2011)","previouslyFormattedCitation":"(Proctor et al., 2011)"},"properties":{"noteIndex":0},"schema":"https://github.com/citation-style-language/schema/raw/master/csl-citation.json"}</w:instrText>
      </w:r>
      <w:r w:rsidR="00202DC4" w:rsidRPr="00233F15">
        <w:rPr>
          <w:bCs/>
          <w:iCs/>
          <w:color w:val="000000" w:themeColor="text1"/>
        </w:rPr>
        <w:fldChar w:fldCharType="separate"/>
      </w:r>
      <w:r w:rsidR="00D659A1" w:rsidRPr="00D659A1">
        <w:rPr>
          <w:bCs/>
          <w:iCs/>
          <w:noProof/>
          <w:color w:val="000000" w:themeColor="text1"/>
        </w:rPr>
        <w:t>(Proctor et al., 2011)</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6101CF38" w14:textId="77777777" w:rsidR="005F375A" w:rsidRPr="00233F15" w:rsidRDefault="005F375A" w:rsidP="005F375A">
      <w:pPr>
        <w:rPr>
          <w:b/>
          <w:bCs/>
          <w:iCs/>
          <w:color w:val="000000" w:themeColor="text1"/>
        </w:rPr>
      </w:pPr>
    </w:p>
    <w:p w14:paraId="1D7775AE" w14:textId="77777777" w:rsidR="005F375A" w:rsidRPr="00233F15" w:rsidRDefault="005F375A" w:rsidP="005F375A">
      <w:pPr>
        <w:outlineLvl w:val="0"/>
        <w:rPr>
          <w:b/>
          <w:bCs/>
          <w:iCs/>
          <w:color w:val="000000" w:themeColor="text1"/>
        </w:rPr>
      </w:pPr>
      <w:r w:rsidRPr="00233F15">
        <w:rPr>
          <w:b/>
          <w:bCs/>
          <w:iCs/>
          <w:color w:val="000000" w:themeColor="text1"/>
        </w:rPr>
        <w:t xml:space="preserve">Population </w:t>
      </w:r>
      <w:r>
        <w:rPr>
          <w:b/>
          <w:bCs/>
          <w:iCs/>
          <w:color w:val="000000" w:themeColor="text1"/>
        </w:rPr>
        <w:t>g</w:t>
      </w:r>
      <w:r w:rsidRPr="00233F15">
        <w:rPr>
          <w:b/>
          <w:bCs/>
          <w:iCs/>
          <w:color w:val="000000" w:themeColor="text1"/>
        </w:rPr>
        <w:t xml:space="preserve">rowth </w:t>
      </w:r>
      <w:r>
        <w:rPr>
          <w:b/>
          <w:bCs/>
          <w:iCs/>
          <w:color w:val="000000" w:themeColor="text1"/>
        </w:rPr>
        <w:t>p</w:t>
      </w:r>
      <w:r w:rsidRPr="00233F15">
        <w:rPr>
          <w:b/>
          <w:bCs/>
          <w:iCs/>
          <w:color w:val="000000" w:themeColor="text1"/>
        </w:rPr>
        <w:t xml:space="preserve">rofiling by </w:t>
      </w:r>
      <w:r>
        <w:rPr>
          <w:b/>
          <w:bCs/>
          <w:iCs/>
          <w:color w:val="000000" w:themeColor="text1"/>
        </w:rPr>
        <w:t>h</w:t>
      </w:r>
      <w:r w:rsidRPr="00233F15">
        <w:rPr>
          <w:b/>
          <w:bCs/>
          <w:iCs/>
          <w:color w:val="000000" w:themeColor="text1"/>
        </w:rPr>
        <w:t>igh-</w:t>
      </w:r>
      <w:r>
        <w:rPr>
          <w:b/>
          <w:bCs/>
          <w:iCs/>
          <w:color w:val="000000" w:themeColor="text1"/>
        </w:rPr>
        <w:t>t</w:t>
      </w:r>
      <w:r w:rsidRPr="00233F15">
        <w:rPr>
          <w:b/>
          <w:bCs/>
          <w:iCs/>
          <w:color w:val="000000" w:themeColor="text1"/>
        </w:rPr>
        <w:t xml:space="preserve">hroughput </w:t>
      </w:r>
      <w:r>
        <w:rPr>
          <w:b/>
          <w:bCs/>
          <w:iCs/>
          <w:color w:val="000000" w:themeColor="text1"/>
        </w:rPr>
        <w:t>s</w:t>
      </w:r>
      <w:r w:rsidRPr="00233F15">
        <w:rPr>
          <w:b/>
          <w:bCs/>
          <w:iCs/>
          <w:color w:val="000000" w:themeColor="text1"/>
        </w:rPr>
        <w:t>equencing</w:t>
      </w:r>
    </w:p>
    <w:p w14:paraId="0AEA61FD" w14:textId="77777777" w:rsidR="005F375A" w:rsidRPr="004568E1" w:rsidRDefault="005F375A" w:rsidP="005F375A">
      <w:pPr>
        <w:jc w:val="both"/>
        <w:rPr>
          <w:bCs/>
          <w:iCs/>
          <w:color w:val="000000" w:themeColor="text1"/>
        </w:rPr>
      </w:pPr>
      <w:r w:rsidRPr="00233F15">
        <w:rPr>
          <w:bCs/>
          <w:iCs/>
          <w:color w:val="000000" w:themeColor="text1"/>
        </w:rPr>
        <w:t xml:space="preserve">Progeny with at least one mapped strain-specific barcode </w:t>
      </w:r>
      <w:r>
        <w:rPr>
          <w:bCs/>
          <w:iCs/>
          <w:color w:val="000000" w:themeColor="text1"/>
        </w:rPr>
        <w:t>(Data S2</w:t>
      </w:r>
      <w:r w:rsidRPr="00233F15">
        <w:rPr>
          <w:bCs/>
          <w:iCs/>
          <w:color w:val="000000" w:themeColor="text1"/>
        </w:rPr>
        <w:t>) were combined into two separate liquid YPD + glycerol pools separated by mating type</w:t>
      </w:r>
      <w:r>
        <w:rPr>
          <w:bCs/>
          <w:iCs/>
          <w:color w:val="000000" w:themeColor="text1"/>
        </w:rPr>
        <w:t xml:space="preserve">, and kept at </w:t>
      </w:r>
      <w:r w:rsidRPr="00D57EF9">
        <w:rPr>
          <w:bCs/>
          <w:iCs/>
          <w:color w:val="000000" w:themeColor="text1"/>
        </w:rPr>
        <w:t>−</w:t>
      </w:r>
      <w:r>
        <w:rPr>
          <w:bCs/>
          <w:iCs/>
          <w:color w:val="000000" w:themeColor="text1"/>
        </w:rPr>
        <w:t>80</w:t>
      </w:r>
      <w:r w:rsidRPr="000D7256">
        <w:rPr>
          <w:bCs/>
          <w:iCs/>
          <w:color w:val="000000" w:themeColor="text1"/>
        </w:rPr>
        <w:t>°</w:t>
      </w:r>
      <w:r>
        <w:rPr>
          <w:bCs/>
          <w:iCs/>
          <w:color w:val="000000" w:themeColor="text1"/>
        </w:rPr>
        <w:t>C</w:t>
      </w:r>
      <w:r w:rsidRPr="00233F15">
        <w:rPr>
          <w:bCs/>
          <w:iCs/>
          <w:color w:val="000000" w:themeColor="text1"/>
        </w:rPr>
        <w:t xml:space="preserve">.  </w:t>
      </w:r>
      <w:r w:rsidRPr="00233F15">
        <w:rPr>
          <w:rFonts w:eastAsia="Times New Roman"/>
          <w:color w:val="333333"/>
          <w:shd w:val="clear" w:color="auto" w:fill="FFFFFF"/>
        </w:rPr>
        <w:t>Samples from the original YPD + glycerol pool were thawn and added to the appropriate drug or solvent containing medium at a final concentration of 0.0625 OD</w:t>
      </w:r>
      <w:r w:rsidRPr="00233F15">
        <w:rPr>
          <w:rFonts w:eastAsia="Times New Roman"/>
          <w:color w:val="333333"/>
          <w:shd w:val="clear" w:color="auto" w:fill="FFFFFF"/>
          <w:vertAlign w:val="subscript"/>
        </w:rPr>
        <w:t xml:space="preserve">600 nm </w:t>
      </w:r>
      <w:r w:rsidRPr="00233F15">
        <w:rPr>
          <w:rFonts w:eastAsia="Times New Roman"/>
          <w:color w:val="333333"/>
          <w:shd w:val="clear" w:color="auto" w:fill="FFFFFF"/>
        </w:rPr>
        <w:t>in 10ml.  For the solvent control, a 0 generation sample was immediately harvested for sequencing.  After growth to approximately 2 OD</w:t>
      </w:r>
      <w:r w:rsidRPr="00233F15">
        <w:rPr>
          <w:rFonts w:eastAsia="Times New Roman"/>
          <w:color w:val="333333"/>
          <w:shd w:val="clear" w:color="auto" w:fill="FFFFFF"/>
          <w:vertAlign w:val="subscript"/>
        </w:rPr>
        <w:t>600 nm</w:t>
      </w:r>
      <w:r w:rsidRPr="00233F15">
        <w:rPr>
          <w:rFonts w:eastAsia="Times New Roman"/>
          <w:color w:val="333333"/>
          <w:shd w:val="clear" w:color="auto" w:fill="FFFFFF"/>
        </w:rPr>
        <w:t xml:space="preserve">, a sample was taken from each drug for sequencing and cells were resuspended in fresh </w:t>
      </w:r>
      <w:r w:rsidRPr="00233F15">
        <w:rPr>
          <w:rFonts w:eastAsia="Times New Roman"/>
          <w:color w:val="333333"/>
          <w:shd w:val="clear" w:color="auto" w:fill="FFFFFF"/>
        </w:rPr>
        <w:lastRenderedPageBreak/>
        <w:t>medium to a final concentration of 0.0625 OD</w:t>
      </w:r>
      <w:r w:rsidRPr="00233F15">
        <w:rPr>
          <w:rFonts w:eastAsia="Times New Roman"/>
          <w:color w:val="333333"/>
          <w:shd w:val="clear" w:color="auto" w:fill="FFFFFF"/>
          <w:vertAlign w:val="subscript"/>
        </w:rPr>
        <w:t>600 nm</w:t>
      </w:r>
      <w:r w:rsidRPr="00233F15">
        <w:rPr>
          <w:rFonts w:eastAsia="Times New Roman"/>
          <w:color w:val="333333"/>
          <w:shd w:val="clear" w:color="auto" w:fill="FFFFFF"/>
        </w:rPr>
        <w:t xml:space="preserve">.  This process was repeated until 4 generations of samples were collected.  Collected samples corresponded approximately to 5, 10, 15, and 20 generations of growth.  </w:t>
      </w:r>
      <w:r w:rsidRPr="00233F15">
        <w:rPr>
          <w:bCs/>
          <w:iCs/>
          <w:color w:val="000000" w:themeColor="text1"/>
        </w:rPr>
        <w:t>Harvested samples were subject to genomic DNA extraction using a YeaStar™ Genomic DNA Kit, quantified using a Qubit</w:t>
      </w:r>
      <w:r w:rsidRPr="00233F15">
        <w:rPr>
          <w:bCs/>
          <w:iCs/>
          <w:color w:val="000000" w:themeColor="text1"/>
          <w:vertAlign w:val="superscript"/>
        </w:rPr>
        <w:t>®</w:t>
      </w:r>
      <w:r w:rsidRPr="00233F15">
        <w:rPr>
          <w:bCs/>
          <w:iCs/>
          <w:color w:val="000000" w:themeColor="text1"/>
        </w:rPr>
        <w:t xml:space="preserve"> 2.0 fluorometer, and diluted to a final concentration of 20</w:t>
      </w:r>
      <w:r>
        <w:rPr>
          <w:bCs/>
          <w:iCs/>
          <w:color w:val="000000" w:themeColor="text1"/>
        </w:rPr>
        <w:t xml:space="preserve"> </w:t>
      </w:r>
      <w:r w:rsidRPr="00233F15">
        <w:rPr>
          <w:bCs/>
          <w:iCs/>
          <w:color w:val="000000" w:themeColor="text1"/>
        </w:rPr>
        <w:t>ng/</w:t>
      </w:r>
      <w:r w:rsidRPr="00233F15">
        <w:rPr>
          <w:bCs/>
          <w:iCs/>
          <w:color w:val="000000" w:themeColor="text1"/>
          <w:lang w:val="el-GR"/>
        </w:rPr>
        <w:t>μ</w:t>
      </w:r>
      <w:r w:rsidRPr="00233F15">
        <w:rPr>
          <w:bCs/>
          <w:iCs/>
          <w:color w:val="000000" w:themeColor="text1"/>
          <w:lang w:val="en-CA"/>
        </w:rPr>
        <w:t xml:space="preserve">l.  </w:t>
      </w:r>
      <w:r w:rsidRPr="00233F15">
        <w:rPr>
          <w:bCs/>
          <w:iCs/>
          <w:color w:val="000000" w:themeColor="text1"/>
        </w:rPr>
        <w:t>Approximately 350</w:t>
      </w:r>
      <w:r>
        <w:rPr>
          <w:bCs/>
          <w:iCs/>
          <w:color w:val="000000" w:themeColor="text1"/>
        </w:rPr>
        <w:t xml:space="preserve"> </w:t>
      </w:r>
      <w:r w:rsidRPr="00233F15">
        <w:rPr>
          <w:bCs/>
          <w:iCs/>
          <w:color w:val="000000" w:themeColor="text1"/>
        </w:rPr>
        <w:t>ng of isolated DNA was extracted from each sample and added to 20</w:t>
      </w:r>
      <w:r>
        <w:rPr>
          <w:bCs/>
          <w:iCs/>
          <w:color w:val="000000" w:themeColor="text1"/>
        </w:rPr>
        <w:t xml:space="preserve"> </w:t>
      </w:r>
      <w:r w:rsidRPr="00233F15">
        <w:rPr>
          <w:bCs/>
          <w:iCs/>
          <w:color w:val="000000" w:themeColor="text1"/>
          <w:lang w:val="el-GR"/>
        </w:rPr>
        <w:t>μ</w:t>
      </w:r>
      <w:r>
        <w:rPr>
          <w:bCs/>
          <w:iCs/>
          <w:color w:val="000000" w:themeColor="text1"/>
        </w:rPr>
        <w:t>l</w:t>
      </w:r>
      <w:r w:rsidRPr="00233F15">
        <w:rPr>
          <w:bCs/>
          <w:iCs/>
          <w:color w:val="000000" w:themeColor="text1"/>
        </w:rPr>
        <w:t xml:space="preserve"> of 2x Platinum PCR SuperMix High Fidelity, 1</w:t>
      </w:r>
      <w:r>
        <w:rPr>
          <w:bCs/>
          <w:iCs/>
          <w:color w:val="000000" w:themeColor="text1"/>
        </w:rPr>
        <w:t xml:space="preserve"> </w:t>
      </w:r>
      <w:r w:rsidRPr="00233F15">
        <w:rPr>
          <w:bCs/>
          <w:iCs/>
          <w:color w:val="000000" w:themeColor="text1"/>
          <w:lang w:val="el-GR"/>
        </w:rPr>
        <w:t>μ</w:t>
      </w:r>
      <w:r w:rsidRPr="00233F15">
        <w:rPr>
          <w:bCs/>
          <w:iCs/>
          <w:color w:val="000000" w:themeColor="text1"/>
        </w:rPr>
        <w:t>L of 10</w:t>
      </w:r>
      <w:r>
        <w:rPr>
          <w:bCs/>
          <w:iCs/>
          <w:color w:val="000000" w:themeColor="text1"/>
        </w:rPr>
        <w:t xml:space="preserve"> </w:t>
      </w:r>
      <w:r w:rsidRPr="00233F15">
        <w:rPr>
          <w:bCs/>
          <w:iCs/>
          <w:color w:val="000000" w:themeColor="text1"/>
          <w:lang w:val="el-GR"/>
        </w:rPr>
        <w:t>μ</w:t>
      </w:r>
      <w:r w:rsidRPr="00233F15">
        <w:rPr>
          <w:bCs/>
          <w:iCs/>
          <w:color w:val="000000" w:themeColor="text1"/>
        </w:rPr>
        <w:t>M F primer, and 1</w:t>
      </w:r>
      <w:r>
        <w:rPr>
          <w:bCs/>
          <w:iCs/>
          <w:color w:val="000000" w:themeColor="text1"/>
        </w:rPr>
        <w:t xml:space="preserve"> μl </w:t>
      </w:r>
      <w:r w:rsidRPr="00233F15">
        <w:rPr>
          <w:bCs/>
          <w:iCs/>
          <w:color w:val="000000" w:themeColor="text1"/>
        </w:rPr>
        <w:t>of 10</w:t>
      </w:r>
      <w:r>
        <w:rPr>
          <w:bCs/>
          <w:iCs/>
          <w:color w:val="000000" w:themeColor="text1"/>
        </w:rPr>
        <w:t xml:space="preserve"> </w:t>
      </w:r>
      <w:r w:rsidRPr="00233F15">
        <w:rPr>
          <w:bCs/>
          <w:iCs/>
          <w:color w:val="000000" w:themeColor="text1"/>
          <w:lang w:val="el-GR"/>
        </w:rPr>
        <w:t>μ</w:t>
      </w:r>
      <w:r w:rsidRPr="00233F15">
        <w:rPr>
          <w:bCs/>
          <w:iCs/>
          <w:color w:val="000000" w:themeColor="text1"/>
        </w:rPr>
        <w:t>M R primer.  F and R primer pairs were PXX+US1/PYY+US2 and PXX+DS1/PYY+D</w:t>
      </w:r>
      <w:r>
        <w:rPr>
          <w:bCs/>
          <w:iCs/>
          <w:color w:val="000000" w:themeColor="text1"/>
        </w:rPr>
        <w:t>S2 for the strain-specific UP and DN tag</w:t>
      </w:r>
      <w:r w:rsidRPr="00233F15">
        <w:rPr>
          <w:bCs/>
          <w:iCs/>
          <w:color w:val="000000" w:themeColor="text1"/>
        </w:rPr>
        <w:t xml:space="preserve">, respectively. PXX and PYY correspond to sequences containing plate-specific Illumina sequencing adapters, as well as tags which were used to demultiplex the samples (See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w:t>
      </w:r>
      <w:r w:rsidRPr="00233F15">
        <w:rPr>
          <w:rFonts w:eastAsia="Times New Roman"/>
          <w:color w:val="333333"/>
          <w:shd w:val="clear" w:color="auto" w:fill="FFFFFF"/>
          <w:lang w:val="en-CA"/>
        </w:rPr>
        <w:t xml:space="preserve">  </w:t>
      </w:r>
      <w:r w:rsidRPr="00233F15">
        <w:rPr>
          <w:bCs/>
          <w:iCs/>
          <w:color w:val="000000" w:themeColor="text1"/>
        </w:rPr>
        <w:t>PCR products amplified using the following PCR program: 98</w:t>
      </w:r>
      <w:r>
        <w:rPr>
          <w:bCs/>
          <w:iCs/>
          <w:color w:val="000000" w:themeColor="text1"/>
        </w:rPr>
        <w:t xml:space="preserve"> </w:t>
      </w:r>
      <w:r w:rsidRPr="000D7256">
        <w:rPr>
          <w:bCs/>
          <w:iCs/>
          <w:color w:val="000000" w:themeColor="text1"/>
        </w:rPr>
        <w:t>°</w:t>
      </w:r>
      <w:r w:rsidRPr="00233F15">
        <w:rPr>
          <w:bCs/>
          <w:iCs/>
          <w:color w:val="000000" w:themeColor="text1"/>
        </w:rPr>
        <w:t>C for 30</w:t>
      </w:r>
      <w:r>
        <w:rPr>
          <w:bCs/>
          <w:iCs/>
          <w:color w:val="000000" w:themeColor="text1"/>
        </w:rPr>
        <w:t xml:space="preserve"> </w:t>
      </w:r>
      <w:r w:rsidRPr="00233F15">
        <w:rPr>
          <w:bCs/>
          <w:iCs/>
          <w:color w:val="000000" w:themeColor="text1"/>
        </w:rPr>
        <w:t xml:space="preserve">sec; </w:t>
      </w:r>
      <w:r>
        <w:rPr>
          <w:bCs/>
          <w:iCs/>
          <w:color w:val="000000" w:themeColor="text1"/>
        </w:rPr>
        <w:t xml:space="preserve">24 cycles of </w:t>
      </w:r>
      <w:r w:rsidRPr="00233F15">
        <w:rPr>
          <w:bCs/>
          <w:iCs/>
          <w:color w:val="000000" w:themeColor="text1"/>
        </w:rPr>
        <w:t>98</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60</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72</w:t>
      </w:r>
      <w:r>
        <w:rPr>
          <w:bCs/>
          <w:iCs/>
          <w:color w:val="000000" w:themeColor="text1"/>
        </w:rPr>
        <w:t xml:space="preserve"> </w:t>
      </w:r>
      <w:r w:rsidRPr="000D7256">
        <w:rPr>
          <w:bCs/>
          <w:iCs/>
          <w:color w:val="000000" w:themeColor="text1"/>
        </w:rPr>
        <w:t>°</w:t>
      </w:r>
      <w:r w:rsidRPr="00233F15">
        <w:rPr>
          <w:bCs/>
          <w:iCs/>
          <w:color w:val="000000" w:themeColor="text1"/>
        </w:rPr>
        <w:t>C for 1</w:t>
      </w:r>
      <w:r>
        <w:rPr>
          <w:bCs/>
          <w:iCs/>
          <w:color w:val="000000" w:themeColor="text1"/>
        </w:rPr>
        <w:t xml:space="preserve"> </w:t>
      </w:r>
      <w:r w:rsidRPr="00233F15">
        <w:rPr>
          <w:bCs/>
          <w:iCs/>
          <w:color w:val="000000" w:themeColor="text1"/>
        </w:rPr>
        <w:t>min; 72</w:t>
      </w:r>
      <w:r>
        <w:rPr>
          <w:bCs/>
          <w:iCs/>
          <w:color w:val="000000" w:themeColor="text1"/>
        </w:rPr>
        <w:t xml:space="preserve"> </w:t>
      </w:r>
      <w:r w:rsidRPr="000D7256">
        <w:rPr>
          <w:bCs/>
          <w:iCs/>
          <w:color w:val="000000" w:themeColor="text1"/>
        </w:rPr>
        <w:t>°</w:t>
      </w:r>
      <w:r w:rsidRPr="00233F15">
        <w:rPr>
          <w:bCs/>
          <w:iCs/>
          <w:color w:val="000000" w:themeColor="text1"/>
        </w:rPr>
        <w:t>C for 5</w:t>
      </w:r>
      <w:r>
        <w:rPr>
          <w:bCs/>
          <w:iCs/>
          <w:color w:val="000000" w:themeColor="text1"/>
        </w:rPr>
        <w:t xml:space="preserve"> </w:t>
      </w:r>
      <w:r w:rsidRPr="00233F15">
        <w:rPr>
          <w:bCs/>
          <w:iCs/>
          <w:color w:val="000000" w:themeColor="text1"/>
        </w:rPr>
        <w:t>min; 4</w:t>
      </w:r>
      <w:r>
        <w:rPr>
          <w:bCs/>
          <w:iCs/>
          <w:color w:val="000000" w:themeColor="text1"/>
        </w:rPr>
        <w:t xml:space="preserve"> </w:t>
      </w:r>
      <w:r w:rsidRPr="000D7256">
        <w:rPr>
          <w:bCs/>
          <w:iCs/>
          <w:color w:val="000000" w:themeColor="text1"/>
        </w:rPr>
        <w:t>°</w:t>
      </w:r>
      <w:r w:rsidRPr="00233F15">
        <w:rPr>
          <w:bCs/>
          <w:iCs/>
          <w:color w:val="000000" w:themeColor="text1"/>
        </w:rPr>
        <w:t>C forever.</w:t>
      </w:r>
      <w:r>
        <w:rPr>
          <w:bCs/>
          <w:iCs/>
          <w:color w:val="000000" w:themeColor="text1"/>
          <w:lang w:val="en-CA"/>
        </w:rPr>
        <w:t xml:space="preserve"> </w:t>
      </w:r>
      <w:r w:rsidRPr="00233F15">
        <w:rPr>
          <w:bCs/>
          <w:iCs/>
          <w:color w:val="000000" w:themeColor="text1"/>
          <w:lang w:val="en-CA"/>
        </w:rPr>
        <w:t xml:space="preserve">PCR products were subject to gel electrophoresis, and </w:t>
      </w:r>
      <w:r>
        <w:rPr>
          <w:bCs/>
          <w:iCs/>
          <w:color w:val="000000" w:themeColor="text1"/>
          <w:lang w:val="en-CA"/>
        </w:rPr>
        <w:t>~</w:t>
      </w:r>
      <w:r w:rsidRPr="00233F15">
        <w:rPr>
          <w:bCs/>
          <w:iCs/>
          <w:color w:val="000000" w:themeColor="text1"/>
          <w:lang w:val="en-CA"/>
        </w:rPr>
        <w:t>210</w:t>
      </w:r>
      <w:r>
        <w:rPr>
          <w:bCs/>
          <w:iCs/>
          <w:color w:val="000000" w:themeColor="text1"/>
          <w:lang w:val="en-CA"/>
        </w:rPr>
        <w:t xml:space="preserve"> </w:t>
      </w:r>
      <w:r w:rsidRPr="00233F15">
        <w:rPr>
          <w:bCs/>
          <w:iCs/>
          <w:color w:val="000000" w:themeColor="text1"/>
          <w:lang w:val="en-CA"/>
        </w:rPr>
        <w:t xml:space="preserve">bp bands were isolated, </w:t>
      </w:r>
      <w:r>
        <w:rPr>
          <w:bCs/>
          <w:iCs/>
          <w:color w:val="000000" w:themeColor="text1"/>
          <w:lang w:val="en-CA"/>
        </w:rPr>
        <w:t xml:space="preserve">purified and </w:t>
      </w:r>
      <w:r w:rsidRPr="00233F15">
        <w:rPr>
          <w:bCs/>
          <w:iCs/>
          <w:color w:val="000000" w:themeColor="text1"/>
          <w:lang w:val="en-CA"/>
        </w:rPr>
        <w:t xml:space="preserve">subject to </w:t>
      </w:r>
      <w:r>
        <w:rPr>
          <w:bCs/>
          <w:iCs/>
          <w:color w:val="000000" w:themeColor="text1"/>
          <w:lang w:val="en-CA"/>
        </w:rPr>
        <w:t xml:space="preserve">quantification using </w:t>
      </w:r>
      <w:r w:rsidRPr="00233F15">
        <w:rPr>
          <w:bCs/>
          <w:iCs/>
          <w:color w:val="000000" w:themeColor="text1"/>
          <w:lang w:val="en-CA"/>
        </w:rPr>
        <w:t>a KAPA qPCR assay kit.  Samples were pooled to yield approximately equal amounts of DNA, and subject to sequencing using</w:t>
      </w:r>
      <w:r>
        <w:rPr>
          <w:bCs/>
          <w:iCs/>
          <w:color w:val="000000" w:themeColor="text1"/>
          <w:lang w:val="en-CA"/>
        </w:rPr>
        <w:t xml:space="preserve"> an</w:t>
      </w:r>
      <w:r w:rsidRPr="00233F15">
        <w:rPr>
          <w:bCs/>
          <w:iCs/>
          <w:color w:val="000000" w:themeColor="text1"/>
          <w:lang w:val="en-CA"/>
        </w:rPr>
        <w:t xml:space="preserve"> Illumina NextSeq500 Mid Output kit.</w:t>
      </w:r>
    </w:p>
    <w:p w14:paraId="5CBDEF37" w14:textId="77777777" w:rsidR="005F375A" w:rsidRPr="00233F15" w:rsidRDefault="005F375A" w:rsidP="005F375A">
      <w:pPr>
        <w:rPr>
          <w:bCs/>
          <w:iCs/>
          <w:color w:val="000000" w:themeColor="text1"/>
          <w:lang w:val="en-CA"/>
        </w:rPr>
      </w:pP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15AD580F" w14:textId="2B30F023" w:rsidR="00094C1B" w:rsidRP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r w:rsidR="005F375A">
        <w:rPr>
          <w:bCs/>
          <w:iCs/>
          <w:color w:val="000000" w:themeColor="text1"/>
        </w:rPr>
        <w:t xml:space="preserve">  </w:t>
      </w:r>
      <w:r w:rsidR="00331D96" w:rsidRPr="00233F15">
        <w:rPr>
          <w:bCs/>
          <w:iCs/>
          <w:color w:val="000000" w:themeColor="text1"/>
        </w:rPr>
        <w:t>All</w:t>
      </w:r>
      <w:r w:rsidR="00785FCB" w:rsidRPr="00233F15">
        <w:rPr>
          <w:bCs/>
          <w:iCs/>
          <w:color w:val="000000" w:themeColor="text1"/>
        </w:rPr>
        <w:t xml:space="preserve"> samples with less than 200,000 reads </w:t>
      </w:r>
      <w:r w:rsidR="005F375A">
        <w:rPr>
          <w:bCs/>
          <w:iCs/>
          <w:color w:val="000000" w:themeColor="text1"/>
        </w:rPr>
        <w:t xml:space="preserve">in either the UP or DN tag </w:t>
      </w:r>
      <w:r w:rsidR="00785FCB" w:rsidRPr="00233F15">
        <w:rPr>
          <w:bCs/>
          <w:iCs/>
          <w:color w:val="000000" w:themeColor="text1"/>
        </w:rPr>
        <w:t xml:space="preserve">were discarded from the </w:t>
      </w:r>
      <w:r w:rsidR="000E54BE" w:rsidRPr="00233F15">
        <w:rPr>
          <w:bCs/>
          <w:iCs/>
          <w:color w:val="000000" w:themeColor="text1"/>
        </w:rPr>
        <w:t xml:space="preserve">analysis.  </w:t>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1E5078"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48F0777A" w14:textId="603E0973" w:rsidR="006163F7" w:rsidRPr="00233F15"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 xml:space="preserve">s used.  </w:t>
      </w:r>
      <w:r w:rsidR="00186C75"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00EC0185">
        <w:rPr>
          <w:bCs/>
          <w:iCs/>
          <w:color w:val="000000" w:themeColor="text1"/>
          <w:lang w:val="en-CA"/>
        </w:rPr>
        <w:t xml:space="preserve">to a </w:t>
      </w:r>
      <w:r w:rsidR="00C93DD0">
        <w:rPr>
          <w:bCs/>
          <w:iCs/>
          <w:color w:val="000000" w:themeColor="text1"/>
          <w:lang w:val="en-CA"/>
        </w:rPr>
        <w:t>‘</w:t>
      </w:r>
      <w:r w:rsidR="00185B86" w:rsidRPr="00233F15">
        <w:rPr>
          <w:bCs/>
          <w:iCs/>
          <w:color w:val="000000" w:themeColor="text1"/>
          <w:lang w:val="en-CA"/>
        </w:rPr>
        <w:t>area under the growth curve</w:t>
      </w:r>
      <w:r w:rsidR="00186C75" w:rsidRPr="00233F15">
        <w:rPr>
          <w:bCs/>
          <w:iCs/>
          <w:color w:val="000000" w:themeColor="text1"/>
          <w:lang w:val="en-CA"/>
        </w:rPr>
        <w:t xml:space="preserve"> (</w:t>
      </w:r>
      <m:oMath>
        <m:r>
          <w:rPr>
            <w:rFonts w:ascii="Cambria Math" w:hAnsi="Cambria Math"/>
            <w:color w:val="000000" w:themeColor="text1"/>
            <w:lang w:val="en-CA"/>
          </w:rPr>
          <m:t>AUC</m:t>
        </m:r>
      </m:oMath>
      <w:r w:rsidR="00186C75"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7E5134">
        <w:rPr>
          <w:rFonts w:eastAsiaTheme="minorEastAsia"/>
          <w:bCs/>
          <w:iCs/>
          <w:color w:val="000000" w:themeColor="text1"/>
          <w:lang w:val="en-CA"/>
        </w:rPr>
        <w:t>)</w:t>
      </w:r>
      <w:r w:rsidR="000F174B" w:rsidRPr="00233F15">
        <w:rPr>
          <w:rFonts w:eastAsiaTheme="minorEastAsia"/>
          <w:bCs/>
          <w:iCs/>
          <w:color w:val="000000" w:themeColor="text1"/>
          <w:lang w:val="en-CA"/>
        </w:rPr>
        <w:t xml:space="preserve"> </w:t>
      </w:r>
      <w:r w:rsidR="007E5134">
        <w:rPr>
          <w:rFonts w:eastAsiaTheme="minorEastAsia"/>
          <w:bCs/>
          <w:iCs/>
          <w:color w:val="000000" w:themeColor="text1"/>
          <w:lang w:val="en-CA"/>
        </w:rPr>
        <w:t xml:space="preserve">to estimate the individual abundance over time of each strain, </w:t>
      </w:r>
      <w:r w:rsidR="000F174B" w:rsidRPr="00233F15">
        <w:rPr>
          <w:rFonts w:eastAsiaTheme="minorEastAsia"/>
          <w:bCs/>
          <w:iCs/>
          <w:color w:val="000000" w:themeColor="text1"/>
          <w:lang w:val="en-CA"/>
        </w:rPr>
        <w:t>then taking the integral</w:t>
      </w:r>
      <w:r w:rsidR="00186C75"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00186C75"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4AC88079" w:rsidR="00C05930" w:rsidRPr="00233F15" w:rsidRDefault="001E5078"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765C3F13" w14:textId="77777777" w:rsidR="007E5134" w:rsidRDefault="007E5134" w:rsidP="00224FCB">
      <w:pPr>
        <w:rPr>
          <w:bCs/>
          <w:iCs/>
          <w:color w:val="000000" w:themeColor="text1"/>
          <w:lang w:val="en-CA"/>
        </w:rPr>
      </w:pPr>
    </w:p>
    <w:p w14:paraId="639C184B" w14:textId="77777777" w:rsidR="00A04BDD" w:rsidRDefault="00A04BDD" w:rsidP="00224FCB">
      <w:pPr>
        <w:rPr>
          <w:rFonts w:eastAsiaTheme="minorEastAsia"/>
          <w:bCs/>
          <w:iCs/>
          <w:color w:val="000000" w:themeColor="text1"/>
          <w:lang w:val="en-CA"/>
        </w:rPr>
      </w:pPr>
    </w:p>
    <w:p w14:paraId="011761D5" w14:textId="77777777" w:rsidR="00A04BDD" w:rsidRDefault="00A04BDD" w:rsidP="00A04BDD">
      <w:pPr>
        <w:rPr>
          <w:rFonts w:eastAsiaTheme="minorEastAsia"/>
          <w:bCs/>
          <w:iCs/>
          <w:color w:val="000000" w:themeColor="text1"/>
          <w:lang w:val="en-CA"/>
        </w:rPr>
      </w:pPr>
      <w:r>
        <w:rPr>
          <w:rFonts w:eastAsiaTheme="minorEastAsia"/>
          <w:bCs/>
          <w:iCs/>
          <w:color w:val="000000" w:themeColor="text1"/>
          <w:lang w:val="en-CA"/>
        </w:rPr>
        <w:t xml:space="preserve">We modell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632AA426" w14:textId="312C070E" w:rsidR="00194AA9" w:rsidRDefault="001E5078"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40CCAF54" w14:textId="204C5C4B" w:rsidR="00194AA9" w:rsidRDefault="00A04BDD" w:rsidP="00224FCB">
      <w:pPr>
        <w:rPr>
          <w:rFonts w:eastAsiaTheme="minorEastAsia"/>
          <w:bCs/>
          <w:iCs/>
          <w:color w:val="000000" w:themeColor="text1"/>
          <w:lang w:val="en-CA"/>
        </w:rPr>
      </w:pPr>
      <w:r>
        <w:rPr>
          <w:bCs/>
          <w:iCs/>
          <w:color w:val="000000" w:themeColor="text1"/>
          <w:lang w:val="en-CA"/>
        </w:rPr>
        <w:t>In this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1ED18EC6" w:rsidR="007E5134" w:rsidRDefault="001E5078"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A8A6A5D" w14:textId="77777777" w:rsidR="00E43666" w:rsidRDefault="00E43666" w:rsidP="00224FCB">
      <w:pPr>
        <w:rPr>
          <w:bCs/>
          <w:iCs/>
          <w:color w:val="000000" w:themeColor="text1"/>
          <w:lang w:val="en-CA"/>
        </w:rPr>
      </w:pPr>
    </w:p>
    <w:p w14:paraId="4FE4A56E" w14:textId="4C30B955" w:rsidR="00EC0185" w:rsidRDefault="00DD3274" w:rsidP="00224FCB">
      <w:pPr>
        <w:rPr>
          <w:rFonts w:eastAsiaTheme="minorEastAsia"/>
          <w:bCs/>
          <w:iCs/>
          <w:color w:val="000000" w:themeColor="text1"/>
          <w:lang w:val="en-CA"/>
        </w:rPr>
      </w:pPr>
      <w:r>
        <w:rPr>
          <w:bCs/>
          <w:iCs/>
          <w:color w:val="000000" w:themeColor="text1"/>
          <w:lang w:val="en-CA"/>
        </w:rPr>
        <w:t xml:space="preserve">W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Pr>
          <w:rFonts w:eastAsiaTheme="minorEastAsia"/>
          <w:bCs/>
          <w:iCs/>
          <w:color w:val="000000" w:themeColor="text1"/>
          <w:lang w:val="en-CA"/>
        </w:rPr>
        <w:t xml:space="preserve"> for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DD5708">
        <w:rPr>
          <w:rFonts w:eastAsiaTheme="minorEastAsia"/>
          <w:bCs/>
          <w:iCs/>
          <w:color w:val="000000" w:themeColor="text1"/>
          <w:lang w:val="en-CA"/>
        </w:rPr>
        <w:t>.  W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E76A36">
        <w:rPr>
          <w:rFonts w:eastAsiaTheme="minorEastAsia"/>
          <w:bCs/>
          <w:iCs/>
          <w:color w:val="000000" w:themeColor="text1"/>
          <w:lang w:val="en-CA"/>
        </w:rPr>
        <w:t xml:space="preserve">.  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1E5078"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7B151644" w14:textId="77777777" w:rsidR="00DD3274" w:rsidRDefault="00DD3274" w:rsidP="00224FCB">
      <w:pPr>
        <w:rPr>
          <w:bCs/>
          <w:iCs/>
          <w:color w:val="000000" w:themeColor="text1"/>
          <w:lang w:val="en-CA"/>
        </w:rPr>
      </w:pPr>
    </w:p>
    <w:p w14:paraId="1FE597C8" w14:textId="166E70D8" w:rsidR="000D489D" w:rsidRDefault="000D489D" w:rsidP="00224FCB">
      <w:pPr>
        <w:rPr>
          <w:bCs/>
          <w:iCs/>
          <w:color w:val="000000" w:themeColor="text1"/>
          <w:lang w:val="en-CA"/>
        </w:rPr>
      </w:pPr>
    </w:p>
    <w:p w14:paraId="546BCA51" w14:textId="5A3C0A3A" w:rsidR="00913B12" w:rsidRPr="00A76FC1" w:rsidRDefault="00913B12" w:rsidP="00325E97">
      <w:pPr>
        <w:jc w:val="both"/>
        <w:rPr>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B8741C">
        <w:rPr>
          <w:bCs/>
          <w:iCs/>
          <w:color w:val="000000" w:themeColor="text1"/>
          <w:lang w:val="en-CA"/>
        </w:rPr>
        <w:t xml:space="preserve">biases in the estimation of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such that resistance estimates from the MAT</w:t>
      </w:r>
      <w:r w:rsidR="00D9511C" w:rsidRPr="00D9511C">
        <w:rPr>
          <w:rFonts w:eastAsiaTheme="minorEastAsia"/>
          <w:b/>
          <w:bCs/>
          <w:iCs/>
          <w:color w:val="000000" w:themeColor="text1"/>
          <w:lang w:val="en-CA"/>
        </w:rPr>
        <w:t>a</w:t>
      </w:r>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970806">
        <w:rPr>
          <w:rFonts w:eastAsiaTheme="minorEastAsia"/>
          <w:bCs/>
          <w:iCs/>
          <w:color w:val="000000" w:themeColor="text1"/>
          <w:lang w:val="en-CA"/>
        </w:rPr>
        <w:t>can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4452EF">
        <w:rPr>
          <w:rFonts w:eastAsiaTheme="minorEastAsia"/>
          <w:bCs/>
          <w:iCs/>
          <w:color w:val="000000" w:themeColor="text1"/>
          <w:lang w:val="en-CA"/>
        </w:rPr>
        <w:t xml:space="preserve">Figure </w:t>
      </w:r>
      <w:r w:rsidR="005B60EA">
        <w:rPr>
          <w:rFonts w:eastAsiaTheme="minorEastAsia"/>
          <w:bCs/>
          <w:iCs/>
          <w:color w:val="000000" w:themeColor="text1"/>
          <w:lang w:val="en-CA"/>
        </w:rPr>
        <w:t>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ED15EA">
        <w:rPr>
          <w:rFonts w:eastAsiaTheme="minorEastAsia"/>
          <w:bCs/>
          <w:iCs/>
          <w:color w:val="000000" w:themeColor="text1"/>
          <w:lang w:val="en-CA"/>
        </w:rPr>
        <w:t xml:space="preserve">avoid un-necessary batch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A02411">
        <w:rPr>
          <w:rFonts w:eastAsiaTheme="minorEastAsia"/>
          <w:bCs/>
          <w:iCs/>
          <w:color w:val="000000" w:themeColor="text1"/>
          <w:lang w:val="en-CA"/>
        </w:rPr>
        <w:t xml:space="preserve">estimated from </w:t>
      </w:r>
      <w:r w:rsidR="00ED15EA">
        <w:rPr>
          <w:rFonts w:eastAsiaTheme="minorEastAsia"/>
          <w:bCs/>
          <w:iCs/>
          <w:color w:val="000000" w:themeColor="text1"/>
          <w:lang w:val="en-CA"/>
        </w:rPr>
        <w:t>the MAT</w:t>
      </w:r>
      <w:r w:rsidR="00ED15EA" w:rsidRPr="00D9511C">
        <w:rPr>
          <w:rFonts w:eastAsiaTheme="minorEastAsia"/>
          <w:b/>
          <w:bCs/>
          <w:iCs/>
          <w:color w:val="000000" w:themeColor="text1"/>
          <w:lang w:val="en-CA"/>
        </w:rPr>
        <w:t>a</w:t>
      </w:r>
      <w:r w:rsidR="00ED15EA">
        <w:rPr>
          <w:rFonts w:eastAsiaTheme="minorEastAsia"/>
          <w:bCs/>
          <w:iCs/>
          <w:color w:val="000000" w:themeColor="text1"/>
          <w:lang w:val="en-CA"/>
        </w:rPr>
        <w:t xml:space="preserve"> and MAT</w:t>
      </w:r>
      <w:r w:rsidR="00ED15EA" w:rsidRPr="00D9511C">
        <w:rPr>
          <w:rFonts w:eastAsiaTheme="minorEastAsia"/>
          <w:b/>
          <w:bCs/>
          <w:iCs/>
          <w:color w:val="000000" w:themeColor="text1"/>
          <w:lang w:val="el-GR"/>
        </w:rPr>
        <w:t>α</w:t>
      </w:r>
      <w:r w:rsidR="00A02411">
        <w:rPr>
          <w:rFonts w:eastAsiaTheme="minorEastAsia"/>
          <w:b/>
          <w:bCs/>
          <w:iCs/>
          <w:color w:val="000000" w:themeColor="text1"/>
          <w:lang w:val="en-CA"/>
        </w:rPr>
        <w:t xml:space="preserve"> </w:t>
      </w:r>
      <w:r w:rsidR="00A02411" w:rsidRPr="00A02411">
        <w:rPr>
          <w:rFonts w:eastAsiaTheme="minorEastAsia"/>
          <w:bCs/>
          <w:iCs/>
          <w:color w:val="000000" w:themeColor="text1"/>
          <w:lang w:val="en-CA"/>
        </w:rPr>
        <w:t>pool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4452EF">
        <w:rPr>
          <w:rFonts w:eastAsiaTheme="minorEastAsia"/>
          <w:bCs/>
          <w:iCs/>
          <w:color w:val="000000" w:themeColor="text1"/>
          <w:lang w:val="en-CA"/>
        </w:rPr>
        <w:t xml:space="preserve">Figure </w:t>
      </w:r>
      <w:r w:rsidR="00BF2A5E">
        <w:rPr>
          <w:rFonts w:eastAsiaTheme="minorEastAsia"/>
          <w:bCs/>
          <w:iCs/>
          <w:color w:val="000000" w:themeColor="text1"/>
          <w:lang w:val="en-CA"/>
        </w:rPr>
        <w:t>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p>
    <w:p w14:paraId="69DE1198" w14:textId="62399B56" w:rsidR="00CF0F00" w:rsidRDefault="00CF0F00" w:rsidP="00224FCB">
      <w:pPr>
        <w:rPr>
          <w:bCs/>
          <w:iCs/>
          <w:color w:val="000000" w:themeColor="text1"/>
          <w:lang w:val="en-CA"/>
        </w:rPr>
      </w:pPr>
    </w:p>
    <w:p w14:paraId="359B83AA" w14:textId="77777777" w:rsidR="00CF0F00" w:rsidRDefault="00CF0F00" w:rsidP="00224FCB">
      <w:pPr>
        <w:rPr>
          <w:bCs/>
          <w:iCs/>
          <w:color w:val="000000" w:themeColor="text1"/>
          <w:lang w:val="en-CA"/>
        </w:rPr>
      </w:pP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2C45614D"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F13A96">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Mani et al., 2008)","plainTextFormattedCitation":"(Mani et al., 2008)","previouslyFormattedCitation":"(Mani et al., 2008)"},"properties":{"noteIndex":0},"schema":"https://github.com/citation-style-language/schema/raw/master/csl-citation.json"}</w:instrText>
      </w:r>
      <w:r w:rsidR="00131C80" w:rsidRPr="00233F15">
        <w:rPr>
          <w:bCs/>
          <w:iCs/>
          <w:color w:val="000000" w:themeColor="text1"/>
        </w:rPr>
        <w:fldChar w:fldCharType="separate"/>
      </w:r>
      <w:r w:rsidR="00D659A1" w:rsidRPr="00D659A1">
        <w:rPr>
          <w:bCs/>
          <w:iCs/>
          <w:noProof/>
          <w:color w:val="000000" w:themeColor="text1"/>
        </w:rPr>
        <w:t>(Mani et al., 2008)</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1E5078"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733C86FE"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w:t>
      </w:r>
      <w:r w:rsidR="00023443">
        <w:rPr>
          <w:rFonts w:eastAsiaTheme="minorEastAsia"/>
          <w:bCs/>
          <w:iCs/>
          <w:color w:val="000000" w:themeColor="text1"/>
          <w:lang w:val="en-CA"/>
        </w:rPr>
        <w:t xml:space="preserve">equivalently </w:t>
      </w:r>
      <w:r w:rsidR="006C2865">
        <w:rPr>
          <w:rFonts w:eastAsiaTheme="minorEastAsia"/>
          <w:bCs/>
          <w:iCs/>
          <w:color w:val="000000" w:themeColor="text1"/>
          <w:lang w:val="en-CA"/>
        </w:rPr>
        <w:t xml:space="preserve">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68ACBA90" w:rsidR="006C2865" w:rsidRPr="00EB395E" w:rsidRDefault="001E5078"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p>
    <w:p w14:paraId="1AA90E34" w14:textId="59336E97"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lastRenderedPageBreak/>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p>
    <w:p w14:paraId="5972979E" w14:textId="2FE3A5FD" w:rsidR="006C2865" w:rsidRPr="00EB395E" w:rsidRDefault="001E5078"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1E5078"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56D0776B"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When modell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1E5078"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1E5078"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1E5078"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6649FCB0" w:rsidR="0065014F" w:rsidRPr="006802DD"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xml:space="preserve">.  </w:t>
      </w:r>
    </w:p>
    <w:p w14:paraId="6EAB6F7A" w14:textId="77777777" w:rsidR="0065014F" w:rsidRDefault="0065014F" w:rsidP="00224FCB">
      <w:pPr>
        <w:jc w:val="both"/>
        <w:rPr>
          <w:rFonts w:eastAsiaTheme="minorEastAsia"/>
          <w:bCs/>
          <w:iCs/>
          <w:color w:val="000000" w:themeColor="text1"/>
        </w:rPr>
      </w:pPr>
    </w:p>
    <w:p w14:paraId="37A69F41" w14:textId="516FB5FE"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4452EF">
        <w:rPr>
          <w:rFonts w:eastAsiaTheme="minorEastAsia"/>
          <w:bCs/>
          <w:iCs/>
          <w:color w:val="000000" w:themeColor="text1"/>
          <w:lang w:val="en-CA"/>
        </w:rPr>
        <w:t xml:space="preserve">Figure </w:t>
      </w:r>
      <w:r w:rsidR="004F5977">
        <w:rPr>
          <w:rFonts w:eastAsiaTheme="minorEastAsia"/>
          <w:bCs/>
          <w:iCs/>
          <w:color w:val="000000" w:themeColor="text1"/>
          <w:lang w:val="en-CA"/>
        </w:rPr>
        <w:t>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w:t>
      </w:r>
      <w:r w:rsidR="004452EF">
        <w:rPr>
          <w:rFonts w:eastAsiaTheme="minorEastAsia"/>
          <w:bCs/>
          <w:iCs/>
          <w:color w:val="000000" w:themeColor="text1"/>
          <w:lang w:val="en-CA"/>
        </w:rPr>
        <w:t xml:space="preserve">Figure </w:t>
      </w:r>
      <w:r w:rsidR="005F08B4">
        <w:rPr>
          <w:rFonts w:eastAsiaTheme="minorEastAsia"/>
          <w:bCs/>
          <w:iCs/>
          <w:color w:val="000000" w:themeColor="text1"/>
          <w:lang w:val="en-CA"/>
        </w:rPr>
        <w:t xml:space="preserve">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56E2AF0A"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E751EF">
        <w:rPr>
          <w:rFonts w:eastAsiaTheme="minorEastAsia"/>
          <w:bCs/>
          <w:iCs/>
          <w:color w:val="000000" w:themeColor="text1"/>
          <w:lang w:val="en-CA"/>
        </w:rPr>
        <w:t>search</w:t>
      </w:r>
      <w:r w:rsidR="008640C9">
        <w:rPr>
          <w:rFonts w:eastAsiaTheme="minorEastAsia"/>
          <w:bCs/>
          <w:iCs/>
          <w:color w:val="000000" w:themeColor="text1"/>
          <w:lang w:val="en-CA"/>
        </w:rPr>
        <w:t>” ap</w:t>
      </w:r>
      <w:r w:rsidR="00E67AF8">
        <w:rPr>
          <w:rFonts w:eastAsiaTheme="minorEastAsia"/>
          <w:bCs/>
          <w:iCs/>
          <w:color w:val="000000" w:themeColor="text1"/>
          <w:lang w:val="en-CA"/>
        </w:rPr>
        <w:t>p</w:t>
      </w:r>
      <w:r w:rsidR="008640C9">
        <w:rPr>
          <w:rFonts w:eastAsiaTheme="minorEastAsia"/>
          <w:bCs/>
          <w:iCs/>
          <w:color w:val="000000" w:themeColor="text1"/>
          <w:lang w:val="en-CA"/>
        </w:rPr>
        <w:t>roach</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addit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addition </w:t>
      </w:r>
      <w:r w:rsidR="00193E8A">
        <w:rPr>
          <w:rFonts w:eastAsiaTheme="minorEastAsia"/>
          <w:color w:val="000000" w:themeColor="text1"/>
          <w:lang w:val="en-CA"/>
        </w:rPr>
        <w:t xml:space="preserve">procedure is finished, </w:t>
      </w:r>
      <w:r w:rsidR="00193E8A">
        <w:rPr>
          <w:rFonts w:eastAsiaTheme="minorEastAsia"/>
          <w:color w:val="000000" w:themeColor="text1"/>
          <w:lang w:val="en-CA"/>
        </w:rPr>
        <w:lastRenderedPageBreak/>
        <w:t xml:space="preserve">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p>
    <w:p w14:paraId="5453861B" w14:textId="77777777" w:rsidR="001B1B1F" w:rsidRDefault="001B1B1F" w:rsidP="00224FCB">
      <w:pPr>
        <w:rPr>
          <w:b/>
          <w:bCs/>
          <w:iCs/>
          <w:color w:val="000000" w:themeColor="text1"/>
          <w:lang w:val="en-CA"/>
        </w:rPr>
      </w:pPr>
    </w:p>
    <w:p w14:paraId="5710F677" w14:textId="090E0AAB" w:rsidR="00A86E68" w:rsidRPr="00A86E68" w:rsidRDefault="00A86E68" w:rsidP="008F1FA5">
      <w:pPr>
        <w:jc w:val="both"/>
        <w:rPr>
          <w:b/>
          <w:bCs/>
          <w:iCs/>
          <w:color w:val="000000" w:themeColor="text1"/>
        </w:rPr>
      </w:pPr>
      <w:r>
        <w:rPr>
          <w:b/>
          <w:bCs/>
          <w:iCs/>
          <w:color w:val="000000" w:themeColor="text1"/>
        </w:rPr>
        <w:t xml:space="preserve">Defining a </w:t>
      </w:r>
      <w:r w:rsidR="00996366">
        <w:rPr>
          <w:b/>
          <w:bCs/>
          <w:iCs/>
          <w:color w:val="000000" w:themeColor="text1"/>
        </w:rPr>
        <w:t>non</w:t>
      </w:r>
      <w:r>
        <w:rPr>
          <w:b/>
          <w:bCs/>
          <w:iCs/>
          <w:color w:val="000000" w:themeColor="text1"/>
        </w:rPr>
        <w:t>-</w:t>
      </w:r>
      <w:r w:rsidR="00996366">
        <w:rPr>
          <w:b/>
          <w:bCs/>
          <w:iCs/>
          <w:color w:val="000000" w:themeColor="text1"/>
        </w:rPr>
        <w:t>linear system model</w:t>
      </w:r>
    </w:p>
    <w:p w14:paraId="7B6D8A63" w14:textId="5BD264B5" w:rsidR="00345169" w:rsidRDefault="00B2123C" w:rsidP="008F1FA5">
      <w:pPr>
        <w:jc w:val="both"/>
        <w:rPr>
          <w:bCs/>
          <w:iCs/>
          <w:color w:val="000000" w:themeColor="text1"/>
        </w:rPr>
      </w:pPr>
      <w:r>
        <w:rPr>
          <w:bCs/>
          <w:iCs/>
          <w:color w:val="000000" w:themeColor="text1"/>
        </w:rPr>
        <w:t>We will define an ‘efflux and compensatory activation’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1E5078"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1E5078"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r w:rsidR="00EC7561">
        <w:rPr>
          <w:rFonts w:eastAsiaTheme="minorEastAsia"/>
          <w:bCs/>
          <w:iCs/>
          <w:color w:val="000000" w:themeColor="text1"/>
          <w:lang w:val="en-CA"/>
        </w:rPr>
        <w:t>entration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unknown constant</w:t>
      </w:r>
      <w:r w:rsidR="00EC7561">
        <w:rPr>
          <w:rFonts w:eastAsiaTheme="minorEastAsia"/>
          <w:bCs/>
          <w:iCs/>
          <w:color w:val="000000" w:themeColor="text1"/>
          <w:lang w:val="en-CA"/>
        </w:rPr>
        <w:t xml:space="preserve">s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1E5078"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544BA1B"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r w:rsidR="008B4289">
        <w:rPr>
          <w:rFonts w:eastAsiaTheme="minorEastAsia"/>
          <w:bCs/>
          <w:iCs/>
          <w:color w:val="000000" w:themeColor="text1"/>
          <w:lang w:val="en-CA"/>
        </w:rPr>
        <w:t>s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770E22">
        <w:rPr>
          <w:rFonts w:eastAsiaTheme="minorEastAsia"/>
          <w:bCs/>
          <w:iCs/>
          <w:color w:val="000000" w:themeColor="text1"/>
          <w:lang w:val="en-CA"/>
        </w:rPr>
        <w:t>positive.</w:t>
      </w:r>
    </w:p>
    <w:p w14:paraId="12A201DA" w14:textId="77777777" w:rsidR="00C63774" w:rsidRDefault="00C63774" w:rsidP="00EF1063">
      <w:pPr>
        <w:jc w:val="both"/>
        <w:rPr>
          <w:rFonts w:eastAsiaTheme="minorEastAsia"/>
          <w:bCs/>
          <w:iCs/>
          <w:color w:val="000000" w:themeColor="text1"/>
          <w:lang w:val="en-CA"/>
        </w:rPr>
      </w:pPr>
    </w:p>
    <w:p w14:paraId="5EE84536" w14:textId="764E056A"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Pr>
          <w:rFonts w:eastAsiaTheme="minorEastAsia"/>
          <w:bCs/>
          <w:iCs/>
          <w:color w:val="000000" w:themeColor="text1"/>
          <w:lang w:val="en-CA"/>
        </w:rPr>
        <w:t>compensatory acti</w:t>
      </w:r>
      <w:r w:rsidR="00F47E26">
        <w:rPr>
          <w:rFonts w:eastAsiaTheme="minorEastAsia"/>
          <w:bCs/>
          <w:iCs/>
          <w:color w:val="000000" w:themeColor="text1"/>
          <w:lang w:val="en-CA"/>
        </w:rPr>
        <w:t xml:space="preserve">vation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8F212A">
        <w:rPr>
          <w:rFonts w:eastAsiaTheme="minorEastAsia"/>
          <w:bCs/>
          <w:iCs/>
          <w:color w:val="000000" w:themeColor="text1"/>
          <w:lang w:val="en-CA"/>
        </w:rPr>
        <w:t>This</w:t>
      </w:r>
      <w:r w:rsidR="00AC1BD1">
        <w:rPr>
          <w:rFonts w:eastAsiaTheme="minorEastAsia"/>
          <w:bCs/>
          <w:iCs/>
          <w:color w:val="000000" w:themeColor="text1"/>
          <w:lang w:val="en-CA"/>
        </w:rPr>
        <w:t xml:space="preserve"> </w:t>
      </w:r>
      <w:r w:rsidR="00C27406">
        <w:rPr>
          <w:rFonts w:eastAsiaTheme="minorEastAsia"/>
          <w:bCs/>
          <w:iCs/>
          <w:color w:val="000000" w:themeColor="text1"/>
          <w:lang w:val="en-CA"/>
        </w:rPr>
        <w:t xml:space="preserve">activation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modell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1E5078"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650340C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lastRenderedPageBreak/>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Pr>
          <w:rFonts w:eastAsiaTheme="minorEastAsia"/>
          <w:bCs/>
          <w:iCs/>
          <w:color w:val="000000" w:themeColor="text1"/>
          <w:lang w:val="en-CA"/>
        </w:rPr>
        <w:t xml:space="preserve">compensatory activation.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1E5078"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562B11C9"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may depend on the inhibition mechanism,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we also model</w:t>
      </w:r>
      <w:r w:rsidR="000500D0">
        <w:rPr>
          <w:rFonts w:eastAsiaTheme="minorEastAsia"/>
          <w:bCs/>
          <w:iCs/>
          <w:color w:val="000000" w:themeColor="text1"/>
          <w:lang w:val="en-CA"/>
        </w:rPr>
        <w:t>l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1E5078"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70E6EB61" w14:textId="77777777" w:rsidR="005A3E9A" w:rsidRDefault="005A3E9A" w:rsidP="00224FCB">
      <w:pPr>
        <w:rPr>
          <w:bCs/>
          <w:iCs/>
          <w:color w:val="000000" w:themeColor="text1"/>
        </w:rPr>
      </w:pPr>
    </w:p>
    <w:p w14:paraId="65E0D927" w14:textId="77777777" w:rsidR="005A3E9A" w:rsidRDefault="005A3E9A" w:rsidP="00224FCB">
      <w:pPr>
        <w:rPr>
          <w:bCs/>
          <w:iCs/>
          <w:color w:val="000000" w:themeColor="text1"/>
        </w:rPr>
      </w:pPr>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used the keras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w:t>
      </w:r>
      <w:r w:rsidR="008374AB">
        <w:rPr>
          <w:rFonts w:eastAsiaTheme="minorEastAsia"/>
          <w:bCs/>
          <w:iCs/>
          <w:color w:val="000000" w:themeColor="text1"/>
          <w:lang w:val="en-CA"/>
        </w:rPr>
        <w:t>nfluence</w:t>
      </w:r>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multiply</w:t>
      </w:r>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0E9390F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kernel_constraint argument was used with this layer to ensure that only positi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054A8EBA"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r w:rsidR="00D7702B">
        <w:rPr>
          <w:rFonts w:eastAsiaTheme="minorEastAsia"/>
          <w:bCs/>
          <w:iCs/>
          <w:color w:val="000000" w:themeColor="text1"/>
          <w:lang w:val="en-CA"/>
        </w:rPr>
        <w:t>ansporter</w:t>
      </w:r>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kernel_regularizer </w:t>
      </w:r>
      <w:r w:rsidR="0063302F">
        <w:rPr>
          <w:rFonts w:eastAsiaTheme="minorEastAsia"/>
          <w:bCs/>
          <w:iCs/>
          <w:color w:val="000000" w:themeColor="text1"/>
          <w:lang w:val="en-CA"/>
        </w:rPr>
        <w:t xml:space="preserve">and bias_regularizer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 xml:space="preserve">regularization of the bias </w:t>
      </w:r>
      <w:r w:rsidR="008445DD">
        <w:rPr>
          <w:rFonts w:eastAsiaTheme="minorEastAsia"/>
          <w:bCs/>
          <w:iCs/>
          <w:color w:val="000000" w:themeColor="text1"/>
          <w:lang w:val="en-CA"/>
        </w:rPr>
        <w:lastRenderedPageBreak/>
        <w:t>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403F49C"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mse’) loss function, using the adam optimizer with a learning rate of 0.</w:t>
      </w:r>
      <w:r w:rsidR="00290DE7">
        <w:rPr>
          <w:rFonts w:eastAsiaTheme="minorEastAsia"/>
          <w:bCs/>
          <w:iCs/>
          <w:color w:val="000000" w:themeColor="text1"/>
          <w:lang w:val="en-CA"/>
        </w:rPr>
        <w:t>05</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 xml:space="preserve">,000 epochs, using a batch size of 1,000 and 10% split between training and validation (validation_split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1E5078"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10D9F815" w:rsidR="00D6761C" w:rsidRPr="00605818" w:rsidRDefault="00D6761C" w:rsidP="008D2C0D">
      <w:pPr>
        <w:jc w:val="both"/>
        <w:rPr>
          <w:rFonts w:eastAsiaTheme="minorEastAsia"/>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D239A7">
        <w:rPr>
          <w:rFonts w:eastAsiaTheme="minorEastAsia"/>
          <w:bCs/>
          <w:iCs/>
          <w:color w:val="000000" w:themeColor="text1"/>
        </w:rPr>
        <w:t xml:space="preserve"> (</w:t>
      </w:r>
      <w:r w:rsidR="004452EF">
        <w:rPr>
          <w:rFonts w:eastAsiaTheme="minorEastAsia"/>
          <w:bCs/>
          <w:iCs/>
          <w:color w:val="000000" w:themeColor="text1"/>
        </w:rPr>
        <w:t xml:space="preserve">Figure </w:t>
      </w:r>
      <w:r w:rsidR="00D239A7">
        <w:rPr>
          <w:rFonts w:eastAsiaTheme="minorEastAsia"/>
          <w:bCs/>
          <w:iCs/>
          <w:color w:val="000000" w:themeColor="text1"/>
        </w:rPr>
        <w:t>S8A</w:t>
      </w:r>
      <w:r w:rsidR="00B96A70">
        <w:rPr>
          <w:rFonts w:eastAsiaTheme="minorEastAsia"/>
          <w:bCs/>
          <w:iCs/>
          <w:color w:val="000000" w:themeColor="text1"/>
        </w:rPr>
        <w:t>-B</w:t>
      </w:r>
      <w:r w:rsidR="00D239A7">
        <w:rPr>
          <w:rFonts w:eastAsiaTheme="minorEastAsia"/>
          <w:bCs/>
          <w:iCs/>
          <w:color w:val="000000" w:themeColor="text1"/>
        </w:rPr>
        <w:t xml:space="preserve">).  </w:t>
      </w:r>
      <w:r w:rsidR="00B96A70">
        <w:rPr>
          <w:rFonts w:eastAsiaTheme="minorEastAsia"/>
          <w:bCs/>
          <w:iCs/>
          <w:color w:val="000000" w:themeColor="text1"/>
        </w:rPr>
        <w:t xml:space="preserve">After observing high mean-squared error </w:t>
      </w:r>
      <w:r w:rsidR="00605818">
        <w:rPr>
          <w:rFonts w:eastAsiaTheme="minorEastAsia"/>
          <w:bCs/>
          <w:iCs/>
          <w:color w:val="000000" w:themeColor="text1"/>
        </w:rPr>
        <w:t xml:space="preserve">(MSE) </w:t>
      </w:r>
      <w:r w:rsidR="00B96A70">
        <w:rPr>
          <w:rFonts w:eastAsiaTheme="minorEastAsia"/>
          <w:bCs/>
          <w:iCs/>
          <w:color w:val="000000" w:themeColor="text1"/>
        </w:rPr>
        <w:t xml:space="preserve">and a lack of reproducible parameters at regularization rates below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5</m:t>
            </m:r>
          </m:sup>
        </m:sSup>
      </m:oMath>
      <w:r w:rsidR="00605818">
        <w:rPr>
          <w:rFonts w:eastAsiaTheme="minorEastAsia"/>
          <w:bCs/>
          <w:iCs/>
          <w:color w:val="000000" w:themeColor="text1"/>
        </w:rPr>
        <w:t xml:space="preserve"> </w:t>
      </w:r>
      <w:r w:rsidR="00E439CA">
        <w:rPr>
          <w:rFonts w:eastAsiaTheme="minorEastAsia"/>
          <w:bCs/>
          <w:iCs/>
          <w:color w:val="000000" w:themeColor="text1"/>
        </w:rPr>
        <w:t>(</w:t>
      </w:r>
      <w:r w:rsidR="004452EF">
        <w:rPr>
          <w:rFonts w:eastAsiaTheme="minorEastAsia"/>
          <w:bCs/>
          <w:iCs/>
          <w:color w:val="000000" w:themeColor="text1"/>
        </w:rPr>
        <w:t xml:space="preserve">Figure </w:t>
      </w:r>
      <w:r w:rsidR="00E439CA">
        <w:rPr>
          <w:rFonts w:eastAsiaTheme="minorEastAsia"/>
          <w:bCs/>
          <w:iCs/>
          <w:color w:val="000000" w:themeColor="text1"/>
        </w:rPr>
        <w:t xml:space="preserve">S8B) </w:t>
      </w:r>
      <w:r w:rsidR="00605818">
        <w:rPr>
          <w:rFonts w:eastAsiaTheme="minorEastAsia"/>
          <w:bCs/>
          <w:iCs/>
          <w:color w:val="000000" w:themeColor="text1"/>
        </w:rPr>
        <w:t xml:space="preserve">and a smaller ‘jump’ in MSE around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E439CA">
        <w:rPr>
          <w:rFonts w:eastAsiaTheme="minorEastAsia"/>
          <w:bCs/>
          <w:iCs/>
          <w:color w:val="000000" w:themeColor="text1"/>
        </w:rPr>
        <w:t xml:space="preserve"> (</w:t>
      </w:r>
      <w:r w:rsidR="004452EF">
        <w:rPr>
          <w:rFonts w:eastAsiaTheme="minorEastAsia"/>
          <w:bCs/>
          <w:iCs/>
          <w:color w:val="000000" w:themeColor="text1"/>
        </w:rPr>
        <w:t xml:space="preserve">Figure </w:t>
      </w:r>
      <w:r w:rsidR="00E439CA">
        <w:rPr>
          <w:rFonts w:eastAsiaTheme="minorEastAsia"/>
          <w:bCs/>
          <w:iCs/>
          <w:color w:val="000000" w:themeColor="text1"/>
        </w:rPr>
        <w:t>S8 A)</w:t>
      </w:r>
      <w:r w:rsidR="00605818">
        <w:rPr>
          <w:rFonts w:eastAsiaTheme="minorEastAsia"/>
          <w:bCs/>
          <w:iCs/>
          <w:color w:val="000000" w:themeColor="text1"/>
        </w:rPr>
        <w:t xml:space="preserve">, </w:t>
      </w:r>
      <w:r w:rsidR="00267237">
        <w:rPr>
          <w:bCs/>
          <w:iCs/>
          <w:color w:val="000000" w:themeColor="text1"/>
          <w:lang w:val="en-CA"/>
        </w:rPr>
        <w:t>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w:t>
      </w:r>
      <w:r w:rsidR="004452EF">
        <w:rPr>
          <w:rFonts w:eastAsiaTheme="minorEastAsia"/>
          <w:bCs/>
          <w:iCs/>
          <w:color w:val="000000" w:themeColor="text1"/>
        </w:rPr>
        <w:t xml:space="preserve">Figure </w:t>
      </w:r>
      <w:r w:rsidR="00401041">
        <w:rPr>
          <w:rFonts w:eastAsiaTheme="minorEastAsia"/>
          <w:bCs/>
          <w:iCs/>
          <w:color w:val="000000" w:themeColor="text1"/>
        </w:rPr>
        <w:t>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We</w:t>
      </w:r>
      <w:r w:rsidR="00274E9F">
        <w:rPr>
          <w:bCs/>
          <w:iCs/>
          <w:color w:val="000000" w:themeColor="text1"/>
        </w:rPr>
        <w:t xml:space="preserve"> then</w:t>
      </w:r>
      <w:r>
        <w:rPr>
          <w:bCs/>
          <w:iCs/>
          <w:color w:val="000000" w:themeColor="text1"/>
        </w:rPr>
        <w:t xml:space="preserv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w:t>
      </w:r>
      <w:r w:rsidR="00FF6E5A">
        <w:rPr>
          <w:bCs/>
          <w:iCs/>
          <w:color w:val="000000" w:themeColor="text1"/>
        </w:rPr>
        <w:t>result</w:t>
      </w:r>
      <w:r w:rsidR="00605818">
        <w:rPr>
          <w:bCs/>
          <w:iCs/>
          <w:color w:val="000000" w:themeColor="text1"/>
        </w:rPr>
        <w:t>ed</w:t>
      </w:r>
      <w:r w:rsidR="00FF6E5A">
        <w:rPr>
          <w:bCs/>
          <w:iCs/>
          <w:color w:val="000000" w:themeColor="text1"/>
        </w:rPr>
        <w:t xml:space="preserve"> in </w:t>
      </w:r>
      <w:r w:rsidR="00274E9F">
        <w:rPr>
          <w:bCs/>
          <w:iCs/>
          <w:color w:val="000000" w:themeColor="text1"/>
        </w:rPr>
        <w:t>a</w:t>
      </w:r>
      <w:r w:rsidR="00605818">
        <w:rPr>
          <w:bCs/>
          <w:iCs/>
          <w:color w:val="000000" w:themeColor="text1"/>
        </w:rPr>
        <w:t xml:space="preserve"> jump</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w:t>
      </w:r>
      <w:r w:rsidR="004452EF">
        <w:rPr>
          <w:bCs/>
          <w:iCs/>
          <w:color w:val="000000" w:themeColor="text1"/>
        </w:rPr>
        <w:t xml:space="preserve">Figure </w:t>
      </w:r>
      <w:r>
        <w:rPr>
          <w:bCs/>
          <w:iCs/>
          <w:color w:val="000000" w:themeColor="text1"/>
        </w:rPr>
        <w:t>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mean-squared error impact but </w:t>
      </w:r>
      <w:r w:rsidR="00874260">
        <w:rPr>
          <w:bCs/>
          <w:iCs/>
          <w:color w:val="000000" w:themeColor="text1"/>
        </w:rPr>
        <w:t>increased the number of non-zero parameters (</w:t>
      </w:r>
      <w:r w:rsidR="004452EF">
        <w:rPr>
          <w:bCs/>
          <w:iCs/>
          <w:color w:val="000000" w:themeColor="text1"/>
        </w:rPr>
        <w:t xml:space="preserve">Figur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1E5078"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6E5A6DB1" w:rsidR="009C1424" w:rsidRPr="00EB22A6" w:rsidRDefault="001E5078"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362E7B3A"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lastRenderedPageBreak/>
        <w:t>Considering only data where</w:t>
      </w:r>
      <w:r w:rsidR="00B57A8A">
        <w:rPr>
          <w:rFonts w:eastAsiaTheme="minorEastAsia"/>
          <w:bCs/>
          <w:iCs/>
          <w:color w:val="000000" w:themeColor="text1"/>
          <w:lang w:val="en-CA"/>
        </w:rPr>
        <w:t xml:space="preserve"> settings</w:t>
      </w:r>
      <w:r>
        <w:rPr>
          <w:rFonts w:eastAsiaTheme="minorEastAsia"/>
          <w:bCs/>
          <w:iCs/>
          <w:color w:val="000000" w:themeColor="text1"/>
          <w:lang w:val="en-CA"/>
        </w:rPr>
        <w:t xml:space="preserv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w:t>
      </w:r>
      <w:r w:rsidR="00B57A8A">
        <w:rPr>
          <w:rFonts w:eastAsiaTheme="minorEastAsia"/>
          <w:bCs/>
          <w:iCs/>
          <w:color w:val="000000" w:themeColor="text1"/>
          <w:lang w:val="en-CA"/>
        </w:rPr>
        <w:t xml:space="preserve">to 0 </w:t>
      </w:r>
      <w:r>
        <w:rPr>
          <w:rFonts w:eastAsiaTheme="minorEastAsia"/>
          <w:bCs/>
          <w:iCs/>
          <w:color w:val="000000" w:themeColor="text1"/>
          <w:lang w:val="en-CA"/>
        </w:rPr>
        <w:t>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26CBB6F3" w14:textId="77777777" w:rsidR="00290DE7" w:rsidRDefault="00290DE7" w:rsidP="005B0C00">
      <w:pPr>
        <w:jc w:val="both"/>
        <w:rPr>
          <w:rFonts w:eastAsiaTheme="minorEastAsia"/>
          <w:bCs/>
          <w:iCs/>
          <w:color w:val="000000" w:themeColor="text1"/>
          <w:lang w:val="en-CA"/>
        </w:rPr>
      </w:pPr>
    </w:p>
    <w:p w14:paraId="7C8EB582" w14:textId="73CD26E8" w:rsidR="00636B88" w:rsidRPr="00636B88" w:rsidRDefault="0089765F" w:rsidP="00636B88">
      <w:pPr>
        <w:jc w:val="both"/>
        <w:outlineLvl w:val="0"/>
        <w:rPr>
          <w:b/>
          <w:bCs/>
          <w:iCs/>
          <w:color w:val="000000" w:themeColor="text1"/>
        </w:rPr>
      </w:pPr>
      <w:r>
        <w:rPr>
          <w:b/>
          <w:bCs/>
          <w:iCs/>
          <w:color w:val="000000" w:themeColor="text1"/>
        </w:rPr>
        <w:t>Extensions</w:t>
      </w:r>
      <w:r w:rsidR="00636B88">
        <w:rPr>
          <w:b/>
          <w:bCs/>
          <w:iCs/>
          <w:color w:val="000000" w:themeColor="text1"/>
        </w:rPr>
        <w:t xml:space="preserve"> to the Neural Network</w:t>
      </w:r>
    </w:p>
    <w:p w14:paraId="70365D8B" w14:textId="5E5EE186" w:rsidR="00290DE7" w:rsidRDefault="00636B88" w:rsidP="005B0C00">
      <w:pPr>
        <w:jc w:val="both"/>
        <w:rPr>
          <w:rFonts w:eastAsiaTheme="minorEastAsia"/>
          <w:bCs/>
          <w:iCs/>
          <w:color w:val="000000" w:themeColor="text1"/>
          <w:lang w:val="en-CA"/>
        </w:rPr>
      </w:pPr>
      <w:r>
        <w:rPr>
          <w:rFonts w:eastAsiaTheme="minorEastAsia"/>
          <w:bCs/>
          <w:iCs/>
          <w:color w:val="000000" w:themeColor="text1"/>
          <w:lang w:val="en-CA"/>
        </w:rPr>
        <w:t xml:space="preserve">For </w:t>
      </w:r>
      <w:r w:rsidR="00812638">
        <w:rPr>
          <w:rFonts w:eastAsiaTheme="minorEastAsia"/>
          <w:bCs/>
          <w:iCs/>
          <w:color w:val="000000" w:themeColor="text1"/>
          <w:lang w:val="en-CA"/>
        </w:rPr>
        <w:t xml:space="preserve">all </w:t>
      </w:r>
      <w:r>
        <w:rPr>
          <w:rFonts w:eastAsiaTheme="minorEastAsia"/>
          <w:bCs/>
          <w:iCs/>
          <w:color w:val="000000" w:themeColor="text1"/>
          <w:lang w:val="en-CA"/>
        </w:rPr>
        <w:t>t</w:t>
      </w:r>
      <w:r w:rsidR="00812638">
        <w:rPr>
          <w:rFonts w:eastAsiaTheme="minorEastAsia"/>
          <w:bCs/>
          <w:iCs/>
          <w:color w:val="000000" w:themeColor="text1"/>
          <w:lang w:val="en-CA"/>
        </w:rPr>
        <w:t xml:space="preserve">raining in single </w:t>
      </w:r>
      <w:r w:rsidR="009171D9">
        <w:rPr>
          <w:rFonts w:eastAsiaTheme="minorEastAsia"/>
          <w:bCs/>
          <w:iCs/>
          <w:color w:val="000000" w:themeColor="text1"/>
          <w:lang w:val="en-CA"/>
        </w:rPr>
        <w:t>drugs</w:t>
      </w:r>
      <w:r w:rsidR="00A67C87">
        <w:rPr>
          <w:rFonts w:eastAsiaTheme="minorEastAsia"/>
          <w:bCs/>
          <w:iCs/>
          <w:color w:val="000000" w:themeColor="text1"/>
          <w:lang w:val="en-CA"/>
        </w:rPr>
        <w:t>, learning rate was decrease</w:t>
      </w:r>
      <w:r w:rsidR="00710A61">
        <w:rPr>
          <w:rFonts w:eastAsiaTheme="minorEastAsia"/>
          <w:bCs/>
          <w:iCs/>
          <w:color w:val="000000" w:themeColor="text1"/>
          <w:lang w:val="en-CA"/>
        </w:rPr>
        <w:t>d</w:t>
      </w:r>
      <w:r>
        <w:rPr>
          <w:rFonts w:eastAsiaTheme="minorEastAsia"/>
          <w:bCs/>
          <w:iCs/>
          <w:color w:val="000000" w:themeColor="text1"/>
          <w:lang w:val="en-CA"/>
        </w:rPr>
        <w:t xml:space="preserve"> to 0.01, as we found this </w:t>
      </w:r>
      <w:r w:rsidR="00094387">
        <w:rPr>
          <w:rFonts w:eastAsiaTheme="minorEastAsia"/>
          <w:bCs/>
          <w:iCs/>
          <w:color w:val="000000" w:themeColor="text1"/>
          <w:lang w:val="en-CA"/>
        </w:rPr>
        <w:t xml:space="preserve">to </w:t>
      </w:r>
      <w:r w:rsidR="00F7403F">
        <w:rPr>
          <w:rFonts w:eastAsiaTheme="minorEastAsia"/>
          <w:bCs/>
          <w:iCs/>
          <w:color w:val="000000" w:themeColor="text1"/>
          <w:lang w:val="en-CA"/>
        </w:rPr>
        <w:t>lower</w:t>
      </w:r>
      <w:r>
        <w:rPr>
          <w:rFonts w:eastAsiaTheme="minorEastAsia"/>
          <w:bCs/>
          <w:iCs/>
          <w:color w:val="000000" w:themeColor="text1"/>
          <w:lang w:val="en-CA"/>
        </w:rPr>
        <w:t xml:space="preserve"> </w:t>
      </w:r>
      <w:r w:rsidR="00F7403F">
        <w:rPr>
          <w:rFonts w:eastAsiaTheme="minorEastAsia"/>
          <w:bCs/>
          <w:iCs/>
          <w:color w:val="000000" w:themeColor="text1"/>
          <w:lang w:val="en-CA"/>
        </w:rPr>
        <w:t>varia</w:t>
      </w:r>
      <w:r w:rsidR="00822108">
        <w:rPr>
          <w:rFonts w:eastAsiaTheme="minorEastAsia"/>
          <w:bCs/>
          <w:iCs/>
          <w:color w:val="000000" w:themeColor="text1"/>
          <w:lang w:val="en-CA"/>
        </w:rPr>
        <w:t xml:space="preserve">nce </w:t>
      </w:r>
      <w:r w:rsidR="00094387">
        <w:rPr>
          <w:rFonts w:eastAsiaTheme="minorEastAsia"/>
          <w:bCs/>
          <w:iCs/>
          <w:color w:val="000000" w:themeColor="text1"/>
          <w:lang w:val="en-CA"/>
        </w:rPr>
        <w:t>in parameter</w:t>
      </w:r>
      <w:r w:rsidR="00F7403F">
        <w:rPr>
          <w:rFonts w:eastAsiaTheme="minorEastAsia"/>
          <w:bCs/>
          <w:iCs/>
          <w:color w:val="000000" w:themeColor="text1"/>
          <w:lang w:val="en-CA"/>
        </w:rPr>
        <w:t xml:space="preserve"> values</w:t>
      </w:r>
      <w:r w:rsidR="00094387">
        <w:rPr>
          <w:rFonts w:eastAsiaTheme="minorEastAsia"/>
          <w:bCs/>
          <w:iCs/>
          <w:color w:val="000000" w:themeColor="text1"/>
          <w:lang w:val="en-CA"/>
        </w:rPr>
        <w:t xml:space="preserve"> between </w:t>
      </w:r>
      <w:r w:rsidR="00710A61">
        <w:rPr>
          <w:rFonts w:eastAsiaTheme="minorEastAsia"/>
          <w:bCs/>
          <w:iCs/>
          <w:color w:val="000000" w:themeColor="text1"/>
          <w:lang w:val="en-CA"/>
        </w:rPr>
        <w:t>different initializations</w:t>
      </w:r>
      <w:r w:rsidR="00812638">
        <w:rPr>
          <w:rFonts w:eastAsiaTheme="minorEastAsia"/>
          <w:bCs/>
          <w:iCs/>
          <w:color w:val="000000" w:themeColor="text1"/>
          <w:lang w:val="en-CA"/>
        </w:rPr>
        <w:t>.</w:t>
      </w:r>
    </w:p>
    <w:p w14:paraId="1B5F0403" w14:textId="77777777" w:rsidR="00812638" w:rsidRDefault="00812638" w:rsidP="005B0C00">
      <w:pPr>
        <w:jc w:val="both"/>
        <w:rPr>
          <w:rFonts w:eastAsiaTheme="minorEastAsia"/>
          <w:bCs/>
          <w:iCs/>
          <w:color w:val="000000" w:themeColor="text1"/>
          <w:lang w:val="en-CA"/>
        </w:rPr>
      </w:pPr>
    </w:p>
    <w:p w14:paraId="2729A9DA" w14:textId="7A837C1F" w:rsidR="00812638" w:rsidRDefault="00812638" w:rsidP="005B0C00">
      <w:pPr>
        <w:jc w:val="both"/>
        <w:rPr>
          <w:rFonts w:eastAsiaTheme="minorEastAsia"/>
          <w:color w:val="000000" w:themeColor="text1"/>
          <w:lang w:val="en-CA"/>
        </w:rPr>
      </w:pPr>
      <w:r>
        <w:rPr>
          <w:rFonts w:eastAsiaTheme="minorEastAsia"/>
          <w:bCs/>
          <w:iCs/>
          <w:color w:val="000000" w:themeColor="text1"/>
          <w:lang w:val="en-CA"/>
        </w:rPr>
        <w:t xml:space="preserve">To extend the </w:t>
      </w:r>
      <w:r w:rsidR="009378A6">
        <w:rPr>
          <w:rFonts w:eastAsiaTheme="minorEastAsia"/>
          <w:bCs/>
          <w:iCs/>
          <w:color w:val="000000" w:themeColor="text1"/>
          <w:lang w:val="en-CA"/>
        </w:rPr>
        <w:t>neural network for valinomycin</w:t>
      </w:r>
      <w:r w:rsidR="0080552E">
        <w:rPr>
          <w:rFonts w:eastAsiaTheme="minorEastAsia"/>
          <w:bCs/>
          <w:iCs/>
          <w:color w:val="000000" w:themeColor="text1"/>
          <w:lang w:val="en-CA"/>
        </w:rPr>
        <w:t xml:space="preserve"> (</w:t>
      </w:r>
      <w:r w:rsidR="004452EF">
        <w:rPr>
          <w:rFonts w:eastAsiaTheme="minorEastAsia"/>
          <w:bCs/>
          <w:iCs/>
          <w:color w:val="000000" w:themeColor="text1"/>
          <w:lang w:val="en-CA"/>
        </w:rPr>
        <w:t xml:space="preserve">Figure </w:t>
      </w:r>
      <w:r w:rsidR="0080552E">
        <w:rPr>
          <w:rFonts w:eastAsiaTheme="minorEastAsia"/>
          <w:bCs/>
          <w:iCs/>
          <w:color w:val="000000" w:themeColor="text1"/>
          <w:lang w:val="en-CA"/>
        </w:rPr>
        <w:t>4D)</w:t>
      </w:r>
      <w:r w:rsidR="009378A6">
        <w:rPr>
          <w:rFonts w:eastAsiaTheme="minorEastAsia"/>
          <w:bCs/>
          <w:iCs/>
          <w:color w:val="000000" w:themeColor="text1"/>
          <w:lang w:val="en-CA"/>
        </w:rPr>
        <w:t>, we added an extra ‘X’ variable to</w:t>
      </w:r>
      <w:r w:rsidR="00067E3A">
        <w:rPr>
          <w:rFonts w:eastAsiaTheme="minorEastAsia"/>
          <w:bCs/>
          <w:iCs/>
          <w:color w:val="000000" w:themeColor="text1"/>
          <w:lang w:val="en-CA"/>
        </w:rPr>
        <w:t xml:space="preserve"> the</w:t>
      </w:r>
      <w:r w:rsidR="009378A6">
        <w:rPr>
          <w:rFonts w:eastAsiaTheme="minorEastAsia"/>
          <w:bCs/>
          <w:iCs/>
          <w:color w:val="000000" w:themeColor="text1"/>
          <w:lang w:val="en-CA"/>
        </w:rPr>
        <w:t xml:space="preserve"> </w:t>
      </w:r>
      <w:r w:rsidR="00067E3A">
        <w:rPr>
          <w:rFonts w:eastAsiaTheme="minorEastAsia"/>
          <w:color w:val="000000" w:themeColor="text1"/>
          <w:lang w:val="en-CA"/>
        </w:rPr>
        <w:t>neural network</w:t>
      </w:r>
      <w:r w:rsidR="009378A6">
        <w:rPr>
          <w:rFonts w:eastAsiaTheme="minorEastAsia"/>
          <w:color w:val="000000" w:themeColor="text1"/>
          <w:lang w:val="en-CA"/>
        </w:rPr>
        <w:t xml:space="preserve"> </w:t>
      </w:r>
      <w:r w:rsidR="00067E3A">
        <w:rPr>
          <w:rFonts w:eastAsiaTheme="minorEastAsia"/>
          <w:color w:val="000000" w:themeColor="text1"/>
          <w:lang w:val="en-CA"/>
        </w:rPr>
        <w:t xml:space="preserve">input to the </w:t>
      </w:r>
      <w:r w:rsidR="009378A6">
        <w:rPr>
          <w:rFonts w:eastAsiaTheme="minorEastAsia"/>
          <w:color w:val="000000" w:themeColor="text1"/>
          <w:lang w:val="en-CA"/>
        </w:rPr>
        <w:t>and set its value to 1 for each strain.</w:t>
      </w:r>
    </w:p>
    <w:p w14:paraId="31050D7A" w14:textId="77777777" w:rsidR="009378A6" w:rsidRDefault="009378A6" w:rsidP="005B0C00">
      <w:pPr>
        <w:jc w:val="both"/>
        <w:rPr>
          <w:rFonts w:eastAsiaTheme="minorEastAsia"/>
          <w:color w:val="000000" w:themeColor="text1"/>
          <w:lang w:val="en-CA"/>
        </w:rPr>
      </w:pPr>
    </w:p>
    <w:p w14:paraId="1155202D" w14:textId="572CCFA2" w:rsidR="00294E5D" w:rsidRDefault="009378A6" w:rsidP="005B0C00">
      <w:pPr>
        <w:jc w:val="both"/>
        <w:rPr>
          <w:rFonts w:eastAsiaTheme="minorEastAsia"/>
          <w:color w:val="000000" w:themeColor="text1"/>
          <w:lang w:val="en-CA"/>
        </w:rPr>
      </w:pPr>
      <w:r>
        <w:rPr>
          <w:rFonts w:eastAsiaTheme="minorEastAsia"/>
          <w:color w:val="000000" w:themeColor="text1"/>
          <w:lang w:val="en-CA"/>
        </w:rPr>
        <w:t>To extend the neural network for fluconazole</w:t>
      </w:r>
      <w:r w:rsidR="003767E7">
        <w:rPr>
          <w:rFonts w:eastAsiaTheme="minorEastAsia"/>
          <w:color w:val="000000" w:themeColor="text1"/>
          <w:lang w:val="en-CA"/>
        </w:rPr>
        <w:t xml:space="preserve"> (</w:t>
      </w:r>
      <w:r w:rsidR="004452EF">
        <w:rPr>
          <w:rFonts w:eastAsiaTheme="minorEastAsia"/>
          <w:color w:val="000000" w:themeColor="text1"/>
          <w:lang w:val="en-CA"/>
        </w:rPr>
        <w:t xml:space="preserve">Figure </w:t>
      </w:r>
      <w:r w:rsidR="003767E7">
        <w:rPr>
          <w:rFonts w:eastAsiaTheme="minorEastAsia"/>
          <w:color w:val="000000" w:themeColor="text1"/>
          <w:lang w:val="en-CA"/>
        </w:rPr>
        <w:t>5B)</w:t>
      </w:r>
      <w:r w:rsidR="004B332A">
        <w:rPr>
          <w:rFonts w:eastAsiaTheme="minorEastAsia"/>
          <w:color w:val="000000" w:themeColor="text1"/>
          <w:lang w:val="en-CA"/>
        </w:rPr>
        <w:t xml:space="preserve">, we </w:t>
      </w:r>
      <w:r w:rsidR="00011B07">
        <w:rPr>
          <w:rFonts w:eastAsiaTheme="minorEastAsia"/>
          <w:color w:val="000000" w:themeColor="text1"/>
          <w:lang w:val="en-CA"/>
        </w:rPr>
        <w:t xml:space="preserve">performed </w:t>
      </w:r>
      <w:r w:rsidR="00494BA9">
        <w:rPr>
          <w:rFonts w:eastAsiaTheme="minorEastAsia"/>
          <w:color w:val="000000" w:themeColor="text1"/>
          <w:lang w:val="en-CA"/>
        </w:rPr>
        <w:t xml:space="preserve">several additional steps.  </w:t>
      </w:r>
      <w:r w:rsidR="003039AF">
        <w:rPr>
          <w:rFonts w:eastAsiaTheme="minorEastAsia"/>
          <w:color w:val="000000" w:themeColor="text1"/>
          <w:lang w:val="en-CA"/>
        </w:rPr>
        <w:t xml:space="preserve">First, </w:t>
      </w:r>
      <w:r w:rsidR="00D85C3B">
        <w:rPr>
          <w:rFonts w:eastAsiaTheme="minorEastAsia"/>
          <w:color w:val="000000" w:themeColor="text1"/>
          <w:lang w:val="en-CA"/>
        </w:rPr>
        <w:t xml:space="preserve">for each transporter in the </w:t>
      </w:r>
      <m:oMath>
        <m:r>
          <w:rPr>
            <w:rFonts w:ascii="Cambria Math" w:eastAsiaTheme="minorEastAsia" w:hAnsi="Cambria Math"/>
            <w:color w:val="000000" w:themeColor="text1"/>
            <w:lang w:val="en-CA"/>
          </w:rPr>
          <m:t>A</m:t>
        </m:r>
      </m:oMath>
      <w:r w:rsidR="00D85C3B">
        <w:rPr>
          <w:rFonts w:eastAsiaTheme="minorEastAsia"/>
          <w:color w:val="000000" w:themeColor="text1"/>
          <w:lang w:val="en-CA"/>
        </w:rPr>
        <w:t xml:space="preserve"> layer, </w:t>
      </w:r>
      <w:r w:rsidR="003039AF">
        <w:rPr>
          <w:rFonts w:eastAsiaTheme="minorEastAsia"/>
          <w:color w:val="000000" w:themeColor="text1"/>
          <w:lang w:val="en-CA"/>
        </w:rPr>
        <w:t>we added a single extra</w:t>
      </w:r>
      <w:r w:rsidR="0055564C">
        <w:rPr>
          <w:rFonts w:eastAsiaTheme="minorEastAsia"/>
          <w:color w:val="000000" w:themeColor="text1"/>
          <w:lang w:val="en-CA"/>
        </w:rPr>
        <w:t xml:space="preserve"> ‘always-present’</w:t>
      </w:r>
      <w:r w:rsidR="003039AF">
        <w:rPr>
          <w:rFonts w:eastAsiaTheme="minorEastAsia"/>
          <w:color w:val="000000" w:themeColor="text1"/>
          <w:lang w:val="en-CA"/>
        </w:rPr>
        <w:t xml:space="preserve"> </w:t>
      </w:r>
      <w:r w:rsidR="00366CFA">
        <w:rPr>
          <w:rFonts w:eastAsiaTheme="minorEastAsia"/>
          <w:color w:val="000000" w:themeColor="text1"/>
          <w:lang w:val="en-CA"/>
        </w:rPr>
        <w:t>neuron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hich </w:t>
      </w:r>
      <w:r w:rsidR="00EB78BC">
        <w:rPr>
          <w:rFonts w:eastAsiaTheme="minorEastAsia"/>
          <w:color w:val="000000" w:themeColor="text1"/>
          <w:lang w:val="en-CA"/>
        </w:rPr>
        <w:t xml:space="preserve">provides an </w:t>
      </w:r>
      <w:r w:rsidR="00366CFA">
        <w:rPr>
          <w:rFonts w:eastAsiaTheme="minorEastAsia"/>
          <w:color w:val="000000" w:themeColor="text1"/>
          <w:lang w:val="en-CA"/>
        </w:rPr>
        <w:t xml:space="preserve">additional indirect connection between the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layers.</w:t>
      </w:r>
      <w:r w:rsidR="00366CFA" w:rsidRPr="00366CFA">
        <w:rPr>
          <w:rFonts w:eastAsiaTheme="minorEastAsia"/>
          <w:color w:val="000000" w:themeColor="text1"/>
          <w:lang w:val="en-CA"/>
        </w:rPr>
        <w:t xml:space="preserve"> </w:t>
      </w:r>
      <w:r w:rsidR="00366CFA">
        <w:rPr>
          <w:rFonts w:eastAsiaTheme="minorEastAsia"/>
          <w:color w:val="000000" w:themeColor="text1"/>
          <w:lang w:val="en-CA"/>
        </w:rPr>
        <w:t xml:space="preserve">Thus, while each transporter retains original influence connections between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t>
      </w:r>
      <w:r w:rsidR="00313698">
        <w:rPr>
          <w:rFonts w:eastAsiaTheme="minorEastAsia"/>
          <w:color w:val="000000" w:themeColor="text1"/>
          <w:lang w:val="en-CA"/>
        </w:rPr>
        <w:t xml:space="preserve">additional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to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influence connections were added</w:t>
      </w:r>
      <w:r w:rsidR="00294E5D">
        <w:rPr>
          <w:rFonts w:eastAsiaTheme="minorEastAsia"/>
          <w:color w:val="000000" w:themeColor="text1"/>
          <w:lang w:val="en-CA"/>
        </w:rPr>
        <w:t xml:space="preserve">.  Each </w:t>
      </w:r>
      <m:oMath>
        <m:r>
          <w:rPr>
            <w:rFonts w:ascii="Cambria Math" w:eastAsiaTheme="minorEastAsia" w:hAnsi="Cambria Math"/>
            <w:color w:val="000000" w:themeColor="text1"/>
            <w:lang w:val="en-CA"/>
          </w:rPr>
          <m:t>A'</m:t>
        </m:r>
      </m:oMath>
      <w:r w:rsidR="00294E5D">
        <w:rPr>
          <w:rFonts w:eastAsiaTheme="minorEastAsia"/>
          <w:color w:val="000000" w:themeColor="text1"/>
          <w:lang w:val="en-CA"/>
        </w:rPr>
        <w:t xml:space="preserve"> node is then connecte</w:t>
      </w:r>
      <w:r w:rsidR="00EB78BC">
        <w:rPr>
          <w:rFonts w:eastAsiaTheme="minorEastAsia"/>
          <w:color w:val="000000" w:themeColor="text1"/>
          <w:lang w:val="en-CA"/>
        </w:rPr>
        <w:t>d only to its corresponding transporter</w:t>
      </w:r>
      <w:r w:rsidR="00294E5D">
        <w:rPr>
          <w:rFonts w:eastAsiaTheme="minorEastAsia"/>
          <w:color w:val="000000" w:themeColor="text1"/>
          <w:lang w:val="en-CA"/>
        </w:rPr>
        <w:t xml:space="preserve"> in </w:t>
      </w:r>
      <m:oMath>
        <m:r>
          <w:rPr>
            <w:rFonts w:ascii="Cambria Math" w:eastAsiaTheme="minorEastAsia" w:hAnsi="Cambria Math"/>
            <w:color w:val="000000" w:themeColor="text1"/>
            <w:lang w:val="en-CA"/>
          </w:rPr>
          <m:t>A</m:t>
        </m:r>
      </m:oMath>
      <w:r w:rsidR="00C50DBD">
        <w:rPr>
          <w:rFonts w:eastAsiaTheme="minorEastAsia"/>
          <w:color w:val="000000" w:themeColor="text1"/>
          <w:lang w:val="en-CA"/>
        </w:rPr>
        <w:t xml:space="preserve"> (i.e. each indirect node</w:t>
      </w:r>
      <w:r w:rsidR="00294E5D">
        <w:rPr>
          <w:rFonts w:eastAsiaTheme="minorEastAsia"/>
          <w:color w:val="000000" w:themeColor="text1"/>
          <w:lang w:val="en-CA"/>
        </w:rPr>
        <w:t xml:space="preserve"> can only influence a single transporter).  As in the original network,</w:t>
      </w:r>
      <w:r w:rsidR="00EB78BC">
        <w:rPr>
          <w:rFonts w:eastAsiaTheme="minorEastAsia"/>
          <w:color w:val="000000" w:themeColor="text1"/>
          <w:lang w:val="en-CA"/>
        </w:rPr>
        <w:t xml:space="preserve"> we omitted both direct and indirect connections between a transporter and itself</w:t>
      </w:r>
      <w:r w:rsidR="00294E5D">
        <w:rPr>
          <w:rFonts w:eastAsiaTheme="minorEastAsia"/>
          <w:color w:val="000000" w:themeColor="text1"/>
          <w:lang w:val="en-CA"/>
        </w:rPr>
        <w:t>.</w:t>
      </w:r>
      <w:r w:rsidR="00166C60" w:rsidRPr="00166C60">
        <w:rPr>
          <w:rFonts w:eastAsiaTheme="minorEastAsia"/>
          <w:color w:val="000000" w:themeColor="text1"/>
          <w:lang w:val="en-CA"/>
        </w:rPr>
        <w:t xml:space="preserve"> </w:t>
      </w:r>
      <w:r w:rsidR="00166C60">
        <w:rPr>
          <w:rFonts w:eastAsiaTheme="minorEastAsia"/>
          <w:color w:val="000000" w:themeColor="text1"/>
          <w:lang w:val="en-CA"/>
        </w:rPr>
        <w:t xml:space="preserve">These additional influence connections, as well as the bias on </w:t>
      </w:r>
      <m:oMath>
        <m:r>
          <w:rPr>
            <w:rFonts w:ascii="Cambria Math" w:eastAsiaTheme="minorEastAsia" w:hAnsi="Cambria Math"/>
            <w:color w:val="000000" w:themeColor="text1"/>
            <w:lang w:val="en-CA"/>
          </w:rPr>
          <m:t>A'</m:t>
        </m:r>
      </m:oMath>
      <w:r w:rsidR="00166C60">
        <w:rPr>
          <w:rFonts w:eastAsiaTheme="minorEastAsia"/>
          <w:color w:val="000000" w:themeColor="text1"/>
          <w:lang w:val="en-CA"/>
        </w:rPr>
        <w:t xml:space="preserve">, were also subject to L1 regularization with rate </w:t>
      </w:r>
      <m:oMath>
        <m:r>
          <w:rPr>
            <w:rFonts w:ascii="Cambria Math" w:eastAsiaTheme="minorEastAsia" w:hAnsi="Cambria Math"/>
            <w:color w:val="000000" w:themeColor="text1"/>
            <w:lang w:val="en-CA"/>
          </w:rPr>
          <m:t>λ</m:t>
        </m:r>
      </m:oMath>
      <w:r w:rsidR="00166C60">
        <w:rPr>
          <w:rFonts w:eastAsiaTheme="minorEastAsia"/>
          <w:color w:val="000000" w:themeColor="text1"/>
          <w:lang w:val="en-CA"/>
        </w:rPr>
        <w:t>.</w:t>
      </w:r>
    </w:p>
    <w:p w14:paraId="2C19138E" w14:textId="77777777" w:rsidR="00294E5D" w:rsidRDefault="00294E5D" w:rsidP="005B0C00">
      <w:pPr>
        <w:jc w:val="both"/>
        <w:rPr>
          <w:rFonts w:eastAsiaTheme="minorEastAsia"/>
          <w:color w:val="000000" w:themeColor="text1"/>
          <w:lang w:val="en-CA"/>
        </w:rPr>
      </w:pPr>
    </w:p>
    <w:p w14:paraId="17FB8447" w14:textId="06DB90BB" w:rsidR="003767E7" w:rsidRPr="00933846" w:rsidRDefault="003767E7" w:rsidP="005B0C00">
      <w:pPr>
        <w:jc w:val="both"/>
        <w:rPr>
          <w:rFonts w:eastAsiaTheme="minorEastAsia"/>
          <w:color w:val="000000" w:themeColor="text1"/>
          <w:lang w:val="en-CA"/>
        </w:rPr>
      </w:pPr>
      <w:r>
        <w:rPr>
          <w:rFonts w:eastAsiaTheme="minorEastAsia"/>
          <w:color w:val="000000" w:themeColor="text1"/>
          <w:lang w:val="en-CA"/>
        </w:rPr>
        <w:t>As</w:t>
      </w:r>
      <w:r w:rsidR="00EE39CE">
        <w:rPr>
          <w:rFonts w:eastAsiaTheme="minorEastAsia"/>
          <w:color w:val="000000" w:themeColor="text1"/>
          <w:lang w:val="en-CA"/>
        </w:rPr>
        <w:t xml:space="preserve"> this three-layer network presented additional training </w:t>
      </w:r>
      <w:r w:rsidR="00366CFA">
        <w:rPr>
          <w:rFonts w:eastAsiaTheme="minorEastAsia"/>
          <w:color w:val="000000" w:themeColor="text1"/>
          <w:lang w:val="en-CA"/>
        </w:rPr>
        <w:t>challenges</w:t>
      </w:r>
      <w:r w:rsidR="00EE39CE">
        <w:rPr>
          <w:rFonts w:eastAsiaTheme="minorEastAsia"/>
          <w:color w:val="000000" w:themeColor="text1"/>
          <w:lang w:val="en-CA"/>
        </w:rPr>
        <w:t xml:space="preserve"> compared to the original two-layer </w:t>
      </w:r>
      <w:r w:rsidR="00D07968">
        <w:rPr>
          <w:rFonts w:eastAsiaTheme="minorEastAsia"/>
          <w:color w:val="000000" w:themeColor="text1"/>
          <w:lang w:val="en-CA"/>
        </w:rPr>
        <w:t>model</w:t>
      </w:r>
      <w:r w:rsidR="00EE39CE">
        <w:rPr>
          <w:rFonts w:eastAsiaTheme="minorEastAsia"/>
          <w:color w:val="000000" w:themeColor="text1"/>
          <w:lang w:val="en-CA"/>
        </w:rPr>
        <w:t xml:space="preserve"> (</w:t>
      </w:r>
      <w:r w:rsidR="006967CF">
        <w:rPr>
          <w:rFonts w:eastAsiaTheme="minorEastAsia"/>
          <w:color w:val="000000" w:themeColor="text1"/>
          <w:lang w:val="en-CA"/>
        </w:rPr>
        <w:t>e.g. more than twice as many potential parameters</w:t>
      </w:r>
      <w:r w:rsidR="00EE39CE">
        <w:rPr>
          <w:rFonts w:eastAsiaTheme="minorEastAsia"/>
          <w:color w:val="000000" w:themeColor="text1"/>
          <w:lang w:val="en-CA"/>
        </w:rPr>
        <w:t xml:space="preserve">), we </w:t>
      </w:r>
      <w:r w:rsidR="00D903BB">
        <w:rPr>
          <w:rFonts w:eastAsiaTheme="minorEastAsia"/>
          <w:color w:val="000000" w:themeColor="text1"/>
          <w:lang w:val="en-CA"/>
        </w:rPr>
        <w:t>made additional</w:t>
      </w:r>
      <w:r w:rsidR="00EE39CE">
        <w:rPr>
          <w:rFonts w:eastAsiaTheme="minorEastAsia"/>
          <w:color w:val="000000" w:themeColor="text1"/>
          <w:lang w:val="en-CA"/>
        </w:rPr>
        <w:t xml:space="preserve"> </w:t>
      </w:r>
      <w:r w:rsidR="00EE39CE">
        <w:rPr>
          <w:rFonts w:eastAsiaTheme="minorEastAsia"/>
          <w:i/>
          <w:color w:val="000000" w:themeColor="text1"/>
          <w:lang w:val="en-CA"/>
        </w:rPr>
        <w:t xml:space="preserve">a priori </w:t>
      </w:r>
      <w:r w:rsidR="00D903BB">
        <w:rPr>
          <w:rFonts w:eastAsiaTheme="minorEastAsia"/>
          <w:color w:val="000000" w:themeColor="text1"/>
          <w:lang w:val="en-CA"/>
        </w:rPr>
        <w:t>modeling decisions for simplification</w:t>
      </w:r>
      <w:r w:rsidR="00EE39CE">
        <w:rPr>
          <w:rFonts w:eastAsiaTheme="minorEastAsia"/>
          <w:i/>
          <w:color w:val="000000" w:themeColor="text1"/>
          <w:lang w:val="en-CA"/>
        </w:rPr>
        <w:t>.</w:t>
      </w:r>
      <w:r w:rsidR="00EE39CE">
        <w:rPr>
          <w:rFonts w:eastAsiaTheme="minorEastAsia"/>
          <w:color w:val="000000" w:themeColor="text1"/>
          <w:lang w:val="en-CA"/>
        </w:rPr>
        <w:t xml:space="preserve">  First, </w:t>
      </w:r>
      <w:r w:rsidR="00164B33">
        <w:rPr>
          <w:rFonts w:eastAsiaTheme="minorEastAsia"/>
          <w:color w:val="000000" w:themeColor="text1"/>
          <w:lang w:val="en-CA"/>
        </w:rPr>
        <w:t xml:space="preserve">based on the two-layer results, </w:t>
      </w:r>
      <w:r w:rsidR="00EE39CE">
        <w:rPr>
          <w:rFonts w:eastAsiaTheme="minorEastAsia"/>
          <w:color w:val="000000" w:themeColor="text1"/>
          <w:lang w:val="en-CA"/>
        </w:rPr>
        <w:t xml:space="preserve">we restricted </w:t>
      </w:r>
      <m:oMath>
        <m:r>
          <w:rPr>
            <w:rFonts w:ascii="Cambria Math" w:eastAsiaTheme="minorEastAsia" w:hAnsi="Cambria Math"/>
            <w:color w:val="000000" w:themeColor="text1"/>
            <w:lang w:val="en-CA"/>
          </w:rPr>
          <m:t>G</m:t>
        </m:r>
      </m:oMath>
      <w:r w:rsidR="00236AA6">
        <w:rPr>
          <w:rFonts w:eastAsiaTheme="minorEastAsia"/>
          <w:color w:val="000000" w:themeColor="text1"/>
          <w:lang w:val="en-CA"/>
        </w:rPr>
        <w:t xml:space="preserve"> to encode only the presence of </w:t>
      </w:r>
      <w:r w:rsidR="00236AA6">
        <w:rPr>
          <w:rFonts w:eastAsiaTheme="minorEastAsia"/>
          <w:i/>
          <w:color w:val="000000" w:themeColor="text1"/>
          <w:lang w:val="en-CA"/>
        </w:rPr>
        <w:t>PDR5</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SNQ2</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BT1</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CF1</w:t>
      </w:r>
      <w:r w:rsidR="00236AA6" w:rsidRPr="00236AA6">
        <w:rPr>
          <w:rFonts w:eastAsiaTheme="minorEastAsia"/>
          <w:color w:val="000000" w:themeColor="text1"/>
          <w:lang w:val="en-CA"/>
        </w:rPr>
        <w:t>,</w:t>
      </w:r>
      <w:r w:rsidR="00236AA6">
        <w:rPr>
          <w:rFonts w:eastAsiaTheme="minorEastAsia"/>
          <w:i/>
          <w:color w:val="000000" w:themeColor="text1"/>
          <w:lang w:val="en-CA"/>
        </w:rPr>
        <w:t xml:space="preserve"> </w:t>
      </w:r>
      <w:r w:rsidR="00236AA6" w:rsidRPr="00236AA6">
        <w:rPr>
          <w:rFonts w:eastAsiaTheme="minorEastAsia"/>
          <w:color w:val="000000" w:themeColor="text1"/>
          <w:lang w:val="en-CA"/>
        </w:rPr>
        <w:t xml:space="preserve">and </w:t>
      </w:r>
      <w:r w:rsidR="00236AA6">
        <w:rPr>
          <w:rFonts w:eastAsiaTheme="minorEastAsia"/>
          <w:i/>
          <w:color w:val="000000" w:themeColor="text1"/>
          <w:lang w:val="en-CA"/>
        </w:rPr>
        <w:t>YOR1</w:t>
      </w:r>
      <w:r w:rsidR="00933846">
        <w:rPr>
          <w:rFonts w:eastAsiaTheme="minorEastAsia"/>
          <w:color w:val="000000" w:themeColor="text1"/>
          <w:lang w:val="en-CA"/>
        </w:rPr>
        <w:t xml:space="preserve">, and restricted the </w:t>
      </w:r>
      <w:r w:rsidR="00933846">
        <w:rPr>
          <w:rFonts w:eastAsiaTheme="minorEastAsia"/>
          <w:i/>
          <w:color w:val="000000" w:themeColor="text1"/>
          <w:lang w:val="en-CA"/>
        </w:rPr>
        <w:t>A</w:t>
      </w:r>
      <w:r w:rsidR="00933846">
        <w:rPr>
          <w:rFonts w:eastAsiaTheme="minorEastAsia"/>
          <w:color w:val="000000" w:themeColor="text1"/>
          <w:lang w:val="en-CA"/>
        </w:rPr>
        <w:t xml:space="preserve"> layer to encode only the presence of </w:t>
      </w:r>
      <w:r w:rsidR="00933846">
        <w:rPr>
          <w:rFonts w:eastAsiaTheme="minorEastAsia"/>
          <w:i/>
          <w:color w:val="000000" w:themeColor="text1"/>
          <w:lang w:val="en-CA"/>
        </w:rPr>
        <w:t>PDR5.</w:t>
      </w:r>
      <w:r w:rsidR="00BC58A9">
        <w:rPr>
          <w:rFonts w:eastAsiaTheme="minorEastAsia"/>
          <w:color w:val="000000" w:themeColor="text1"/>
          <w:lang w:val="en-CA"/>
        </w:rPr>
        <w:t xml:space="preserve"> This reduced the number of potential parameters from 545 to 13.  </w:t>
      </w:r>
      <w:r w:rsidR="006C314C">
        <w:rPr>
          <w:rFonts w:eastAsiaTheme="minorEastAsia"/>
          <w:color w:val="000000" w:themeColor="text1"/>
          <w:lang w:val="en-CA"/>
        </w:rPr>
        <w:t xml:space="preserve">Second, while </w:t>
      </w:r>
      <w:r w:rsidR="009902F1">
        <w:rPr>
          <w:rFonts w:eastAsiaTheme="minorEastAsia"/>
          <w:color w:val="000000" w:themeColor="text1"/>
          <w:lang w:val="en-CA"/>
        </w:rPr>
        <w:t>parameters were</w:t>
      </w:r>
      <w:r w:rsidR="006C314C">
        <w:rPr>
          <w:rFonts w:eastAsiaTheme="minorEastAsia"/>
          <w:color w:val="000000" w:themeColor="text1"/>
          <w:lang w:val="en-CA"/>
        </w:rPr>
        <w:t xml:space="preserve"> reproducible between</w:t>
      </w:r>
      <w:r w:rsidR="009902F1">
        <w:rPr>
          <w:rFonts w:eastAsiaTheme="minorEastAsia"/>
          <w:color w:val="000000" w:themeColor="text1"/>
          <w:lang w:val="en-CA"/>
        </w:rPr>
        <w:t xml:space="preserve"> most</w:t>
      </w:r>
      <w:r w:rsidR="006C314C">
        <w:rPr>
          <w:rFonts w:eastAsiaTheme="minorEastAsia"/>
          <w:color w:val="000000" w:themeColor="text1"/>
          <w:lang w:val="en-CA"/>
        </w:rPr>
        <w:t xml:space="preserve"> </w:t>
      </w:r>
      <w:r w:rsidR="009902F1">
        <w:rPr>
          <w:rFonts w:eastAsiaTheme="minorEastAsia"/>
          <w:color w:val="000000" w:themeColor="text1"/>
          <w:lang w:val="en-CA"/>
        </w:rPr>
        <w:t>initializations</w:t>
      </w:r>
      <w:r w:rsidR="006C314C">
        <w:rPr>
          <w:rFonts w:eastAsiaTheme="minorEastAsia"/>
          <w:color w:val="000000" w:themeColor="text1"/>
          <w:lang w:val="en-CA"/>
        </w:rPr>
        <w:t xml:space="preserve">, we noticed that </w:t>
      </w:r>
      <w:r w:rsidR="00672CEE">
        <w:rPr>
          <w:rFonts w:eastAsiaTheme="minorEastAsia"/>
          <w:color w:val="000000" w:themeColor="text1"/>
          <w:lang w:val="en-CA"/>
        </w:rPr>
        <w:t>a small number of runs</w:t>
      </w:r>
      <w:r w:rsidR="00842B3D">
        <w:rPr>
          <w:rFonts w:eastAsiaTheme="minorEastAsia"/>
          <w:color w:val="000000" w:themeColor="text1"/>
          <w:lang w:val="en-CA"/>
        </w:rPr>
        <w:t xml:space="preserve"> converge</w:t>
      </w:r>
      <w:r w:rsidR="00A260EB">
        <w:rPr>
          <w:rFonts w:eastAsiaTheme="minorEastAsia"/>
          <w:color w:val="000000" w:themeColor="text1"/>
          <w:lang w:val="en-CA"/>
        </w:rPr>
        <w:t>d</w:t>
      </w:r>
      <w:r w:rsidR="00672CEE">
        <w:rPr>
          <w:rFonts w:eastAsiaTheme="minorEastAsia"/>
          <w:color w:val="000000" w:themeColor="text1"/>
          <w:lang w:val="en-CA"/>
        </w:rPr>
        <w:t xml:space="preserve"> </w:t>
      </w:r>
      <w:r w:rsidR="004A3737">
        <w:rPr>
          <w:rFonts w:eastAsiaTheme="minorEastAsia"/>
          <w:color w:val="000000" w:themeColor="text1"/>
          <w:lang w:val="en-CA"/>
        </w:rPr>
        <w:t>to a different set of parameters with a higher mean-squared error</w:t>
      </w:r>
      <w:r w:rsidR="00C92093">
        <w:rPr>
          <w:rFonts w:eastAsiaTheme="minorEastAsia"/>
          <w:color w:val="000000" w:themeColor="text1"/>
          <w:lang w:val="en-CA"/>
        </w:rPr>
        <w:t xml:space="preserve"> even at high regularization rates (data not shown)</w:t>
      </w:r>
      <w:r w:rsidR="004A3737">
        <w:rPr>
          <w:rFonts w:eastAsiaTheme="minorEastAsia"/>
          <w:color w:val="000000" w:themeColor="text1"/>
          <w:lang w:val="en-CA"/>
        </w:rPr>
        <w:t xml:space="preserve">.  </w:t>
      </w:r>
      <w:r w:rsidR="005833E7">
        <w:rPr>
          <w:rFonts w:eastAsiaTheme="minorEastAsia"/>
          <w:color w:val="000000" w:themeColor="text1"/>
          <w:lang w:val="en-CA"/>
        </w:rPr>
        <w:t xml:space="preserve">Therefore, to increase robustness we used the median between 10 runs rather than the average to parameterize the final neural network, and did not employ the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5833E7">
        <w:rPr>
          <w:rFonts w:eastAsiaTheme="minorEastAsia"/>
          <w:bCs/>
          <w:iCs/>
          <w:color w:val="000000" w:themeColor="text1"/>
          <w:lang w:val="en-CA"/>
        </w:rPr>
        <w:t xml:space="preserve"> filter</w:t>
      </w:r>
      <w:r w:rsidR="00D903BB">
        <w:rPr>
          <w:rFonts w:eastAsiaTheme="minorEastAsia"/>
          <w:bCs/>
          <w:iCs/>
          <w:color w:val="000000" w:themeColor="text1"/>
          <w:lang w:val="en-CA"/>
        </w:rPr>
        <w:t xml:space="preserve"> described above</w:t>
      </w:r>
      <w:r w:rsidR="005833E7">
        <w:rPr>
          <w:rFonts w:eastAsiaTheme="minorEastAsia"/>
          <w:bCs/>
          <w:iCs/>
          <w:color w:val="000000" w:themeColor="text1"/>
          <w:lang w:val="en-CA"/>
        </w:rPr>
        <w:t xml:space="preserve">. </w:t>
      </w:r>
      <w:r w:rsidR="00A260EB">
        <w:rPr>
          <w:rFonts w:eastAsiaTheme="minorEastAsia"/>
          <w:bCs/>
          <w:iCs/>
          <w:color w:val="000000" w:themeColor="text1"/>
          <w:lang w:val="en-CA"/>
        </w:rPr>
        <w:t xml:space="preserve">  We performed a separate </w:t>
      </w:r>
      <m:oMath>
        <m:r>
          <w:rPr>
            <w:rFonts w:ascii="Cambria Math" w:eastAsiaTheme="minorEastAsia" w:hAnsi="Cambria Math"/>
            <w:color w:val="000000" w:themeColor="text1"/>
            <w:lang w:val="en-CA"/>
          </w:rPr>
          <m:t>λ</m:t>
        </m:r>
      </m:oMath>
      <w:r w:rsidR="006967CF">
        <w:rPr>
          <w:rFonts w:eastAsiaTheme="minorEastAsia"/>
          <w:bCs/>
          <w:iCs/>
          <w:color w:val="000000" w:themeColor="text1"/>
          <w:lang w:val="en-CA"/>
        </w:rPr>
        <w:t xml:space="preserve"> </w:t>
      </w:r>
      <w:r w:rsidR="00A260EB">
        <w:rPr>
          <w:rFonts w:eastAsiaTheme="minorEastAsia"/>
          <w:bCs/>
          <w:iCs/>
          <w:color w:val="000000" w:themeColor="text1"/>
          <w:lang w:val="en-CA"/>
        </w:rPr>
        <w:t>search for</w:t>
      </w:r>
      <w:r w:rsidR="00A260EB">
        <w:rPr>
          <w:rFonts w:eastAsiaTheme="minorEastAsia"/>
          <w:color w:val="000000" w:themeColor="text1"/>
          <w:lang w:val="en-CA"/>
        </w:rPr>
        <w:t xml:space="preserve"> this network, searching </w:t>
      </w:r>
      <w:r w:rsidR="00A260EB">
        <w:rPr>
          <w:bCs/>
          <w:iCs/>
          <w:color w:val="000000" w:themeColor="text1"/>
        </w:rPr>
        <w:t xml:space="preserve">13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A260EB">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1B5A90">
        <w:rPr>
          <w:rFonts w:eastAsiaTheme="minorEastAsia"/>
          <w:bCs/>
          <w:iCs/>
          <w:color w:val="000000" w:themeColor="text1"/>
        </w:rPr>
        <w:t xml:space="preserve">  (</w:t>
      </w:r>
      <w:r w:rsidR="004452EF">
        <w:rPr>
          <w:rFonts w:eastAsiaTheme="minorEastAsia"/>
          <w:bCs/>
          <w:iCs/>
          <w:color w:val="000000" w:themeColor="text1"/>
        </w:rPr>
        <w:t xml:space="preserve">Figure </w:t>
      </w:r>
      <w:r w:rsidR="001B5A90">
        <w:rPr>
          <w:rFonts w:eastAsiaTheme="minorEastAsia"/>
          <w:bCs/>
          <w:iCs/>
          <w:color w:val="000000" w:themeColor="text1"/>
        </w:rPr>
        <w:t>S10C</w:t>
      </w:r>
      <w:r w:rsidR="00A260EB">
        <w:rPr>
          <w:rFonts w:eastAsiaTheme="minorEastAsia"/>
          <w:bCs/>
          <w:iCs/>
          <w:color w:val="000000" w:themeColor="text1"/>
        </w:rPr>
        <w:t xml:space="preserve">).  </w:t>
      </w:r>
      <w:r w:rsidR="006967CF">
        <w:rPr>
          <w:rFonts w:eastAsiaTheme="minorEastAsia"/>
          <w:bCs/>
          <w:iCs/>
          <w:color w:val="000000" w:themeColor="text1"/>
        </w:rPr>
        <w:t>We found that a</w:t>
      </w:r>
      <w:r w:rsidR="00374CE8">
        <w:rPr>
          <w:rFonts w:eastAsiaTheme="minorEastAsia"/>
          <w:bCs/>
          <w:iCs/>
          <w:color w:val="000000" w:themeColor="text1"/>
        </w:rPr>
        <w:t xml:space="preserve"> rate of </w:t>
      </w:r>
      <w:r w:rsidR="006967CF">
        <w:rPr>
          <w:rFonts w:eastAsiaTheme="minorEastAsia"/>
          <w:bCs/>
          <w:iCs/>
          <w:color w:val="000000" w:themeColor="text1"/>
        </w:rPr>
        <w:t xml:space="preserve">up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6967CF">
        <w:rPr>
          <w:rFonts w:eastAsiaTheme="minorEastAsia"/>
          <w:bCs/>
          <w:iCs/>
          <w:color w:val="000000" w:themeColor="text1"/>
        </w:rPr>
        <w:t xml:space="preserve"> did n</w:t>
      </w:r>
      <w:r w:rsidR="00313069">
        <w:rPr>
          <w:rFonts w:eastAsiaTheme="minorEastAsia"/>
          <w:bCs/>
          <w:iCs/>
          <w:color w:val="000000" w:themeColor="text1"/>
        </w:rPr>
        <w:t xml:space="preserve">ot negatively impact MSE </w:t>
      </w:r>
      <w:r w:rsidR="001B5A90">
        <w:rPr>
          <w:rFonts w:eastAsiaTheme="minorEastAsia"/>
          <w:bCs/>
          <w:iCs/>
          <w:color w:val="000000" w:themeColor="text1"/>
        </w:rPr>
        <w:t>(</w:t>
      </w:r>
      <w:r w:rsidR="004452EF">
        <w:rPr>
          <w:rFonts w:eastAsiaTheme="minorEastAsia"/>
          <w:bCs/>
          <w:iCs/>
          <w:color w:val="000000" w:themeColor="text1"/>
        </w:rPr>
        <w:t xml:space="preserve">Figure </w:t>
      </w:r>
      <w:r w:rsidR="001B5A90">
        <w:rPr>
          <w:rFonts w:eastAsiaTheme="minorEastAsia"/>
          <w:bCs/>
          <w:iCs/>
          <w:color w:val="000000" w:themeColor="text1"/>
        </w:rPr>
        <w:t>S10C</w:t>
      </w:r>
      <w:r w:rsidR="00313069">
        <w:rPr>
          <w:rFonts w:eastAsiaTheme="minorEastAsia"/>
          <w:bCs/>
          <w:iCs/>
          <w:color w:val="000000" w:themeColor="text1"/>
        </w:rPr>
        <w:t xml:space="preserve">) and used this </w:t>
      </w:r>
      <m:oMath>
        <m:r>
          <w:rPr>
            <w:rFonts w:ascii="Cambria Math" w:eastAsiaTheme="minorEastAsia" w:hAnsi="Cambria Math"/>
            <w:color w:val="000000" w:themeColor="text1"/>
            <w:lang w:val="en-CA"/>
          </w:rPr>
          <m:t>λ</m:t>
        </m:r>
      </m:oMath>
      <w:r w:rsidR="009E0F80">
        <w:rPr>
          <w:rFonts w:eastAsiaTheme="minorEastAsia"/>
          <w:color w:val="000000" w:themeColor="text1"/>
          <w:lang w:val="en-CA"/>
        </w:rPr>
        <w:t xml:space="preserve"> to train the network in </w:t>
      </w:r>
      <w:r w:rsidR="004452EF">
        <w:rPr>
          <w:rFonts w:eastAsiaTheme="minorEastAsia"/>
          <w:color w:val="000000" w:themeColor="text1"/>
          <w:lang w:val="en-CA"/>
        </w:rPr>
        <w:t xml:space="preserve">Figure </w:t>
      </w:r>
      <w:r w:rsidR="009E0F80">
        <w:rPr>
          <w:rFonts w:eastAsiaTheme="minorEastAsia"/>
          <w:color w:val="000000" w:themeColor="text1"/>
          <w:lang w:val="en-CA"/>
        </w:rPr>
        <w:t>5B.</w:t>
      </w:r>
      <w:r w:rsidR="00186FD9">
        <w:rPr>
          <w:rFonts w:eastAsiaTheme="minorEastAsia"/>
          <w:color w:val="000000" w:themeColor="text1"/>
          <w:lang w:val="en-CA"/>
        </w:rPr>
        <w:t xml:space="preserve">  </w:t>
      </w:r>
    </w:p>
    <w:p w14:paraId="6C7B4FF1" w14:textId="77777777" w:rsidR="003767E7" w:rsidRDefault="003767E7" w:rsidP="005B0C00">
      <w:pPr>
        <w:jc w:val="both"/>
        <w:rPr>
          <w:rFonts w:eastAsiaTheme="minorEastAsia"/>
          <w:color w:val="000000" w:themeColor="text1"/>
          <w:lang w:val="en-CA"/>
        </w:rPr>
      </w:pPr>
    </w:p>
    <w:p w14:paraId="068966FF" w14:textId="77777777" w:rsidR="00BC58A9" w:rsidRDefault="00BC58A9" w:rsidP="00224FCB">
      <w:pPr>
        <w:outlineLvl w:val="0"/>
        <w:rPr>
          <w:rFonts w:eastAsiaTheme="minorEastAsia"/>
          <w:color w:val="000000" w:themeColor="text1"/>
          <w:lang w:val="en-CA"/>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4E54322E"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F13A96">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2272B1" w:rsidRPr="00233F15">
        <w:rPr>
          <w:color w:val="000000" w:themeColor="text1"/>
        </w:rPr>
        <w:fldChar w:fldCharType="separate"/>
      </w:r>
      <w:r w:rsidR="00D659A1" w:rsidRPr="00D659A1">
        <w:rPr>
          <w:noProof/>
          <w:color w:val="000000" w:themeColor="text1"/>
        </w:rPr>
        <w:t>(Suzuki et al., 201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t>
      </w:r>
      <w:r w:rsidR="0045692F" w:rsidRPr="00233F15">
        <w:rPr>
          <w:color w:val="000000" w:themeColor="text1"/>
        </w:rPr>
        <w:lastRenderedPageBreak/>
        <w:t xml:space="preserve">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commentRangeStart w:id="460"/>
      <w:r w:rsidRPr="001668D4">
        <w:rPr>
          <w:b/>
          <w:bCs/>
          <w:iCs/>
          <w:color w:val="000000" w:themeColor="text1"/>
        </w:rPr>
        <w:t>Analysis of Liquid Growth Data</w:t>
      </w:r>
      <w:commentRangeEnd w:id="460"/>
      <w:r w:rsidR="00883356" w:rsidRPr="001668D4">
        <w:rPr>
          <w:rStyle w:val="CommentReference"/>
          <w:color w:val="000000" w:themeColor="text1"/>
        </w:rPr>
        <w:commentReference w:id="460"/>
      </w:r>
    </w:p>
    <w:p w14:paraId="218BD90F" w14:textId="06CE4D75"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1.3, 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F85E9B">
        <w:rPr>
          <w:color w:val="000000" w:themeColor="text1"/>
        </w:rPr>
        <w:t>in each con</w:t>
      </w:r>
      <w:r w:rsidR="00714C40">
        <w:rPr>
          <w:color w:val="000000" w:themeColor="text1"/>
        </w:rPr>
        <w:t>centration</w:t>
      </w:r>
      <w:r w:rsidR="0022298F">
        <w:rPr>
          <w:color w:val="000000" w:themeColor="text1"/>
        </w:rPr>
        <w:t xml:space="preserve"> </w:t>
      </w:r>
      <w:r w:rsidR="00F74A40">
        <w:rPr>
          <w:color w:val="000000" w:themeColor="text1"/>
        </w:rPr>
        <w:t>(Data SXX)</w:t>
      </w:r>
      <w:r w:rsidR="00937DC2">
        <w:rPr>
          <w:color w:val="000000" w:themeColor="text1"/>
        </w:rPr>
        <w:t xml:space="preserve">.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the second derivative of the growth curve (using a window size of 4 tecan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w:t>
      </w:r>
      <w:r w:rsidR="004452EF">
        <w:rPr>
          <w:color w:val="000000" w:themeColor="text1"/>
        </w:rPr>
        <w:t xml:space="preserve">Figure </w:t>
      </w:r>
      <w:r w:rsidR="00055652">
        <w:rPr>
          <w:color w:val="000000" w:themeColor="text1"/>
        </w:rPr>
        <w:t xml:space="preserve">S11.  </w:t>
      </w:r>
      <w:r w:rsidR="0042259B">
        <w:rPr>
          <w:color w:val="000000" w:themeColor="text1"/>
        </w:rPr>
        <w:t xml:space="preserve">To </w:t>
      </w:r>
      <w:r w:rsidR="00A245BA">
        <w:rPr>
          <w:color w:val="000000" w:themeColor="text1"/>
        </w:rPr>
        <w:t xml:space="preserve">determine the fitted IC50 values in </w:t>
      </w:r>
      <w:r w:rsidR="004452EF">
        <w:rPr>
          <w:color w:val="000000" w:themeColor="text1"/>
        </w:rPr>
        <w:t xml:space="preserve">Figure </w:t>
      </w:r>
      <w:r w:rsidR="00A245BA">
        <w:rPr>
          <w:color w:val="000000" w:themeColor="text1"/>
        </w:rPr>
        <w:t xml:space="preserve">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3655A158"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F13A96">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42743A" w:rsidRPr="00662D0E">
        <w:rPr>
          <w:bCs/>
          <w:iCs/>
          <w:color w:val="000000" w:themeColor="text1"/>
        </w:rPr>
        <w:fldChar w:fldCharType="separate"/>
      </w:r>
      <w:r w:rsidR="00D659A1" w:rsidRPr="00D659A1">
        <w:rPr>
          <w:bCs/>
          <w:iCs/>
          <w:noProof/>
          <w:color w:val="000000" w:themeColor="text1"/>
        </w:rPr>
        <w:t>(Snider et al., 2010)</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461"/>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461"/>
      <w:r w:rsidR="00662D0E">
        <w:rPr>
          <w:rStyle w:val="CommentReference"/>
          <w:rFonts w:asciiTheme="minorHAnsi" w:hAnsiTheme="minorHAnsi" w:cstheme="minorBidi"/>
        </w:rPr>
        <w:commentReference w:id="461"/>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462"/>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462"/>
      <w:r w:rsidR="00DF4CE6">
        <w:rPr>
          <w:rStyle w:val="CommentReference"/>
          <w:rFonts w:asciiTheme="minorHAnsi" w:hAnsiTheme="minorHAnsi" w:cstheme="minorBidi"/>
        </w:rPr>
        <w:commentReference w:id="462"/>
      </w:r>
    </w:p>
    <w:p w14:paraId="20BF344E" w14:textId="0CEB658A"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387AC3">
        <w:t>Additional strains acting required to recreated positive and negative controls were also obtained from this screen (</w:t>
      </w:r>
      <w:r w:rsidR="004452EF">
        <w:t xml:space="preserve">Figure </w:t>
      </w:r>
      <w:r w:rsidR="00387AC3">
        <w:t xml:space="preserve">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463"/>
      <w:r w:rsidRPr="009B3D83">
        <w:rPr>
          <w:b/>
          <w:bCs/>
          <w:iCs/>
          <w:color w:val="000000" w:themeColor="text1"/>
        </w:rPr>
        <w:t>Quantitative RT-PCR</w:t>
      </w:r>
      <w:commentRangeEnd w:id="463"/>
      <w:r w:rsidR="00A028A9" w:rsidRPr="009B3D83">
        <w:rPr>
          <w:rStyle w:val="CommentReference"/>
          <w:color w:val="000000" w:themeColor="text1"/>
        </w:rPr>
        <w:commentReference w:id="463"/>
      </w:r>
    </w:p>
    <w:p w14:paraId="2D459882" w14:textId="0C18B5C3" w:rsidR="00483E4F" w:rsidRPr="005A2D85" w:rsidRDefault="00F3275C" w:rsidP="00224FCB">
      <w:pPr>
        <w:jc w:val="both"/>
        <w:rPr>
          <w:bCs/>
          <w:iCs/>
          <w:color w:val="000000" w:themeColor="text1"/>
        </w:rPr>
      </w:pPr>
      <w:r w:rsidRPr="009B3D83">
        <w:rPr>
          <w:bCs/>
          <w:iCs/>
          <w:color w:val="000000" w:themeColor="text1"/>
        </w:rPr>
        <w:t xml:space="preserve">RNA </w:t>
      </w:r>
      <w:r w:rsidR="000D0C6E">
        <w:rPr>
          <w:bCs/>
          <w:iCs/>
          <w:color w:val="000000" w:themeColor="text1"/>
        </w:rPr>
        <w:t>was extracted from cultures growing exponentially in 23.43</w:t>
      </w:r>
      <w:r w:rsidR="000D0C6E">
        <w:rPr>
          <w:bCs/>
          <w:iCs/>
          <w:color w:val="000000" w:themeColor="text1"/>
          <w:lang w:val="el-GR"/>
        </w:rPr>
        <w:t>μ</w:t>
      </w:r>
      <w:r w:rsidR="000D0C6E">
        <w:rPr>
          <w:bCs/>
          <w:iCs/>
          <w:color w:val="000000" w:themeColor="text1"/>
        </w:rPr>
        <w:t xml:space="preserve">M fluconazole </w:t>
      </w:r>
      <w:r w:rsidRPr="009B3D83">
        <w:rPr>
          <w:bCs/>
          <w:iCs/>
          <w:color w:val="000000" w:themeColor="text1"/>
        </w:rPr>
        <w:t>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81563C">
        <w:rPr>
          <w:bCs/>
          <w:iCs/>
          <w:color w:val="000000" w:themeColor="text1"/>
          <w:lang w:val="en-CA"/>
        </w:rPr>
        <w:t>analyzed usi</w:t>
      </w:r>
      <w:r w:rsidR="002F4EE7" w:rsidRPr="009B3D83">
        <w:rPr>
          <w:bCs/>
          <w:iCs/>
          <w:color w:val="000000" w:themeColor="text1"/>
          <w:lang w:val="en-CA"/>
        </w:rPr>
        <w:t>n</w:t>
      </w:r>
      <w:r w:rsidR="0081563C">
        <w:rPr>
          <w:bCs/>
          <w:iCs/>
          <w:color w:val="000000" w:themeColor="text1"/>
          <w:lang w:val="en-CA"/>
        </w:rPr>
        <w:t>g</w:t>
      </w:r>
      <w:r w:rsidR="002F4EE7" w:rsidRPr="009B3D83">
        <w:rPr>
          <w:bCs/>
          <w:iCs/>
          <w:color w:val="000000" w:themeColor="text1"/>
          <w:lang w:val="en-CA"/>
        </w:rPr>
        <w:t xml:space="preserve"> an Agilent Bioanalyzer to qu</w:t>
      </w:r>
      <w:r w:rsidR="00A028A9" w:rsidRPr="009B3D83">
        <w:rPr>
          <w:bCs/>
          <w:iCs/>
          <w:color w:val="000000" w:themeColor="text1"/>
          <w:lang w:val="en-CA"/>
        </w:rPr>
        <w:t xml:space="preserve">antify </w:t>
      </w:r>
      <w:r w:rsidR="0092713A">
        <w:rPr>
          <w:bCs/>
          <w:iCs/>
          <w:color w:val="000000" w:themeColor="text1"/>
          <w:lang w:val="en-CA"/>
        </w:rPr>
        <w:t xml:space="preserve">nucleic acid concentration </w:t>
      </w:r>
      <w:r w:rsidR="00A028A9" w:rsidRPr="009B3D83">
        <w:rPr>
          <w:bCs/>
          <w:iCs/>
          <w:color w:val="000000" w:themeColor="text1"/>
          <w:lang w:val="en-CA"/>
        </w:rPr>
        <w:t xml:space="preserve">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w:t>
      </w:r>
      <w:r w:rsidR="0081563C">
        <w:rPr>
          <w:bCs/>
          <w:iCs/>
          <w:color w:val="000000" w:themeColor="text1"/>
          <w:lang w:val="en-CA"/>
        </w:rPr>
        <w:t>r</w:t>
      </w:r>
      <w:r w:rsidR="002F4EE7" w:rsidRPr="009B3D83">
        <w:rPr>
          <w:bCs/>
          <w:iCs/>
          <w:color w:val="000000" w:themeColor="text1"/>
          <w:lang w:val="en-CA"/>
        </w:rPr>
        <w:t xml:space="preserve">med using a combination of oligo-DT and random hexamer primers.  </w:t>
      </w:r>
      <w:r w:rsidR="00516641" w:rsidRPr="009B3D83">
        <w:rPr>
          <w:bCs/>
          <w:iCs/>
          <w:color w:val="000000" w:themeColor="text1"/>
          <w:lang w:val="en-CA"/>
        </w:rPr>
        <w:t>qPCR on these samples was then performed using a SensiFAST™ Real-Time PCR Kit</w:t>
      </w:r>
      <w:r w:rsidR="00FB7B63" w:rsidRPr="009B3D83">
        <w:rPr>
          <w:bCs/>
          <w:iCs/>
          <w:color w:val="000000" w:themeColor="text1"/>
          <w:lang w:val="en-CA"/>
        </w:rPr>
        <w:t xml:space="preserve"> and Ct values were quantified using </w:t>
      </w:r>
      <w:r w:rsidR="00FB7B63" w:rsidRPr="009B3D83">
        <w:rPr>
          <w:bCs/>
          <w:iCs/>
          <w:color w:val="000000" w:themeColor="text1"/>
          <w:lang w:val="en-CA"/>
        </w:rPr>
        <w:lastRenderedPageBreak/>
        <w:t>a CFX machine.</w:t>
      </w:r>
      <w:r w:rsidR="00AE48EA" w:rsidRPr="009B3D83">
        <w:rPr>
          <w:bCs/>
          <w:iCs/>
          <w:color w:val="000000" w:themeColor="text1"/>
          <w:lang w:val="en-CA"/>
        </w:rPr>
        <w:t xml:space="preserve">  </w:t>
      </w:r>
      <w:r w:rsidR="005A2D85">
        <w:rPr>
          <w:bCs/>
          <w:iCs/>
          <w:color w:val="000000" w:themeColor="text1"/>
          <w:lang w:val="en-CA"/>
        </w:rPr>
        <w:t xml:space="preserve">cDNA synthesis and qPCR was performed for </w:t>
      </w:r>
      <w:r w:rsidR="005A2D85">
        <w:rPr>
          <w:bCs/>
          <w:i/>
          <w:iCs/>
          <w:color w:val="000000" w:themeColor="text1"/>
          <w:lang w:val="en-CA"/>
        </w:rPr>
        <w:t>PDR5</w:t>
      </w:r>
      <w:r w:rsidR="005A2D85">
        <w:rPr>
          <w:bCs/>
          <w:iCs/>
          <w:color w:val="000000" w:themeColor="text1"/>
          <w:lang w:val="en-CA"/>
        </w:rPr>
        <w:t xml:space="preserve"> and </w:t>
      </w:r>
      <w:r w:rsidR="005A2D85">
        <w:rPr>
          <w:bCs/>
          <w:i/>
          <w:iCs/>
          <w:color w:val="000000" w:themeColor="text1"/>
          <w:lang w:val="en-CA"/>
        </w:rPr>
        <w:t xml:space="preserve">UBC6 </w:t>
      </w:r>
      <w:r w:rsidR="005A2D85">
        <w:rPr>
          <w:bCs/>
          <w:iCs/>
          <w:color w:val="000000" w:themeColor="text1"/>
          <w:lang w:val="en-CA"/>
        </w:rPr>
        <w:t>(</w:t>
      </w:r>
      <w:r w:rsidR="00101660">
        <w:rPr>
          <w:bCs/>
          <w:iCs/>
          <w:color w:val="000000" w:themeColor="text1"/>
          <w:lang w:val="en-CA"/>
        </w:rPr>
        <w:t xml:space="preserve">acting </w:t>
      </w:r>
      <w:r w:rsidR="005A2D85">
        <w:rPr>
          <w:bCs/>
          <w:iCs/>
          <w:color w:val="000000" w:themeColor="text1"/>
          <w:lang w:val="en-CA"/>
        </w:rPr>
        <w:t>loading control).</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464"/>
      <w:r w:rsidRPr="00565DF9">
        <w:rPr>
          <w:b/>
          <w:color w:val="808080" w:themeColor="background1" w:themeShade="80"/>
          <w:sz w:val="28"/>
        </w:rPr>
        <w:t>Acknowledgements</w:t>
      </w:r>
      <w:commentRangeEnd w:id="464"/>
      <w:r w:rsidR="006365D4">
        <w:rPr>
          <w:rStyle w:val="CommentReference"/>
          <w:rFonts w:asciiTheme="minorHAnsi" w:hAnsiTheme="minorHAnsi" w:cstheme="minorBidi"/>
        </w:rPr>
        <w:commentReference w:id="464"/>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465"/>
      <w:r w:rsidRPr="00233F15">
        <w:rPr>
          <w:b/>
          <w:sz w:val="28"/>
        </w:rPr>
        <w:t>Author Contributions</w:t>
      </w:r>
      <w:commentRangeEnd w:id="465"/>
      <w:r w:rsidR="00AB0C9E">
        <w:rPr>
          <w:rStyle w:val="CommentReference"/>
          <w:rFonts w:asciiTheme="minorHAnsi" w:hAnsiTheme="minorHAnsi" w:cstheme="minorBidi"/>
        </w:rPr>
        <w:commentReference w:id="465"/>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466"/>
      <w:r w:rsidRPr="00233F15">
        <w:rPr>
          <w:b/>
          <w:sz w:val="28"/>
        </w:rPr>
        <w:t>Additional Data Files</w:t>
      </w:r>
      <w:commentRangeEnd w:id="466"/>
      <w:r w:rsidR="00BD3C0C" w:rsidRPr="00233F15">
        <w:rPr>
          <w:rStyle w:val="CommentReference"/>
        </w:rPr>
        <w:commentReference w:id="466"/>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construct the barcoder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3D6E9D8A" w14:textId="26765E00" w:rsidR="002D6EE6" w:rsidRPr="002D6EE6" w:rsidRDefault="00C1486D" w:rsidP="002D6EE6">
      <w:pPr>
        <w:widowControl w:val="0"/>
        <w:autoSpaceDE w:val="0"/>
        <w:autoSpaceDN w:val="0"/>
        <w:adjustRightInd w:val="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2D6EE6" w:rsidRPr="002D6EE6">
        <w:rPr>
          <w:noProof/>
        </w:rPr>
        <w:t xml:space="preserve">Beh, C.T., Cool, L., Phillips, J., and Rine, J. (2001). Overlapping functions of the yeast oxysterol-binding protein homologues. Genetics </w:t>
      </w:r>
      <w:r w:rsidR="002D6EE6" w:rsidRPr="002D6EE6">
        <w:rPr>
          <w:i/>
          <w:iCs/>
          <w:noProof/>
        </w:rPr>
        <w:t>157</w:t>
      </w:r>
      <w:r w:rsidR="002D6EE6" w:rsidRPr="002D6EE6">
        <w:rPr>
          <w:noProof/>
        </w:rPr>
        <w:t>, 1117–1140.</w:t>
      </w:r>
    </w:p>
    <w:p w14:paraId="579E79E5" w14:textId="77777777" w:rsidR="002D6EE6" w:rsidRPr="002D6EE6" w:rsidRDefault="002D6EE6" w:rsidP="002D6EE6">
      <w:pPr>
        <w:widowControl w:val="0"/>
        <w:autoSpaceDE w:val="0"/>
        <w:autoSpaceDN w:val="0"/>
        <w:adjustRightInd w:val="0"/>
        <w:rPr>
          <w:noProof/>
        </w:rPr>
      </w:pPr>
      <w:r w:rsidRPr="002D6EE6">
        <w:rPr>
          <w:noProof/>
        </w:rPr>
        <w:t xml:space="preserve">Bloom, J.S., Ehrenreich, I.M., Loo, W.T., Lite, T.-L.V., and Kruglyak, L. (2013). Finding the sources of missing heritability in a yeast cross. Nature </w:t>
      </w:r>
      <w:r w:rsidRPr="002D6EE6">
        <w:rPr>
          <w:i/>
          <w:iCs/>
          <w:noProof/>
        </w:rPr>
        <w:t>494</w:t>
      </w:r>
      <w:r w:rsidRPr="002D6EE6">
        <w:rPr>
          <w:noProof/>
        </w:rPr>
        <w:t>, 234–237.</w:t>
      </w:r>
    </w:p>
    <w:p w14:paraId="75B7256C" w14:textId="77777777" w:rsidR="002D6EE6" w:rsidRPr="002D6EE6" w:rsidRDefault="002D6EE6" w:rsidP="002D6EE6">
      <w:pPr>
        <w:widowControl w:val="0"/>
        <w:autoSpaceDE w:val="0"/>
        <w:autoSpaceDN w:val="0"/>
        <w:adjustRightInd w:val="0"/>
        <w:rPr>
          <w:noProof/>
        </w:rPr>
      </w:pPr>
      <w:r w:rsidRPr="002D6EE6">
        <w:rPr>
          <w:noProof/>
        </w:rPr>
        <w:t xml:space="preserve">Braberg, H., Alexander, R., Shales, M., Xu, J., Franks-Skiba, K.E., Wu, Q., Haber, J.E., and Krogan, N.J. (2014). Quantitative analysis of triple-mutant genetic interactions. Nat. Protoc. </w:t>
      </w:r>
      <w:r w:rsidRPr="002D6EE6">
        <w:rPr>
          <w:i/>
          <w:iCs/>
          <w:noProof/>
        </w:rPr>
        <w:t>9</w:t>
      </w:r>
      <w:r w:rsidRPr="002D6EE6">
        <w:rPr>
          <w:noProof/>
        </w:rPr>
        <w:t>, 1867–1881.</w:t>
      </w:r>
    </w:p>
    <w:p w14:paraId="0E239B45" w14:textId="77777777" w:rsidR="002D6EE6" w:rsidRPr="002D6EE6" w:rsidRDefault="002D6EE6" w:rsidP="002D6EE6">
      <w:pPr>
        <w:widowControl w:val="0"/>
        <w:autoSpaceDE w:val="0"/>
        <w:autoSpaceDN w:val="0"/>
        <w:adjustRightInd w:val="0"/>
        <w:rPr>
          <w:noProof/>
        </w:rPr>
      </w:pPr>
      <w:r w:rsidRPr="002D6EE6">
        <w:rPr>
          <w:noProof/>
        </w:rPr>
        <w:t xml:space="preserve">Braun, P., Tasan, M., Dreze, M., Barrios-Rodiles, M., Lemmens, I., Yu, H., Sahalie, J.M., </w:t>
      </w:r>
      <w:r w:rsidRPr="002D6EE6">
        <w:rPr>
          <w:noProof/>
        </w:rPr>
        <w:lastRenderedPageBreak/>
        <w:t xml:space="preserve">Murray, R.R., Roncari, L., de Smet, A.-S., et al. (2009). An experimentally derived confidence score for binary protein-protein interactions. Nat. Methods </w:t>
      </w:r>
      <w:r w:rsidRPr="002D6EE6">
        <w:rPr>
          <w:i/>
          <w:iCs/>
          <w:noProof/>
        </w:rPr>
        <w:t>6</w:t>
      </w:r>
      <w:r w:rsidRPr="002D6EE6">
        <w:rPr>
          <w:noProof/>
        </w:rPr>
        <w:t>, 91–97.</w:t>
      </w:r>
    </w:p>
    <w:p w14:paraId="07086370" w14:textId="77777777" w:rsidR="002D6EE6" w:rsidRPr="002D6EE6" w:rsidRDefault="002D6EE6" w:rsidP="002D6EE6">
      <w:pPr>
        <w:widowControl w:val="0"/>
        <w:autoSpaceDE w:val="0"/>
        <w:autoSpaceDN w:val="0"/>
        <w:adjustRightInd w:val="0"/>
        <w:rPr>
          <w:noProof/>
        </w:rPr>
      </w:pPr>
      <w:r w:rsidRPr="002D6EE6">
        <w:rPr>
          <w:noProof/>
        </w:rPr>
        <w:t xml:space="preserve">Brem, R.B., and Kruglyak, L. (2005). The landscape of genetic complexity across 5,700 gene expression traits in yeast. Proc. Natl. Acad. Sci. U. S. A. </w:t>
      </w:r>
      <w:r w:rsidRPr="002D6EE6">
        <w:rPr>
          <w:i/>
          <w:iCs/>
          <w:noProof/>
        </w:rPr>
        <w:t>102</w:t>
      </w:r>
      <w:r w:rsidRPr="002D6EE6">
        <w:rPr>
          <w:noProof/>
        </w:rPr>
        <w:t>, 1572–1577.</w:t>
      </w:r>
    </w:p>
    <w:p w14:paraId="67DB6A18" w14:textId="77777777" w:rsidR="002D6EE6" w:rsidRPr="002D6EE6" w:rsidRDefault="002D6EE6" w:rsidP="002D6EE6">
      <w:pPr>
        <w:widowControl w:val="0"/>
        <w:autoSpaceDE w:val="0"/>
        <w:autoSpaceDN w:val="0"/>
        <w:adjustRightInd w:val="0"/>
        <w:rPr>
          <w:noProof/>
        </w:rPr>
      </w:pPr>
      <w:r w:rsidRPr="002D6EE6">
        <w:rPr>
          <w:noProof/>
        </w:rPr>
        <w:t xml:space="preserve">Brockmann, M., Blomen, V.A., Nieuwenhuis, J., Stickel, E., Raaben, M., Bleijerveld, O.B., Altelaar, A.F.M., Jae, L.T., and Brummelkamp, T.R. (2017). Genetic wiring maps of single-cell protein states reveal an off-switch for GPCR signalling. Nature </w:t>
      </w:r>
      <w:r w:rsidRPr="002D6EE6">
        <w:rPr>
          <w:i/>
          <w:iCs/>
          <w:noProof/>
        </w:rPr>
        <w:t>546</w:t>
      </w:r>
      <w:r w:rsidRPr="002D6EE6">
        <w:rPr>
          <w:noProof/>
        </w:rPr>
        <w:t>, 307–311.</w:t>
      </w:r>
    </w:p>
    <w:p w14:paraId="67821393" w14:textId="77777777" w:rsidR="002D6EE6" w:rsidRPr="002D6EE6" w:rsidRDefault="002D6EE6" w:rsidP="002D6EE6">
      <w:pPr>
        <w:widowControl w:val="0"/>
        <w:autoSpaceDE w:val="0"/>
        <w:autoSpaceDN w:val="0"/>
        <w:adjustRightInd w:val="0"/>
        <w:rPr>
          <w:noProof/>
        </w:rPr>
      </w:pPr>
      <w:r w:rsidRPr="002D6EE6">
        <w:rPr>
          <w:noProof/>
        </w:rPr>
        <w:t xml:space="preserve">Cancer Genome Atlas Research Network, Ley, T.J., Miller, C., Ding, L., Raphael, B.J., Mungall, A.J., Robertson, A.G., Hoadley, K., Triche, T.J., Laird, P.W., et al. (2013). Genomic and Epigenomic Landscapes of Adult De Novo Acute Myeloid Leukemia. N. Engl. J. Med. </w:t>
      </w:r>
      <w:r w:rsidRPr="002D6EE6">
        <w:rPr>
          <w:i/>
          <w:iCs/>
          <w:noProof/>
        </w:rPr>
        <w:t>368</w:t>
      </w:r>
      <w:r w:rsidRPr="002D6EE6">
        <w:rPr>
          <w:noProof/>
        </w:rPr>
        <w:t>, 2059–2074.</w:t>
      </w:r>
    </w:p>
    <w:p w14:paraId="0435EE16" w14:textId="77777777" w:rsidR="002D6EE6" w:rsidRPr="002D6EE6" w:rsidRDefault="002D6EE6" w:rsidP="002D6EE6">
      <w:pPr>
        <w:widowControl w:val="0"/>
        <w:autoSpaceDE w:val="0"/>
        <w:autoSpaceDN w:val="0"/>
        <w:adjustRightInd w:val="0"/>
        <w:rPr>
          <w:noProof/>
        </w:rPr>
      </w:pPr>
      <w:r w:rsidRPr="002D6EE6">
        <w:rPr>
          <w:noProof/>
        </w:rPr>
        <w:t xml:space="preserve">Costanzo, M., Baryshnikova, A., Bellay, J., Kim, Y., Spear, E.D., Sevier, C.S., Ding, H., Koh, J.L.Y., Toufighi, K., Mostafavi, S., et al. (2010). The genetic landscape of a cell. Science </w:t>
      </w:r>
      <w:r w:rsidRPr="002D6EE6">
        <w:rPr>
          <w:i/>
          <w:iCs/>
          <w:noProof/>
        </w:rPr>
        <w:t>327</w:t>
      </w:r>
      <w:r w:rsidRPr="002D6EE6">
        <w:rPr>
          <w:noProof/>
        </w:rPr>
        <w:t>, 425–431.</w:t>
      </w:r>
    </w:p>
    <w:p w14:paraId="23FB62E3" w14:textId="77777777" w:rsidR="002D6EE6" w:rsidRPr="002D6EE6" w:rsidRDefault="002D6EE6" w:rsidP="002D6EE6">
      <w:pPr>
        <w:widowControl w:val="0"/>
        <w:autoSpaceDE w:val="0"/>
        <w:autoSpaceDN w:val="0"/>
        <w:adjustRightInd w:val="0"/>
        <w:rPr>
          <w:noProof/>
        </w:rPr>
      </w:pPr>
      <w:r w:rsidRPr="002D6EE6">
        <w:rPr>
          <w:noProof/>
        </w:rPr>
        <w:t xml:space="preserve">Costanzo, M., VanderSluis, B., Koch, E.N., Baryshnikova, A., Pons, C., Tan, G., Wang, W., Usaj, M.M.M., Hanchard, J., Lee, S.D., et al. (2016). A global genetic interaction network maps a wiring diagram of cellular function. Science (80-. ). </w:t>
      </w:r>
      <w:r w:rsidRPr="002D6EE6">
        <w:rPr>
          <w:i/>
          <w:iCs/>
          <w:noProof/>
        </w:rPr>
        <w:t>353</w:t>
      </w:r>
      <w:r w:rsidRPr="002D6EE6">
        <w:rPr>
          <w:noProof/>
        </w:rPr>
        <w:t>.</w:t>
      </w:r>
    </w:p>
    <w:p w14:paraId="7E0D6E56" w14:textId="77777777" w:rsidR="002D6EE6" w:rsidRPr="002D6EE6" w:rsidRDefault="002D6EE6" w:rsidP="002D6EE6">
      <w:pPr>
        <w:widowControl w:val="0"/>
        <w:autoSpaceDE w:val="0"/>
        <w:autoSpaceDN w:val="0"/>
        <w:adjustRightInd w:val="0"/>
        <w:rPr>
          <w:noProof/>
        </w:rPr>
      </w:pPr>
      <w:r w:rsidRPr="002D6EE6">
        <w:rPr>
          <w:noProof/>
        </w:rPr>
        <w:t xml:space="preserve">Dean, M., Rzhetsky, A., and Allikmets, R. (2001). The human ATP-binding cassette (ABC) transporter superfamily. Genome Res. </w:t>
      </w:r>
      <w:r w:rsidRPr="002D6EE6">
        <w:rPr>
          <w:i/>
          <w:iCs/>
          <w:noProof/>
        </w:rPr>
        <w:t>11</w:t>
      </w:r>
      <w:r w:rsidRPr="002D6EE6">
        <w:rPr>
          <w:noProof/>
        </w:rPr>
        <w:t>, 1156–1166.</w:t>
      </w:r>
    </w:p>
    <w:p w14:paraId="644ECB35" w14:textId="77777777" w:rsidR="002D6EE6" w:rsidRPr="002D6EE6" w:rsidRDefault="002D6EE6" w:rsidP="002D6EE6">
      <w:pPr>
        <w:widowControl w:val="0"/>
        <w:autoSpaceDE w:val="0"/>
        <w:autoSpaceDN w:val="0"/>
        <w:adjustRightInd w:val="0"/>
        <w:rPr>
          <w:noProof/>
        </w:rPr>
      </w:pPr>
      <w:r w:rsidRPr="002D6EE6">
        <w:rPr>
          <w:noProof/>
        </w:rPr>
        <w:t xml:space="preserve">Díaz-Mejía, J.J., Celaj, A., Mellor, J.C., Coté, A., Balint, A., Ho, B., Bansal, P., Shaeri, F., Gebbia, M., Weile, J., et al. (2018). Mapping DNA damage-dependent genetic interactions in yeast via party mating and barcode fusion genetics. Mol. Syst. Biol. </w:t>
      </w:r>
      <w:r w:rsidRPr="002D6EE6">
        <w:rPr>
          <w:i/>
          <w:iCs/>
          <w:noProof/>
        </w:rPr>
        <w:t>14</w:t>
      </w:r>
      <w:r w:rsidRPr="002D6EE6">
        <w:rPr>
          <w:noProof/>
        </w:rPr>
        <w:t>, e7985.</w:t>
      </w:r>
    </w:p>
    <w:p w14:paraId="3DD694BC" w14:textId="77777777" w:rsidR="002D6EE6" w:rsidRPr="002D6EE6" w:rsidRDefault="002D6EE6" w:rsidP="002D6EE6">
      <w:pPr>
        <w:widowControl w:val="0"/>
        <w:autoSpaceDE w:val="0"/>
        <w:autoSpaceDN w:val="0"/>
        <w:adjustRightInd w:val="0"/>
        <w:rPr>
          <w:noProof/>
        </w:rPr>
      </w:pPr>
      <w:r w:rsidRPr="002D6EE6">
        <w:rPr>
          <w:noProof/>
        </w:rPr>
        <w:t xml:space="preserve">DiCarlo, J.E., Conley, A.J., Penttilä, M., Jäntti, J., Wang, H.H., and Church, G.M. (2013). Yeast oligo-mediated genome engineering (YOGE). ACS Synth. Biol. </w:t>
      </w:r>
      <w:r w:rsidRPr="002D6EE6">
        <w:rPr>
          <w:i/>
          <w:iCs/>
          <w:noProof/>
        </w:rPr>
        <w:t>2</w:t>
      </w:r>
      <w:r w:rsidRPr="002D6EE6">
        <w:rPr>
          <w:noProof/>
        </w:rPr>
        <w:t>, 741–749.</w:t>
      </w:r>
    </w:p>
    <w:p w14:paraId="6C14BA06" w14:textId="77777777" w:rsidR="002D6EE6" w:rsidRPr="002D6EE6" w:rsidRDefault="002D6EE6" w:rsidP="002D6EE6">
      <w:pPr>
        <w:widowControl w:val="0"/>
        <w:autoSpaceDE w:val="0"/>
        <w:autoSpaceDN w:val="0"/>
        <w:adjustRightInd w:val="0"/>
        <w:rPr>
          <w:noProof/>
        </w:rPr>
      </w:pPr>
      <w:r w:rsidRPr="002D6EE6">
        <w:rPr>
          <w:noProof/>
        </w:rPr>
        <w:t xml:space="preserve">Donner, M., and Keppler, D. (2001). Up-regulation of basolateral multidrug resistance protein 3 (Mrp3) in cholestatic rat liver. Hepatology </w:t>
      </w:r>
      <w:r w:rsidRPr="002D6EE6">
        <w:rPr>
          <w:i/>
          <w:iCs/>
          <w:noProof/>
        </w:rPr>
        <w:t>34</w:t>
      </w:r>
      <w:r w:rsidRPr="002D6EE6">
        <w:rPr>
          <w:noProof/>
        </w:rPr>
        <w:t>, 351–359.</w:t>
      </w:r>
    </w:p>
    <w:p w14:paraId="72316E30" w14:textId="77777777" w:rsidR="002D6EE6" w:rsidRPr="002D6EE6" w:rsidRDefault="002D6EE6" w:rsidP="002D6EE6">
      <w:pPr>
        <w:widowControl w:val="0"/>
        <w:autoSpaceDE w:val="0"/>
        <w:autoSpaceDN w:val="0"/>
        <w:adjustRightInd w:val="0"/>
        <w:rPr>
          <w:noProof/>
        </w:rPr>
      </w:pPr>
      <w:r w:rsidRPr="002D6EE6">
        <w:rPr>
          <w:noProof/>
        </w:rPr>
        <w:t xml:space="preserve">Emanuel, G., Moffitt, J.R., and Zhuang, X. (2017). High-throughput, image-based screening of pooled genetic-variant libraries. Nat. Methods </w:t>
      </w:r>
      <w:r w:rsidRPr="002D6EE6">
        <w:rPr>
          <w:i/>
          <w:iCs/>
          <w:noProof/>
        </w:rPr>
        <w:t>14</w:t>
      </w:r>
      <w:r w:rsidRPr="002D6EE6">
        <w:rPr>
          <w:noProof/>
        </w:rPr>
        <w:t>, 1159–1162.</w:t>
      </w:r>
    </w:p>
    <w:p w14:paraId="6D5D2AEF" w14:textId="77777777" w:rsidR="002D6EE6" w:rsidRPr="002D6EE6" w:rsidRDefault="002D6EE6" w:rsidP="002D6EE6">
      <w:pPr>
        <w:widowControl w:val="0"/>
        <w:autoSpaceDE w:val="0"/>
        <w:autoSpaceDN w:val="0"/>
        <w:adjustRightInd w:val="0"/>
        <w:rPr>
          <w:noProof/>
        </w:rPr>
      </w:pPr>
      <w:r w:rsidRPr="002D6EE6">
        <w:rPr>
          <w:noProof/>
        </w:rPr>
        <w:t xml:space="preserve">Ernst, R., Kueppers, P., Klein, C.M., Schwarzmueller, T., Kuchler, K., and Schmitt, L. (2008). A mutation of the H-loop selectively affects rhodamine transport by the yeast multidrug ABC transporter Pdr5. Proc. Natl. Acad. Sci. </w:t>
      </w:r>
      <w:r w:rsidRPr="002D6EE6">
        <w:rPr>
          <w:i/>
          <w:iCs/>
          <w:noProof/>
        </w:rPr>
        <w:t>105</w:t>
      </w:r>
      <w:r w:rsidRPr="002D6EE6">
        <w:rPr>
          <w:noProof/>
        </w:rPr>
        <w:t>, 5069–5074.</w:t>
      </w:r>
    </w:p>
    <w:p w14:paraId="2A450AA3" w14:textId="77777777" w:rsidR="002D6EE6" w:rsidRPr="002D6EE6" w:rsidRDefault="002D6EE6" w:rsidP="002D6EE6">
      <w:pPr>
        <w:widowControl w:val="0"/>
        <w:autoSpaceDE w:val="0"/>
        <w:autoSpaceDN w:val="0"/>
        <w:adjustRightInd w:val="0"/>
        <w:rPr>
          <w:noProof/>
        </w:rPr>
      </w:pPr>
      <w:r w:rsidRPr="002D6EE6">
        <w:rPr>
          <w:noProof/>
        </w:rPr>
        <w:t xml:space="preserve">Giaever, G., Chu, A.M., Ni, L., Connelly, C., Riles, L., Véronneau, S., Dow, S., Lucau-Danila, A., Anderson, K., André, B., et al. (2002). Functional profiling of the Saccharomyces cerevisiae genome. Nature </w:t>
      </w:r>
      <w:r w:rsidRPr="002D6EE6">
        <w:rPr>
          <w:i/>
          <w:iCs/>
          <w:noProof/>
        </w:rPr>
        <w:t>418</w:t>
      </w:r>
      <w:r w:rsidRPr="002D6EE6">
        <w:rPr>
          <w:noProof/>
        </w:rPr>
        <w:t>, 387–391.</w:t>
      </w:r>
    </w:p>
    <w:p w14:paraId="35B5D3C6" w14:textId="77777777" w:rsidR="002D6EE6" w:rsidRPr="002D6EE6" w:rsidRDefault="002D6EE6" w:rsidP="002D6EE6">
      <w:pPr>
        <w:widowControl w:val="0"/>
        <w:autoSpaceDE w:val="0"/>
        <w:autoSpaceDN w:val="0"/>
        <w:adjustRightInd w:val="0"/>
        <w:rPr>
          <w:noProof/>
        </w:rPr>
      </w:pPr>
      <w:r w:rsidRPr="002D6EE6">
        <w:rPr>
          <w:noProof/>
        </w:rPr>
        <w:t xml:space="preserve">Gibson, D.G., Young, L., Chuang, R.-Y., Venter, J.C., Hutchison, C.A., and Smith, H.O. (2009). Enzymatic assembly of DNA molecules up to several hundred kilobases. Nat. Methods </w:t>
      </w:r>
      <w:r w:rsidRPr="002D6EE6">
        <w:rPr>
          <w:i/>
          <w:iCs/>
          <w:noProof/>
        </w:rPr>
        <w:t>6</w:t>
      </w:r>
      <w:r w:rsidRPr="002D6EE6">
        <w:rPr>
          <w:noProof/>
        </w:rPr>
        <w:t>, 343–345.</w:t>
      </w:r>
    </w:p>
    <w:p w14:paraId="1B8A347D" w14:textId="77777777" w:rsidR="002D6EE6" w:rsidRPr="002D6EE6" w:rsidRDefault="002D6EE6" w:rsidP="002D6EE6">
      <w:pPr>
        <w:widowControl w:val="0"/>
        <w:autoSpaceDE w:val="0"/>
        <w:autoSpaceDN w:val="0"/>
        <w:adjustRightInd w:val="0"/>
        <w:rPr>
          <w:noProof/>
        </w:rPr>
      </w:pPr>
      <w:r w:rsidRPr="002D6EE6">
        <w:rPr>
          <w:noProof/>
        </w:rPr>
        <w:t xml:space="preserve">Gietz, R.D., and Schiestl, R.H. (2007). High-efficiency yeast transformation using the LiAc/SS carrier DNA/PEG method. Nat. Protoc. </w:t>
      </w:r>
      <w:r w:rsidRPr="002D6EE6">
        <w:rPr>
          <w:i/>
          <w:iCs/>
          <w:noProof/>
        </w:rPr>
        <w:t>2</w:t>
      </w:r>
      <w:r w:rsidRPr="002D6EE6">
        <w:rPr>
          <w:noProof/>
        </w:rPr>
        <w:t>, 31–34.</w:t>
      </w:r>
    </w:p>
    <w:p w14:paraId="200C65EC" w14:textId="77777777" w:rsidR="002D6EE6" w:rsidRPr="002D6EE6" w:rsidRDefault="002D6EE6" w:rsidP="002D6EE6">
      <w:pPr>
        <w:widowControl w:val="0"/>
        <w:autoSpaceDE w:val="0"/>
        <w:autoSpaceDN w:val="0"/>
        <w:adjustRightInd w:val="0"/>
        <w:rPr>
          <w:noProof/>
        </w:rPr>
      </w:pPr>
      <w:r w:rsidRPr="002D6EE6">
        <w:rPr>
          <w:noProof/>
        </w:rPr>
        <w:t xml:space="preserve">Hartman, J.L., Garvik, B., and Hartwell, L. (2001). Principles for the Buffering of Genetic Variation. Science (80-. ). </w:t>
      </w:r>
      <w:r w:rsidRPr="002D6EE6">
        <w:rPr>
          <w:i/>
          <w:iCs/>
          <w:noProof/>
        </w:rPr>
        <w:t>291</w:t>
      </w:r>
      <w:r w:rsidRPr="002D6EE6">
        <w:rPr>
          <w:noProof/>
        </w:rPr>
        <w:t>.</w:t>
      </w:r>
    </w:p>
    <w:p w14:paraId="16AEBF4A" w14:textId="77777777" w:rsidR="002D6EE6" w:rsidRPr="002D6EE6" w:rsidRDefault="002D6EE6" w:rsidP="002D6EE6">
      <w:pPr>
        <w:widowControl w:val="0"/>
        <w:autoSpaceDE w:val="0"/>
        <w:autoSpaceDN w:val="0"/>
        <w:adjustRightInd w:val="0"/>
        <w:rPr>
          <w:noProof/>
        </w:rPr>
      </w:pPr>
      <w:r w:rsidRPr="002D6EE6">
        <w:rPr>
          <w:noProof/>
        </w:rPr>
        <w:t xml:space="preserve">Heckl, D., Kowalczyk, M.S., Yudovich, D., Belizaire, R., Puram, R. V, McConkey, M.E., Thielke, A., Aster, J.C., Regev, A., and Ebert, B.L. (2014). Generation of mouse models of myeloid malignancy with combinatorial genetic lesions using CRISPR-Cas9 genome editing. Nat. Biotechnol. </w:t>
      </w:r>
      <w:r w:rsidRPr="002D6EE6">
        <w:rPr>
          <w:i/>
          <w:iCs/>
          <w:noProof/>
        </w:rPr>
        <w:t>32</w:t>
      </w:r>
      <w:r w:rsidRPr="002D6EE6">
        <w:rPr>
          <w:noProof/>
        </w:rPr>
        <w:t>, 941–946.</w:t>
      </w:r>
    </w:p>
    <w:p w14:paraId="48ED4855" w14:textId="77777777" w:rsidR="002D6EE6" w:rsidRPr="002D6EE6" w:rsidRDefault="002D6EE6" w:rsidP="002D6EE6">
      <w:pPr>
        <w:widowControl w:val="0"/>
        <w:autoSpaceDE w:val="0"/>
        <w:autoSpaceDN w:val="0"/>
        <w:adjustRightInd w:val="0"/>
        <w:rPr>
          <w:noProof/>
        </w:rPr>
      </w:pPr>
      <w:r w:rsidRPr="002D6EE6">
        <w:rPr>
          <w:noProof/>
        </w:rPr>
        <w:t xml:space="preserve">Horlbeck, M.A., Xu, A., Wang, M., Bennett, N.K., Park, C.Y., Bogdanoff, D., Adamson, B., </w:t>
      </w:r>
      <w:r w:rsidRPr="002D6EE6">
        <w:rPr>
          <w:noProof/>
        </w:rPr>
        <w:lastRenderedPageBreak/>
        <w:t xml:space="preserve">Chow, E.D., Kampmann, M., Peterson, T.R., et al. (2018). Mapping the Genetic Landscape of Human Cells. Cell </w:t>
      </w:r>
      <w:r w:rsidRPr="002D6EE6">
        <w:rPr>
          <w:i/>
          <w:iCs/>
          <w:noProof/>
        </w:rPr>
        <w:t>174</w:t>
      </w:r>
      <w:r w:rsidRPr="002D6EE6">
        <w:rPr>
          <w:noProof/>
        </w:rPr>
        <w:t>, 953–967.e22.</w:t>
      </w:r>
    </w:p>
    <w:p w14:paraId="51FCC589" w14:textId="77777777" w:rsidR="002D6EE6" w:rsidRPr="002D6EE6" w:rsidRDefault="002D6EE6" w:rsidP="002D6EE6">
      <w:pPr>
        <w:widowControl w:val="0"/>
        <w:autoSpaceDE w:val="0"/>
        <w:autoSpaceDN w:val="0"/>
        <w:adjustRightInd w:val="0"/>
        <w:rPr>
          <w:noProof/>
        </w:rPr>
      </w:pPr>
      <w:r w:rsidRPr="002D6EE6">
        <w:rPr>
          <w:noProof/>
        </w:rPr>
        <w:t xml:space="preserve">Huls, M., Brown, C.D.A., Windass, A.S., Sayer, R., van den Heuvel, J.J.M.W., Heemskerk, S., Russel, F.G.M., and Masereeuw, R. (2008). The breast cancer resistance protein transporter ABCG2 is expressed in the human kidney proximal tubule apical membrane. Kidney Int. </w:t>
      </w:r>
      <w:r w:rsidRPr="002D6EE6">
        <w:rPr>
          <w:i/>
          <w:iCs/>
          <w:noProof/>
        </w:rPr>
        <w:t>73</w:t>
      </w:r>
      <w:r w:rsidRPr="002D6EE6">
        <w:rPr>
          <w:noProof/>
        </w:rPr>
        <w:t>, 220–225.</w:t>
      </w:r>
    </w:p>
    <w:p w14:paraId="6932FEBF" w14:textId="77777777" w:rsidR="002D6EE6" w:rsidRPr="002D6EE6" w:rsidRDefault="002D6EE6" w:rsidP="002D6EE6">
      <w:pPr>
        <w:widowControl w:val="0"/>
        <w:autoSpaceDE w:val="0"/>
        <w:autoSpaceDN w:val="0"/>
        <w:adjustRightInd w:val="0"/>
        <w:rPr>
          <w:noProof/>
        </w:rPr>
      </w:pPr>
      <w:r w:rsidRPr="002D6EE6">
        <w:rPr>
          <w:noProof/>
        </w:rPr>
        <w:t xml:space="preserve">Jakočiūnas, T., Bonde, I., Herrgård, M., Harrison, S.J., Kristensen, M., Pedersen, L.E., Jensen, M.K., and Keasling, J.D. (2015). Multiplex metabolic pathway engineering using CRISPR/Cas9 in Saccharomyces cerevisiae. Metab. Eng. </w:t>
      </w:r>
      <w:r w:rsidRPr="002D6EE6">
        <w:rPr>
          <w:i/>
          <w:iCs/>
          <w:noProof/>
        </w:rPr>
        <w:t>28</w:t>
      </w:r>
      <w:r w:rsidRPr="002D6EE6">
        <w:rPr>
          <w:noProof/>
        </w:rPr>
        <w:t>, 213–222.</w:t>
      </w:r>
    </w:p>
    <w:p w14:paraId="6463C764" w14:textId="77777777" w:rsidR="002D6EE6" w:rsidRPr="002D6EE6" w:rsidRDefault="002D6EE6" w:rsidP="002D6EE6">
      <w:pPr>
        <w:widowControl w:val="0"/>
        <w:autoSpaceDE w:val="0"/>
        <w:autoSpaceDN w:val="0"/>
        <w:adjustRightInd w:val="0"/>
        <w:rPr>
          <w:noProof/>
        </w:rPr>
      </w:pPr>
      <w:r w:rsidRPr="002D6EE6">
        <w:rPr>
          <w:noProof/>
        </w:rPr>
        <w:t xml:space="preserve">Jao, L.-E., Wente, S.R., and Chen, W. (2013). Efficient multiplex biallelic zebrafish genome editing using a CRISPR nuclease system. Proc. Natl. Acad. Sci. </w:t>
      </w:r>
      <w:r w:rsidRPr="002D6EE6">
        <w:rPr>
          <w:i/>
          <w:iCs/>
          <w:noProof/>
        </w:rPr>
        <w:t>110</w:t>
      </w:r>
      <w:r w:rsidRPr="002D6EE6">
        <w:rPr>
          <w:noProof/>
        </w:rPr>
        <w:t>, 13904–13909.</w:t>
      </w:r>
    </w:p>
    <w:p w14:paraId="62E537A5" w14:textId="77777777" w:rsidR="002D6EE6" w:rsidRPr="002D6EE6" w:rsidRDefault="002D6EE6" w:rsidP="002D6EE6">
      <w:pPr>
        <w:widowControl w:val="0"/>
        <w:autoSpaceDE w:val="0"/>
        <w:autoSpaceDN w:val="0"/>
        <w:adjustRightInd w:val="0"/>
        <w:rPr>
          <w:noProof/>
        </w:rPr>
      </w:pPr>
      <w:r w:rsidRPr="002D6EE6">
        <w:rPr>
          <w:noProof/>
        </w:rPr>
        <w:t xml:space="preserve">Jungwirth, H., and Kuchler, K. (2006). Yeast ABC transporters – a tale of sex, stress, drugs and aging. FEBS Lett. </w:t>
      </w:r>
      <w:r w:rsidRPr="002D6EE6">
        <w:rPr>
          <w:i/>
          <w:iCs/>
          <w:noProof/>
        </w:rPr>
        <w:t>580</w:t>
      </w:r>
      <w:r w:rsidRPr="002D6EE6">
        <w:rPr>
          <w:noProof/>
        </w:rPr>
        <w:t>, 1131–1138.</w:t>
      </w:r>
    </w:p>
    <w:p w14:paraId="0E949980" w14:textId="77777777" w:rsidR="002D6EE6" w:rsidRPr="002D6EE6" w:rsidRDefault="002D6EE6" w:rsidP="002D6EE6">
      <w:pPr>
        <w:widowControl w:val="0"/>
        <w:autoSpaceDE w:val="0"/>
        <w:autoSpaceDN w:val="0"/>
        <w:adjustRightInd w:val="0"/>
        <w:rPr>
          <w:noProof/>
        </w:rPr>
      </w:pPr>
      <w:r w:rsidRPr="002D6EE6">
        <w:rPr>
          <w:noProof/>
        </w:rPr>
        <w:t xml:space="preserve">Katzmann, D.J., Burnett, P.E., Golin, J., Mahé, Y., and Moye-Rowley, W.S. (1994). Transcriptional control of the yeast PDR5 gene by the PDR3 gene product. Mol. Cell. Biol. </w:t>
      </w:r>
      <w:r w:rsidRPr="002D6EE6">
        <w:rPr>
          <w:i/>
          <w:iCs/>
          <w:noProof/>
        </w:rPr>
        <w:t>14</w:t>
      </w:r>
      <w:r w:rsidRPr="002D6EE6">
        <w:rPr>
          <w:noProof/>
        </w:rPr>
        <w:t>, 4653–4661.</w:t>
      </w:r>
    </w:p>
    <w:p w14:paraId="75D16DD5" w14:textId="77777777" w:rsidR="002D6EE6" w:rsidRPr="002D6EE6" w:rsidRDefault="002D6EE6" w:rsidP="002D6EE6">
      <w:pPr>
        <w:widowControl w:val="0"/>
        <w:autoSpaceDE w:val="0"/>
        <w:autoSpaceDN w:val="0"/>
        <w:adjustRightInd w:val="0"/>
        <w:rPr>
          <w:noProof/>
        </w:rPr>
      </w:pPr>
      <w:r w:rsidRPr="002D6EE6">
        <w:rPr>
          <w:noProof/>
        </w:rPr>
        <w:t xml:space="preserve">Kebschull, J.M., and Zador, A.M. (2018). Cellular barcoding: lineage tracing, screening and beyond. Nat. Methods </w:t>
      </w:r>
      <w:r w:rsidRPr="002D6EE6">
        <w:rPr>
          <w:i/>
          <w:iCs/>
          <w:noProof/>
        </w:rPr>
        <w:t>15</w:t>
      </w:r>
      <w:r w:rsidRPr="002D6EE6">
        <w:rPr>
          <w:noProof/>
        </w:rPr>
        <w:t>, 871–879.</w:t>
      </w:r>
    </w:p>
    <w:p w14:paraId="7E6F7644" w14:textId="77777777" w:rsidR="002D6EE6" w:rsidRPr="002D6EE6" w:rsidRDefault="002D6EE6" w:rsidP="002D6EE6">
      <w:pPr>
        <w:widowControl w:val="0"/>
        <w:autoSpaceDE w:val="0"/>
        <w:autoSpaceDN w:val="0"/>
        <w:adjustRightInd w:val="0"/>
        <w:rPr>
          <w:noProof/>
        </w:rPr>
      </w:pPr>
      <w:r w:rsidRPr="002D6EE6">
        <w:rPr>
          <w:noProof/>
        </w:rPr>
        <w:t xml:space="preserve">Khakhina, S., Johnson, S.S., Manoharlal, R., Russo, S.B., Blugeon, C., Lemoine, S., Sunshine, A.B., Dunham, M.J., Cowart, L.A., Devaux, F., et al. (2015). Control of Plasma Membrane Permeability by ABC Transporters. Eukaryot. Cell </w:t>
      </w:r>
      <w:r w:rsidRPr="002D6EE6">
        <w:rPr>
          <w:i/>
          <w:iCs/>
          <w:noProof/>
        </w:rPr>
        <w:t>14</w:t>
      </w:r>
      <w:r w:rsidRPr="002D6EE6">
        <w:rPr>
          <w:noProof/>
        </w:rPr>
        <w:t>, 442–453.</w:t>
      </w:r>
    </w:p>
    <w:p w14:paraId="15191281" w14:textId="77777777" w:rsidR="002D6EE6" w:rsidRPr="002D6EE6" w:rsidRDefault="002D6EE6" w:rsidP="002D6EE6">
      <w:pPr>
        <w:widowControl w:val="0"/>
        <w:autoSpaceDE w:val="0"/>
        <w:autoSpaceDN w:val="0"/>
        <w:adjustRightInd w:val="0"/>
        <w:rPr>
          <w:noProof/>
        </w:rPr>
      </w:pPr>
      <w:r w:rsidRPr="002D6EE6">
        <w:rPr>
          <w:noProof/>
        </w:rPr>
        <w:t xml:space="preserve">Kolaczkowska, A., Kolaczkowski, M., Goffeau, A., and Moye-Rowley, W.S. (2008). Compensatory activation of the multidrug transporters Pdr5p, Snq2p, and Yor1p by Pdr1p in Saccharomyces cerevisiae. FEBS Lett. </w:t>
      </w:r>
      <w:r w:rsidRPr="002D6EE6">
        <w:rPr>
          <w:i/>
          <w:iCs/>
          <w:noProof/>
        </w:rPr>
        <w:t>582</w:t>
      </w:r>
      <w:r w:rsidRPr="002D6EE6">
        <w:rPr>
          <w:noProof/>
        </w:rPr>
        <w:t>, 977–983.</w:t>
      </w:r>
    </w:p>
    <w:p w14:paraId="7DE7A5D1" w14:textId="77777777" w:rsidR="002D6EE6" w:rsidRPr="002D6EE6" w:rsidRDefault="002D6EE6" w:rsidP="002D6EE6">
      <w:pPr>
        <w:widowControl w:val="0"/>
        <w:autoSpaceDE w:val="0"/>
        <w:autoSpaceDN w:val="0"/>
        <w:adjustRightInd w:val="0"/>
        <w:rPr>
          <w:noProof/>
        </w:rPr>
      </w:pPr>
      <w:r w:rsidRPr="002D6EE6">
        <w:rPr>
          <w:noProof/>
        </w:rPr>
        <w:t xml:space="preserve">Kolaczkowski, M., Kolaczkowska, A., Luczynski, J., Witek, S., and Goffeau, A. (1998). In Vivo Characterization of the Drug Resistance Profile of the Major ABC Transporters and Other Components of the Yeast Pleiotropic Drug Resistance Network. Microb. Drug Resist. </w:t>
      </w:r>
      <w:r w:rsidRPr="002D6EE6">
        <w:rPr>
          <w:i/>
          <w:iCs/>
          <w:noProof/>
        </w:rPr>
        <w:t>4</w:t>
      </w:r>
      <w:r w:rsidRPr="002D6EE6">
        <w:rPr>
          <w:noProof/>
        </w:rPr>
        <w:t>, 143–158.</w:t>
      </w:r>
    </w:p>
    <w:p w14:paraId="3AD143A7" w14:textId="77777777" w:rsidR="002D6EE6" w:rsidRPr="002D6EE6" w:rsidRDefault="002D6EE6" w:rsidP="002D6EE6">
      <w:pPr>
        <w:widowControl w:val="0"/>
        <w:autoSpaceDE w:val="0"/>
        <w:autoSpaceDN w:val="0"/>
        <w:adjustRightInd w:val="0"/>
        <w:rPr>
          <w:noProof/>
        </w:rPr>
      </w:pPr>
      <w:r w:rsidRPr="002D6EE6">
        <w:rPr>
          <w:noProof/>
        </w:rPr>
        <w:t xml:space="preserve">König, J., Rost, D., Cui, Y., and Keppler, D. (1999). Characterization of the human multidrug resistance protein isoform MRP3 localized to the basolateral hepatocyte membrane. Hepatology </w:t>
      </w:r>
      <w:r w:rsidRPr="002D6EE6">
        <w:rPr>
          <w:i/>
          <w:iCs/>
          <w:noProof/>
        </w:rPr>
        <w:t>29</w:t>
      </w:r>
      <w:r w:rsidRPr="002D6EE6">
        <w:rPr>
          <w:noProof/>
        </w:rPr>
        <w:t>, 1156–1163.</w:t>
      </w:r>
    </w:p>
    <w:p w14:paraId="091D39E9" w14:textId="77777777" w:rsidR="002D6EE6" w:rsidRPr="002D6EE6" w:rsidRDefault="002D6EE6" w:rsidP="002D6EE6">
      <w:pPr>
        <w:widowControl w:val="0"/>
        <w:autoSpaceDE w:val="0"/>
        <w:autoSpaceDN w:val="0"/>
        <w:adjustRightInd w:val="0"/>
        <w:rPr>
          <w:noProof/>
        </w:rPr>
      </w:pPr>
      <w:r w:rsidRPr="002D6EE6">
        <w:rPr>
          <w:noProof/>
        </w:rPr>
        <w:t xml:space="preserve">Kovalchuk, A., and Driessen, A.J.M. (2010). Phylogenetic analysis of fungal ABC transporters. BMC Genomics </w:t>
      </w:r>
      <w:r w:rsidRPr="002D6EE6">
        <w:rPr>
          <w:i/>
          <w:iCs/>
          <w:noProof/>
        </w:rPr>
        <w:t>11</w:t>
      </w:r>
      <w:r w:rsidRPr="002D6EE6">
        <w:rPr>
          <w:noProof/>
        </w:rPr>
        <w:t>, 177.</w:t>
      </w:r>
    </w:p>
    <w:p w14:paraId="414343C3" w14:textId="77777777" w:rsidR="002D6EE6" w:rsidRPr="002D6EE6" w:rsidRDefault="002D6EE6" w:rsidP="002D6EE6">
      <w:pPr>
        <w:widowControl w:val="0"/>
        <w:autoSpaceDE w:val="0"/>
        <w:autoSpaceDN w:val="0"/>
        <w:adjustRightInd w:val="0"/>
        <w:rPr>
          <w:noProof/>
        </w:rPr>
      </w:pPr>
      <w:r w:rsidRPr="002D6EE6">
        <w:rPr>
          <w:noProof/>
        </w:rPr>
        <w:t xml:space="preserve">Kuzmin, E., VanderSluis, B., Wang, W., Tan, G., Deshpande, R., Chen, Y., Usaj, M., Balint, A., Mattiazzi Usaj, M., van Leeuwen, J., et al. (2018). Systematic analysis of complex genetic interactions. Science (80-. ). </w:t>
      </w:r>
      <w:r w:rsidRPr="002D6EE6">
        <w:rPr>
          <w:i/>
          <w:iCs/>
          <w:noProof/>
        </w:rPr>
        <w:t>360</w:t>
      </w:r>
      <w:r w:rsidRPr="002D6EE6">
        <w:rPr>
          <w:noProof/>
        </w:rPr>
        <w:t>, eaao1729.</w:t>
      </w:r>
    </w:p>
    <w:p w14:paraId="4C8B5872" w14:textId="77777777" w:rsidR="002D6EE6" w:rsidRPr="002D6EE6" w:rsidRDefault="002D6EE6" w:rsidP="002D6EE6">
      <w:pPr>
        <w:widowControl w:val="0"/>
        <w:autoSpaceDE w:val="0"/>
        <w:autoSpaceDN w:val="0"/>
        <w:adjustRightInd w:val="0"/>
        <w:rPr>
          <w:noProof/>
        </w:rPr>
      </w:pPr>
      <w:r w:rsidRPr="002D6EE6">
        <w:rPr>
          <w:noProof/>
        </w:rPr>
        <w:t xml:space="preserve">Lee, A.Y., St Onge, R.P., Proctor, M.J., Wallace, I.M., Nile, A.H., Spagnuolo, P.A., Jitkova, Y., Gronda, M., Wu, Y., Kim, M.K., et al. (2014). Mapping the cellular response to small molecules using chemogenomic fitness signatures. Science </w:t>
      </w:r>
      <w:r w:rsidRPr="002D6EE6">
        <w:rPr>
          <w:i/>
          <w:iCs/>
          <w:noProof/>
        </w:rPr>
        <w:t>344</w:t>
      </w:r>
      <w:r w:rsidRPr="002D6EE6">
        <w:rPr>
          <w:noProof/>
        </w:rPr>
        <w:t>, 208–211.</w:t>
      </w:r>
    </w:p>
    <w:p w14:paraId="18CCE7A1" w14:textId="77777777" w:rsidR="002D6EE6" w:rsidRPr="002D6EE6" w:rsidRDefault="002D6EE6" w:rsidP="002D6EE6">
      <w:pPr>
        <w:widowControl w:val="0"/>
        <w:autoSpaceDE w:val="0"/>
        <w:autoSpaceDN w:val="0"/>
        <w:adjustRightInd w:val="0"/>
        <w:rPr>
          <w:noProof/>
        </w:rPr>
      </w:pPr>
      <w:r w:rsidRPr="002D6EE6">
        <w:rPr>
          <w:noProof/>
        </w:rPr>
        <w:t xml:space="preserve">Ma, J., Yu, M.K., Fong, S., Ono, K., Sage, E., Demchak, B., Sharan, R., and Ideker, T. (2018). Using deep learning to model the hierarchical structure and function of a cell. Nat. Methods </w:t>
      </w:r>
      <w:r w:rsidRPr="002D6EE6">
        <w:rPr>
          <w:i/>
          <w:iCs/>
          <w:noProof/>
        </w:rPr>
        <w:t>15</w:t>
      </w:r>
      <w:r w:rsidRPr="002D6EE6">
        <w:rPr>
          <w:noProof/>
        </w:rPr>
        <w:t>, 290–298.</w:t>
      </w:r>
    </w:p>
    <w:p w14:paraId="07DED9A4" w14:textId="77777777" w:rsidR="002D6EE6" w:rsidRPr="002D6EE6" w:rsidRDefault="002D6EE6" w:rsidP="002D6EE6">
      <w:pPr>
        <w:widowControl w:val="0"/>
        <w:autoSpaceDE w:val="0"/>
        <w:autoSpaceDN w:val="0"/>
        <w:adjustRightInd w:val="0"/>
        <w:rPr>
          <w:noProof/>
        </w:rPr>
      </w:pPr>
      <w:r w:rsidRPr="002D6EE6">
        <w:rPr>
          <w:noProof/>
        </w:rPr>
        <w:t xml:space="preserve">Mani, R., St Onge, R.P., Hartman, J.L., Giaever, G., and Roth, F.P. (2008). Defining genetic interaction. Proc. Natl. Acad. Sci. U. S. A. </w:t>
      </w:r>
      <w:r w:rsidRPr="002D6EE6">
        <w:rPr>
          <w:i/>
          <w:iCs/>
          <w:noProof/>
        </w:rPr>
        <w:t>105</w:t>
      </w:r>
      <w:r w:rsidRPr="002D6EE6">
        <w:rPr>
          <w:noProof/>
        </w:rPr>
        <w:t>, 3461–3466.</w:t>
      </w:r>
    </w:p>
    <w:p w14:paraId="0B502D5E" w14:textId="77777777" w:rsidR="002D6EE6" w:rsidRPr="002D6EE6" w:rsidRDefault="002D6EE6" w:rsidP="002D6EE6">
      <w:pPr>
        <w:widowControl w:val="0"/>
        <w:autoSpaceDE w:val="0"/>
        <w:autoSpaceDN w:val="0"/>
        <w:adjustRightInd w:val="0"/>
        <w:rPr>
          <w:noProof/>
        </w:rPr>
      </w:pPr>
      <w:r w:rsidRPr="002D6EE6">
        <w:rPr>
          <w:noProof/>
        </w:rPr>
        <w:t xml:space="preserve">Mullis, M.N., Matsui, T., Schell, R., Foree, R., and Ehrenreich, I.M. (2018). The complex underpinnings of genetic background effects. Nat. Commun. </w:t>
      </w:r>
      <w:r w:rsidRPr="002D6EE6">
        <w:rPr>
          <w:i/>
          <w:iCs/>
          <w:noProof/>
        </w:rPr>
        <w:t>9</w:t>
      </w:r>
      <w:r w:rsidRPr="002D6EE6">
        <w:rPr>
          <w:noProof/>
        </w:rPr>
        <w:t>, 3548.</w:t>
      </w:r>
    </w:p>
    <w:p w14:paraId="1DE918E3" w14:textId="77777777" w:rsidR="002D6EE6" w:rsidRPr="002D6EE6" w:rsidRDefault="002D6EE6" w:rsidP="002D6EE6">
      <w:pPr>
        <w:widowControl w:val="0"/>
        <w:autoSpaceDE w:val="0"/>
        <w:autoSpaceDN w:val="0"/>
        <w:adjustRightInd w:val="0"/>
        <w:rPr>
          <w:noProof/>
        </w:rPr>
      </w:pPr>
      <w:r w:rsidRPr="002D6EE6">
        <w:rPr>
          <w:noProof/>
        </w:rPr>
        <w:lastRenderedPageBreak/>
        <w:t xml:space="preserve">Najm, F.J., Strand, C., Donovan, K.F., Hegde, M., Sanson, K.R., Vaimberg, E.W., Sullender, M.E., Hartenian, E., Kalani, Z., Fusi, N., et al. (2017). Orthologous CRISPR–Cas9 enzymes for combinatorial genetic screens. Nat. Biotechnol. </w:t>
      </w:r>
      <w:r w:rsidRPr="002D6EE6">
        <w:rPr>
          <w:i/>
          <w:iCs/>
          <w:noProof/>
        </w:rPr>
        <w:t>36</w:t>
      </w:r>
      <w:r w:rsidRPr="002D6EE6">
        <w:rPr>
          <w:noProof/>
        </w:rPr>
        <w:t>, 179–189.</w:t>
      </w:r>
    </w:p>
    <w:p w14:paraId="126C769D" w14:textId="77777777" w:rsidR="002D6EE6" w:rsidRPr="002D6EE6" w:rsidRDefault="002D6EE6" w:rsidP="002D6EE6">
      <w:pPr>
        <w:widowControl w:val="0"/>
        <w:autoSpaceDE w:val="0"/>
        <w:autoSpaceDN w:val="0"/>
        <w:adjustRightInd w:val="0"/>
        <w:rPr>
          <w:noProof/>
        </w:rPr>
      </w:pPr>
      <w:r w:rsidRPr="002D6EE6">
        <w:rPr>
          <w:noProof/>
        </w:rPr>
        <w:t xml:space="preserve">Newman, J.R.S., Ghaemmaghami, S., Ihmels, J., Breslow, D.K., Noble, M., DeRisi, J.L., and Weissman, J.S. (2006). Single-cell proteomic analysis of S. cerevisiae reveals the architecture of biological noise. Nature </w:t>
      </w:r>
      <w:r w:rsidRPr="002D6EE6">
        <w:rPr>
          <w:i/>
          <w:iCs/>
          <w:noProof/>
        </w:rPr>
        <w:t>441</w:t>
      </w:r>
      <w:r w:rsidRPr="002D6EE6">
        <w:rPr>
          <w:noProof/>
        </w:rPr>
        <w:t>, 840–846.</w:t>
      </w:r>
    </w:p>
    <w:p w14:paraId="660F16B6" w14:textId="77777777" w:rsidR="002D6EE6" w:rsidRPr="002D6EE6" w:rsidRDefault="002D6EE6" w:rsidP="002D6EE6">
      <w:pPr>
        <w:widowControl w:val="0"/>
        <w:autoSpaceDE w:val="0"/>
        <w:autoSpaceDN w:val="0"/>
        <w:adjustRightInd w:val="0"/>
        <w:rPr>
          <w:noProof/>
        </w:rPr>
      </w:pPr>
      <w:r w:rsidRPr="002D6EE6">
        <w:rPr>
          <w:noProof/>
        </w:rPr>
        <w:t xml:space="preserve">Palmer, A.C., Toprak, E., Baym, M., Kim, S., Veres, A., Bershtein, S., and Kishony, R. (2015). Delayed commitment to evolutionary fate in antibiotic resistance fitness landscapes. Nat. Commun. </w:t>
      </w:r>
      <w:r w:rsidRPr="002D6EE6">
        <w:rPr>
          <w:i/>
          <w:iCs/>
          <w:noProof/>
        </w:rPr>
        <w:t>6</w:t>
      </w:r>
      <w:r w:rsidRPr="002D6EE6">
        <w:rPr>
          <w:noProof/>
        </w:rPr>
        <w:t>, 7385.</w:t>
      </w:r>
    </w:p>
    <w:p w14:paraId="6BE72E5D" w14:textId="77777777" w:rsidR="002D6EE6" w:rsidRPr="002D6EE6" w:rsidRDefault="002D6EE6" w:rsidP="002D6EE6">
      <w:pPr>
        <w:widowControl w:val="0"/>
        <w:autoSpaceDE w:val="0"/>
        <w:autoSpaceDN w:val="0"/>
        <w:adjustRightInd w:val="0"/>
        <w:rPr>
          <w:noProof/>
        </w:rPr>
      </w:pPr>
      <w:r w:rsidRPr="002D6EE6">
        <w:rPr>
          <w:noProof/>
        </w:rPr>
        <w:t xml:space="preserve">Perlstein, E.O., Ruderfer, D.M., Roberts, D.C., Schreiber, S.L., and Kruglyak, L. (2007). Genetic basis of individual differences in the response to small-molecule drugs in yeast. Nat. Genet. </w:t>
      </w:r>
      <w:r w:rsidRPr="002D6EE6">
        <w:rPr>
          <w:i/>
          <w:iCs/>
          <w:noProof/>
        </w:rPr>
        <w:t>39</w:t>
      </w:r>
      <w:r w:rsidRPr="002D6EE6">
        <w:rPr>
          <w:noProof/>
        </w:rPr>
        <w:t>, 496–502.</w:t>
      </w:r>
    </w:p>
    <w:p w14:paraId="1EEA955B" w14:textId="77777777" w:rsidR="002D6EE6" w:rsidRPr="002D6EE6" w:rsidRDefault="002D6EE6" w:rsidP="002D6EE6">
      <w:pPr>
        <w:widowControl w:val="0"/>
        <w:autoSpaceDE w:val="0"/>
        <w:autoSpaceDN w:val="0"/>
        <w:adjustRightInd w:val="0"/>
        <w:rPr>
          <w:noProof/>
        </w:rPr>
      </w:pPr>
      <w:r w:rsidRPr="002D6EE6">
        <w:rPr>
          <w:noProof/>
        </w:rPr>
        <w:t>Proctor, M., Urbanus, M.L., Fung, E.L., Jaramillo, D.F., Davis, R.W., Nislow, C., and Giaever, G. (2011). The Automated Cell: Compound and Environment Screening System (ACCESS) for Chemogenomic Screening. (Humana Press), pp. 239–269.</w:t>
      </w:r>
    </w:p>
    <w:p w14:paraId="2870895E" w14:textId="77777777" w:rsidR="002D6EE6" w:rsidRPr="002D6EE6" w:rsidRDefault="002D6EE6" w:rsidP="002D6EE6">
      <w:pPr>
        <w:widowControl w:val="0"/>
        <w:autoSpaceDE w:val="0"/>
        <w:autoSpaceDN w:val="0"/>
        <w:adjustRightInd w:val="0"/>
        <w:rPr>
          <w:noProof/>
        </w:rPr>
      </w:pPr>
      <w:r w:rsidRPr="002D6EE6">
        <w:rPr>
          <w:noProof/>
        </w:rPr>
        <w:t>Shaw, W.M., Yamauchi, H., Mead, J., Gowers, G.F., Oling, D., Larsson, N., Wigglesworth, M., Ladds, G., and Ellis, T. (2018). Engineering a model cell for rational tuning of GPCR signaling. BioRxiv 390559.</w:t>
      </w:r>
    </w:p>
    <w:p w14:paraId="0052B5AB" w14:textId="77777777" w:rsidR="002D6EE6" w:rsidRPr="002D6EE6" w:rsidRDefault="002D6EE6" w:rsidP="002D6EE6">
      <w:pPr>
        <w:widowControl w:val="0"/>
        <w:autoSpaceDE w:val="0"/>
        <w:autoSpaceDN w:val="0"/>
        <w:adjustRightInd w:val="0"/>
        <w:rPr>
          <w:noProof/>
        </w:rPr>
      </w:pPr>
      <w:r w:rsidRPr="002D6EE6">
        <w:rPr>
          <w:noProof/>
        </w:rPr>
        <w:t xml:space="preserve">Shekhar-Guturja, T., Tebung, W.A., Mount, H., Liu, N., Köhler, J.R., Whiteway, M., and Cowen, L.E. (2016). Beauvericin Potentiates Azole Activity via Inhibition of Multidrug Efflux, Blocks </w:t>
      </w:r>
      <w:r w:rsidRPr="002D6EE6">
        <w:rPr>
          <w:i/>
          <w:iCs/>
          <w:noProof/>
        </w:rPr>
        <w:t>C. albicans</w:t>
      </w:r>
      <w:r w:rsidRPr="002D6EE6">
        <w:rPr>
          <w:noProof/>
        </w:rPr>
        <w:t xml:space="preserve"> Morphogenesis, and is Effluxed via Yor1 and Circuitry Controlled by Zcf29. Antimicrob. Agents Chemother. </w:t>
      </w:r>
      <w:r w:rsidRPr="002D6EE6">
        <w:rPr>
          <w:i/>
          <w:iCs/>
          <w:noProof/>
        </w:rPr>
        <w:t>60</w:t>
      </w:r>
      <w:r w:rsidRPr="002D6EE6">
        <w:rPr>
          <w:noProof/>
        </w:rPr>
        <w:t>, AAC.01959-16.</w:t>
      </w:r>
    </w:p>
    <w:p w14:paraId="000FFE6C" w14:textId="77777777" w:rsidR="002D6EE6" w:rsidRPr="002D6EE6" w:rsidRDefault="002D6EE6" w:rsidP="002D6EE6">
      <w:pPr>
        <w:widowControl w:val="0"/>
        <w:autoSpaceDE w:val="0"/>
        <w:autoSpaceDN w:val="0"/>
        <w:adjustRightInd w:val="0"/>
        <w:rPr>
          <w:noProof/>
        </w:rPr>
      </w:pPr>
      <w:r w:rsidRPr="002D6EE6">
        <w:rPr>
          <w:noProof/>
        </w:rPr>
        <w:t xml:space="preserve">Shen, J.P., and Ideker, T. (2018). Synthetic Lethal Networks for Precision Oncology: Promises and Pitfalls. J. Mol. Biol. </w:t>
      </w:r>
      <w:r w:rsidRPr="002D6EE6">
        <w:rPr>
          <w:i/>
          <w:iCs/>
          <w:noProof/>
        </w:rPr>
        <w:t>430</w:t>
      </w:r>
      <w:r w:rsidRPr="002D6EE6">
        <w:rPr>
          <w:noProof/>
        </w:rPr>
        <w:t>, 2900–2912.</w:t>
      </w:r>
    </w:p>
    <w:p w14:paraId="00A0298A" w14:textId="77777777" w:rsidR="002D6EE6" w:rsidRPr="002D6EE6" w:rsidRDefault="002D6EE6" w:rsidP="002D6EE6">
      <w:pPr>
        <w:widowControl w:val="0"/>
        <w:autoSpaceDE w:val="0"/>
        <w:autoSpaceDN w:val="0"/>
        <w:adjustRightInd w:val="0"/>
        <w:rPr>
          <w:noProof/>
        </w:rPr>
      </w:pPr>
      <w:r w:rsidRPr="002D6EE6">
        <w:rPr>
          <w:noProof/>
        </w:rPr>
        <w:t xml:space="preserve">Shen, J.P., Zhao, D., Sasik, R., Luebeck, J., Birmingham, A., Bojorquez-Gomez, A., Licon, K., Klepper, K., Pekin, D., Beckett, A.N., et al. (2017). Combinatorial CRISPR–Cas9 screens for de novo mapping of genetic interactions. Nat. Methods </w:t>
      </w:r>
      <w:r w:rsidRPr="002D6EE6">
        <w:rPr>
          <w:i/>
          <w:iCs/>
          <w:noProof/>
        </w:rPr>
        <w:t>14</w:t>
      </w:r>
      <w:r w:rsidRPr="002D6EE6">
        <w:rPr>
          <w:noProof/>
        </w:rPr>
        <w:t>, 573–576.</w:t>
      </w:r>
    </w:p>
    <w:p w14:paraId="1B664CBE" w14:textId="77777777" w:rsidR="002D6EE6" w:rsidRPr="002D6EE6" w:rsidRDefault="002D6EE6" w:rsidP="002D6EE6">
      <w:pPr>
        <w:widowControl w:val="0"/>
        <w:autoSpaceDE w:val="0"/>
        <w:autoSpaceDN w:val="0"/>
        <w:adjustRightInd w:val="0"/>
        <w:rPr>
          <w:noProof/>
        </w:rPr>
      </w:pPr>
      <w:r w:rsidRPr="002D6EE6">
        <w:rPr>
          <w:noProof/>
        </w:rPr>
        <w:t xml:space="preserve">Smith, A.M., Heisler, L.E., Mellor, J., Kaper, F., Thompson, M.J., Chee, M., Roth, F.P., Giaever, G., and Nislow, C. (2009). Quantitative phenotyping via deep barcode sequencing. Genome Res. </w:t>
      </w:r>
      <w:r w:rsidRPr="002D6EE6">
        <w:rPr>
          <w:i/>
          <w:iCs/>
          <w:noProof/>
        </w:rPr>
        <w:t>19</w:t>
      </w:r>
      <w:r w:rsidRPr="002D6EE6">
        <w:rPr>
          <w:noProof/>
        </w:rPr>
        <w:t>, 1836–1842.</w:t>
      </w:r>
    </w:p>
    <w:p w14:paraId="3E9ADC4B" w14:textId="77777777" w:rsidR="002D6EE6" w:rsidRPr="002D6EE6" w:rsidRDefault="002D6EE6" w:rsidP="002D6EE6">
      <w:pPr>
        <w:widowControl w:val="0"/>
        <w:autoSpaceDE w:val="0"/>
        <w:autoSpaceDN w:val="0"/>
        <w:adjustRightInd w:val="0"/>
        <w:rPr>
          <w:noProof/>
        </w:rPr>
      </w:pPr>
      <w:r w:rsidRPr="002D6EE6">
        <w:rPr>
          <w:noProof/>
        </w:rPr>
        <w:t xml:space="preserve">Smith, A.M., Heisler, L.E., St Onge, R.P., Farias-Hesson, E., Wallace, I.M., Bodeau, J., Harris, A.N., Perry, K.M., Giaever, G., Pourmand, N., et al. (2010). Highly-multiplexed barcode sequencing: an efficient method for parallel analysis of pooled samples. Nucleic Acids Res. </w:t>
      </w:r>
      <w:r w:rsidRPr="002D6EE6">
        <w:rPr>
          <w:i/>
          <w:iCs/>
          <w:noProof/>
        </w:rPr>
        <w:t>38</w:t>
      </w:r>
      <w:r w:rsidRPr="002D6EE6">
        <w:rPr>
          <w:noProof/>
        </w:rPr>
        <w:t>, e142.</w:t>
      </w:r>
    </w:p>
    <w:p w14:paraId="5601FEC7" w14:textId="77777777" w:rsidR="002D6EE6" w:rsidRPr="002D6EE6" w:rsidRDefault="002D6EE6" w:rsidP="002D6EE6">
      <w:pPr>
        <w:widowControl w:val="0"/>
        <w:autoSpaceDE w:val="0"/>
        <w:autoSpaceDN w:val="0"/>
        <w:adjustRightInd w:val="0"/>
        <w:rPr>
          <w:noProof/>
        </w:rPr>
      </w:pPr>
      <w:r w:rsidRPr="002D6EE6">
        <w:rPr>
          <w:noProof/>
        </w:rPr>
        <w:t xml:space="preserve">Snider, J., Kittanakom, S., Damjanovic, D., Curak, J., Wong, V., and Stagljar, I. (2010). Detecting interactions with membrane proteins using a membrane two-hybrid assay in yeast. Nat. Protoc. </w:t>
      </w:r>
      <w:r w:rsidRPr="002D6EE6">
        <w:rPr>
          <w:i/>
          <w:iCs/>
          <w:noProof/>
        </w:rPr>
        <w:t>5</w:t>
      </w:r>
      <w:r w:rsidRPr="002D6EE6">
        <w:rPr>
          <w:noProof/>
        </w:rPr>
        <w:t>, 1281–1293.</w:t>
      </w:r>
    </w:p>
    <w:p w14:paraId="2597EC11" w14:textId="77777777" w:rsidR="002D6EE6" w:rsidRPr="002D6EE6" w:rsidRDefault="002D6EE6" w:rsidP="002D6EE6">
      <w:pPr>
        <w:widowControl w:val="0"/>
        <w:autoSpaceDE w:val="0"/>
        <w:autoSpaceDN w:val="0"/>
        <w:adjustRightInd w:val="0"/>
        <w:rPr>
          <w:noProof/>
        </w:rPr>
      </w:pPr>
      <w:r w:rsidRPr="002D6EE6">
        <w:rPr>
          <w:noProof/>
        </w:rPr>
        <w:t xml:space="preserve">Snider, J., Hanif, A., Lee, M.E., Jin, K., Yu, A.R., Graham, C., Chuk, M., Damjanovic, D., Wierzbicka, M., Tang, P., et al. (2013). Mapping the functional yeast ABC transporter interactome. Nat. Chem. Biol. </w:t>
      </w:r>
      <w:r w:rsidRPr="002D6EE6">
        <w:rPr>
          <w:i/>
          <w:iCs/>
          <w:noProof/>
        </w:rPr>
        <w:t>9</w:t>
      </w:r>
      <w:r w:rsidRPr="002D6EE6">
        <w:rPr>
          <w:noProof/>
        </w:rPr>
        <w:t>, 565–572.</w:t>
      </w:r>
    </w:p>
    <w:p w14:paraId="5047FE80" w14:textId="77777777" w:rsidR="002D6EE6" w:rsidRPr="002D6EE6" w:rsidRDefault="002D6EE6" w:rsidP="002D6EE6">
      <w:pPr>
        <w:widowControl w:val="0"/>
        <w:autoSpaceDE w:val="0"/>
        <w:autoSpaceDN w:val="0"/>
        <w:adjustRightInd w:val="0"/>
        <w:rPr>
          <w:noProof/>
        </w:rPr>
      </w:pPr>
      <w:r w:rsidRPr="002D6EE6">
        <w:rPr>
          <w:noProof/>
        </w:rPr>
        <w:t xml:space="preserve">Sousa, C.A., Hanselaer, S., and Soares, E. V. (2015). ABCC Subfamily Vacuolar Transporters are Involved in Pb (Lead) Detoxification in Saccharomyces cerevisiae. Appl. Biochem. Biotechnol. </w:t>
      </w:r>
      <w:r w:rsidRPr="002D6EE6">
        <w:rPr>
          <w:i/>
          <w:iCs/>
          <w:noProof/>
        </w:rPr>
        <w:t>175</w:t>
      </w:r>
      <w:r w:rsidRPr="002D6EE6">
        <w:rPr>
          <w:noProof/>
        </w:rPr>
        <w:t>, 65–74.</w:t>
      </w:r>
    </w:p>
    <w:p w14:paraId="74FB426C" w14:textId="77777777" w:rsidR="002D6EE6" w:rsidRPr="002D6EE6" w:rsidRDefault="002D6EE6" w:rsidP="002D6EE6">
      <w:pPr>
        <w:widowControl w:val="0"/>
        <w:autoSpaceDE w:val="0"/>
        <w:autoSpaceDN w:val="0"/>
        <w:adjustRightInd w:val="0"/>
        <w:rPr>
          <w:noProof/>
        </w:rPr>
      </w:pPr>
      <w:r w:rsidRPr="002D6EE6">
        <w:rPr>
          <w:noProof/>
        </w:rPr>
        <w:t xml:space="preserve">St Onge, R.P., Mani, R., Oh, J., Proctor, M., Fung, E., Davis, R.W., Nislow, C., Roth, F.P., and Giaever, G. (2007). Systematic pathway analysis using high-resolution fitness profiling of combinatorial gene deletions. Nat. Genet. </w:t>
      </w:r>
      <w:r w:rsidRPr="002D6EE6">
        <w:rPr>
          <w:i/>
          <w:iCs/>
          <w:noProof/>
        </w:rPr>
        <w:t>39</w:t>
      </w:r>
      <w:r w:rsidRPr="002D6EE6">
        <w:rPr>
          <w:noProof/>
        </w:rPr>
        <w:t>, 199–206.</w:t>
      </w:r>
    </w:p>
    <w:p w14:paraId="663025D7" w14:textId="77777777" w:rsidR="002D6EE6" w:rsidRPr="002D6EE6" w:rsidRDefault="002D6EE6" w:rsidP="002D6EE6">
      <w:pPr>
        <w:widowControl w:val="0"/>
        <w:autoSpaceDE w:val="0"/>
        <w:autoSpaceDN w:val="0"/>
        <w:adjustRightInd w:val="0"/>
        <w:rPr>
          <w:noProof/>
        </w:rPr>
      </w:pPr>
      <w:r w:rsidRPr="002D6EE6">
        <w:rPr>
          <w:noProof/>
        </w:rPr>
        <w:lastRenderedPageBreak/>
        <w:t xml:space="preserve">Suzuki, Y., St Onge, R.P., Mani, R., King, O.D., Heilbut, A., Labunskyy, V.M., Chen, W., Pham, L., Zhang, L. V, Tong, A.H.Y., et al. (2011). Knocking out multigene redundancies via cycles of sexual assortment and fluorescence selection. Nat. Methods </w:t>
      </w:r>
      <w:r w:rsidRPr="002D6EE6">
        <w:rPr>
          <w:i/>
          <w:iCs/>
          <w:noProof/>
        </w:rPr>
        <w:t>8</w:t>
      </w:r>
      <w:r w:rsidRPr="002D6EE6">
        <w:rPr>
          <w:noProof/>
        </w:rPr>
        <w:t>, 159–164.</w:t>
      </w:r>
    </w:p>
    <w:p w14:paraId="602885A4" w14:textId="77777777" w:rsidR="002D6EE6" w:rsidRPr="002D6EE6" w:rsidRDefault="002D6EE6" w:rsidP="002D6EE6">
      <w:pPr>
        <w:widowControl w:val="0"/>
        <w:autoSpaceDE w:val="0"/>
        <w:autoSpaceDN w:val="0"/>
        <w:adjustRightInd w:val="0"/>
        <w:rPr>
          <w:noProof/>
        </w:rPr>
      </w:pPr>
      <w:r w:rsidRPr="002D6EE6">
        <w:rPr>
          <w:noProof/>
        </w:rPr>
        <w:t xml:space="preserve">Takahashi, K., and Yamanaka, S. (2006). Induction of Pluripotent Stem Cells from Mouse Embryonic and Adult Fibroblast Cultures by Defined Factors. Cell </w:t>
      </w:r>
      <w:r w:rsidRPr="002D6EE6">
        <w:rPr>
          <w:i/>
          <w:iCs/>
          <w:noProof/>
        </w:rPr>
        <w:t>126</w:t>
      </w:r>
      <w:r w:rsidRPr="002D6EE6">
        <w:rPr>
          <w:noProof/>
        </w:rPr>
        <w:t>, 663–676.</w:t>
      </w:r>
    </w:p>
    <w:p w14:paraId="0D9BCAEF" w14:textId="77777777" w:rsidR="002D6EE6" w:rsidRPr="002D6EE6" w:rsidRDefault="002D6EE6" w:rsidP="002D6EE6">
      <w:pPr>
        <w:widowControl w:val="0"/>
        <w:autoSpaceDE w:val="0"/>
        <w:autoSpaceDN w:val="0"/>
        <w:adjustRightInd w:val="0"/>
        <w:rPr>
          <w:noProof/>
        </w:rPr>
      </w:pPr>
      <w:r w:rsidRPr="002D6EE6">
        <w:rPr>
          <w:noProof/>
        </w:rPr>
        <w:t xml:space="preserve">Tanay, A., and Regev, A. (2017). Scaling single-cell genomics from phenomenology to mechanism. Nature </w:t>
      </w:r>
      <w:r w:rsidRPr="002D6EE6">
        <w:rPr>
          <w:i/>
          <w:iCs/>
          <w:noProof/>
        </w:rPr>
        <w:t>541</w:t>
      </w:r>
      <w:r w:rsidRPr="002D6EE6">
        <w:rPr>
          <w:noProof/>
        </w:rPr>
        <w:t>, 331–338.</w:t>
      </w:r>
    </w:p>
    <w:p w14:paraId="2CC4EAF2" w14:textId="77777777" w:rsidR="002D6EE6" w:rsidRPr="002D6EE6" w:rsidRDefault="002D6EE6" w:rsidP="002D6EE6">
      <w:pPr>
        <w:widowControl w:val="0"/>
        <w:autoSpaceDE w:val="0"/>
        <w:autoSpaceDN w:val="0"/>
        <w:adjustRightInd w:val="0"/>
        <w:rPr>
          <w:noProof/>
        </w:rPr>
      </w:pPr>
      <w:r w:rsidRPr="002D6EE6">
        <w:rPr>
          <w:noProof/>
        </w:rPr>
        <w:t xml:space="preserve">Tarassov, K., Messier, V., Landry, C.R., Radinovic, S., Serna Molina, M.M., Shames, I., Malitskaya, Y., Vogel, J., Bussey, H., and Michnick, S.W. (2008). An in vivo map of the yeast protein interactome. Science </w:t>
      </w:r>
      <w:r w:rsidRPr="002D6EE6">
        <w:rPr>
          <w:i/>
          <w:iCs/>
          <w:noProof/>
        </w:rPr>
        <w:t>320</w:t>
      </w:r>
      <w:r w:rsidRPr="002D6EE6">
        <w:rPr>
          <w:noProof/>
        </w:rPr>
        <w:t>, 1465–1470.</w:t>
      </w:r>
    </w:p>
    <w:p w14:paraId="197621A1" w14:textId="77777777" w:rsidR="002D6EE6" w:rsidRPr="002D6EE6" w:rsidRDefault="002D6EE6" w:rsidP="002D6EE6">
      <w:pPr>
        <w:widowControl w:val="0"/>
        <w:autoSpaceDE w:val="0"/>
        <w:autoSpaceDN w:val="0"/>
        <w:adjustRightInd w:val="0"/>
        <w:rPr>
          <w:noProof/>
        </w:rPr>
      </w:pPr>
      <w:r w:rsidRPr="002D6EE6">
        <w:rPr>
          <w:noProof/>
        </w:rPr>
        <w:t xml:space="preserve">Taylor, M.B., Ehrenreich, I.M., Rothstein, R., Hu, T., and Mast, J. (2014). Genetic Interactions Involving Five or More Genes Contribute to a Complex Trait in Yeast. PLoS Genet. </w:t>
      </w:r>
      <w:r w:rsidRPr="002D6EE6">
        <w:rPr>
          <w:i/>
          <w:iCs/>
          <w:noProof/>
        </w:rPr>
        <w:t>10</w:t>
      </w:r>
      <w:r w:rsidRPr="002D6EE6">
        <w:rPr>
          <w:noProof/>
        </w:rPr>
        <w:t>, e1004324.</w:t>
      </w:r>
    </w:p>
    <w:p w14:paraId="63F4DD8D" w14:textId="77777777" w:rsidR="002D6EE6" w:rsidRPr="002D6EE6" w:rsidRDefault="002D6EE6" w:rsidP="002D6EE6">
      <w:pPr>
        <w:widowControl w:val="0"/>
        <w:autoSpaceDE w:val="0"/>
        <w:autoSpaceDN w:val="0"/>
        <w:adjustRightInd w:val="0"/>
        <w:rPr>
          <w:noProof/>
        </w:rPr>
      </w:pPr>
      <w:r w:rsidRPr="002D6EE6">
        <w:rPr>
          <w:noProof/>
        </w:rPr>
        <w:t xml:space="preserve">Wang, H., Yang, H., Shivalila, C.S., Dawlaty, M.M., Cheng, A.W., Zhang, F., and Jaenisch, R. (2013). One-Step Generation of Mice Carrying Mutations in Multiple Genes by CRISPR/Cas-Mediated Genome Engineering. Cell </w:t>
      </w:r>
      <w:r w:rsidRPr="002D6EE6">
        <w:rPr>
          <w:i/>
          <w:iCs/>
          <w:noProof/>
        </w:rPr>
        <w:t>153</w:t>
      </w:r>
      <w:r w:rsidRPr="002D6EE6">
        <w:rPr>
          <w:noProof/>
        </w:rPr>
        <w:t>, 910–918.</w:t>
      </w:r>
    </w:p>
    <w:p w14:paraId="43E44FAD" w14:textId="77777777" w:rsidR="002D6EE6" w:rsidRPr="002D6EE6" w:rsidRDefault="002D6EE6" w:rsidP="002D6EE6">
      <w:pPr>
        <w:widowControl w:val="0"/>
        <w:autoSpaceDE w:val="0"/>
        <w:autoSpaceDN w:val="0"/>
        <w:adjustRightInd w:val="0"/>
        <w:rPr>
          <w:noProof/>
        </w:rPr>
      </w:pPr>
      <w:r w:rsidRPr="002D6EE6">
        <w:rPr>
          <w:noProof/>
        </w:rPr>
        <w:t xml:space="preserve">Wang, H.H., Isaacs, F.J., Carr, P.A., Sun, Z.Z., Xu, G., Forest, C.R., and Church, G.M. (2009). Programming cells by multiplex genome engineering and accelerated evolution. Nature </w:t>
      </w:r>
      <w:r w:rsidRPr="002D6EE6">
        <w:rPr>
          <w:i/>
          <w:iCs/>
          <w:noProof/>
        </w:rPr>
        <w:t>460</w:t>
      </w:r>
      <w:r w:rsidRPr="002D6EE6">
        <w:rPr>
          <w:noProof/>
        </w:rPr>
        <w:t>, 894–898.</w:t>
      </w:r>
    </w:p>
    <w:p w14:paraId="28D17771" w14:textId="77777777" w:rsidR="002D6EE6" w:rsidRPr="002D6EE6" w:rsidRDefault="002D6EE6" w:rsidP="002D6EE6">
      <w:pPr>
        <w:widowControl w:val="0"/>
        <w:autoSpaceDE w:val="0"/>
        <w:autoSpaceDN w:val="0"/>
        <w:adjustRightInd w:val="0"/>
        <w:rPr>
          <w:noProof/>
        </w:rPr>
      </w:pPr>
      <w:r w:rsidRPr="002D6EE6">
        <w:rPr>
          <w:noProof/>
        </w:rPr>
        <w:t xml:space="preserve">Wieczorke, R., Krampe, S., Weierstall, T., Freidel, K., Hollenberg, C.P., and Boles, E. (1999). Concurrent knock-out of at least 20 transporter genes is required to block uptake of hexoses in Saccharomyces cerevisiae. FEBS Lett. </w:t>
      </w:r>
      <w:r w:rsidRPr="002D6EE6">
        <w:rPr>
          <w:i/>
          <w:iCs/>
          <w:noProof/>
        </w:rPr>
        <w:t>464</w:t>
      </w:r>
      <w:r w:rsidRPr="002D6EE6">
        <w:rPr>
          <w:noProof/>
        </w:rPr>
        <w:t>, 123–128.</w:t>
      </w:r>
    </w:p>
    <w:p w14:paraId="06DFEA7E" w14:textId="77777777" w:rsidR="002D6EE6" w:rsidRPr="002D6EE6" w:rsidRDefault="002D6EE6" w:rsidP="002D6EE6">
      <w:pPr>
        <w:widowControl w:val="0"/>
        <w:autoSpaceDE w:val="0"/>
        <w:autoSpaceDN w:val="0"/>
        <w:adjustRightInd w:val="0"/>
        <w:rPr>
          <w:noProof/>
        </w:rPr>
      </w:pPr>
      <w:r w:rsidRPr="002D6EE6">
        <w:rPr>
          <w:noProof/>
        </w:rPr>
        <w:t xml:space="preserve">Wong, A.S.L., Choi, G.C.G., Cui, C.H., Pregernig, G., Milani, P., Adam, M., Perli, S.D., Kazer, S.W., Gaillard, A., Hermann, M., et al. (2016). Multiplexed barcoded CRISPR-Cas9 screening enabled by CombiGEM. Proc. Natl. Acad. Sci. U. S. A. </w:t>
      </w:r>
      <w:r w:rsidRPr="002D6EE6">
        <w:rPr>
          <w:i/>
          <w:iCs/>
          <w:noProof/>
        </w:rPr>
        <w:t>113</w:t>
      </w:r>
      <w:r w:rsidRPr="002D6EE6">
        <w:rPr>
          <w:noProof/>
        </w:rPr>
        <w:t>, 2544–2549.</w:t>
      </w:r>
    </w:p>
    <w:p w14:paraId="57339F57" w14:textId="77777777" w:rsidR="002D6EE6" w:rsidRPr="002D6EE6" w:rsidRDefault="002D6EE6" w:rsidP="002D6EE6">
      <w:pPr>
        <w:widowControl w:val="0"/>
        <w:autoSpaceDE w:val="0"/>
        <w:autoSpaceDN w:val="0"/>
        <w:adjustRightInd w:val="0"/>
        <w:rPr>
          <w:noProof/>
        </w:rPr>
      </w:pPr>
      <w:r w:rsidRPr="002D6EE6">
        <w:rPr>
          <w:noProof/>
        </w:rPr>
        <w:t xml:space="preserve">Xu, S., Wang, Z., Kim, K.W., Jin, Y., and Chisholm, A.D. (2016). Targeted Mutagenesis of Duplicated Genes in Caenorhabditis elegans Using CRISPR-Cas9. J. Genet. Genomics </w:t>
      </w:r>
      <w:r w:rsidRPr="002D6EE6">
        <w:rPr>
          <w:i/>
          <w:iCs/>
          <w:noProof/>
        </w:rPr>
        <w:t>43</w:t>
      </w:r>
      <w:r w:rsidRPr="002D6EE6">
        <w:rPr>
          <w:noProof/>
        </w:rPr>
        <w:t>, 103–106.</w:t>
      </w:r>
    </w:p>
    <w:p w14:paraId="7274B5F4" w14:textId="77777777" w:rsidR="002D6EE6" w:rsidRPr="002D6EE6" w:rsidRDefault="002D6EE6" w:rsidP="002D6EE6">
      <w:pPr>
        <w:widowControl w:val="0"/>
        <w:autoSpaceDE w:val="0"/>
        <w:autoSpaceDN w:val="0"/>
        <w:adjustRightInd w:val="0"/>
        <w:rPr>
          <w:noProof/>
        </w:rPr>
      </w:pPr>
      <w:r w:rsidRPr="002D6EE6">
        <w:rPr>
          <w:noProof/>
        </w:rPr>
        <w:t xml:space="preserve">Yachie, N., Petsalaki, E., Mellor, J.C., Weile, J., Jacob, Y., Verby, M., Ozturk, S.B., Li, S., Cote, A.G., Mosca, R., et al. (2016). Pooled-matrix protein interaction screens using Barcode Fusion Genetics. Mol. Syst. Biol. </w:t>
      </w:r>
      <w:r w:rsidRPr="002D6EE6">
        <w:rPr>
          <w:i/>
          <w:iCs/>
          <w:noProof/>
        </w:rPr>
        <w:t>12</w:t>
      </w:r>
      <w:r w:rsidRPr="002D6EE6">
        <w:rPr>
          <w:noProof/>
        </w:rPr>
        <w:t>, 863.</w:t>
      </w:r>
    </w:p>
    <w:p w14:paraId="02753A52" w14:textId="77777777" w:rsidR="002D6EE6" w:rsidRPr="002D6EE6" w:rsidRDefault="002D6EE6" w:rsidP="002D6EE6">
      <w:pPr>
        <w:widowControl w:val="0"/>
        <w:autoSpaceDE w:val="0"/>
        <w:autoSpaceDN w:val="0"/>
        <w:adjustRightInd w:val="0"/>
        <w:rPr>
          <w:noProof/>
        </w:rPr>
      </w:pPr>
      <w:r w:rsidRPr="002D6EE6">
        <w:rPr>
          <w:noProof/>
        </w:rPr>
        <w:t xml:space="preserve">Yan, Z., Costanzo, M., Heisler, L.E., Paw, J., Kaper, F., Andrews, B.J., Boone, C., Giaever, G., and Nislow, C. (2008). Yeast Barcoders: a chemogenomic application of a universal donor-strain collection carrying bar-code identifiers. Nat. Methods </w:t>
      </w:r>
      <w:r w:rsidRPr="002D6EE6">
        <w:rPr>
          <w:i/>
          <w:iCs/>
          <w:noProof/>
        </w:rPr>
        <w:t>5</w:t>
      </w:r>
      <w:r w:rsidRPr="002D6EE6">
        <w:rPr>
          <w:noProof/>
        </w:rPr>
        <w:t>, 719–725.</w:t>
      </w:r>
    </w:p>
    <w:p w14:paraId="664B05D2" w14:textId="77777777" w:rsidR="002D6EE6" w:rsidRPr="002D6EE6" w:rsidRDefault="002D6EE6" w:rsidP="002D6EE6">
      <w:pPr>
        <w:widowControl w:val="0"/>
        <w:autoSpaceDE w:val="0"/>
        <w:autoSpaceDN w:val="0"/>
        <w:adjustRightInd w:val="0"/>
        <w:rPr>
          <w:noProof/>
        </w:rPr>
      </w:pPr>
      <w:r w:rsidRPr="002D6EE6">
        <w:rPr>
          <w:noProof/>
        </w:rPr>
        <w:t xml:space="preserve">Zeitoun, R.I., Garst, A.D., Degen, G.D., Pines, G., Mansell, T.J., Glebes, T.Y., Boyle, N.R., and Gill, R.T. (2015). Multiplexed tracking of combinatorial genomic mutations in engineered cell populations. Nat. Biotechnol. </w:t>
      </w:r>
      <w:r w:rsidRPr="002D6EE6">
        <w:rPr>
          <w:i/>
          <w:iCs/>
          <w:noProof/>
        </w:rPr>
        <w:t>33</w:t>
      </w:r>
      <w:r w:rsidRPr="002D6EE6">
        <w:rPr>
          <w:noProof/>
        </w:rPr>
        <w:t>, 631–637.</w:t>
      </w:r>
    </w:p>
    <w:p w14:paraId="672B45AC" w14:textId="77777777" w:rsidR="002D6EE6" w:rsidRPr="002D6EE6" w:rsidRDefault="002D6EE6" w:rsidP="002D6EE6">
      <w:pPr>
        <w:widowControl w:val="0"/>
        <w:autoSpaceDE w:val="0"/>
        <w:autoSpaceDN w:val="0"/>
        <w:adjustRightInd w:val="0"/>
        <w:rPr>
          <w:noProof/>
        </w:rPr>
      </w:pPr>
      <w:r w:rsidRPr="002D6EE6">
        <w:rPr>
          <w:noProof/>
        </w:rPr>
        <w:t xml:space="preserve">Zeitoun, R.I., Pines, G., Grau, W.C., and Gill, R.T. (2017). Quantitative Tracking of Combinatorially Engineered Populations with Multiplexed Binary Assemblies. ACS Synth. Biol. </w:t>
      </w:r>
      <w:r w:rsidRPr="002D6EE6">
        <w:rPr>
          <w:i/>
          <w:iCs/>
          <w:noProof/>
        </w:rPr>
        <w:t>6</w:t>
      </w:r>
      <w:r w:rsidRPr="002D6EE6">
        <w:rPr>
          <w:noProof/>
        </w:rPr>
        <w:t>, 619–627.</w:t>
      </w:r>
    </w:p>
    <w:p w14:paraId="021CB60C" w14:textId="77777777" w:rsidR="002D6EE6" w:rsidRPr="002D6EE6" w:rsidRDefault="002D6EE6" w:rsidP="002D6EE6">
      <w:pPr>
        <w:widowControl w:val="0"/>
        <w:autoSpaceDE w:val="0"/>
        <w:autoSpaceDN w:val="0"/>
        <w:adjustRightInd w:val="0"/>
        <w:rPr>
          <w:noProof/>
        </w:rPr>
      </w:pPr>
      <w:r w:rsidRPr="002D6EE6">
        <w:rPr>
          <w:noProof/>
        </w:rPr>
        <w:t xml:space="preserve">Zhang, Y., Nasser, V., Pisanty, O., Omary, M., Wulff, N., Di Donato, M., Tal, I., Hauser, F., Hao, P., Roth, O., et al. (2018). A transportome-scale amiRNA-based screen identifies redundant roles of Arabidopsis ABCB6 and ABCB20 in auxin transport. Nat. Commun. </w:t>
      </w:r>
      <w:r w:rsidRPr="002D6EE6">
        <w:rPr>
          <w:i/>
          <w:iCs/>
          <w:noProof/>
        </w:rPr>
        <w:t>9</w:t>
      </w:r>
      <w:r w:rsidRPr="002D6EE6">
        <w:rPr>
          <w:noProof/>
        </w:rPr>
        <w:t>, 4204.</w:t>
      </w:r>
    </w:p>
    <w:p w14:paraId="2280A6AE" w14:textId="77777777" w:rsidR="002D6EE6" w:rsidRPr="002D6EE6" w:rsidRDefault="002D6EE6" w:rsidP="002D6EE6">
      <w:pPr>
        <w:widowControl w:val="0"/>
        <w:autoSpaceDE w:val="0"/>
        <w:autoSpaceDN w:val="0"/>
        <w:adjustRightInd w:val="0"/>
        <w:rPr>
          <w:noProof/>
        </w:rPr>
      </w:pPr>
      <w:r w:rsidRPr="002D6EE6">
        <w:rPr>
          <w:noProof/>
        </w:rPr>
        <w:t xml:space="preserve">Zhang, Z., Mao, Y., Ha, S., Liu, W., Botella, J.R., and Zhu, J.-K. (2016). A multiplex CRISPR/Cas9 platform for fast and efficient editing of multiple genes in Arabidopsis. Plant Cell Rep. </w:t>
      </w:r>
      <w:r w:rsidRPr="002D6EE6">
        <w:rPr>
          <w:i/>
          <w:iCs/>
          <w:noProof/>
        </w:rPr>
        <w:t>35</w:t>
      </w:r>
      <w:r w:rsidRPr="002D6EE6">
        <w:rPr>
          <w:noProof/>
        </w:rPr>
        <w:t>, 1519–1533.</w:t>
      </w:r>
    </w:p>
    <w:p w14:paraId="3C871D28" w14:textId="77777777" w:rsidR="002D6EE6" w:rsidRPr="002D6EE6" w:rsidRDefault="002D6EE6" w:rsidP="002D6EE6">
      <w:pPr>
        <w:widowControl w:val="0"/>
        <w:autoSpaceDE w:val="0"/>
        <w:autoSpaceDN w:val="0"/>
        <w:adjustRightInd w:val="0"/>
        <w:rPr>
          <w:noProof/>
        </w:rPr>
      </w:pPr>
      <w:r w:rsidRPr="002D6EE6">
        <w:rPr>
          <w:noProof/>
        </w:rPr>
        <w:lastRenderedPageBreak/>
        <w:t xml:space="preserve">Zupan, B., Bratko, I., Demsar, J., Juvan, P., Curk, T., Borstnik, U., Beck, J.R., Halter, J., Kuspa, A., and Shaulsky, G. (2003). GenePath: a system for inference of genetic networks and proposal of genetic experiments. Artif. Intell. Med. </w:t>
      </w:r>
      <w:r w:rsidRPr="002D6EE6">
        <w:rPr>
          <w:i/>
          <w:iCs/>
          <w:noProof/>
        </w:rPr>
        <w:t>29</w:t>
      </w:r>
      <w:r w:rsidRPr="002D6EE6">
        <w:rPr>
          <w:noProof/>
        </w:rPr>
        <w:t>, 107–130.</w:t>
      </w:r>
    </w:p>
    <w:p w14:paraId="5E7D0454" w14:textId="06C1D226" w:rsidR="001F052C" w:rsidRPr="00233F15" w:rsidRDefault="00C1486D" w:rsidP="002D6EE6">
      <w:pPr>
        <w:widowControl w:val="0"/>
        <w:autoSpaceDE w:val="0"/>
        <w:autoSpaceDN w:val="0"/>
        <w:adjustRightInd w:val="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339DA163" w:rsidR="002F52D4" w:rsidRPr="007779DD" w:rsidRDefault="00100CAE" w:rsidP="00224FCB">
      <w:pPr>
        <w:jc w:val="both"/>
      </w:pPr>
      <w:r>
        <w:t>We c</w:t>
      </w:r>
      <w:r w:rsidR="00154026">
        <w:t>reated</w:t>
      </w:r>
      <w:r>
        <w:t xml:space="preserve"> a barcoded wild-type pool (</w:t>
      </w:r>
      <w:r w:rsidR="004452EF">
        <w:t xml:space="preserve">Figure </w:t>
      </w:r>
      <w:r>
        <w:t>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 xml:space="preserve">Each haploid inherits either a </w:t>
      </w:r>
      <w:r w:rsidR="00660958">
        <w:t>wild-type</w:t>
      </w:r>
      <w:r w:rsidR="00AF6100">
        <w:t xml:space="preserv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r w:rsidR="002E2574">
        <w:rPr>
          <w:i/>
        </w:rPr>
        <w:t>En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F13A96">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00323193" w:rsidRPr="00233F15">
        <w:fldChar w:fldCharType="separate"/>
      </w:r>
      <w:r w:rsidR="00D659A1" w:rsidRPr="00D659A1">
        <w:rPr>
          <w:noProof/>
        </w:rPr>
        <w:t>(Yachie et al., 2016)</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817881">
        <w:t xml:space="preserve"> (Methods)</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Strains with a sucessfully determined barcode and genotype</w:t>
      </w:r>
      <w:r w:rsidR="00966095">
        <w:t xml:space="preserve"> </w:t>
      </w:r>
      <w:r w:rsidR="00A80755">
        <w:t>are</w:t>
      </w:r>
      <w:r w:rsidR="00966095">
        <w:t xml:space="preserve"> transferred into two liquid pools </w:t>
      </w:r>
      <w:r w:rsidR="00E029E1">
        <w:t xml:space="preserve">based on mating type </w:t>
      </w:r>
      <w:r w:rsidR="00966095">
        <w:t>(MAT</w:t>
      </w:r>
      <w:r w:rsidR="00966095" w:rsidRPr="00966095">
        <w:rPr>
          <w:b/>
        </w:rPr>
        <w:t>a</w:t>
      </w:r>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w:t>
      </w:r>
      <w:r w:rsidR="00817881">
        <w:rPr>
          <w:lang w:val="en-CA"/>
        </w:rPr>
        <w:t>, as well as a solvent control</w:t>
      </w:r>
      <w:r w:rsidR="002815B6">
        <w:rPr>
          <w:lang w:val="en-CA"/>
        </w:rPr>
        <w:t xml:space="preserve">.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w:t>
      </w:r>
      <w:r w:rsidR="007779DD">
        <w:rPr>
          <w:lang w:val="en-CA"/>
        </w:rPr>
        <w:t>reconstructs</w:t>
      </w:r>
      <w:r w:rsidR="00817881">
        <w:rPr>
          <w:lang w:val="en-CA"/>
        </w:rPr>
        <w:t xml:space="preserve"> the resistance of each strain to each drug</w:t>
      </w:r>
      <w:r w:rsidR="00CC5B62">
        <w:t xml:space="preserv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16DA40BE" w:rsidR="006219B8" w:rsidRPr="007A228C" w:rsidRDefault="006628D0" w:rsidP="00224FCB">
      <w:pPr>
        <w:jc w:val="both"/>
      </w:pPr>
      <w:commentRangeStart w:id="467"/>
      <w:commentRangeStart w:id="468"/>
      <w:r>
        <w:rPr>
          <w:b/>
        </w:rPr>
        <w:t>A</w:t>
      </w:r>
      <w:commentRangeEnd w:id="467"/>
      <w:r>
        <w:rPr>
          <w:rStyle w:val="CommentReference"/>
          <w:rFonts w:asciiTheme="minorHAnsi" w:hAnsiTheme="minorHAnsi" w:cstheme="minorBidi"/>
        </w:rPr>
        <w:commentReference w:id="467"/>
      </w:r>
      <w:commentRangeEnd w:id="468"/>
      <w:r>
        <w:rPr>
          <w:rStyle w:val="CommentReference"/>
          <w:rFonts w:asciiTheme="minorHAnsi" w:hAnsiTheme="minorHAnsi" w:cstheme="minorBidi"/>
        </w:rPr>
        <w:commentReference w:id="468"/>
      </w:r>
      <w:r w:rsidR="00E41888">
        <w:rPr>
          <w:b/>
        </w:rPr>
        <w:tab/>
      </w:r>
      <w:r w:rsidR="007A228C">
        <w:t>Comparison of MAT</w:t>
      </w:r>
      <w:r w:rsidR="007A228C" w:rsidRPr="00B96C58">
        <w:rPr>
          <w:b/>
        </w:rPr>
        <w:t>a</w:t>
      </w:r>
      <w:r w:rsidR="007A228C">
        <w:t xml:space="preserve"> and MAT</w:t>
      </w:r>
      <w:r w:rsidR="007A228C" w:rsidRPr="00B96C58">
        <w:rPr>
          <w:b/>
          <w:lang w:val="el-GR"/>
        </w:rPr>
        <w:t>α</w:t>
      </w:r>
      <w:r w:rsidR="007A228C">
        <w:t xml:space="preserve"> group resistance</w:t>
      </w:r>
      <w:r w:rsidR="001F2999">
        <w:t xml:space="preserve"> profiles</w:t>
      </w:r>
      <w:r w:rsidR="009167AA">
        <w:t xml:space="preserve"> in camptothecin and </w:t>
      </w:r>
      <w:r w:rsidR="003412D0">
        <w:t>ketoconazole</w:t>
      </w:r>
      <w:r w:rsidR="007A228C">
        <w:t xml:space="preserve">.  </w:t>
      </w:r>
      <w:r w:rsidR="00116D98">
        <w:t>Individuals</w:t>
      </w:r>
      <w:r w:rsidR="00E41888">
        <w:t xml:space="preserve"> were grouped</w:t>
      </w:r>
      <w:r w:rsidR="000F605B">
        <w:t xml:space="preserve"> by</w:t>
      </w:r>
      <w:r w:rsidR="00E41888" w:rsidRPr="00233F15">
        <w:t xml:space="preserve"> </w:t>
      </w:r>
      <w:r w:rsidR="00B059FD">
        <w:t xml:space="preserve">their </w:t>
      </w:r>
      <w:r w:rsidR="00E41888" w:rsidRPr="00233F15">
        <w:t xml:space="preserve">genotype at </w:t>
      </w:r>
      <w:r w:rsidR="00E41888" w:rsidRPr="00233F15">
        <w:rPr>
          <w:i/>
        </w:rPr>
        <w:t>pdr5∆, snq2∆, ybt1∆,</w:t>
      </w:r>
      <w:r w:rsidR="001032F7">
        <w:rPr>
          <w:i/>
        </w:rPr>
        <w:t xml:space="preserve"> </w:t>
      </w:r>
      <w:r w:rsidR="00E41888" w:rsidRPr="00233F15">
        <w:rPr>
          <w:i/>
        </w:rPr>
        <w:t xml:space="preserve">ycf1∆, </w:t>
      </w:r>
      <w:r w:rsidR="00E41888" w:rsidRPr="00233F15">
        <w:t xml:space="preserve">and </w:t>
      </w:r>
      <w:r w:rsidR="00E41888" w:rsidRPr="00233F15">
        <w:rPr>
          <w:i/>
        </w:rPr>
        <w:t>yor1∆</w:t>
      </w:r>
      <w:r w:rsidR="007A228C">
        <w:t xml:space="preserve">.  The </w:t>
      </w:r>
      <w:r w:rsidR="003412D0">
        <w:t>5</w:t>
      </w:r>
      <w:r w:rsidR="007A228C">
        <w:t>-locus genotype of each group is indicated by the legend.  Individuals in each group vary a</w:t>
      </w:r>
      <w:r w:rsidR="009B5864">
        <w:t>t</w:t>
      </w:r>
      <w:r w:rsidR="007A228C">
        <w:t xml:space="preserve"> the remaining 1</w:t>
      </w:r>
      <w:r w:rsidR="003412D0">
        <w:t>1</w:t>
      </w:r>
      <w:r w:rsidR="007A228C">
        <w:t xml:space="preserve"> loci.</w:t>
      </w:r>
      <w:r w:rsidR="00147E6F">
        <w:t xml:space="preserve"> </w:t>
      </w:r>
      <w:r w:rsidR="003A4E50">
        <w:t xml:space="preserve"> </w:t>
      </w:r>
      <w:r w:rsidR="00E41888">
        <w:t>Each point represent</w:t>
      </w:r>
      <w:r w:rsidR="00431864">
        <w:t xml:space="preserve">s the </w:t>
      </w:r>
      <w:r w:rsidR="00FF0407">
        <w:t>mean</w:t>
      </w:r>
      <w:r w:rsidR="00B96C58">
        <w:t xml:space="preserve"> </w:t>
      </w:r>
      <w:r w:rsidR="003412D0">
        <w:t>resistance</w:t>
      </w:r>
      <w:r w:rsidR="00B96C58">
        <w:t xml:space="preserve"> of </w:t>
      </w:r>
      <w:r w:rsidR="00244B15">
        <w:t xml:space="preserve">the indicated </w:t>
      </w:r>
      <w:r w:rsidR="00B96C58">
        <w:t>group in the MAT</w:t>
      </w:r>
      <w:r w:rsidR="00B96C58" w:rsidRPr="00B96C58">
        <w:rPr>
          <w:b/>
        </w:rPr>
        <w:t>a</w:t>
      </w:r>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w:t>
      </w:r>
      <w:r w:rsidR="004452EF">
        <w:t xml:space="preserve">Figure </w:t>
      </w:r>
      <w:r w:rsidR="00EB3FCB">
        <w:t>S</w:t>
      </w:r>
      <w:r w:rsidR="009D302F">
        <w:t>5</w:t>
      </w:r>
      <w:r w:rsidR="00EB3FCB">
        <w:t>.</w:t>
      </w:r>
    </w:p>
    <w:p w14:paraId="5E3AB690" w14:textId="2D3F4BFE" w:rsidR="003A529C" w:rsidRPr="00B96C58" w:rsidRDefault="003A529C" w:rsidP="00224FCB">
      <w:pPr>
        <w:jc w:val="both"/>
      </w:pPr>
      <w:r>
        <w:rPr>
          <w:b/>
        </w:rPr>
        <w:t>B</w:t>
      </w:r>
      <w:r w:rsidR="00407A4E">
        <w:rPr>
          <w:b/>
        </w:rPr>
        <w:tab/>
      </w:r>
      <w:r w:rsidR="00B96C58">
        <w:t>Distribution of MAT</w:t>
      </w:r>
      <w:r w:rsidR="00B96C58" w:rsidRPr="00B96C58">
        <w:rPr>
          <w:b/>
        </w:rPr>
        <w:t>a</w:t>
      </w:r>
      <w:r w:rsidR="00B96C58">
        <w:t>–MAT</w:t>
      </w:r>
      <w:r w:rsidR="00B96C58" w:rsidRPr="00B96C58">
        <w:rPr>
          <w:b/>
          <w:lang w:val="el-GR"/>
        </w:rPr>
        <w:t>α</w:t>
      </w:r>
      <w:r w:rsidR="00B96C58" w:rsidRPr="00B96C58">
        <w:rPr>
          <w:b/>
        </w:rPr>
        <w:t xml:space="preserve"> </w:t>
      </w:r>
      <w:r w:rsidR="00B96C58" w:rsidRPr="00B96C58">
        <w:t>correlations of the g</w:t>
      </w:r>
      <w:r w:rsidR="000D20B3">
        <w:t xml:space="preserve">rouped </w:t>
      </w:r>
      <w:r w:rsidR="00E57A37">
        <w:t>resistance</w:t>
      </w:r>
      <w:r w:rsidR="009B5864">
        <w:t xml:space="preserve"> profiles</w:t>
      </w:r>
      <w:r w:rsidR="000D20B3">
        <w:t xml:space="preserve"> amongst all drugs tested.</w:t>
      </w:r>
    </w:p>
    <w:p w14:paraId="6C9495A0" w14:textId="2AD46C44" w:rsidR="006C19FF" w:rsidRPr="00233F15" w:rsidRDefault="00E41888" w:rsidP="00224FCB">
      <w:pPr>
        <w:jc w:val="both"/>
      </w:pPr>
      <w:r>
        <w:rPr>
          <w:b/>
        </w:rPr>
        <w:t>C</w:t>
      </w:r>
      <w:r w:rsidR="003545B6" w:rsidRPr="00233F15">
        <w:rPr>
          <w:b/>
        </w:rPr>
        <w:tab/>
      </w:r>
      <w:commentRangeStart w:id="469"/>
      <w:commentRangeStart w:id="470"/>
      <w:r w:rsidR="006628D0">
        <w:t>A radial landscape of benomyl resistance.</w:t>
      </w:r>
      <w:commentRangeEnd w:id="469"/>
      <w:r w:rsidR="006628D0">
        <w:rPr>
          <w:rStyle w:val="CommentReference"/>
          <w:rFonts w:asciiTheme="minorHAnsi" w:hAnsiTheme="minorHAnsi" w:cstheme="minorBidi"/>
        </w:rPr>
        <w:commentReference w:id="469"/>
      </w:r>
      <w:commentRangeEnd w:id="470"/>
      <w:r w:rsidR="006628D0">
        <w:rPr>
          <w:rStyle w:val="CommentReference"/>
          <w:rFonts w:asciiTheme="minorHAnsi" w:hAnsiTheme="minorHAnsi" w:cstheme="minorBidi"/>
        </w:rPr>
        <w:commentReference w:id="470"/>
      </w:r>
      <w:r w:rsidR="006628D0">
        <w:t xml:space="preserve">  </w:t>
      </w:r>
      <w:r w:rsidR="00CB2EAF">
        <w:t xml:space="preserve">The graph is centered by the </w:t>
      </w:r>
      <w:r w:rsidR="00363EC3">
        <w:t>5</w:t>
      </w:r>
      <w:r w:rsidR="00CB2EAF">
        <w:t>-</w:t>
      </w:r>
      <w:r w:rsidR="0085454E">
        <w:t>gene</w:t>
      </w:r>
      <w:r w:rsidR="00CB2EAF">
        <w:t xml:space="preserve"> </w:t>
      </w:r>
      <w:r w:rsidR="00660958">
        <w:t>wild-type</w:t>
      </w:r>
      <w:r w:rsidR="00CB2EAF">
        <w:t xml:space="preserve"> group, with </w:t>
      </w:r>
      <w:r w:rsidR="00AE68B7">
        <w:t>outward</w:t>
      </w:r>
      <w:r w:rsidR="00CB2EAF">
        <w:t xml:space="preserve"> extensions </w:t>
      </w:r>
      <w:r w:rsidR="00164434">
        <w:t xml:space="preserve">adding </w:t>
      </w:r>
      <w:r w:rsidR="0085454E">
        <w:t xml:space="preserve">cumulative knockouts.  Each section is coloured by the </w:t>
      </w:r>
      <w:r w:rsidR="00F009C4">
        <w:t>average</w:t>
      </w:r>
      <w:r w:rsidR="0085454E">
        <w:t xml:space="preserve"> resistance of </w:t>
      </w:r>
      <w:r w:rsidR="00F01DC8">
        <w:t>the</w:t>
      </w:r>
      <w:r w:rsidR="00E10890">
        <w:t xml:space="preserve"> </w:t>
      </w:r>
      <w:r w:rsidR="0085454E">
        <w:t xml:space="preserve">corresponding </w:t>
      </w:r>
      <w:r w:rsidR="00363EC3">
        <w:t>5</w:t>
      </w:r>
      <w:r w:rsidR="0085454E">
        <w:t>-gene group</w:t>
      </w:r>
      <w:r w:rsidR="00F02A72">
        <w:t xml:space="preserve"> relative to the </w:t>
      </w:r>
      <w:r w:rsidR="00363EC3">
        <w:t>5</w:t>
      </w:r>
      <w:r w:rsidR="004C5E91">
        <w:t xml:space="preserve">-gene </w:t>
      </w:r>
      <w:r w:rsidR="00F02A72">
        <w:t>wild type</w:t>
      </w:r>
      <w:r w:rsidR="0085454E">
        <w:t xml:space="preserve">.  </w:t>
      </w:r>
      <w:r w:rsidR="0035118B">
        <w:t xml:space="preserve">Extensions to 1, 2, and </w:t>
      </w:r>
      <w:r w:rsidR="00363EC3">
        <w:t>5</w:t>
      </w:r>
      <w:r w:rsidR="0035118B">
        <w:t xml:space="preserve"> total knockouts</w:t>
      </w:r>
      <w:r w:rsidR="00FC439A">
        <w:t xml:space="preserve"> are shown</w:t>
      </w:r>
      <w:r w:rsidR="0035118B">
        <w:t xml:space="preserve">.  Sections are coloured by the mean resistance of each group relative to the </w:t>
      </w:r>
      <w:r w:rsidR="00363EC3">
        <w:t>5</w:t>
      </w:r>
      <w:r w:rsidR="0035118B">
        <w:t xml:space="preserve">-gene </w:t>
      </w:r>
      <w:r w:rsidR="00660958">
        <w:t>wild-type</w:t>
      </w:r>
      <w:r w:rsidR="0035118B">
        <w:t>.</w:t>
      </w:r>
      <w:r w:rsidR="0035118B" w:rsidRPr="0035118B">
        <w:t xml:space="preserve"> </w:t>
      </w:r>
      <w:r w:rsidR="002F4277">
        <w:t xml:space="preserve"> The colour scale is centered by the mean 5-gene wild-type resistance and extends by half of the observed difference between the 5% and 95% percentile resistance in that drug in both directions</w:t>
      </w:r>
      <w:r w:rsidR="0035118B">
        <w:t xml:space="preserve"> (blue </w:t>
      </w:r>
      <w:r w:rsidR="009A5D41">
        <w:t>for increased resistance, orange for decreased resistance</w:t>
      </w:r>
      <w:r w:rsidR="0035118B">
        <w:t>).</w:t>
      </w:r>
    </w:p>
    <w:p w14:paraId="063CE020" w14:textId="69728E13" w:rsidR="00CB62BD" w:rsidRPr="00233F15" w:rsidRDefault="00E41888" w:rsidP="00224FCB">
      <w:pPr>
        <w:jc w:val="both"/>
      </w:pPr>
      <w:r>
        <w:rPr>
          <w:b/>
        </w:rPr>
        <w:t>D</w:t>
      </w:r>
      <w:r w:rsidR="00F10D4E" w:rsidRPr="00233F15">
        <w:rPr>
          <w:b/>
        </w:rPr>
        <w:tab/>
      </w:r>
      <w:r w:rsidR="00F10D4E" w:rsidRPr="00233F15">
        <w:t>As in B, showing radial fitness landscapes for 10 additional drugs.</w:t>
      </w:r>
      <w:r w:rsidR="00885680">
        <w:t xml:space="preserve">  The remaining 5 drugs are shown in </w:t>
      </w:r>
      <w:r w:rsidR="004452EF">
        <w:t xml:space="preserve">Figure </w:t>
      </w:r>
      <w:r w:rsidR="00885680">
        <w:t>S</w:t>
      </w:r>
      <w:r w:rsidR="00572BCC">
        <w:t>6</w:t>
      </w:r>
      <w:r w:rsidR="00885680">
        <w:t>.</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15AB8034" w:rsidR="00FD042D" w:rsidRPr="00803577" w:rsidRDefault="00FD042D" w:rsidP="00224FCB">
      <w:pPr>
        <w:jc w:val="both"/>
      </w:pPr>
      <w:r w:rsidRPr="00233F15">
        <w:rPr>
          <w:b/>
        </w:rPr>
        <w:lastRenderedPageBreak/>
        <w:t>A</w:t>
      </w:r>
      <w:r w:rsidRPr="00233F15">
        <w:rPr>
          <w:b/>
        </w:rPr>
        <w:tab/>
      </w:r>
      <w:r>
        <w:t xml:space="preserve">A linear landscape of </w:t>
      </w:r>
      <w:r w:rsidR="00803577">
        <w:t xml:space="preserve">resistance to </w:t>
      </w:r>
      <w:r w:rsidR="00363EC3" w:rsidRPr="00233F15">
        <w:t xml:space="preserve">benomyl, </w:t>
      </w:r>
      <w:r w:rsidR="00803577">
        <w:t>mitoxantrone</w:t>
      </w:r>
      <w:r w:rsidRPr="00233F15">
        <w:t xml:space="preserve">, and </w:t>
      </w:r>
      <w:del w:id="471" w:author="Albi Celaj [3]" w:date="2018-12-07T15:12:00Z">
        <w:r w:rsidR="00803577" w:rsidDel="006571AE">
          <w:delText>fluconazole</w:delText>
        </w:r>
        <w:r w:rsidRPr="00233F15" w:rsidDel="006571AE">
          <w:delText xml:space="preserve"> </w:delText>
        </w:r>
      </w:del>
      <w:ins w:id="472" w:author="Albi Celaj [3]" w:date="2018-12-07T15:12:00Z">
        <w:r w:rsidR="006571AE">
          <w:t>valinomycin</w:t>
        </w:r>
        <w:r w:rsidR="006571AE" w:rsidRPr="00233F15">
          <w:t xml:space="preserve"> </w:t>
        </w:r>
      </w:ins>
      <w:r w:rsidR="00363EC3">
        <w:t>in</w:t>
      </w:r>
      <w:r w:rsidR="005E3D42">
        <w:t xml:space="preserve"> amongst </w:t>
      </w:r>
      <w:r w:rsidR="00363EC3">
        <w:t>5</w:t>
      </w:r>
      <w:r w:rsidR="005E3D42">
        <w:t xml:space="preserve">-gene groups.  The </w:t>
      </w:r>
      <w:r w:rsidR="00363EC3">
        <w:t>5</w:t>
      </w:r>
      <w:r w:rsidR="005E3D42">
        <w:t xml:space="preserve">-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w:t>
      </w:r>
      <w:r w:rsidR="00363EC3">
        <w:t xml:space="preserve">a </w:t>
      </w:r>
      <w:r>
        <w:t xml:space="preserve">single </w:t>
      </w:r>
      <w:r w:rsidR="00363EC3">
        <w:t xml:space="preserve">additional </w:t>
      </w:r>
      <w:r>
        <w:t xml:space="preserve">knockout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w:t>
      </w:r>
      <w:r w:rsidR="004452EF">
        <w:t xml:space="preserve">Figure </w:t>
      </w:r>
      <w:r w:rsidR="007E2236">
        <w:t>S</w:t>
      </w:r>
      <w:r w:rsidR="00BB089C">
        <w:t>7</w:t>
      </w:r>
      <w:r>
        <w:t>.</w:t>
      </w:r>
    </w:p>
    <w:p w14:paraId="5A4BC04E" w14:textId="435A7BA9" w:rsidR="007C32E8" w:rsidRDefault="006219B8" w:rsidP="00224FCB">
      <w:pPr>
        <w:jc w:val="both"/>
      </w:pPr>
      <w:r>
        <w:rPr>
          <w:b/>
        </w:rPr>
        <w:t>B</w:t>
      </w:r>
      <w:r w:rsidRPr="00233F15">
        <w:rPr>
          <w:b/>
        </w:rPr>
        <w:tab/>
      </w:r>
      <w:r w:rsidRPr="00233F15">
        <w:t xml:space="preserve">Distribution of </w:t>
      </w:r>
      <w:ins w:id="473" w:author="Albi Celaj [3]" w:date="2018-12-07T15:12:00Z">
        <w:r w:rsidR="006571AE">
          <w:t>valinomycin</w:t>
        </w:r>
      </w:ins>
      <w:del w:id="474" w:author="Albi Celaj [3]" w:date="2018-12-07T15:12:00Z">
        <w:r w:rsidRPr="00233F15" w:rsidDel="006571AE">
          <w:delText>fluconazole</w:delText>
        </w:r>
      </w:del>
      <w:r w:rsidRPr="00233F15">
        <w:t xml:space="preserv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C7777B">
        <w:t>All</w:t>
      </w:r>
      <w:r w:rsidR="007C4A24">
        <w:t xml:space="preserve"> </w:t>
      </w:r>
      <w:r w:rsidRPr="00233F15">
        <w:rPr>
          <w:i/>
        </w:rPr>
        <w:t xml:space="preserve">pdr5∆ </w:t>
      </w:r>
      <w:r w:rsidRPr="00233F15">
        <w:t xml:space="preserve">groups </w:t>
      </w:r>
      <w:r w:rsidR="007C4A24">
        <w:t>(</w:t>
      </w:r>
      <w:r w:rsidR="00363EC3">
        <w:t>dark blue</w:t>
      </w:r>
      <w:r w:rsidR="007C4A24">
        <w:t xml:space="preserve">)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45345DC5" w:rsidR="005A78CA" w:rsidRPr="005A78CA" w:rsidRDefault="006219B8" w:rsidP="00224FCB">
      <w:pPr>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511F79">
        <w:t>in a</w:t>
      </w:r>
      <w:r w:rsidR="00E90256">
        <w:t xml:space="preserve"> given drug are coloured according the legend on the </w:t>
      </w:r>
      <w:ins w:id="475" w:author="Albi Celaj [3]" w:date="2018-12-07T15:14:00Z">
        <w:r w:rsidR="001722E9">
          <w:t>right</w:t>
        </w:r>
      </w:ins>
      <w:del w:id="476" w:author="Albi Celaj [3]" w:date="2018-12-07T15:14:00Z">
        <w:r w:rsidR="00E90256" w:rsidDel="001722E9">
          <w:delText>left</w:delText>
        </w:r>
      </w:del>
      <w:r w:rsidR="00E90256">
        <w:t xml:space="preserve">.  </w:t>
      </w:r>
      <w:ins w:id="477" w:author="Albi Celaj [3]" w:date="2018-12-07T15:14:00Z">
        <w:r w:rsidR="001722E9">
          <w:t xml:space="preserve">Maximum and minimum scale values are determined by the median absolute deviation </w:t>
        </w:r>
      </w:ins>
      <w:ins w:id="478" w:author="Albi Celaj [3]" w:date="2018-12-07T15:15:00Z">
        <w:r w:rsidR="001722E9">
          <w:t>of the log(resistance)</w:t>
        </w:r>
      </w:ins>
      <w:ins w:id="479" w:author="Albi Celaj [3]" w:date="2018-12-07T15:16:00Z">
        <w:r w:rsidR="001722E9">
          <w:t xml:space="preserve"> in that drug</w:t>
        </w:r>
      </w:ins>
      <w:ins w:id="480" w:author="Albi Celaj [3]" w:date="2018-12-07T15:15:00Z">
        <w:r w:rsidR="001722E9">
          <w:t xml:space="preserve">.  </w:t>
        </w:r>
      </w:ins>
      <w:del w:id="481" w:author="Albi Celaj [3]" w:date="2018-12-07T15:16:00Z">
        <w:r w:rsidR="00DA6783" w:rsidDel="001722E9">
          <w:delText xml:space="preserve">Other </w:delText>
        </w:r>
      </w:del>
      <w:ins w:id="482" w:author="Albi Celaj [3]" w:date="2018-12-07T15:16:00Z">
        <w:r w:rsidR="001722E9">
          <w:t xml:space="preserve">Non-significant </w:t>
        </w:r>
      </w:ins>
      <w:r w:rsidR="00DA6783">
        <w:t xml:space="preserve">terms are coloured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Coeffic</w:t>
      </w:r>
      <w:ins w:id="483" w:author="Albi Celaj [3]" w:date="2018-12-07T15:12:00Z">
        <w:r w:rsidR="008B19D7">
          <w:t>i</w:t>
        </w:r>
      </w:ins>
      <w:r w:rsidR="00EA1649" w:rsidRPr="00233F15">
        <w:t xml:space="preserve">ents are sorted by </w:t>
      </w:r>
      <w:r w:rsidR="007153D9">
        <w:t>term complexity.  Term complexity</w:t>
      </w:r>
      <w:r w:rsidR="00DA6783">
        <w:t xml:space="preserve"> i</w:t>
      </w:r>
      <w:r w:rsidR="00D448AE">
        <w:t xml:space="preserve">s also indicated by the </w:t>
      </w:r>
      <w:r w:rsidR="005358A0">
        <w:t xml:space="preserve">grey </w:t>
      </w:r>
      <w:commentRangeStart w:id="484"/>
      <w:commentRangeStart w:id="485"/>
      <w:r w:rsidR="006628D0">
        <w:t>colour</w:t>
      </w:r>
      <w:commentRangeEnd w:id="484"/>
      <w:r w:rsidR="006628D0">
        <w:rPr>
          <w:rStyle w:val="CommentReference"/>
          <w:rFonts w:asciiTheme="minorHAnsi" w:hAnsiTheme="minorHAnsi" w:cstheme="minorBidi"/>
        </w:rPr>
        <w:commentReference w:id="484"/>
      </w:r>
      <w:commentRangeEnd w:id="485"/>
      <w:r w:rsidR="006628D0">
        <w:rPr>
          <w:rStyle w:val="CommentReference"/>
          <w:rFonts w:asciiTheme="minorHAnsi" w:hAnsiTheme="minorHAnsi" w:cstheme="minorBidi"/>
        </w:rPr>
        <w:commentReference w:id="485"/>
      </w:r>
      <w:r w:rsidR="00D448AE">
        <w:t xml:space="preserve"> scale </w:t>
      </w:r>
      <w:r w:rsidR="00511F79">
        <w:t>on the top</w:t>
      </w:r>
      <w:r w:rsidR="00D448AE">
        <w:t xml:space="preserve"> of the heatmap.</w:t>
      </w:r>
    </w:p>
    <w:p w14:paraId="5A224BF4" w14:textId="77777777" w:rsidR="00A03E04" w:rsidRDefault="00A03E04" w:rsidP="00224FCB">
      <w:pPr>
        <w:jc w:val="both"/>
        <w:rPr>
          <w:b/>
          <w:color w:val="000000" w:themeColor="text1"/>
        </w:rPr>
      </w:pPr>
    </w:p>
    <w:p w14:paraId="2347C136" w14:textId="0405FBAB" w:rsidR="005A78CA" w:rsidRPr="00DA75F4" w:rsidRDefault="00E555C1" w:rsidP="00224FCB">
      <w:pPr>
        <w:jc w:val="both"/>
        <w:rPr>
          <w:color w:val="7F7F7F" w:themeColor="text1" w:themeTint="80"/>
        </w:rPr>
      </w:pPr>
      <w:r>
        <w:rPr>
          <w:b/>
          <w:color w:val="000000" w:themeColor="text1"/>
        </w:rPr>
        <w:t xml:space="preserve">Figure 4.  </w:t>
      </w:r>
      <w:r w:rsidR="009711FA">
        <w:rPr>
          <w:color w:val="000000" w:themeColor="text1"/>
        </w:rPr>
        <w:t>Modeling and interpreting</w:t>
      </w:r>
      <w:r w:rsidR="005A78CA" w:rsidRPr="00DA75F4">
        <w:rPr>
          <w:color w:val="000000" w:themeColor="text1"/>
        </w:rPr>
        <w:t xml:space="preserve"> a complex genetic landscap</w:t>
      </w:r>
      <w:r w:rsidR="005F1A1C">
        <w:rPr>
          <w:color w:val="000000" w:themeColor="text1"/>
        </w:rPr>
        <w:t>e</w:t>
      </w:r>
      <w:r w:rsidR="005A78CA" w:rsidRPr="00DA75F4">
        <w:rPr>
          <w:color w:val="000000" w:themeColor="text1"/>
        </w:rPr>
        <w:t>.</w:t>
      </w:r>
    </w:p>
    <w:p w14:paraId="0041EDD7" w14:textId="7896B073" w:rsidR="003C2082" w:rsidRPr="00E36F4E" w:rsidRDefault="005A78CA" w:rsidP="00224FCB">
      <w:pPr>
        <w:jc w:val="both"/>
      </w:pPr>
      <w:r w:rsidRPr="00DA75F4">
        <w:rPr>
          <w:b/>
        </w:rPr>
        <w:t>A</w:t>
      </w:r>
      <w:r w:rsidRPr="00DA75F4">
        <w:rPr>
          <w:b/>
        </w:rPr>
        <w:tab/>
      </w:r>
      <w:r w:rsidR="00BD0859">
        <w:t xml:space="preserve">A neural network model was created to infer transporter-drug and transporter-transporter relationships from the engineered population profiles.  </w:t>
      </w:r>
      <w:r w:rsidR="003C2082">
        <w:t>The 16-transporter genotype (</w:t>
      </w:r>
      <w:r w:rsidR="003C2082" w:rsidRPr="003C2082">
        <w:rPr>
          <w:b/>
          <w:i/>
        </w:rPr>
        <w:t>G</w:t>
      </w:r>
      <w:r w:rsidR="003C2082">
        <w:t>), is given as input to the model</w:t>
      </w:r>
      <w:r w:rsidR="00831999">
        <w:t xml:space="preserve"> as a binary variable (1 = presence, 0 = absence for each transporter) </w:t>
      </w:r>
      <w:r w:rsidR="003C2082">
        <w:t>, and the activity of each transporter (</w:t>
      </w:r>
      <w:r w:rsidR="003C2082" w:rsidRPr="003C2082">
        <w:rPr>
          <w:b/>
          <w:i/>
        </w:rPr>
        <w:t>A</w:t>
      </w:r>
      <w:r w:rsidR="003C2082" w:rsidRPr="003C2082">
        <w:t>)</w:t>
      </w:r>
      <w:r w:rsidR="00990CD4">
        <w:t xml:space="preserve"> is computed by the set of learned transporter-transporter influence weights (</w:t>
      </w:r>
      <w:r w:rsidR="00990CD4" w:rsidRPr="00990CD4">
        <w:rPr>
          <w:b/>
          <w:i/>
        </w:rPr>
        <w:t>I</w:t>
      </w:r>
      <w:r w:rsidR="00990CD4">
        <w:t xml:space="preserve">), </w:t>
      </w:r>
      <w:r w:rsidR="00B454B3">
        <w:t>and is multiplied element-wise by</w:t>
      </w:r>
      <w:r w:rsidR="00990CD4">
        <w:t xml:space="preserve"> </w:t>
      </w:r>
      <w:r w:rsidR="00990CD4" w:rsidRPr="003C2082">
        <w:rPr>
          <w:b/>
          <w:i/>
        </w:rPr>
        <w:t>G</w:t>
      </w:r>
      <w:r w:rsidR="00990CD4" w:rsidRPr="004B71FB">
        <w:t xml:space="preserve">.  </w:t>
      </w:r>
      <w:r w:rsidR="004B71FB">
        <w:t>Resistance to each of the 16 tested compounds (</w:t>
      </w:r>
      <w:r w:rsidR="004B71FB" w:rsidRPr="004B71FB">
        <w:rPr>
          <w:b/>
          <w:i/>
        </w:rPr>
        <w:t>R</w:t>
      </w:r>
      <w:r w:rsidR="004B71FB" w:rsidRPr="004B71FB">
        <w:t>)</w:t>
      </w:r>
      <w:r w:rsidR="004B71FB">
        <w:t xml:space="preserve"> is then computed by transporter-drug efflux weights (</w:t>
      </w:r>
      <w:r w:rsidR="004B71FB" w:rsidRPr="004B71FB">
        <w:rPr>
          <w:b/>
          <w:i/>
        </w:rPr>
        <w:t>E</w:t>
      </w:r>
      <w:r w:rsidR="004B71FB" w:rsidRPr="004B71FB">
        <w:t>)</w:t>
      </w:r>
      <w:r w:rsidR="004B71FB">
        <w:t xml:space="preserve">.  Appropriate weights for </w:t>
      </w:r>
      <w:r w:rsidR="004B71FB" w:rsidRPr="004B71FB">
        <w:rPr>
          <w:b/>
          <w:i/>
        </w:rPr>
        <w:t>I</w:t>
      </w:r>
      <w:r w:rsidR="004B71FB">
        <w:t xml:space="preserve"> and </w:t>
      </w:r>
      <w:r w:rsidR="004B71FB" w:rsidRPr="004B71FB">
        <w:rPr>
          <w:b/>
          <w:i/>
        </w:rPr>
        <w:t>E</w:t>
      </w:r>
      <w:r w:rsidR="004B71FB">
        <w:rPr>
          <w:b/>
        </w:rPr>
        <w:t xml:space="preserve"> </w:t>
      </w:r>
      <w:r w:rsidR="00E36F4E">
        <w:t>are learned using stochastic gradient descent and backpropagation using the engineered population profiling data</w:t>
      </w:r>
      <w:r w:rsidR="00831999">
        <w:t xml:space="preserve"> such that mean-squared error is minimized between </w:t>
      </w:r>
      <w:r w:rsidR="00831999" w:rsidRPr="00831999">
        <w:rPr>
          <w:b/>
          <w:i/>
        </w:rPr>
        <w:t>R</w:t>
      </w:r>
      <w:r w:rsidR="00831999">
        <w:rPr>
          <w:b/>
          <w:i/>
        </w:rPr>
        <w:t xml:space="preserve"> </w:t>
      </w:r>
      <w:r w:rsidR="00831999">
        <w:t xml:space="preserve">and measured resistance.  In addition, a positive constraint is placed on </w:t>
      </w:r>
      <w:r w:rsidR="00831999">
        <w:rPr>
          <w:b/>
          <w:i/>
        </w:rPr>
        <w:t>E</w:t>
      </w:r>
      <w:r w:rsidR="00831999">
        <w:t xml:space="preserve"> and regularization is added to the model </w:t>
      </w:r>
      <w:r w:rsidR="00A978F8">
        <w:t>(Methods).</w:t>
      </w:r>
    </w:p>
    <w:p w14:paraId="62CA6A0C" w14:textId="6ABD8BA0" w:rsidR="00A978F8" w:rsidRDefault="0080721A" w:rsidP="00224FCB">
      <w:pPr>
        <w:jc w:val="both"/>
        <w:rPr>
          <w:color w:val="000000" w:themeColor="text1"/>
        </w:rPr>
      </w:pPr>
      <w:r>
        <w:rPr>
          <w:b/>
          <w:color w:val="000000" w:themeColor="text1"/>
        </w:rPr>
        <w:t>B</w:t>
      </w:r>
      <w:r>
        <w:rPr>
          <w:b/>
          <w:color w:val="000000" w:themeColor="text1"/>
        </w:rPr>
        <w:tab/>
      </w:r>
      <w:r w:rsidR="00A978F8">
        <w:rPr>
          <w:color w:val="000000" w:themeColor="text1"/>
        </w:rPr>
        <w:t xml:space="preserve">Weights learned by the neural network model after </w:t>
      </w:r>
      <w:r w:rsidR="00471074">
        <w:rPr>
          <w:color w:val="000000" w:themeColor="text1"/>
        </w:rPr>
        <w:t xml:space="preserve">training and </w:t>
      </w:r>
      <w:r w:rsidR="00A978F8">
        <w:rPr>
          <w:color w:val="000000" w:themeColor="text1"/>
        </w:rPr>
        <w:t>pruning are shown</w:t>
      </w:r>
      <w:r w:rsidR="00471074">
        <w:rPr>
          <w:color w:val="000000" w:themeColor="text1"/>
        </w:rPr>
        <w:t xml:space="preserve">.  </w:t>
      </w:r>
      <w:r w:rsidR="00B80B34">
        <w:rPr>
          <w:color w:val="000000" w:themeColor="text1"/>
        </w:rPr>
        <w:t>All</w:t>
      </w:r>
      <w:r w:rsidR="00585309">
        <w:rPr>
          <w:color w:val="000000" w:themeColor="text1"/>
        </w:rPr>
        <w:t xml:space="preserve"> non-zero</w:t>
      </w:r>
      <w:r w:rsidR="00B80B34">
        <w:rPr>
          <w:color w:val="000000" w:themeColor="text1"/>
        </w:rPr>
        <w:t xml:space="preserve"> </w:t>
      </w:r>
      <w:r w:rsidR="00B80B34">
        <w:rPr>
          <w:b/>
          <w:i/>
          <w:color w:val="000000" w:themeColor="text1"/>
        </w:rPr>
        <w:t>I</w:t>
      </w:r>
      <w:r w:rsidR="00B80B34">
        <w:rPr>
          <w:b/>
          <w:color w:val="000000" w:themeColor="text1"/>
        </w:rPr>
        <w:t xml:space="preserve"> </w:t>
      </w:r>
      <w:r w:rsidR="00B80B34">
        <w:rPr>
          <w:color w:val="000000" w:themeColor="text1"/>
        </w:rPr>
        <w:t>weights learned by the model were negative.</w:t>
      </w:r>
    </w:p>
    <w:p w14:paraId="79F6736A" w14:textId="77777777" w:rsidR="004557DE" w:rsidRDefault="004557DE" w:rsidP="004557DE">
      <w:pPr>
        <w:jc w:val="both"/>
        <w:rPr>
          <w:color w:val="000000" w:themeColor="text1"/>
        </w:rPr>
      </w:pPr>
      <w:commentRangeStart w:id="486"/>
      <w:r>
        <w:rPr>
          <w:b/>
          <w:color w:val="000000" w:themeColor="text1"/>
        </w:rPr>
        <w:t>C</w:t>
      </w:r>
      <w:r>
        <w:rPr>
          <w:b/>
          <w:color w:val="000000" w:themeColor="text1"/>
        </w:rPr>
        <w:tab/>
      </w:r>
      <w:r>
        <w:rPr>
          <w:color w:val="000000" w:themeColor="text1"/>
        </w:rPr>
        <w:t>Comparing the normalized resistance of each strain measured by engineered population profiling to resistances modelled by the neural network.</w:t>
      </w:r>
    </w:p>
    <w:p w14:paraId="0682DE71" w14:textId="7EB6A73C" w:rsidR="001722E9" w:rsidRPr="001722E9" w:rsidRDefault="004557DE" w:rsidP="004557DE">
      <w:pPr>
        <w:jc w:val="both"/>
        <w:rPr>
          <w:ins w:id="487" w:author="Albi Celaj [3]" w:date="2018-12-07T15:16:00Z"/>
          <w:color w:val="000000" w:themeColor="text1"/>
        </w:rPr>
      </w:pPr>
      <w:r>
        <w:rPr>
          <w:b/>
          <w:color w:val="000000" w:themeColor="text1"/>
        </w:rPr>
        <w:t>D</w:t>
      </w:r>
      <w:commentRangeEnd w:id="486"/>
      <w:r>
        <w:rPr>
          <w:rStyle w:val="CommentReference"/>
          <w:rFonts w:asciiTheme="minorHAnsi" w:hAnsiTheme="minorHAnsi" w:cstheme="minorBidi"/>
        </w:rPr>
        <w:commentReference w:id="486"/>
      </w:r>
      <w:ins w:id="488" w:author="Albi Celaj [3]" w:date="2018-12-07T15:17:00Z">
        <w:r w:rsidR="001722E9">
          <w:rPr>
            <w:color w:val="000000" w:themeColor="text1"/>
          </w:rPr>
          <w:tab/>
          <w:t xml:space="preserve">Comparing the neural model in valinomycin to the observed resistances for each five-gene knockout group.  </w:t>
        </w:r>
      </w:ins>
      <w:ins w:id="489" w:author="Albi Celaj [3]" w:date="2018-12-07T15:20:00Z">
        <w:r w:rsidR="001722E9">
          <w:rPr>
            <w:color w:val="000000" w:themeColor="text1"/>
          </w:rPr>
          <w:t xml:space="preserve">The neural network weights (top) are shown for the original model (top-left) and </w:t>
        </w:r>
      </w:ins>
      <w:ins w:id="490" w:author="Albi Celaj [3]" w:date="2018-12-07T15:23:00Z">
        <w:r w:rsidR="00DE1226">
          <w:rPr>
            <w:color w:val="000000" w:themeColor="text1"/>
          </w:rPr>
          <w:t>one</w:t>
        </w:r>
      </w:ins>
      <w:ins w:id="491" w:author="Albi Celaj [3]" w:date="2018-12-07T15:20:00Z">
        <w:r w:rsidR="001722E9">
          <w:rPr>
            <w:color w:val="000000" w:themeColor="text1"/>
          </w:rPr>
          <w:t xml:space="preserve"> trained with an extra always-present node in the activity layer</w:t>
        </w:r>
      </w:ins>
      <w:ins w:id="492" w:author="Albi Celaj [3]" w:date="2018-12-07T15:23:00Z">
        <w:r w:rsidR="00DE1226">
          <w:rPr>
            <w:color w:val="000000" w:themeColor="text1"/>
          </w:rPr>
          <w:t xml:space="preserve"> to model </w:t>
        </w:r>
      </w:ins>
      <w:ins w:id="493" w:author="Albi Celaj [3]" w:date="2018-12-07T15:25:00Z">
        <w:r w:rsidR="009A06E9">
          <w:rPr>
            <w:color w:val="000000" w:themeColor="text1"/>
          </w:rPr>
          <w:t xml:space="preserve">potential </w:t>
        </w:r>
      </w:ins>
      <w:ins w:id="494" w:author="Albi Celaj [3]" w:date="2018-12-07T15:23:00Z">
        <w:r w:rsidR="00DE1226">
          <w:rPr>
            <w:color w:val="000000" w:themeColor="text1"/>
          </w:rPr>
          <w:t>influence of a hidden resistance factor</w:t>
        </w:r>
      </w:ins>
      <w:ins w:id="495" w:author="Albi Celaj [3]" w:date="2018-12-07T15:20:00Z">
        <w:r w:rsidR="001722E9">
          <w:rPr>
            <w:color w:val="000000" w:themeColor="text1"/>
          </w:rPr>
          <w:t xml:space="preserve"> (top right).  </w:t>
        </w:r>
      </w:ins>
      <w:ins w:id="496" w:author="Albi Celaj [3]" w:date="2018-12-07T15:26:00Z">
        <w:r w:rsidR="00FF0877">
          <w:rPr>
            <w:color w:val="000000" w:themeColor="text1"/>
          </w:rPr>
          <w:t xml:space="preserve">At the bottom, </w:t>
        </w:r>
        <w:r w:rsidR="00FF0877">
          <w:t>strains were grouped</w:t>
        </w:r>
        <w:r w:rsidR="00996C72">
          <w:t xml:space="preserve"> </w:t>
        </w:r>
      </w:ins>
      <w:ins w:id="497" w:author="Albi Celaj [3]" w:date="2018-12-07T15:27:00Z">
        <w:r w:rsidR="00996C72">
          <w:t>by</w:t>
        </w:r>
      </w:ins>
      <w:ins w:id="498" w:author="Albi Celaj [3]" w:date="2018-12-07T15:26:00Z">
        <w:r w:rsidR="00FF0877" w:rsidRPr="00233F15">
          <w:t xml:space="preserve"> knockout genotype</w:t>
        </w:r>
        <w:r w:rsidR="00FF0877">
          <w:t>s</w:t>
        </w:r>
        <w:r w:rsidR="00FF0877" w:rsidRPr="00233F15">
          <w:t xml:space="preserve"> at </w:t>
        </w:r>
        <w:r w:rsidR="00FF0877" w:rsidRPr="00233F15">
          <w:rPr>
            <w:i/>
          </w:rPr>
          <w:t xml:space="preserve">pdr5∆, snq2∆, ybt1∆, ycf1∆, </w:t>
        </w:r>
        <w:r w:rsidR="00FF0877" w:rsidRPr="00233F15">
          <w:t xml:space="preserve">and </w:t>
        </w:r>
        <w:r w:rsidR="00FF0877" w:rsidRPr="00233F15">
          <w:rPr>
            <w:i/>
          </w:rPr>
          <w:t>yor1∆</w:t>
        </w:r>
        <w:r w:rsidR="00FF0877">
          <w:t xml:space="preserve">. </w:t>
        </w:r>
        <w:r w:rsidR="00FF0877" w:rsidRPr="00233F15">
          <w:t>Each poi</w:t>
        </w:r>
        <w:r w:rsidR="00FF0877">
          <w:t xml:space="preserve">nt represents the mean resistance of a group of strains containing the 5-locus genotype </w:t>
        </w:r>
        <w:r w:rsidR="00FF0877" w:rsidRPr="00233F15">
          <w:t xml:space="preserve">indicated by the </w:t>
        </w:r>
        <w:r w:rsidR="00FF0877">
          <w:t xml:space="preserve">legend, either as modeled by the </w:t>
        </w:r>
      </w:ins>
      <w:ins w:id="499" w:author="Albi Celaj [3]" w:date="2018-12-07T15:27:00Z">
        <w:r w:rsidR="00FF0877">
          <w:t xml:space="preserve">corresponding </w:t>
        </w:r>
      </w:ins>
      <w:ins w:id="500" w:author="Albi Celaj [3]" w:date="2018-12-07T15:26:00Z">
        <w:r w:rsidR="00FF0877">
          <w:t>neural network (x-axis) or as measured in the data (y-axis).  Correlation in the top left is shown for all data, then only for the 5-locus groups in parentheses.</w:t>
        </w:r>
      </w:ins>
    </w:p>
    <w:p w14:paraId="659C50EB" w14:textId="77777777" w:rsidR="001722E9" w:rsidRDefault="001722E9" w:rsidP="00224FCB">
      <w:pPr>
        <w:jc w:val="both"/>
        <w:rPr>
          <w:ins w:id="501" w:author="Albi Celaj [3]" w:date="2018-12-07T15:16:00Z"/>
          <w:color w:val="000000" w:themeColor="text1"/>
        </w:rPr>
      </w:pPr>
    </w:p>
    <w:p w14:paraId="1DCD7BBC" w14:textId="77777777" w:rsidR="001722E9" w:rsidRDefault="001722E9" w:rsidP="00224FCB">
      <w:pPr>
        <w:jc w:val="both"/>
        <w:rPr>
          <w:color w:val="000000" w:themeColor="text1"/>
        </w:rPr>
      </w:pPr>
    </w:p>
    <w:p w14:paraId="1943CAA4" w14:textId="26FF8E2B" w:rsidR="00996C72" w:rsidRDefault="00996C72" w:rsidP="00224FCB">
      <w:pPr>
        <w:jc w:val="both"/>
        <w:rPr>
          <w:ins w:id="502" w:author="Albi Celaj [3]" w:date="2018-12-07T15:28:00Z"/>
          <w:color w:val="000000" w:themeColor="text1"/>
        </w:rPr>
      </w:pPr>
      <w:ins w:id="503" w:author="Albi Celaj [3]" w:date="2018-12-07T15:28:00Z">
        <w:r>
          <w:rPr>
            <w:b/>
            <w:color w:val="000000" w:themeColor="text1"/>
          </w:rPr>
          <w:t xml:space="preserve">Figure 5. </w:t>
        </w:r>
        <w:r>
          <w:rPr>
            <w:color w:val="000000" w:themeColor="text1"/>
          </w:rPr>
          <w:t>Further modeling and exploring of ABC-16 mediated fluconazole resistance.</w:t>
        </w:r>
      </w:ins>
    </w:p>
    <w:p w14:paraId="210A6634" w14:textId="6311C416" w:rsidR="00996C72" w:rsidRDefault="00330ADB" w:rsidP="00224FCB">
      <w:pPr>
        <w:jc w:val="both"/>
        <w:rPr>
          <w:ins w:id="504" w:author="Albi Celaj [3]" w:date="2018-12-07T15:29:00Z"/>
        </w:rPr>
      </w:pPr>
      <w:ins w:id="505" w:author="Albi Celaj [3]" w:date="2018-12-07T15:29:00Z">
        <w:r>
          <w:rPr>
            <w:b/>
            <w:color w:val="000000" w:themeColor="text1"/>
          </w:rPr>
          <w:t>A</w:t>
        </w:r>
        <w:r>
          <w:rPr>
            <w:b/>
            <w:color w:val="000000" w:themeColor="text1"/>
          </w:rPr>
          <w:tab/>
        </w:r>
        <w:r>
          <w:rPr>
            <w:color w:val="000000" w:themeColor="text1"/>
          </w:rPr>
          <w:t xml:space="preserve">As in Figure 3A, </w:t>
        </w:r>
        <w:r>
          <w:t>a linear landscape of fluconazole resistance is shown .</w:t>
        </w:r>
      </w:ins>
    </w:p>
    <w:p w14:paraId="064D745E" w14:textId="3E61D60A" w:rsidR="00330ADB" w:rsidRPr="001722E9" w:rsidRDefault="00330ADB" w:rsidP="000B3F65">
      <w:pPr>
        <w:jc w:val="both"/>
        <w:rPr>
          <w:ins w:id="506" w:author="Albi Celaj [3]" w:date="2018-12-07T15:30:00Z"/>
          <w:color w:val="000000" w:themeColor="text1"/>
        </w:rPr>
      </w:pPr>
      <w:ins w:id="507" w:author="Albi Celaj [3]" w:date="2018-12-07T15:30:00Z">
        <w:r>
          <w:rPr>
            <w:b/>
          </w:rPr>
          <w:t>B</w:t>
        </w:r>
        <w:r>
          <w:tab/>
        </w:r>
        <w:r>
          <w:rPr>
            <w:color w:val="000000" w:themeColor="text1"/>
          </w:rPr>
          <w:t xml:space="preserve">Comparing the neural model in fluconazole to the observed resistances for each five-gene knockout group.  The neural network weights (top) are shown for the original model (top-left) and </w:t>
        </w:r>
        <w:r>
          <w:rPr>
            <w:color w:val="000000" w:themeColor="text1"/>
          </w:rPr>
          <w:lastRenderedPageBreak/>
          <w:t xml:space="preserve">one trained with an extra always-present </w:t>
        </w:r>
      </w:ins>
      <w:ins w:id="508" w:author="Albi Celaj [3]" w:date="2018-12-07T15:35:00Z">
        <w:r w:rsidR="000B3F65">
          <w:rPr>
            <w:color w:val="000000" w:themeColor="text1"/>
          </w:rPr>
          <w:t xml:space="preserve">‘hidden’ </w:t>
        </w:r>
      </w:ins>
      <w:ins w:id="509" w:author="Albi Celaj [3]" w:date="2018-12-07T15:30:00Z">
        <w:r>
          <w:rPr>
            <w:color w:val="000000" w:themeColor="text1"/>
          </w:rPr>
          <w:t xml:space="preserve">node </w:t>
        </w:r>
      </w:ins>
      <w:ins w:id="510" w:author="Albi Celaj [3]" w:date="2018-12-07T15:32:00Z">
        <w:r>
          <w:rPr>
            <w:color w:val="000000" w:themeColor="text1"/>
          </w:rPr>
          <w:t xml:space="preserve">between the </w:t>
        </w:r>
        <w:r>
          <w:rPr>
            <w:b/>
            <w:i/>
            <w:color w:val="000000" w:themeColor="text1"/>
          </w:rPr>
          <w:t>G</w:t>
        </w:r>
        <w:r>
          <w:rPr>
            <w:color w:val="000000" w:themeColor="text1"/>
          </w:rPr>
          <w:t xml:space="preserve"> and </w:t>
        </w:r>
        <w:r>
          <w:rPr>
            <w:b/>
            <w:i/>
            <w:color w:val="000000" w:themeColor="text1"/>
          </w:rPr>
          <w:t>A</w:t>
        </w:r>
        <w:r>
          <w:rPr>
            <w:color w:val="000000" w:themeColor="text1"/>
          </w:rPr>
          <w:t xml:space="preserve"> layer to model potential non-linear influence of Pdr5</w:t>
        </w:r>
      </w:ins>
      <w:ins w:id="511" w:author="Albi Celaj [3]" w:date="2018-12-07T15:33:00Z">
        <w:r w:rsidR="000B3F65">
          <w:rPr>
            <w:color w:val="000000" w:themeColor="text1"/>
          </w:rPr>
          <w:t xml:space="preserve"> (see Methods for details, top right).</w:t>
        </w:r>
      </w:ins>
      <w:ins w:id="512" w:author="Albi Celaj [3]" w:date="2018-12-07T15:30:00Z">
        <w:r>
          <w:rPr>
            <w:color w:val="000000" w:themeColor="text1"/>
          </w:rPr>
          <w:t xml:space="preserve"> At the bottom, </w:t>
        </w:r>
        <w:r>
          <w:t>strains were grouped by</w:t>
        </w:r>
        <w:r w:rsidRPr="00233F15">
          <w:t xml:space="preserve">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the mean resistance of a group of strains containing the 5-locus genotype </w:t>
        </w:r>
        <w:r w:rsidRPr="00233F15">
          <w:t xml:space="preserve">indicated by the </w:t>
        </w:r>
        <w:r>
          <w:t>legend, either as modeled by the corresponding neural network (x-axis) or as measured in the data (y-axis).  Correlation in the top left is shown for all data, then only for the 5-locus groups in parentheses.</w:t>
        </w:r>
      </w:ins>
    </w:p>
    <w:p w14:paraId="2207A608" w14:textId="5BA15000" w:rsidR="005A78CA" w:rsidRPr="006A3425" w:rsidRDefault="000B3F65" w:rsidP="00224FCB">
      <w:pPr>
        <w:jc w:val="both"/>
        <w:rPr>
          <w:color w:val="000000" w:themeColor="text1"/>
        </w:rPr>
      </w:pPr>
      <w:ins w:id="513" w:author="Albi Celaj [3]" w:date="2018-12-07T15:33:00Z">
        <w:r>
          <w:rPr>
            <w:b/>
            <w:color w:val="000000" w:themeColor="text1"/>
          </w:rPr>
          <w:t>C</w:t>
        </w:r>
      </w:ins>
      <w:del w:id="514" w:author="Albi Celaj [3]" w:date="2018-12-07T15:33:00Z">
        <w:r w:rsidR="00E07DAD" w:rsidDel="000B3F65">
          <w:rPr>
            <w:b/>
            <w:color w:val="000000" w:themeColor="text1"/>
          </w:rPr>
          <w:delText>D</w:delText>
        </w:r>
      </w:del>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w:t>
      </w:r>
      <w:r w:rsidR="00A41476">
        <w:rPr>
          <w:color w:val="000000" w:themeColor="text1"/>
        </w:rPr>
        <w:t xml:space="preserve">normalized </w:t>
      </w:r>
      <w:r w:rsidR="005A78CA">
        <w:rPr>
          <w:color w:val="000000" w:themeColor="text1"/>
        </w:rPr>
        <w:t xml:space="preserve">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w:t>
      </w:r>
      <w:r w:rsidR="00B80B34">
        <w:rPr>
          <w:color w:val="000000" w:themeColor="text1"/>
        </w:rPr>
        <w:t>mean resistance is shown for each group</w:t>
      </w:r>
      <w:r w:rsidR="00EA717D">
        <w:rPr>
          <w:color w:val="000000" w:themeColor="text1"/>
        </w:rPr>
        <w:t>)</w:t>
      </w:r>
      <w:r w:rsidR="005A78CA">
        <w:rPr>
          <w:color w:val="000000" w:themeColor="text1"/>
        </w:rPr>
        <w:t>.  Strain genotype is indicated by the legend.</w:t>
      </w:r>
    </w:p>
    <w:p w14:paraId="1A793DAD" w14:textId="484DE21F" w:rsidR="005A78CA" w:rsidRPr="00E755E1" w:rsidRDefault="000B3F65" w:rsidP="00224FCB">
      <w:pPr>
        <w:jc w:val="both"/>
        <w:rPr>
          <w:color w:val="000000" w:themeColor="text1"/>
        </w:rPr>
      </w:pPr>
      <w:ins w:id="515" w:author="Albi Celaj [3]" w:date="2018-12-07T15:36:00Z">
        <w:r>
          <w:rPr>
            <w:b/>
            <w:color w:val="000000" w:themeColor="text1"/>
          </w:rPr>
          <w:t>D</w:t>
        </w:r>
      </w:ins>
      <w:del w:id="516" w:author="Albi Celaj [3]" w:date="2018-12-07T15:36:00Z">
        <w:r w:rsidR="00E07DAD" w:rsidDel="000B3F65">
          <w:rPr>
            <w:b/>
            <w:color w:val="000000" w:themeColor="text1"/>
          </w:rPr>
          <w:delText>E</w:delText>
        </w:r>
      </w:del>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B80B34">
        <w:rPr>
          <w:i/>
          <w:color w:val="000000" w:themeColor="text1"/>
        </w:rPr>
        <w:t>ybt1∆ycf1∆</w:t>
      </w:r>
      <w:r w:rsidR="00B80B34" w:rsidRPr="00B80B34">
        <w:rPr>
          <w:color w:val="000000" w:themeColor="text1"/>
        </w:rPr>
        <w:t xml:space="preserve">,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was measured using qR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to the average in</w:t>
      </w:r>
      <w:r w:rsidR="00B80B34">
        <w:rPr>
          <w:color w:val="000000" w:themeColor="text1"/>
        </w:rPr>
        <w:t xml:space="preserve"> the wild-type</w:t>
      </w:r>
      <w:r w:rsidR="005A78CA">
        <w:rPr>
          <w:color w:val="000000" w:themeColor="text1"/>
        </w:rPr>
        <w:t xml:space="preserve">.  Error bars indicate standard deviation.  Three replicates were used in each experiment. </w:t>
      </w:r>
      <w:r w:rsidR="00B80B34">
        <w:rPr>
          <w:color w:val="000000" w:themeColor="text1"/>
        </w:rPr>
        <w:t>p</w:t>
      </w:r>
      <w:r w:rsidR="005A78CA">
        <w:rPr>
          <w:color w:val="000000" w:themeColor="text1"/>
        </w:rPr>
        <w:t xml:space="preserve">-values were </w:t>
      </w:r>
      <w:r w:rsidR="001C2FD8">
        <w:rPr>
          <w:color w:val="000000" w:themeColor="text1"/>
        </w:rPr>
        <w:t>calculated using</w:t>
      </w:r>
      <w:r w:rsidR="005A78CA">
        <w:rPr>
          <w:color w:val="000000" w:themeColor="text1"/>
        </w:rPr>
        <w:t xml:space="preserve"> a t-test.</w:t>
      </w:r>
      <w:ins w:id="517" w:author="Albi Celaj [3]" w:date="2018-12-07T15:34:00Z">
        <w:r>
          <w:rPr>
            <w:color w:val="000000" w:themeColor="text1"/>
          </w:rPr>
          <w:t xml:space="preserve">  Overlaid are the</w:t>
        </w:r>
      </w:ins>
      <w:ins w:id="518" w:author="Albi Celaj [3]" w:date="2018-12-07T15:36:00Z">
        <w:r>
          <w:rPr>
            <w:color w:val="000000" w:themeColor="text1"/>
          </w:rPr>
          <w:t xml:space="preserve"> corresponding</w:t>
        </w:r>
      </w:ins>
      <w:ins w:id="519" w:author="Albi Celaj [3]" w:date="2018-12-07T15:34:00Z">
        <w:r>
          <w:rPr>
            <w:color w:val="000000" w:themeColor="text1"/>
          </w:rPr>
          <w:t xml:space="preserve"> Pdr5 activity values from the </w:t>
        </w:r>
      </w:ins>
      <w:ins w:id="520" w:author="Albi Celaj [3]" w:date="2018-12-07T15:35:00Z">
        <w:r>
          <w:rPr>
            <w:color w:val="000000" w:themeColor="text1"/>
          </w:rPr>
          <w:t xml:space="preserve">neural network in the </w:t>
        </w:r>
      </w:ins>
      <w:ins w:id="521" w:author="Albi Celaj [3]" w:date="2018-12-07T15:34:00Z">
        <w:r>
          <w:rPr>
            <w:color w:val="000000" w:themeColor="text1"/>
          </w:rPr>
          <w:t xml:space="preserve">top-right </w:t>
        </w:r>
      </w:ins>
      <w:ins w:id="522" w:author="Albi Celaj [3]" w:date="2018-12-07T15:35:00Z">
        <w:r>
          <w:rPr>
            <w:color w:val="000000" w:themeColor="text1"/>
          </w:rPr>
          <w:t>panel of Figure 5B, considering only influences going through the hidden node (yellow), or all influences (orange).</w:t>
        </w:r>
      </w:ins>
    </w:p>
    <w:p w14:paraId="02F9FF7B" w14:textId="2102E44F" w:rsidR="00EE2C67" w:rsidRPr="00D01BD8" w:rsidRDefault="00DD69D1" w:rsidP="007A57E7">
      <w:pPr>
        <w:widowControl w:val="0"/>
        <w:autoSpaceDE w:val="0"/>
        <w:autoSpaceDN w:val="0"/>
        <w:adjustRightInd w:val="0"/>
        <w:jc w:val="both"/>
        <w:rPr>
          <w:bCs/>
          <w:iCs/>
          <w:color w:val="000000" w:themeColor="text1"/>
        </w:rPr>
      </w:pPr>
      <w:r>
        <w:rPr>
          <w:b/>
          <w:color w:val="000000" w:themeColor="text1"/>
        </w:rPr>
        <w:t>E</w:t>
      </w:r>
      <w:commentRangeStart w:id="523"/>
      <w:commentRangeEnd w:id="523"/>
      <w:r>
        <w:rPr>
          <w:rStyle w:val="CommentReference"/>
          <w:rFonts w:asciiTheme="minorHAnsi" w:hAnsiTheme="minorHAnsi" w:cstheme="minorBidi"/>
        </w:rPr>
        <w:commentReference w:id="523"/>
      </w:r>
      <w:commentRangeStart w:id="524"/>
      <w:commentRangeEnd w:id="524"/>
      <w:r>
        <w:rPr>
          <w:rStyle w:val="CommentReference"/>
          <w:rFonts w:asciiTheme="minorHAnsi" w:hAnsiTheme="minorHAnsi" w:cstheme="minorBidi"/>
        </w:rPr>
        <w:commentReference w:id="524"/>
      </w:r>
      <w:del w:id="525" w:author="Albi Celaj [3]" w:date="2018-12-07T15:36:00Z">
        <w:r w:rsidR="00E07DAD" w:rsidDel="000B3F65">
          <w:rPr>
            <w:b/>
            <w:color w:val="000000" w:themeColor="text1"/>
          </w:rPr>
          <w:delText>F</w:delText>
        </w:r>
      </w:del>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r w:rsidR="005A78CA">
        <w:rPr>
          <w:color w:val="000000" w:themeColor="text1"/>
        </w:rPr>
        <w:t>with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w:t>
      </w:r>
      <w:r w:rsidR="004452EF">
        <w:rPr>
          <w:color w:val="000000" w:themeColor="text1"/>
        </w:rPr>
        <w:t xml:space="preserve">Figure </w:t>
      </w:r>
      <w:r w:rsidR="009747F9">
        <w:rPr>
          <w:color w:val="000000" w:themeColor="text1"/>
        </w:rPr>
        <w:t>S11, S12) and previous studies</w:t>
      </w:r>
      <w:r w:rsidR="005D6C8D">
        <w:rPr>
          <w:color w:val="000000" w:themeColor="text1"/>
        </w:rPr>
        <w:fldChar w:fldCharType="begin" w:fldLock="1"/>
      </w:r>
      <w:r w:rsidR="00F13A96">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5D6C8D">
        <w:rPr>
          <w:color w:val="000000" w:themeColor="text1"/>
        </w:rPr>
        <w:fldChar w:fldCharType="separate"/>
      </w:r>
      <w:r w:rsidR="00D659A1" w:rsidRPr="00D659A1">
        <w:rPr>
          <w:noProof/>
          <w:color w:val="000000" w:themeColor="text1"/>
        </w:rPr>
        <w:t>(Snider et al., 2013; Tarassov et al., 2008)</w:t>
      </w:r>
      <w:r w:rsidR="005D6C8D">
        <w:rPr>
          <w:color w:val="000000" w:themeColor="text1"/>
        </w:rPr>
        <w:fldChar w:fldCharType="end"/>
      </w:r>
      <w:r w:rsidR="005A78CA">
        <w:rPr>
          <w:color w:val="000000" w:themeColor="text1"/>
        </w:rPr>
        <w:t>.</w:t>
      </w:r>
      <w:r w:rsidR="00B80B34">
        <w:rPr>
          <w:color w:val="000000" w:themeColor="text1"/>
        </w:rPr>
        <w:t xml:space="preserve">  </w:t>
      </w:r>
      <w:r w:rsidR="00D01BD8">
        <w:rPr>
          <w:color w:val="000000" w:themeColor="text1"/>
        </w:rPr>
        <w:t xml:space="preserve">Learned </w:t>
      </w:r>
      <w:r w:rsidR="00D01BD8" w:rsidRPr="00D01BD8">
        <w:rPr>
          <w:b/>
          <w:i/>
          <w:color w:val="000000" w:themeColor="text1"/>
        </w:rPr>
        <w:t>I</w:t>
      </w:r>
      <w:r w:rsidR="00D01BD8">
        <w:rPr>
          <w:color w:val="000000" w:themeColor="text1"/>
        </w:rPr>
        <w:t xml:space="preserve"> weights from </w:t>
      </w:r>
      <w:r w:rsidR="00CC31B7">
        <w:rPr>
          <w:color w:val="000000" w:themeColor="text1"/>
        </w:rPr>
        <w:t>4</w:t>
      </w:r>
      <w:r w:rsidR="00D01BD8" w:rsidRPr="00CC31B7">
        <w:rPr>
          <w:color w:val="000000" w:themeColor="text1"/>
        </w:rPr>
        <w:t>B</w:t>
      </w:r>
      <w:r w:rsidR="00D01BD8">
        <w:rPr>
          <w:b/>
          <w:color w:val="000000" w:themeColor="text1"/>
        </w:rPr>
        <w:t xml:space="preserve"> </w:t>
      </w:r>
      <w:r w:rsidR="00D01BD8">
        <w:rPr>
          <w:color w:val="000000" w:themeColor="text1"/>
        </w:rPr>
        <w:t>are overlaid.</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barcoder</w:t>
      </w:r>
      <w:r>
        <w:t xml:space="preserve"> pool</w:t>
      </w:r>
      <w:r w:rsidRPr="00233F15">
        <w:t>.</w:t>
      </w:r>
    </w:p>
    <w:p w14:paraId="48AA28B0" w14:textId="77777777" w:rsidR="00522486" w:rsidRDefault="00522486" w:rsidP="00522486">
      <w:pPr>
        <w:jc w:val="both"/>
      </w:pPr>
      <w:r w:rsidRPr="00212AC7">
        <w:rPr>
          <w:b/>
        </w:rPr>
        <w:t>A</w:t>
      </w:r>
      <w:r>
        <w:rPr>
          <w:b/>
        </w:rPr>
        <w:tab/>
      </w:r>
      <w:r>
        <w:t>Engineering of a barcoder pool cassette.  An HphMX4 cassette was amplified from pIS420, with overhangs adding the US2 and DS1 sites.  A second PCR reaction was performed to add 25 random base pairs for use as UP and DN tags, as well as two constant US1 and DS2 regions.  A third PCR reaction then adds</w:t>
      </w:r>
      <w:r w:rsidRPr="00EB7C56">
        <w:t xml:space="preserve"> </w:t>
      </w:r>
      <w:r w:rsidRPr="00925FC8">
        <w:rPr>
          <w:i/>
        </w:rPr>
        <w:t>loxP</w:t>
      </w:r>
      <w:r>
        <w:t>/</w:t>
      </w:r>
      <w:r w:rsidRPr="00925FC8">
        <w:rPr>
          <w:i/>
        </w:rPr>
        <w:t>lox2272</w:t>
      </w:r>
      <w:r>
        <w:t xml:space="preserve"> sites, and homology to the pSH47 SacI site.</w:t>
      </w:r>
    </w:p>
    <w:p w14:paraId="73EB0BD0" w14:textId="77777777" w:rsidR="00522486" w:rsidRPr="007A4005" w:rsidRDefault="00522486" w:rsidP="00522486">
      <w:pPr>
        <w:jc w:val="both"/>
      </w:pPr>
      <w:commentRangeStart w:id="526"/>
      <w:r>
        <w:rPr>
          <w:b/>
        </w:rPr>
        <w:t>B</w:t>
      </w:r>
      <w:commentRangeEnd w:id="526"/>
      <w:r>
        <w:rPr>
          <w:rStyle w:val="CommentReference"/>
          <w:rFonts w:asciiTheme="minorHAnsi" w:hAnsiTheme="minorHAnsi" w:cstheme="minorBidi"/>
        </w:rPr>
        <w:commentReference w:id="526"/>
      </w:r>
      <w:r>
        <w:rPr>
          <w:b/>
        </w:rPr>
        <w:tab/>
      </w:r>
      <w:r>
        <w:t xml:space="preserve">Transforming a pool of barcoder parents.  RY0148 was modified to add a </w:t>
      </w:r>
      <w:r w:rsidRPr="00925FC8">
        <w:rPr>
          <w:i/>
        </w:rPr>
        <w:t>loxP-URA3-lox2272</w:t>
      </w:r>
      <w:r>
        <w:t xml:space="preserve"> site and was co-transformed with the barcoder pool cassette and SacI-digested pSH47 to enable reconstitution of a pSH47-based barcoder plasmid construct through in-yeast assembly.  Transformants were selected by growth in YPG +Hyg for 3 days to allow for both selection of successful in-yeast assembly products, as well as induction of Cre to enable recombination and replacement of URA3 with the barcoder pool cassette.  Loss of URA3 through Cre-enabled recombination is selected by subsequent 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2B7F2CB0" w14:textId="77777777" w:rsidR="00522486" w:rsidRDefault="00522486" w:rsidP="00522486">
      <w:pPr>
        <w:jc w:val="both"/>
      </w:pPr>
      <w:r w:rsidRPr="00233F15">
        <w:rPr>
          <w:b/>
        </w:rPr>
        <w:t>A</w:t>
      </w:r>
      <w:r w:rsidRPr="00233F15">
        <w:rPr>
          <w:b/>
        </w:rPr>
        <w:tab/>
      </w:r>
      <w:r>
        <w:t xml:space="preserve">Expected </w:t>
      </w:r>
      <w:r w:rsidRPr="00233F15">
        <w:t xml:space="preserve">genotyping accuracy </w:t>
      </w:r>
      <w:r>
        <w:t>at</w:t>
      </w:r>
      <w:r w:rsidRPr="00233F15">
        <w:t xml:space="preserve"> the 16 ABC transporters surveyed. </w:t>
      </w:r>
      <w:r>
        <w:t xml:space="preserve"> Accuracy was estimated by evaluating the performance of the RCP-PCR genotyping protocol on a set of ‘</w:t>
      </w:r>
      <w:r w:rsidRPr="00233F15">
        <w:rPr>
          <w:bCs/>
          <w:iCs/>
          <w:color w:val="000000" w:themeColor="text1"/>
          <w:lang w:val="en-CA"/>
        </w:rPr>
        <w:t>gold standard’</w:t>
      </w:r>
      <w:r>
        <w:t xml:space="preserve"> strains (Methods, Data S2).</w:t>
      </w:r>
    </w:p>
    <w:p w14:paraId="48E235DA" w14:textId="77777777" w:rsidR="00522486" w:rsidRDefault="00522486" w:rsidP="00522486">
      <w:pPr>
        <w:jc w:val="both"/>
      </w:pPr>
      <w:r>
        <w:rPr>
          <w:b/>
        </w:rPr>
        <w:t>B</w:t>
      </w:r>
      <w:r w:rsidRPr="00233F15">
        <w:rPr>
          <w:b/>
        </w:rPr>
        <w:tab/>
      </w:r>
      <w:r w:rsidRPr="00233F15">
        <w:t>Distribution of knockouts in the combined MAT</w:t>
      </w:r>
      <w:r w:rsidRPr="00233F15">
        <w:rPr>
          <w:b/>
        </w:rPr>
        <w:t xml:space="preserve">a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in grey.</w:t>
      </w:r>
      <w:r w:rsidRPr="00233F15">
        <w:t xml:space="preserve"> </w:t>
      </w:r>
      <w:r>
        <w:t xml:space="preserve">The </w:t>
      </w:r>
      <w:r w:rsidRPr="00233F15">
        <w:t>expected number of strains with a given number of knockouts at 93.8% genotyping accuracy under a random assortment model are indicated in black.</w:t>
      </w:r>
    </w:p>
    <w:p w14:paraId="2938C4D6" w14:textId="77777777" w:rsidR="00522486" w:rsidRPr="00233F15" w:rsidRDefault="00522486" w:rsidP="00522486">
      <w:pPr>
        <w:jc w:val="both"/>
      </w:pPr>
      <w:r>
        <w:rPr>
          <w:b/>
        </w:rPr>
        <w:t>C</w:t>
      </w:r>
      <w:r w:rsidRPr="00233F15">
        <w:rPr>
          <w:b/>
        </w:rPr>
        <w:tab/>
      </w:r>
      <w:r>
        <w:t>Tests of gene</w:t>
      </w:r>
      <w:r w:rsidRPr="00233F15">
        <w:t xml:space="preserve"> linkage within the MAT</w:t>
      </w:r>
      <w:r w:rsidRPr="00233F15">
        <w:rPr>
          <w:b/>
        </w:rPr>
        <w:t xml:space="preserve">a </w:t>
      </w:r>
      <w:r>
        <w:t xml:space="preserve">pools </w:t>
      </w:r>
      <w:r w:rsidRPr="00233F15">
        <w:t>(upper triangle) and MAT</w:t>
      </w:r>
      <w:r w:rsidRPr="00233F15">
        <w:rPr>
          <w:b/>
          <w:lang w:val="el-GR"/>
        </w:rPr>
        <w:t>α</w:t>
      </w:r>
      <w:r w:rsidRPr="00233F15">
        <w:rPr>
          <w:b/>
          <w:lang w:val="en-CA"/>
        </w:rPr>
        <w:t xml:space="preserve"> </w:t>
      </w:r>
      <w:r w:rsidRPr="00233F15">
        <w:t xml:space="preserve">pools (lower triangle).  </w:t>
      </w:r>
      <w:r>
        <w:t xml:space="preserve"> T</w:t>
      </w:r>
      <w:r w:rsidRPr="00233F15">
        <w:t xml:space="preserve">he Pearson correlation coefficient of the </w:t>
      </w:r>
      <w:r>
        <w:t>corresponding</w:t>
      </w:r>
      <w:r w:rsidRPr="00233F15">
        <w:t xml:space="preserve"> </w:t>
      </w:r>
      <w:r>
        <w:t>genotype pairs are</w:t>
      </w:r>
      <w:r w:rsidRPr="00233F15">
        <w:t xml:space="preserve"> indicated </w:t>
      </w:r>
      <w:r w:rsidRPr="00233F15">
        <w:lastRenderedPageBreak/>
        <w:t>on</w:t>
      </w:r>
      <w:r>
        <w:t xml:space="preserve"> the right.  P</w:t>
      </w:r>
      <w:r w:rsidRPr="00233F15">
        <w:t xml:space="preserve">airs without significant correlation (Bonferroni-corrected </w:t>
      </w:r>
      <w:r w:rsidRPr="00AC7F48">
        <w:rPr>
          <w:i/>
        </w:rPr>
        <w:t>p</w:t>
      </w:r>
      <w:r w:rsidRPr="00233F15">
        <w:t xml:space="preserve"> value </w:t>
      </w:r>
      <w:r w:rsidRPr="008009D6">
        <w:t>≥</w:t>
      </w:r>
      <w:r>
        <w:t xml:space="preserve"> 0.05) are shaded</w:t>
      </w:r>
      <w:r w:rsidRPr="00233F15">
        <w:t xml:space="preserve"> in grey.</w:t>
      </w:r>
    </w:p>
    <w:p w14:paraId="4827B7C1" w14:textId="77777777" w:rsidR="00B44621" w:rsidRPr="00522486" w:rsidRDefault="00B44621" w:rsidP="00224FCB"/>
    <w:p w14:paraId="26D621B9" w14:textId="3FD28DE9" w:rsidR="00F0546A" w:rsidRPr="00233F15" w:rsidRDefault="00F0546A" w:rsidP="00224FCB">
      <w:r w:rsidRPr="00233F15">
        <w:rPr>
          <w:b/>
        </w:rPr>
        <w:t xml:space="preserve">Figure </w:t>
      </w:r>
      <w:r w:rsidR="007E2236">
        <w:rPr>
          <w:b/>
        </w:rPr>
        <w:t>S</w:t>
      </w:r>
      <w:r w:rsidR="007A0D96">
        <w:rPr>
          <w:b/>
        </w:rPr>
        <w:t>3</w:t>
      </w:r>
      <w:r w:rsidR="0090765C" w:rsidRPr="00233F15">
        <w:rPr>
          <w:b/>
        </w:rPr>
        <w:t xml:space="preserve">.  </w:t>
      </w:r>
      <w:r w:rsidR="00AE1B1C" w:rsidRPr="00233F15">
        <w:t xml:space="preserve">Reproducible marginal gene knockout </w:t>
      </w:r>
      <w:r w:rsidR="008F42A1">
        <w:t xml:space="preserve">growth </w:t>
      </w:r>
      <w:r w:rsidR="00AE1B1C" w:rsidRPr="00233F15">
        <w:t>effects in the pool.</w:t>
      </w:r>
    </w:p>
    <w:p w14:paraId="401166F2" w14:textId="11679EE5" w:rsidR="00836B94" w:rsidRDefault="00836B94" w:rsidP="00224FCB">
      <w:pPr>
        <w:jc w:val="both"/>
      </w:pPr>
      <w:r w:rsidRPr="00233F15">
        <w:t>A linear model was used to formally determine significant</w:t>
      </w:r>
      <w:r>
        <w:t xml:space="preserve"> gene knockout effects mediating </w:t>
      </w:r>
      <w:r w:rsidR="008F42A1">
        <w:t>growth</w:t>
      </w:r>
      <w:r>
        <w:t xml:space="preserve"> </w:t>
      </w:r>
      <w:r w:rsidR="008F42A1">
        <w:t>in</w:t>
      </w:r>
      <w:r>
        <w:t xml:space="preserve"> the tested drugs.  Linear model terms which were significant </w:t>
      </w:r>
      <w:r w:rsidRPr="00233F15">
        <w:t xml:space="preserve">(Bonferroni adjusted </w:t>
      </w:r>
      <w:r w:rsidR="00AC7F48"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4F476FE9" w14:textId="029D2ABF" w:rsidR="00A27B90" w:rsidRDefault="00A27B90" w:rsidP="00224FCB">
      <w:pPr>
        <w:jc w:val="both"/>
      </w:pPr>
    </w:p>
    <w:p w14:paraId="03B6D724" w14:textId="45F845C7" w:rsidR="00A27B90" w:rsidRPr="00233F15" w:rsidRDefault="00A27B90" w:rsidP="00A27B90">
      <w:r w:rsidRPr="00233F15">
        <w:rPr>
          <w:b/>
        </w:rPr>
        <w:t xml:space="preserve">Figure </w:t>
      </w:r>
      <w:r>
        <w:rPr>
          <w:b/>
        </w:rPr>
        <w:t>S</w:t>
      </w:r>
      <w:r w:rsidR="004E494C">
        <w:rPr>
          <w:b/>
        </w:rPr>
        <w:t>4</w:t>
      </w:r>
      <w:r w:rsidRPr="00233F15">
        <w:rPr>
          <w:b/>
        </w:rPr>
        <w:t xml:space="preserve">.  </w:t>
      </w:r>
      <w:r w:rsidRPr="00233F15">
        <w:t xml:space="preserve">Reproducible marginal gene knockout </w:t>
      </w:r>
      <w:r>
        <w:t xml:space="preserve">resistance </w:t>
      </w:r>
      <w:r w:rsidRPr="00233F15">
        <w:t>effects in the pool.</w:t>
      </w:r>
    </w:p>
    <w:p w14:paraId="18682C24" w14:textId="291EB42D" w:rsidR="00A27B90" w:rsidRPr="00233F15" w:rsidRDefault="00A27B90" w:rsidP="00A27B90">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67AB96DD" w14:textId="77777777" w:rsidR="00446A27" w:rsidRDefault="00446A27" w:rsidP="00224FCB"/>
    <w:p w14:paraId="189166D7" w14:textId="77777777" w:rsidR="00522486" w:rsidRPr="00233F15" w:rsidRDefault="00522486" w:rsidP="00522486">
      <w:commentRangeStart w:id="527"/>
      <w:r>
        <w:rPr>
          <w:b/>
        </w:rPr>
        <w:t>Figure S5</w:t>
      </w:r>
      <w:commentRangeEnd w:id="527"/>
      <w:r>
        <w:rPr>
          <w:rStyle w:val="CommentReference"/>
          <w:rFonts w:asciiTheme="minorHAnsi" w:hAnsiTheme="minorHAnsi" w:cstheme="minorBidi"/>
        </w:rPr>
        <w:commentReference w:id="527"/>
      </w:r>
      <w:r w:rsidRPr="00233F15">
        <w:rPr>
          <w:b/>
        </w:rPr>
        <w:t xml:space="preserve">.  </w:t>
      </w:r>
      <w:r>
        <w:t>Reproducibility</w:t>
      </w:r>
      <w:r w:rsidRPr="00233F15">
        <w:t xml:space="preserve"> of grouped genotype </w:t>
      </w:r>
      <w:r>
        <w:t>resistance</w:t>
      </w:r>
      <w:r w:rsidRPr="00233F15">
        <w:t>.</w:t>
      </w:r>
    </w:p>
    <w:p w14:paraId="2F79D98B" w14:textId="3AD9B5E2"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w:t>
      </w:r>
      <w:r w:rsidR="00A5541A">
        <w:t>5</w:t>
      </w:r>
      <w:r>
        <w:t xml:space="preserve">-locus genotype </w:t>
      </w:r>
      <w:r w:rsidRPr="00233F15">
        <w:t xml:space="preserve">indicated by the </w:t>
      </w:r>
      <w:r>
        <w:t>legend.  Strains in each group vary</w:t>
      </w:r>
      <w:r w:rsidRPr="00233F15">
        <w:t xml:space="preserve"> at the </w:t>
      </w:r>
      <w:r>
        <w:t>remaining 1</w:t>
      </w:r>
      <w:r w:rsidR="00A5541A">
        <w:t>1</w:t>
      </w:r>
      <w:r>
        <w:t xml:space="preserve"> loci.  Each point represents the mean </w:t>
      </w:r>
      <w:r w:rsidR="00A80B8C">
        <w:t>resistance</w:t>
      </w:r>
      <w:r>
        <w:t xml:space="preserve"> of each group in the MAT</w:t>
      </w:r>
      <w:r w:rsidRPr="00B96C58">
        <w:rPr>
          <w:b/>
        </w:rPr>
        <w:t>a</w:t>
      </w:r>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74CBA8D6" w:rsidR="00E6797C" w:rsidRPr="00233F15" w:rsidRDefault="00E6797C" w:rsidP="00224FCB">
      <w:pPr>
        <w:jc w:val="both"/>
      </w:pPr>
      <w:r>
        <w:rPr>
          <w:b/>
        </w:rPr>
        <w:t xml:space="preserve">Figure </w:t>
      </w:r>
      <w:r w:rsidR="007E2236">
        <w:rPr>
          <w:b/>
        </w:rPr>
        <w:t>S</w:t>
      </w:r>
      <w:r w:rsidR="008306E2">
        <w:rPr>
          <w:b/>
        </w:rPr>
        <w:t>6</w:t>
      </w:r>
      <w:r w:rsidRPr="00233F15">
        <w:rPr>
          <w:b/>
        </w:rPr>
        <w:t xml:space="preserve">.  </w:t>
      </w:r>
      <w:r>
        <w:t>A radial fitness landscape in six</w:t>
      </w:r>
      <w:r w:rsidRPr="00233F15">
        <w:t xml:space="preserve"> additional drugs.</w:t>
      </w:r>
    </w:p>
    <w:p w14:paraId="5FB7F44F" w14:textId="77777777" w:rsidR="008306E2" w:rsidRPr="00233F15" w:rsidRDefault="00E6797C" w:rsidP="008306E2">
      <w:pPr>
        <w:jc w:val="both"/>
      </w:pPr>
      <w:r w:rsidRPr="00233F15">
        <w:t xml:space="preserve">A radial </w:t>
      </w:r>
      <w:r>
        <w:t>fitness landscape in six drugs showing all multi-</w:t>
      </w:r>
      <w:r w:rsidRPr="00F165C6">
        <w:t>kno</w:t>
      </w:r>
      <w:r w:rsidR="00A25FE9">
        <w:softHyphen/>
      </w:r>
      <w:r w:rsidRPr="00F165C6">
        <w:t>ckout</w:t>
      </w:r>
      <w:r>
        <w:t xml:space="preserve"> paths</w:t>
      </w:r>
      <w:r w:rsidRPr="00233F15">
        <w:t>.</w:t>
      </w:r>
      <w:r>
        <w:t xml:space="preserve"> </w:t>
      </w:r>
      <w:r w:rsidR="00A80B8C">
        <w:t xml:space="preserve">Each graph is centered by the </w:t>
      </w:r>
      <w:r w:rsidR="008306E2">
        <w:t>5</w:t>
      </w:r>
      <w:r w:rsidR="00A80B8C">
        <w:t xml:space="preserve">-gene </w:t>
      </w:r>
      <w:r w:rsidR="00660958">
        <w:t>wild-type</w:t>
      </w:r>
      <w:r w:rsidR="00A80B8C">
        <w:t xml:space="preserve"> group, with outward extensions adding cumulative knockouts.  Each section is coloured by the average resistance of </w:t>
      </w:r>
      <w:r w:rsidR="00E2081C">
        <w:t>its</w:t>
      </w:r>
      <w:r w:rsidR="00A80B8C">
        <w:t xml:space="preserve"> </w:t>
      </w:r>
      <w:r w:rsidR="00E2081C">
        <w:t>corresponding knockout</w:t>
      </w:r>
      <w:r w:rsidR="00A80B8C">
        <w:t xml:space="preserve"> group relative to the </w:t>
      </w:r>
      <w:r w:rsidR="008306E2">
        <w:t>5</w:t>
      </w:r>
      <w:r w:rsidR="00A80B8C">
        <w:t xml:space="preserve">-gene wild type.  Extensions to 1, 2, and </w:t>
      </w:r>
      <w:r w:rsidR="008306E2">
        <w:t>5</w:t>
      </w:r>
      <w:r w:rsidR="00A80B8C">
        <w:t xml:space="preserve"> total knockouts are shown.  Sections are coloured by the mean resistance of each group relative to the </w:t>
      </w:r>
      <w:r w:rsidR="008306E2">
        <w:t>5</w:t>
      </w:r>
      <w:r w:rsidR="00A80B8C">
        <w:t xml:space="preserve">-gene </w:t>
      </w:r>
      <w:r w:rsidR="00660958">
        <w:t>wild-type</w:t>
      </w:r>
      <w:r w:rsidR="00A80B8C">
        <w:t>.</w:t>
      </w:r>
      <w:r w:rsidR="00A80B8C" w:rsidRPr="0035118B">
        <w:t xml:space="preserve"> </w:t>
      </w:r>
      <w:r w:rsidR="00A80B8C">
        <w:t xml:space="preserve"> </w:t>
      </w:r>
      <w:r w:rsidR="008306E2">
        <w:t>The colour scale is centered by the mean 5-gene wild-type resistance and extends by half of the observed difference between the 5% and 95% percentile resistance in that drug in both directions (blue for increased resistance, orange for decreased resistance).</w:t>
      </w:r>
    </w:p>
    <w:p w14:paraId="33050349" w14:textId="77777777" w:rsidR="00A80B8C" w:rsidRPr="00233F15" w:rsidRDefault="00A80B8C" w:rsidP="00A80B8C">
      <w:pPr>
        <w:jc w:val="both"/>
      </w:pPr>
    </w:p>
    <w:p w14:paraId="5DCBEFC0" w14:textId="188B03C3" w:rsidR="003B20FE" w:rsidRPr="00233F15" w:rsidRDefault="00806F9F" w:rsidP="00224FCB">
      <w:r>
        <w:rPr>
          <w:b/>
        </w:rPr>
        <w:t xml:space="preserve">Figure </w:t>
      </w:r>
      <w:r w:rsidR="007E2236">
        <w:rPr>
          <w:b/>
        </w:rPr>
        <w:t>S</w:t>
      </w:r>
      <w:r w:rsidR="00207C4E">
        <w:rPr>
          <w:b/>
        </w:rPr>
        <w:t>7</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069F0D36" w:rsidR="00F0546A" w:rsidRPr="009F546D" w:rsidRDefault="00B91404" w:rsidP="00224FCB">
      <w:pPr>
        <w:jc w:val="both"/>
        <w:rPr>
          <w:b/>
        </w:rPr>
      </w:pPr>
      <w:r w:rsidRPr="00233F15">
        <w:rPr>
          <w:b/>
        </w:rPr>
        <w:t>A</w:t>
      </w:r>
      <w:r w:rsidRPr="00233F15">
        <w:rPr>
          <w:b/>
        </w:rPr>
        <w:tab/>
      </w:r>
      <w:r w:rsidR="009F546D">
        <w:t>A linear landscape of resistance to all tested drugs</w:t>
      </w:r>
      <w:r w:rsidR="009F546D" w:rsidRPr="00233F15">
        <w:t xml:space="preserve"> in the </w:t>
      </w:r>
      <w:r w:rsidR="009F546D">
        <w:t xml:space="preserve">amongst </w:t>
      </w:r>
      <w:r w:rsidR="00207C4E">
        <w:t>5</w:t>
      </w:r>
      <w:r w:rsidR="009F546D">
        <w:t xml:space="preserve">-gene groups.  The </w:t>
      </w:r>
      <w:r w:rsidR="00B679A9">
        <w:t>5</w:t>
      </w:r>
      <w:r w:rsidR="009F546D">
        <w:t xml:space="preserve">-gene genotype of each group is indicated by the legend.  Groups are arranged on the x-axis by the number of knockouts (with jitter added to improve clarity), and </w:t>
      </w:r>
      <w:r w:rsidR="00207C4E">
        <w:t xml:space="preserve">on </w:t>
      </w:r>
      <w:r w:rsidR="009F546D">
        <w:t xml:space="preserve">the y-axis by average drug 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7B89866C" w14:textId="77777777" w:rsidR="00E6797C" w:rsidRDefault="00E6797C" w:rsidP="00224FCB">
      <w:pPr>
        <w:jc w:val="both"/>
      </w:pPr>
    </w:p>
    <w:p w14:paraId="72370E3A" w14:textId="6FA266A6"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S8. </w:t>
      </w:r>
      <w:r>
        <w:rPr>
          <w:bCs/>
          <w:iCs/>
          <w:color w:val="000000" w:themeColor="text1"/>
        </w:rPr>
        <w:t>Neural network evaluation</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0 </w:t>
      </w:r>
      <w:r w:rsidR="0099095A">
        <w:rPr>
          <w:bCs/>
          <w:iCs/>
          <w:color w:val="000000" w:themeColor="text1"/>
          <w:lang w:val="en-CA"/>
        </w:rPr>
        <w:t>(left), and 11 intervals are plotted from 10</w:t>
      </w:r>
      <w:r w:rsidR="0099095A" w:rsidRPr="0099095A">
        <w:rPr>
          <w:bCs/>
          <w:iCs/>
          <w:color w:val="000000" w:themeColor="text1"/>
          <w:vertAlign w:val="superscript"/>
          <w:lang w:val="en-CA"/>
        </w:rPr>
        <w:t>-</w:t>
      </w:r>
      <w:r w:rsidR="0099095A">
        <w:rPr>
          <w:bCs/>
          <w:iCs/>
          <w:color w:val="000000" w:themeColor="text1"/>
          <w:vertAlign w:val="superscript"/>
          <w:lang w:val="en-CA"/>
        </w:rPr>
        <w:t xml:space="preserve">4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1036DCF5"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t>B</w:t>
      </w:r>
      <w:r w:rsidR="002E141B">
        <w:rPr>
          <w:b/>
          <w:bCs/>
          <w:iCs/>
          <w:color w:val="000000" w:themeColor="text1"/>
          <w:lang w:val="en-CA"/>
        </w:rPr>
        <w:tab/>
      </w:r>
      <w:r w:rsidR="002E141B">
        <w:rPr>
          <w:bCs/>
          <w:iCs/>
          <w:color w:val="000000" w:themeColor="text1"/>
          <w:lang w:val="en-CA"/>
        </w:rPr>
        <w:t>As in S8A, showing the overall mean squared error of the neural network</w:t>
      </w:r>
      <w:r w:rsidR="002E636D">
        <w:rPr>
          <w:bCs/>
          <w:iCs/>
          <w:color w:val="000000" w:themeColor="text1"/>
          <w:lang w:val="en-CA"/>
        </w:rPr>
        <w:t>.</w:t>
      </w:r>
    </w:p>
    <w:p w14:paraId="3D290622" w14:textId="0ACF3224"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 xml:space="preserve">Comparing the normalized resistance of each strain measured by engineered population </w:t>
      </w:r>
      <w:r>
        <w:rPr>
          <w:color w:val="000000" w:themeColor="text1"/>
        </w:rPr>
        <w:lastRenderedPageBreak/>
        <w:t>profiling to resistances modelled by the neural network.  Results are shown when the network is trained 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and then tested on either the MAT</w:t>
      </w:r>
      <w:r w:rsidR="00A577BB" w:rsidRPr="002E141B">
        <w:rPr>
          <w:b/>
          <w:color w:val="000000" w:themeColor="text1"/>
        </w:rPr>
        <w:t>a</w:t>
      </w:r>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0F11569E" w14:textId="77777777" w:rsidR="00522486" w:rsidRDefault="00522486" w:rsidP="00522486">
      <w:pPr>
        <w:widowControl w:val="0"/>
        <w:autoSpaceDE w:val="0"/>
        <w:autoSpaceDN w:val="0"/>
        <w:adjustRightInd w:val="0"/>
        <w:rPr>
          <w:bCs/>
          <w:iCs/>
          <w:color w:val="000000" w:themeColor="text1"/>
        </w:rPr>
      </w:pPr>
      <w:commentRangeStart w:id="528"/>
      <w:r>
        <w:rPr>
          <w:b/>
          <w:bCs/>
          <w:iCs/>
          <w:color w:val="000000" w:themeColor="text1"/>
        </w:rPr>
        <w:t>Figure S9</w:t>
      </w:r>
      <w:commentRangeEnd w:id="528"/>
      <w:r>
        <w:rPr>
          <w:rStyle w:val="CommentReference"/>
          <w:rFonts w:asciiTheme="minorHAnsi" w:hAnsiTheme="minorHAnsi" w:cstheme="minorBidi"/>
        </w:rPr>
        <w:commentReference w:id="528"/>
      </w:r>
      <w:r>
        <w:rPr>
          <w:b/>
          <w:bCs/>
          <w:iCs/>
          <w:color w:val="000000" w:themeColor="text1"/>
        </w:rPr>
        <w:t xml:space="preserve">. </w:t>
      </w:r>
      <w:r>
        <w:rPr>
          <w:bCs/>
          <w:iCs/>
          <w:color w:val="000000" w:themeColor="text1"/>
        </w:rPr>
        <w:t>Neural network performance for single drugs</w:t>
      </w:r>
    </w:p>
    <w:p w14:paraId="70ACED86" w14:textId="090C8E2B" w:rsidR="00BA43F2" w:rsidRDefault="000153FA" w:rsidP="00224FCB">
      <w:pPr>
        <w:widowControl w:val="0"/>
        <w:autoSpaceDE w:val="0"/>
        <w:autoSpaceDN w:val="0"/>
        <w:adjustRightInd w:val="0"/>
        <w:rPr>
          <w:bCs/>
          <w:iCs/>
          <w:color w:val="000000" w:themeColor="text1"/>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w:t>
      </w:r>
      <w:r w:rsidR="00584318">
        <w:t xml:space="preserve">the mean resistance of </w:t>
      </w:r>
      <w:r>
        <w:t xml:space="preserve">a group of strains containing the 5-locus genotype </w:t>
      </w:r>
      <w:r w:rsidRPr="00233F15">
        <w:t xml:space="preserve">indicated by the </w:t>
      </w:r>
      <w:r>
        <w:t>legend</w:t>
      </w:r>
      <w:r w:rsidR="00584318">
        <w:t>, either as modeled by the neural network (x-axis) or as measured in the data (y-axis)</w:t>
      </w:r>
      <w:r>
        <w:t xml:space="preserve">.  </w:t>
      </w:r>
      <w:r w:rsidR="00522486">
        <w:t xml:space="preserve">).  </w:t>
      </w:r>
      <w:commentRangeStart w:id="529"/>
      <w:commentRangeStart w:id="530"/>
      <w:r w:rsidR="00522486">
        <w:t>Correlation in the top left is shown for all data</w:t>
      </w:r>
      <w:commentRangeEnd w:id="529"/>
      <w:r w:rsidR="00522486">
        <w:rPr>
          <w:rStyle w:val="CommentReference"/>
          <w:rFonts w:asciiTheme="minorHAnsi" w:hAnsiTheme="minorHAnsi" w:cstheme="minorBidi"/>
        </w:rPr>
        <w:commentReference w:id="529"/>
      </w:r>
      <w:commentRangeEnd w:id="530"/>
      <w:r w:rsidR="00522486">
        <w:rPr>
          <w:rStyle w:val="CommentReference"/>
          <w:rFonts w:asciiTheme="minorHAnsi" w:hAnsiTheme="minorHAnsi" w:cstheme="minorBidi"/>
        </w:rPr>
        <w:commentReference w:id="530"/>
      </w:r>
      <w:r w:rsidR="00522486">
        <w:t>,</w:t>
      </w:r>
      <w:r w:rsidR="00584318">
        <w:t xml:space="preserve">, then only for the 5-locus </w:t>
      </w:r>
      <w:r w:rsidR="00645182">
        <w:t>groups in parentheses.</w:t>
      </w:r>
    </w:p>
    <w:p w14:paraId="0AFFCD60" w14:textId="78CF9257" w:rsidR="00B679A9" w:rsidDel="00131334" w:rsidRDefault="00B679A9" w:rsidP="00224FCB">
      <w:pPr>
        <w:widowControl w:val="0"/>
        <w:autoSpaceDE w:val="0"/>
        <w:autoSpaceDN w:val="0"/>
        <w:adjustRightInd w:val="0"/>
        <w:rPr>
          <w:del w:id="531" w:author="Albi Celaj [3]" w:date="2018-12-07T15:51:00Z"/>
          <w:bCs/>
          <w:iCs/>
          <w:color w:val="000000" w:themeColor="text1"/>
        </w:rPr>
      </w:pPr>
    </w:p>
    <w:p w14:paraId="6B6E89F5" w14:textId="77777777" w:rsidR="00B679A9" w:rsidRDefault="00B679A9" w:rsidP="00224FCB">
      <w:pPr>
        <w:widowControl w:val="0"/>
        <w:autoSpaceDE w:val="0"/>
        <w:autoSpaceDN w:val="0"/>
        <w:adjustRightInd w:val="0"/>
        <w:rPr>
          <w:bCs/>
          <w:iCs/>
          <w:color w:val="000000" w:themeColor="text1"/>
        </w:rPr>
      </w:pPr>
    </w:p>
    <w:p w14:paraId="0AD080B2" w14:textId="6CEB91B8" w:rsidR="00E83CB0" w:rsidRDefault="00C75C81" w:rsidP="00E83CB0">
      <w:pPr>
        <w:widowControl w:val="0"/>
        <w:autoSpaceDE w:val="0"/>
        <w:autoSpaceDN w:val="0"/>
        <w:adjustRightInd w:val="0"/>
        <w:rPr>
          <w:bCs/>
          <w:iCs/>
          <w:color w:val="000000" w:themeColor="text1"/>
        </w:rPr>
      </w:pPr>
      <w:commentRangeStart w:id="532"/>
      <w:r>
        <w:rPr>
          <w:b/>
          <w:bCs/>
          <w:iCs/>
          <w:color w:val="000000" w:themeColor="text1"/>
        </w:rPr>
        <w:t xml:space="preserve">Figure S10. </w:t>
      </w:r>
      <w:commentRangeEnd w:id="532"/>
      <w:r>
        <w:rPr>
          <w:rStyle w:val="CommentReference"/>
          <w:rFonts w:asciiTheme="minorHAnsi" w:hAnsiTheme="minorHAnsi" w:cstheme="minorBidi"/>
        </w:rPr>
        <w:commentReference w:id="532"/>
      </w:r>
      <w:r w:rsidR="00E83CB0">
        <w:rPr>
          <w:bCs/>
          <w:iCs/>
          <w:color w:val="000000" w:themeColor="text1"/>
        </w:rPr>
        <w:t>Neural networ</w:t>
      </w:r>
      <w:ins w:id="533" w:author="Albi Celaj [3]" w:date="2018-12-07T15:50:00Z">
        <w:r w:rsidR="00B84596">
          <w:rPr>
            <w:bCs/>
            <w:iCs/>
            <w:color w:val="000000" w:themeColor="text1"/>
          </w:rPr>
          <w:t>ks trained in single environments</w:t>
        </w:r>
      </w:ins>
      <w:del w:id="534" w:author="Albi Celaj [3]" w:date="2018-12-07T15:50:00Z">
        <w:r w:rsidR="00E83CB0" w:rsidDel="00B84596">
          <w:rPr>
            <w:bCs/>
            <w:iCs/>
            <w:color w:val="000000" w:themeColor="text1"/>
          </w:rPr>
          <w:delText>k extension</w:delText>
        </w:r>
        <w:r w:rsidR="00645182" w:rsidDel="00B84596">
          <w:rPr>
            <w:bCs/>
            <w:iCs/>
            <w:color w:val="000000" w:themeColor="text1"/>
          </w:rPr>
          <w:delText>s</w:delText>
        </w:r>
      </w:del>
    </w:p>
    <w:p w14:paraId="7C53B1E8" w14:textId="7FA27E8C" w:rsidR="00B84596" w:rsidRDefault="00EC5530" w:rsidP="00B84596">
      <w:pPr>
        <w:jc w:val="both"/>
        <w:rPr>
          <w:ins w:id="535" w:author="Albi Celaj [3]" w:date="2018-12-07T15:50:00Z"/>
        </w:rPr>
      </w:pPr>
      <w:r>
        <w:rPr>
          <w:b/>
          <w:bCs/>
          <w:iCs/>
          <w:color w:val="000000" w:themeColor="text1"/>
        </w:rPr>
        <w:t>A</w:t>
      </w:r>
      <w:ins w:id="536" w:author="Albi Celaj [3]" w:date="2018-12-07T15:50:00Z">
        <w:r w:rsidR="00B84596">
          <w:rPr>
            <w:b/>
            <w:bCs/>
            <w:iCs/>
            <w:color w:val="000000" w:themeColor="text1"/>
          </w:rPr>
          <w:tab/>
        </w:r>
        <w:r w:rsidR="00B84596">
          <w:rPr>
            <w:color w:val="000000" w:themeColor="text1"/>
          </w:rPr>
          <w:t>Comparing the neural model in valinomycin to the observed resistances for each five-gene knockout group.  The neural network weights (top) are shown for</w:t>
        </w:r>
        <w:r w:rsidR="00C02B57">
          <w:rPr>
            <w:color w:val="000000" w:themeColor="text1"/>
          </w:rPr>
          <w:t xml:space="preserve"> a model trained only on valinomycin data</w:t>
        </w:r>
        <w:r w:rsidR="00B84596">
          <w:rPr>
            <w:color w:val="000000" w:themeColor="text1"/>
          </w:rPr>
          <w:t xml:space="preserve">.  At the bottom, </w:t>
        </w:r>
        <w:r w:rsidR="00B84596">
          <w:t>strains were grouped by</w:t>
        </w:r>
        <w:r w:rsidR="00B84596" w:rsidRPr="00233F15">
          <w:t xml:space="preserve"> knockout genotype</w:t>
        </w:r>
        <w:r w:rsidR="00B84596">
          <w:t>s</w:t>
        </w:r>
        <w:r w:rsidR="00B84596" w:rsidRPr="00233F15">
          <w:t xml:space="preserve"> at </w:t>
        </w:r>
        <w:r w:rsidR="00B84596" w:rsidRPr="00233F15">
          <w:rPr>
            <w:i/>
          </w:rPr>
          <w:t xml:space="preserve">pdr5∆, snq2∆, ybt1∆, ycf1∆, </w:t>
        </w:r>
        <w:r w:rsidR="00B84596" w:rsidRPr="00233F15">
          <w:t xml:space="preserve">and </w:t>
        </w:r>
        <w:r w:rsidR="00B84596" w:rsidRPr="00233F15">
          <w:rPr>
            <w:i/>
          </w:rPr>
          <w:t>yor1∆</w:t>
        </w:r>
        <w:r w:rsidR="00B84596">
          <w:t xml:space="preserve">. </w:t>
        </w:r>
        <w:r w:rsidR="00B84596" w:rsidRPr="00233F15">
          <w:t>Each poi</w:t>
        </w:r>
        <w:r w:rsidR="00B84596">
          <w:t xml:space="preserve">nt represents the mean resistance of a group of strains containing the 5-locus genotype </w:t>
        </w:r>
        <w:r w:rsidR="00B84596" w:rsidRPr="00233F15">
          <w:t xml:space="preserve">indicated by the </w:t>
        </w:r>
        <w:r w:rsidR="00B84596">
          <w:t>legend, either as modeled by the corresponding neural network (x-axis) or as measured in the data (y-axis).  Correlation in the top left is shown for all data, then only for the 5-locus groups in parentheses.</w:t>
        </w:r>
      </w:ins>
    </w:p>
    <w:p w14:paraId="0340BD2B" w14:textId="4E2C4B16" w:rsidR="00C02B57" w:rsidRPr="00C02B57" w:rsidRDefault="00C02B57" w:rsidP="00B84596">
      <w:pPr>
        <w:jc w:val="both"/>
        <w:rPr>
          <w:ins w:id="537" w:author="Albi Celaj [3]" w:date="2018-12-07T15:50:00Z"/>
          <w:b/>
          <w:color w:val="000000" w:themeColor="text1"/>
          <w:rPrChange w:id="538" w:author="Albi Celaj [3]" w:date="2018-12-07T15:50:00Z">
            <w:rPr>
              <w:ins w:id="539" w:author="Albi Celaj [3]" w:date="2018-12-07T15:50:00Z"/>
              <w:color w:val="000000" w:themeColor="text1"/>
            </w:rPr>
          </w:rPrChange>
        </w:rPr>
      </w:pPr>
      <w:ins w:id="540" w:author="Albi Celaj [3]" w:date="2018-12-07T15:50:00Z">
        <w:r>
          <w:rPr>
            <w:b/>
          </w:rPr>
          <w:t>B</w:t>
        </w:r>
        <w:r w:rsidRPr="00C02B57">
          <w:rPr>
            <w:rPrChange w:id="541" w:author="Albi Celaj [3]" w:date="2018-12-07T15:50:00Z">
              <w:rPr>
                <w:b/>
              </w:rPr>
            </w:rPrChange>
          </w:rPr>
          <w:tab/>
        </w:r>
        <w:r>
          <w:t>As in A, showing a neural network trained only on fluconazole data.</w:t>
        </w:r>
      </w:ins>
    </w:p>
    <w:p w14:paraId="78E8836C" w14:textId="268265E6" w:rsidR="00EC5530" w:rsidDel="00B84596" w:rsidRDefault="00EC5530">
      <w:pPr>
        <w:widowControl w:val="0"/>
        <w:autoSpaceDE w:val="0"/>
        <w:autoSpaceDN w:val="0"/>
        <w:adjustRightInd w:val="0"/>
        <w:rPr>
          <w:del w:id="542" w:author="Albi Celaj [3]" w:date="2018-12-07T15:50:00Z"/>
        </w:rPr>
      </w:pPr>
      <w:del w:id="543" w:author="Albi Celaj [3]" w:date="2018-12-07T15:50:00Z">
        <w:r w:rsidDel="00B84596">
          <w:rPr>
            <w:b/>
            <w:bCs/>
            <w:iCs/>
            <w:color w:val="000000" w:themeColor="text1"/>
          </w:rPr>
          <w:delText xml:space="preserve"> </w:delText>
        </w:r>
        <w:r w:rsidDel="00B84596">
          <w:delText>Strains were grouped</w:delText>
        </w:r>
        <w:r w:rsidRPr="00233F15" w:rsidDel="00B84596">
          <w:delText xml:space="preserve"> on knockout genotype</w:delText>
        </w:r>
        <w:r w:rsidDel="00B84596">
          <w:delText>s</w:delText>
        </w:r>
        <w:r w:rsidRPr="00233F15" w:rsidDel="00B84596">
          <w:delText xml:space="preserve"> at </w:delText>
        </w:r>
        <w:r w:rsidRPr="00233F15" w:rsidDel="00B84596">
          <w:rPr>
            <w:i/>
          </w:rPr>
          <w:delText xml:space="preserve">pdr5∆, snq2∆, ybt1∆, ycf1∆, </w:delText>
        </w:r>
        <w:r w:rsidRPr="00233F15" w:rsidDel="00B84596">
          <w:delText xml:space="preserve">and </w:delText>
        </w:r>
        <w:r w:rsidRPr="00233F15" w:rsidDel="00B84596">
          <w:rPr>
            <w:i/>
          </w:rPr>
          <w:delText>yor1∆</w:delText>
        </w:r>
        <w:r w:rsidDel="00B84596">
          <w:delText xml:space="preserve">. </w:delText>
        </w:r>
        <w:r w:rsidRPr="00233F15" w:rsidDel="00B84596">
          <w:delText>Each poi</w:delText>
        </w:r>
        <w:r w:rsidDel="00B84596">
          <w:delText xml:space="preserve">nt represents the mean resistance of a group of strains containing the 5-locus genotype </w:delText>
        </w:r>
        <w:r w:rsidRPr="00233F15" w:rsidDel="00B84596">
          <w:delText xml:space="preserve">indicated by the </w:delText>
        </w:r>
        <w:r w:rsidDel="00B84596">
          <w:delText xml:space="preserve">legend, either as modeled by the neural network (x-axis) or as measured in the data (y-axis).  Correlation in the top left is shown for all data, then only for the 5-locus groups in parentheses.  The neural network was trained separately </w:delText>
        </w:r>
        <w:r w:rsidR="00890971" w:rsidDel="00B84596">
          <w:delText xml:space="preserve">in </w:delText>
        </w:r>
      </w:del>
      <w:del w:id="544" w:author="Albi Celaj [3]" w:date="2018-12-07T15:38:00Z">
        <w:r w:rsidR="00890971" w:rsidDel="00C0215D">
          <w:delText>fluconazole</w:delText>
        </w:r>
      </w:del>
      <w:del w:id="545" w:author="Albi Celaj [3]" w:date="2018-12-07T15:50:00Z">
        <w:r w:rsidR="00890971" w:rsidDel="00B84596">
          <w:delText>, and the corresponding weights are shown in the right.</w:delText>
        </w:r>
      </w:del>
    </w:p>
    <w:p w14:paraId="77903151" w14:textId="0105DE7E" w:rsidR="00890971" w:rsidRPr="00890971" w:rsidDel="00C02B57" w:rsidRDefault="00890971" w:rsidP="00B84596">
      <w:pPr>
        <w:widowControl w:val="0"/>
        <w:autoSpaceDE w:val="0"/>
        <w:autoSpaceDN w:val="0"/>
        <w:adjustRightInd w:val="0"/>
        <w:rPr>
          <w:del w:id="546" w:author="Albi Celaj [3]" w:date="2018-12-07T15:51:00Z"/>
          <w:bCs/>
          <w:iCs/>
          <w:color w:val="000000" w:themeColor="text1"/>
        </w:rPr>
      </w:pPr>
      <w:del w:id="547" w:author="Albi Celaj [3]" w:date="2018-12-07T15:50:00Z">
        <w:r w:rsidDel="00B84596">
          <w:rPr>
            <w:b/>
            <w:bCs/>
            <w:iCs/>
            <w:color w:val="000000" w:themeColor="text1"/>
          </w:rPr>
          <w:delText xml:space="preserve">B </w:delText>
        </w:r>
        <w:r w:rsidDel="00B84596">
          <w:rPr>
            <w:bCs/>
            <w:iCs/>
            <w:color w:val="000000" w:themeColor="text1"/>
          </w:rPr>
          <w:delText xml:space="preserve">As in A, </w:delText>
        </w:r>
      </w:del>
    </w:p>
    <w:p w14:paraId="62CC2B99" w14:textId="68B1672A" w:rsidR="00A85652" w:rsidRPr="00EC5530" w:rsidDel="00131334" w:rsidRDefault="00A85652" w:rsidP="00224FCB">
      <w:pPr>
        <w:widowControl w:val="0"/>
        <w:autoSpaceDE w:val="0"/>
        <w:autoSpaceDN w:val="0"/>
        <w:adjustRightInd w:val="0"/>
        <w:rPr>
          <w:del w:id="548" w:author="Albi Celaj [3]" w:date="2018-12-07T15:51:00Z"/>
          <w:b/>
          <w:bCs/>
          <w:iCs/>
          <w:color w:val="000000" w:themeColor="text1"/>
        </w:rPr>
      </w:pPr>
    </w:p>
    <w:p w14:paraId="583CF5D1" w14:textId="77777777" w:rsidR="00A85652" w:rsidRDefault="00A85652" w:rsidP="00224FCB">
      <w:pPr>
        <w:widowControl w:val="0"/>
        <w:autoSpaceDE w:val="0"/>
        <w:autoSpaceDN w:val="0"/>
        <w:adjustRightInd w:val="0"/>
        <w:rPr>
          <w:b/>
          <w:bCs/>
          <w:iCs/>
          <w:color w:val="000000" w:themeColor="text1"/>
        </w:rPr>
      </w:pPr>
    </w:p>
    <w:p w14:paraId="66F0B9E4" w14:textId="12773DB9" w:rsidR="002E0653" w:rsidRDefault="00C75C81" w:rsidP="00EA645D">
      <w:pPr>
        <w:jc w:val="both"/>
        <w:rPr>
          <w:color w:val="000000" w:themeColor="text1"/>
        </w:rPr>
      </w:pPr>
      <w:commentRangeStart w:id="549"/>
      <w:r w:rsidRPr="003643C4">
        <w:rPr>
          <w:b/>
          <w:bCs/>
          <w:iCs/>
          <w:color w:val="000000" w:themeColor="text1"/>
        </w:rPr>
        <w:t>Figure S1</w:t>
      </w:r>
      <w:r>
        <w:rPr>
          <w:b/>
          <w:bCs/>
          <w:iCs/>
          <w:color w:val="000000" w:themeColor="text1"/>
        </w:rPr>
        <w:t>1</w:t>
      </w:r>
      <w:r w:rsidRPr="003643C4">
        <w:rPr>
          <w:b/>
          <w:bCs/>
          <w:iCs/>
          <w:color w:val="000000" w:themeColor="text1"/>
        </w:rPr>
        <w:t>.</w:t>
      </w:r>
      <w:commentRangeEnd w:id="549"/>
      <w:r>
        <w:rPr>
          <w:rStyle w:val="CommentReference"/>
          <w:rFonts w:asciiTheme="minorHAnsi" w:hAnsiTheme="minorHAnsi" w:cstheme="minorBidi"/>
        </w:rPr>
        <w:commentReference w:id="549"/>
      </w:r>
      <w:r w:rsidRPr="003643C4">
        <w:rPr>
          <w:b/>
          <w:bCs/>
          <w:iCs/>
          <w:color w:val="000000" w:themeColor="text1"/>
        </w:rPr>
        <w:t xml:space="preserve">  </w:t>
      </w:r>
      <w:r w:rsidR="0092493A" w:rsidRPr="003643C4">
        <w:rPr>
          <w:color w:val="000000" w:themeColor="text1"/>
        </w:rPr>
        <w:t xml:space="preserve">Comparing </w:t>
      </w:r>
      <w:r w:rsidR="002B2AF9">
        <w:rPr>
          <w:color w:val="000000" w:themeColor="text1"/>
        </w:rPr>
        <w:t xml:space="preserve">drug resistance measured from </w:t>
      </w:r>
      <w:r w:rsidR="0092493A"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of </w:t>
      </w:r>
      <w:r w:rsidR="00C627CC" w:rsidRPr="003643C4">
        <w:rPr>
          <w:color w:val="000000" w:themeColor="text1"/>
        </w:rPr>
        <w:t xml:space="preserve"> </w:t>
      </w:r>
      <w:r w:rsidR="0004126E">
        <w:rPr>
          <w:color w:val="000000" w:themeColor="text1"/>
        </w:rPr>
        <w:t xml:space="preserve">individual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r w:rsidR="0004126E">
        <w:rPr>
          <w:color w:val="000000" w:themeColor="text1"/>
        </w:rPr>
        <w:t>MAT</w:t>
      </w:r>
      <w:r w:rsidR="0004126E" w:rsidRPr="00EA717D">
        <w:rPr>
          <w:b/>
          <w:color w:val="000000" w:themeColor="text1"/>
        </w:rPr>
        <w:t>a</w:t>
      </w:r>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205E239A" w:rsidR="002E0653" w:rsidRDefault="0092493A" w:rsidP="006E7495">
      <w:pPr>
        <w:jc w:val="both"/>
        <w:rPr>
          <w:bCs/>
          <w:iCs/>
          <w:color w:val="000000" w:themeColor="text1"/>
        </w:rPr>
      </w:pPr>
      <w:r w:rsidRPr="003643C4">
        <w:rPr>
          <w:b/>
          <w:bCs/>
          <w:iCs/>
          <w:color w:val="000000" w:themeColor="text1"/>
        </w:rPr>
        <w:t>Figure S1</w:t>
      </w:r>
      <w:r w:rsidR="006C55BE">
        <w:rPr>
          <w:b/>
          <w:bCs/>
          <w:iCs/>
          <w:color w:val="000000" w:themeColor="text1"/>
        </w:rPr>
        <w:t>2</w:t>
      </w:r>
      <w:r w:rsidRPr="003643C4">
        <w:rPr>
          <w:b/>
          <w:bCs/>
          <w:iCs/>
          <w:color w:val="000000" w:themeColor="text1"/>
        </w:rPr>
        <w:t xml:space="preserve">.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interactions between Pdr5, Snq2, and Yor1 using mDHFR PCA.</w:t>
      </w:r>
    </w:p>
    <w:p w14:paraId="2B568150" w14:textId="439F6111"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rsidRPr="007131FF">
        <w:rPr>
          <w:vertAlign w:val="subscript"/>
          <w:rPrChange w:id="550" w:author="Albi Celaj [3]" w:date="2018-12-07T15:52:00Z">
            <w:rPr/>
          </w:rPrChange>
        </w:rPr>
        <w:t>]</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7DA10368" w:rsidR="0092493A" w:rsidRDefault="0092493A" w:rsidP="00224FCB">
      <w:pPr>
        <w:widowControl w:val="0"/>
        <w:autoSpaceDE w:val="0"/>
        <w:autoSpaceDN w:val="0"/>
        <w:adjustRightInd w:val="0"/>
        <w:rPr>
          <w:bCs/>
          <w:iCs/>
          <w:color w:val="000000" w:themeColor="text1"/>
        </w:rPr>
      </w:pPr>
      <w:r w:rsidRPr="003643C4">
        <w:rPr>
          <w:b/>
          <w:bCs/>
          <w:iCs/>
          <w:color w:val="000000" w:themeColor="text1"/>
        </w:rPr>
        <w:t xml:space="preserve">Figure </w:t>
      </w:r>
      <w:ins w:id="551" w:author="Albi Celaj [3]" w:date="2018-12-07T15:25:00Z">
        <w:r w:rsidR="00FF0877">
          <w:rPr>
            <w:b/>
            <w:bCs/>
            <w:iCs/>
            <w:color w:val="000000" w:themeColor="text1"/>
          </w:rPr>
          <w:t>S1</w:t>
        </w:r>
      </w:ins>
      <w:r w:rsidR="006C55BE">
        <w:rPr>
          <w:b/>
          <w:bCs/>
          <w:iCs/>
          <w:color w:val="000000" w:themeColor="text1"/>
        </w:rPr>
        <w:t>3</w:t>
      </w:r>
      <w:ins w:id="552" w:author="Albi Celaj [3]" w:date="2018-12-07T15:26:00Z">
        <w:r w:rsidR="00FF0877">
          <w:rPr>
            <w:b/>
            <w:bCs/>
            <w:iCs/>
            <w:color w:val="000000" w:themeColor="text1"/>
          </w:rPr>
          <w:t>.</w:t>
        </w:r>
      </w:ins>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lastRenderedPageBreak/>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lbi Celaj [2]" w:date="2018-12-23T16:36:00Z" w:initials="AC">
    <w:p w14:paraId="7611A286" w14:textId="5F59B043" w:rsidR="001E5078" w:rsidRDefault="001E5078">
      <w:pPr>
        <w:pStyle w:val="CommentText"/>
      </w:pPr>
      <w:r>
        <w:rPr>
          <w:rStyle w:val="CommentReference"/>
        </w:rPr>
        <w:annotationRef/>
      </w:r>
      <w:r>
        <w:t>Deciphering biological systems with deep combinatorial genetic analysis</w:t>
      </w:r>
    </w:p>
  </w:comment>
  <w:comment w:id="4" w:author="Albi Celaj [2]" w:date="2018-12-23T16:29:00Z" w:initials="AC">
    <w:p w14:paraId="0AA7FBDE" w14:textId="284A53A6" w:rsidR="001E5078" w:rsidRDefault="001E5078">
      <w:pPr>
        <w:pStyle w:val="CommentText"/>
      </w:pPr>
      <w:r>
        <w:rPr>
          <w:rStyle w:val="CommentReference"/>
        </w:rPr>
        <w:annotationRef/>
      </w:r>
      <w:r>
        <w:t>Might want to rewrite and put the focus on gene annotation</w:t>
      </w:r>
    </w:p>
  </w:comment>
  <w:comment w:id="35" w:author="Albi Celaj" w:date="2018-12-20T23:05:00Z" w:initials="AC">
    <w:p w14:paraId="151A3D12" w14:textId="77777777" w:rsidR="001E5078" w:rsidRDefault="001E5078" w:rsidP="00360224">
      <w:pPr>
        <w:pStyle w:val="CommentText"/>
      </w:pPr>
      <w:r>
        <w:rPr>
          <w:rStyle w:val="CommentReference"/>
        </w:rPr>
        <w:annotationRef/>
      </w:r>
      <w:r>
        <w:t>Shorten this clause</w:t>
      </w:r>
    </w:p>
  </w:comment>
  <w:comment w:id="36" w:author="Yachie Nozomu" w:date="2018-12-10T00:29:00Z" w:initials="NY">
    <w:p w14:paraId="5276D875" w14:textId="77777777" w:rsidR="001E5078" w:rsidRDefault="001E5078" w:rsidP="004805FB">
      <w:pPr>
        <w:pStyle w:val="CommentText"/>
      </w:pPr>
      <w:r>
        <w:rPr>
          <w:rStyle w:val="CommentReference"/>
        </w:rPr>
        <w:annotationRef/>
      </w:r>
      <w:r>
        <w:t>Maybe cite some double CRISPR works?</w:t>
      </w:r>
    </w:p>
  </w:comment>
  <w:comment w:id="37" w:author="Albi Celaj [3]" w:date="2018-12-18T12:00:00Z" w:initials="AC">
    <w:p w14:paraId="345AED73" w14:textId="77777777" w:rsidR="001E5078" w:rsidRDefault="001E5078" w:rsidP="004805FB">
      <w:pPr>
        <w:pStyle w:val="CommentText"/>
      </w:pPr>
      <w:r>
        <w:rPr>
          <w:rStyle w:val="CommentReference"/>
        </w:rPr>
        <w:annotationRef/>
      </w:r>
      <w:r>
        <w:t>Added</w:t>
      </w:r>
    </w:p>
  </w:comment>
  <w:comment w:id="38" w:author="Albi Celaj [2]" w:date="2018-12-22T12:51:00Z" w:initials="AC">
    <w:p w14:paraId="0BAC95CC" w14:textId="49A0964E" w:rsidR="001E5078" w:rsidRDefault="001E5078">
      <w:pPr>
        <w:pStyle w:val="CommentText"/>
      </w:pPr>
      <w:r>
        <w:rPr>
          <w:rStyle w:val="CommentReference"/>
        </w:rPr>
        <w:annotationRef/>
      </w:r>
      <w:r>
        <w:t>Maybe a lot of sentences criticizing previous works?</w:t>
      </w:r>
    </w:p>
  </w:comment>
  <w:comment w:id="39" w:author="Albi Celaj" w:date="2018-12-20T23:08:00Z" w:initials="AC">
    <w:p w14:paraId="59A0219A" w14:textId="3B22EACD" w:rsidR="001E5078" w:rsidRDefault="001E5078">
      <w:pPr>
        <w:pStyle w:val="CommentText"/>
      </w:pPr>
      <w:r>
        <w:rPr>
          <w:rStyle w:val="CommentReference"/>
        </w:rPr>
        <w:annotationRef/>
      </w:r>
      <w:r>
        <w:t>Known multi-variant effects in this system point to many less well-understood functions</w:t>
      </w:r>
    </w:p>
  </w:comment>
  <w:comment w:id="48" w:author="Albi Celaj" w:date="2018-12-19T15:17:00Z" w:initials="AC">
    <w:p w14:paraId="078BAF56" w14:textId="1CB3E88C" w:rsidR="001E5078" w:rsidRDefault="001E5078">
      <w:pPr>
        <w:pStyle w:val="CommentText"/>
      </w:pPr>
      <w:r>
        <w:rPr>
          <w:rStyle w:val="CommentReference"/>
        </w:rPr>
        <w:annotationRef/>
      </w:r>
      <w:r>
        <w:t>Wrong order</w:t>
      </w:r>
    </w:p>
  </w:comment>
  <w:comment w:id="52" w:author="Albi Celaj [3]" w:date="2018-12-18T12:20:00Z" w:initials="AC">
    <w:p w14:paraId="7DBFDFFF" w14:textId="77777777" w:rsidR="001E5078" w:rsidRDefault="001E5078" w:rsidP="00C66E5A">
      <w:pPr>
        <w:pStyle w:val="CommentText"/>
      </w:pPr>
      <w:r>
        <w:rPr>
          <w:rStyle w:val="CommentReference"/>
        </w:rPr>
        <w:annotationRef/>
      </w:r>
      <w:r>
        <w:t>Have to specify for each supplementary figure, the related main figure</w:t>
      </w:r>
    </w:p>
  </w:comment>
  <w:comment w:id="53" w:author="Albi Celaj [3]" w:date="2018-12-17T11:26:00Z" w:initials="AC">
    <w:p w14:paraId="4ECDE721" w14:textId="77777777" w:rsidR="001E5078" w:rsidRDefault="001E5078" w:rsidP="00DB0ED8">
      <w:pPr>
        <w:pStyle w:val="CommentText"/>
      </w:pPr>
      <w:r>
        <w:rPr>
          <w:rStyle w:val="CommentReference"/>
        </w:rPr>
        <w:annotationRef/>
      </w:r>
    </w:p>
  </w:comment>
  <w:comment w:id="54" w:author="Albi Celaj [3]" w:date="2018-12-17T14:04:00Z" w:initials="AC">
    <w:p w14:paraId="4C28C6DD" w14:textId="77777777" w:rsidR="001E5078" w:rsidRDefault="001E5078" w:rsidP="00DB0ED8">
      <w:pPr>
        <w:pStyle w:val="CommentText"/>
      </w:pPr>
      <w:r>
        <w:rPr>
          <w:rStyle w:val="CommentReference"/>
        </w:rPr>
        <w:annotationRef/>
      </w:r>
    </w:p>
  </w:comment>
  <w:comment w:id="55" w:author="Albi Celaj [3]" w:date="2018-12-17T12:23:00Z" w:initials="AC">
    <w:p w14:paraId="5361D903" w14:textId="77777777" w:rsidR="001E5078" w:rsidRDefault="001E5078" w:rsidP="00DB0ED8">
      <w:pPr>
        <w:pStyle w:val="CommentText"/>
      </w:pPr>
      <w:r>
        <w:rPr>
          <w:rStyle w:val="CommentReference"/>
        </w:rPr>
        <w:annotationRef/>
      </w:r>
      <w:r>
        <w:t>Need to add to data file</w:t>
      </w:r>
    </w:p>
  </w:comment>
  <w:comment w:id="56" w:author="Yachie Nozomu" w:date="2018-12-10T01:43:00Z" w:initials="NY">
    <w:p w14:paraId="6BCF21ED" w14:textId="77777777" w:rsidR="001E5078" w:rsidRDefault="001E5078" w:rsidP="00DB0ED8">
      <w:pPr>
        <w:pStyle w:val="CommentText"/>
      </w:pPr>
      <w:r>
        <w:rPr>
          <w:rStyle w:val="CommentReference"/>
        </w:rPr>
        <w:annotationRef/>
      </w:r>
      <w:r>
        <w:t>I couldn’t find this specific example in Figure 3C.</w:t>
      </w:r>
    </w:p>
  </w:comment>
  <w:comment w:id="57" w:author="Albi Celaj [3]" w:date="2018-12-10T14:31:00Z" w:initials="AC">
    <w:p w14:paraId="04557923" w14:textId="77777777" w:rsidR="001E5078" w:rsidRDefault="001E5078" w:rsidP="00DB0ED8">
      <w:pPr>
        <w:pStyle w:val="CommentText"/>
      </w:pPr>
      <w:r>
        <w:rPr>
          <w:rStyle w:val="CommentReference"/>
        </w:rPr>
        <w:annotationRef/>
      </w:r>
      <w:r>
        <w:t>I think this is confusingly worded – there’s no complex interaction term involving all of these genes, rather each of these genes has a complex genetic interaction with other genes</w:t>
      </w:r>
    </w:p>
  </w:comment>
  <w:comment w:id="58" w:author="Yachie Nozomu" w:date="2018-12-10T01:48:00Z" w:initials="NY">
    <w:p w14:paraId="5E14E6E4" w14:textId="77777777" w:rsidR="001E5078" w:rsidRDefault="001E5078" w:rsidP="00DB0ED8">
      <w:pPr>
        <w:pStyle w:val="CommentText"/>
      </w:pPr>
      <w:r>
        <w:rPr>
          <w:rStyle w:val="CommentReference"/>
        </w:rPr>
        <w:annotationRef/>
      </w:r>
      <w:r>
        <w:t>Overall, these specific interactions are hard to follow in the heatmap in Figure 3C… maybe make a submatrix representation or sub-network graphs?</w:t>
      </w:r>
    </w:p>
  </w:comment>
  <w:comment w:id="59" w:author="Yachie Nozomu" w:date="2018-12-10T02:21:00Z" w:initials="NY">
    <w:p w14:paraId="62EA94FD" w14:textId="77777777" w:rsidR="001E5078" w:rsidRDefault="001E5078" w:rsidP="00DB0ED8">
      <w:pPr>
        <w:pStyle w:val="CommentText"/>
      </w:pPr>
      <w:r>
        <w:rPr>
          <w:rStyle w:val="CommentReference"/>
        </w:rPr>
        <w:annotationRef/>
      </w:r>
      <w:r>
        <w:t>Do you assume there are only effluxes and Es are only positive values?</w:t>
      </w:r>
    </w:p>
  </w:comment>
  <w:comment w:id="60" w:author="Albi Celaj [3]" w:date="2018-12-10T14:33:00Z" w:initials="AC">
    <w:p w14:paraId="5C6297C8" w14:textId="77777777" w:rsidR="001E5078" w:rsidRDefault="001E5078" w:rsidP="00DB0ED8">
      <w:pPr>
        <w:pStyle w:val="CommentText"/>
      </w:pPr>
      <w:r>
        <w:rPr>
          <w:rStyle w:val="CommentReference"/>
        </w:rPr>
        <w:annotationRef/>
      </w:r>
      <w:r>
        <w:t>Yes – can add negative E-values but rather chose to model these as inhibition of a hidden clearance factor (as per e-mail)</w:t>
      </w:r>
    </w:p>
  </w:comment>
  <w:comment w:id="61" w:author="Yachie Nozomu" w:date="2018-12-10T01:58:00Z" w:initials="NY">
    <w:p w14:paraId="4D65C6BF" w14:textId="77777777" w:rsidR="001E5078" w:rsidRDefault="001E5078" w:rsidP="00DB0ED8">
      <w:pPr>
        <w:pStyle w:val="CommentText"/>
      </w:pPr>
      <w:r>
        <w:rPr>
          <w:rStyle w:val="CommentReference"/>
        </w:rPr>
        <w:annotationRef/>
      </w:r>
      <w:r>
        <w:t>Did you treat “I” and “E” edges equally? or did you optimize “I” edges first and then “E” edges? Did you apply this procedure even for the direct G-A pairs too?</w:t>
      </w:r>
    </w:p>
  </w:comment>
  <w:comment w:id="62" w:author="Albi Celaj [3]" w:date="2018-12-10T14:33:00Z" w:initials="AC">
    <w:p w14:paraId="5486673A" w14:textId="77777777" w:rsidR="001E5078" w:rsidRDefault="001E5078" w:rsidP="00DB0ED8">
      <w:pPr>
        <w:pStyle w:val="CommentText"/>
      </w:pPr>
      <w:r>
        <w:rPr>
          <w:rStyle w:val="CommentReference"/>
        </w:rPr>
        <w:annotationRef/>
      </w:r>
      <w:r>
        <w:t>I used the standard backpropagation training procedure which optimizes all weights jointly in each iteration – so I and E are treated equally.  The direct G-A pairs in Figure 4A are just to illustrate that A depends on G such that A=0 if G=0.  There are no parameters to learn/optimize to do this, we just multiply the second layer of the network element-wise by the input layer in order to achieve this</w:t>
      </w:r>
    </w:p>
  </w:comment>
  <w:comment w:id="63" w:author="Yachie Nozomu" w:date="2018-12-10T01:53:00Z" w:initials="NY">
    <w:p w14:paraId="59F4459E" w14:textId="77777777" w:rsidR="001E5078" w:rsidRDefault="001E5078" w:rsidP="00E270DE">
      <w:pPr>
        <w:pStyle w:val="CommentText"/>
      </w:pPr>
      <w:r>
        <w:rPr>
          <w:rStyle w:val="CommentReference"/>
        </w:rPr>
        <w:annotationRef/>
      </w:r>
      <w:r>
        <w:t>As two mating type datasets share same genotypes, I thought a more proper cross-validation would be exclusion of unique genotypes for training?</w:t>
      </w:r>
    </w:p>
  </w:comment>
  <w:comment w:id="64" w:author="Albi Celaj [3]" w:date="2018-12-10T14:33:00Z" w:initials="AC">
    <w:p w14:paraId="0B1F9671" w14:textId="249CA3C3" w:rsidR="001E5078" w:rsidRDefault="001E5078" w:rsidP="00E270DE">
      <w:pPr>
        <w:pStyle w:val="CommentText"/>
      </w:pPr>
      <w:r>
        <w:rPr>
          <w:rStyle w:val="CommentReference"/>
        </w:rPr>
        <w:annotationRef/>
      </w:r>
      <w:r>
        <w:t>They are now unique</w:t>
      </w:r>
    </w:p>
    <w:p w14:paraId="55DB30EF" w14:textId="77777777" w:rsidR="001E5078" w:rsidRDefault="001E5078" w:rsidP="00E270DE">
      <w:pPr>
        <w:pStyle w:val="CommentText"/>
      </w:pPr>
    </w:p>
  </w:comment>
  <w:comment w:id="76" w:author="Yachie Nozomu" w:date="2018-12-10T02:01:00Z" w:initials="NY">
    <w:p w14:paraId="6B20CD35" w14:textId="77777777" w:rsidR="001E5078" w:rsidRDefault="001E5078" w:rsidP="00E270DE">
      <w:pPr>
        <w:pStyle w:val="CommentText"/>
      </w:pPr>
      <w:r>
        <w:rPr>
          <w:rStyle w:val="CommentReference"/>
        </w:rPr>
        <w:annotationRef/>
      </w:r>
      <w:r>
        <w:t xml:space="preserve">Same here… two mating type datasets could share a decent amount of same genotypes </w:t>
      </w:r>
    </w:p>
  </w:comment>
  <w:comment w:id="77" w:author="Albi Celaj" w:date="2018-12-21T14:48:00Z" w:initials="AC">
    <w:p w14:paraId="28432A83" w14:textId="294A7E41" w:rsidR="001E5078" w:rsidRDefault="001E5078">
      <w:pPr>
        <w:pStyle w:val="CommentText"/>
      </w:pPr>
      <w:r>
        <w:rPr>
          <w:rStyle w:val="CommentReference"/>
        </w:rPr>
        <w:annotationRef/>
      </w:r>
      <w:r>
        <w:t>They are now unique</w:t>
      </w:r>
    </w:p>
  </w:comment>
  <w:comment w:id="121" w:author="Yachie Nozomu" w:date="2018-12-10T02:29:00Z" w:initials="NY">
    <w:p w14:paraId="19FD9F07" w14:textId="77777777" w:rsidR="001E5078" w:rsidRDefault="001E5078" w:rsidP="00D610F0">
      <w:pPr>
        <w:pStyle w:val="CommentText"/>
      </w:pPr>
      <w:r>
        <w:rPr>
          <w:rStyle w:val="CommentReference"/>
        </w:rPr>
        <w:annotationRef/>
      </w:r>
      <w:r>
        <w:t>Is it unlikely that these genes are involved in valinomycin uptake?</w:t>
      </w:r>
    </w:p>
  </w:comment>
  <w:comment w:id="115" w:author="Albi Celaj [3]" w:date="2018-12-10T13:27:00Z" w:initials="AC">
    <w:p w14:paraId="473490EC" w14:textId="2D66CB8C" w:rsidR="001E5078" w:rsidRDefault="001E5078">
      <w:pPr>
        <w:pStyle w:val="CommentText"/>
      </w:pPr>
      <w:r>
        <w:rPr>
          <w:rStyle w:val="CommentReference"/>
        </w:rPr>
        <w:annotationRef/>
      </w:r>
      <w:r>
        <w:t>See e-mail</w:t>
      </w:r>
    </w:p>
  </w:comment>
  <w:comment w:id="234" w:author="Yachie Nozomu" w:date="2018-12-10T02:30:00Z" w:initials="NY">
    <w:p w14:paraId="292EFFFA" w14:textId="77777777" w:rsidR="001E5078" w:rsidRDefault="001E5078" w:rsidP="00447F5C">
      <w:pPr>
        <w:pStyle w:val="CommentText"/>
      </w:pPr>
      <w:r>
        <w:rPr>
          <w:rStyle w:val="CommentReference"/>
        </w:rPr>
        <w:annotationRef/>
      </w:r>
      <w:r>
        <w:t>Maybe not for yeast?</w:t>
      </w:r>
    </w:p>
  </w:comment>
  <w:comment w:id="235" w:author="Albi Celaj [3]" w:date="2018-12-10T14:38:00Z" w:initials="AC">
    <w:p w14:paraId="70DAEF25" w14:textId="31614737" w:rsidR="001E5078" w:rsidRDefault="001E5078" w:rsidP="00447F5C">
      <w:pPr>
        <w:pStyle w:val="CommentText"/>
      </w:pPr>
      <w:r>
        <w:rPr>
          <w:rStyle w:val="CommentReference"/>
        </w:rPr>
        <w:annotationRef/>
      </w:r>
      <w:r>
        <w:t xml:space="preserve">What would yeast-specific limitations be? e.g. </w:t>
      </w:r>
      <w:r w:rsidRPr="00B937C9">
        <w:t>29240790</w:t>
      </w:r>
      <w:r>
        <w:t xml:space="preserve"> did RNA seq in yeast and it seems genotyping might also be possible</w:t>
      </w:r>
    </w:p>
    <w:p w14:paraId="166230B6" w14:textId="4FF36F10" w:rsidR="001E5078" w:rsidRDefault="001E5078">
      <w:pPr>
        <w:pStyle w:val="CommentText"/>
      </w:pPr>
    </w:p>
  </w:comment>
  <w:comment w:id="326" w:author="Albi Celaj [3]" w:date="2018-12-17T15:37:00Z" w:initials="AC">
    <w:p w14:paraId="44DA2493" w14:textId="7AC5B7EB" w:rsidR="001E5078" w:rsidRDefault="001E5078">
      <w:pPr>
        <w:pStyle w:val="CommentText"/>
      </w:pPr>
      <w:r>
        <w:rPr>
          <w:rStyle w:val="CommentReference"/>
        </w:rPr>
        <w:annotationRef/>
      </w:r>
      <w:r>
        <w:t>Remove?</w:t>
      </w:r>
    </w:p>
  </w:comment>
  <w:comment w:id="452" w:author="Yachie Nozomu" w:date="2018-12-10T02:31:00Z" w:initials="NY">
    <w:p w14:paraId="588E2228" w14:textId="77777777" w:rsidR="001E5078" w:rsidRDefault="001E5078" w:rsidP="00447F5C">
      <w:pPr>
        <w:pStyle w:val="CommentText"/>
      </w:pPr>
      <w:r>
        <w:rPr>
          <w:rStyle w:val="CommentReference"/>
        </w:rPr>
        <w:annotationRef/>
      </w:r>
      <w:r>
        <w:t>Please make sure that RY0148 is not GM Toolkit-alpha</w:t>
      </w:r>
    </w:p>
  </w:comment>
  <w:comment w:id="453" w:author="Albi Celaj [3]" w:date="2018-12-10T14:39:00Z" w:initials="AC">
    <w:p w14:paraId="6DAC57EE" w14:textId="7273B510" w:rsidR="001E5078" w:rsidRDefault="001E5078">
      <w:pPr>
        <w:pStyle w:val="CommentText"/>
      </w:pPr>
      <w:r>
        <w:rPr>
          <w:rStyle w:val="CommentReference"/>
        </w:rPr>
        <w:annotationRef/>
      </w:r>
      <w:r>
        <w:t>I don’t understand this comment – is the genotype incorrect as stated? What should it be?</w:t>
      </w:r>
    </w:p>
  </w:comment>
  <w:comment w:id="454" w:author="Albi Celaj [2]" w:date="2017-08-24T14:59:00Z" w:initials="AC">
    <w:p w14:paraId="476F4712" w14:textId="7F4B8F2F" w:rsidR="001E5078" w:rsidRDefault="001E5078">
      <w:pPr>
        <w:pStyle w:val="CommentText"/>
      </w:pPr>
      <w:r>
        <w:t>-May need details of growth selection media used</w:t>
      </w:r>
    </w:p>
    <w:p w14:paraId="60AC4973" w14:textId="10C0F849" w:rsidR="001E5078" w:rsidRDefault="001E5078">
      <w:pPr>
        <w:pStyle w:val="CommentText"/>
      </w:pPr>
      <w:r>
        <w:t>-May require source of all chemicals and concentrations used for selection (will ask lab for this)</w:t>
      </w:r>
    </w:p>
    <w:p w14:paraId="0B0708BE" w14:textId="77777777" w:rsidR="001E5078" w:rsidRDefault="001E5078">
      <w:pPr>
        <w:pStyle w:val="CommentText"/>
      </w:pPr>
    </w:p>
  </w:comment>
  <w:comment w:id="455" w:author="Yachie Nozomu" w:date="2018-12-10T02:50:00Z" w:initials="NY">
    <w:p w14:paraId="3F645A1E" w14:textId="77777777" w:rsidR="001E5078" w:rsidRDefault="001E5078" w:rsidP="00F85114">
      <w:pPr>
        <w:pStyle w:val="CommentText"/>
      </w:pPr>
      <w:r>
        <w:rPr>
          <w:rStyle w:val="CommentReference"/>
        </w:rPr>
        <w:annotationRef/>
      </w:r>
      <w:r>
        <w:t xml:space="preserve">Was the GM strain URA+? Did each deletion locus have GFP and URA3? </w:t>
      </w:r>
    </w:p>
  </w:comment>
  <w:comment w:id="456" w:author="Albi Celaj [3]" w:date="2018-12-10T13:50:00Z" w:initials="AC">
    <w:p w14:paraId="77A8ABFE" w14:textId="6EF4267F" w:rsidR="001E5078" w:rsidRDefault="001E5078">
      <w:pPr>
        <w:pStyle w:val="CommentText"/>
      </w:pPr>
      <w:r>
        <w:rPr>
          <w:rStyle w:val="CommentReference"/>
        </w:rPr>
        <w:annotationRef/>
      </w:r>
      <w:r>
        <w:t>Yes it did</w:t>
      </w:r>
    </w:p>
  </w:comment>
  <w:comment w:id="457" w:author="Yachie Nozomu" w:date="2018-12-10T03:53:00Z" w:initials="NY">
    <w:p w14:paraId="3BAFFCA9" w14:textId="77777777" w:rsidR="001E5078" w:rsidRDefault="001E5078" w:rsidP="00F85114">
      <w:pPr>
        <w:pStyle w:val="CommentText"/>
      </w:pPr>
      <w:r>
        <w:rPr>
          <w:rStyle w:val="CommentReference"/>
        </w:rPr>
        <w:annotationRef/>
      </w:r>
      <w:r>
        <w:t>In what volume?</w:t>
      </w:r>
    </w:p>
  </w:comment>
  <w:comment w:id="458" w:author="Albi Celaj [3]" w:date="2018-12-10T13:51:00Z" w:initials="AC">
    <w:p w14:paraId="030C1A19" w14:textId="4F1FB17D" w:rsidR="001E5078" w:rsidRDefault="001E5078">
      <w:pPr>
        <w:pStyle w:val="CommentText"/>
      </w:pPr>
      <w:r>
        <w:rPr>
          <w:rStyle w:val="CommentReference"/>
        </w:rPr>
        <w:annotationRef/>
      </w:r>
      <w:r>
        <w:t>Have to check with Marinella</w:t>
      </w:r>
    </w:p>
  </w:comment>
  <w:comment w:id="459" w:author="Albi Celaj [2]" w:date="2017-08-24T14:59:00Z" w:initials="AC">
    <w:p w14:paraId="490BB875" w14:textId="6772F314" w:rsidR="001E5078" w:rsidRDefault="001E5078">
      <w:pPr>
        <w:pStyle w:val="CommentText"/>
      </w:pPr>
      <w:r>
        <w:rPr>
          <w:rStyle w:val="CommentReference"/>
        </w:rPr>
        <w:annotationRef/>
      </w:r>
      <w:r>
        <w:t>Marinella: Which strain was wild type? Was it the barcoder strain?</w:t>
      </w:r>
    </w:p>
  </w:comment>
  <w:comment w:id="460" w:author="Albi Celaj [2]" w:date="2017-08-24T14:59:00Z" w:initials="AC">
    <w:p w14:paraId="3798F73B" w14:textId="09A393D6" w:rsidR="001E5078" w:rsidRDefault="001E5078">
      <w:pPr>
        <w:pStyle w:val="CommentText"/>
      </w:pPr>
      <w:r>
        <w:rPr>
          <w:rStyle w:val="CommentReference"/>
        </w:rPr>
        <w:annotationRef/>
      </w:r>
      <w:r>
        <w:t>Need Marinella to add details</w:t>
      </w:r>
    </w:p>
  </w:comment>
  <w:comment w:id="461" w:author="Albi Celaj [2]" w:date="2017-08-29T13:35:00Z" w:initials="AC">
    <w:p w14:paraId="1D09427C" w14:textId="47A7C76C" w:rsidR="001E5078" w:rsidRDefault="001E5078">
      <w:pPr>
        <w:pStyle w:val="CommentText"/>
      </w:pPr>
      <w:r>
        <w:rPr>
          <w:rStyle w:val="CommentReference"/>
        </w:rPr>
        <w:annotationRef/>
      </w:r>
      <w:r>
        <w:rPr>
          <w:rStyle w:val="CommentReference"/>
        </w:rPr>
        <w:t>Jamie: Need confirmation that it was indeed 2%</w:t>
      </w:r>
    </w:p>
  </w:comment>
  <w:comment w:id="462" w:author="Albi Celaj [2]" w:date="2017-08-30T09:29:00Z" w:initials="AC">
    <w:p w14:paraId="2176F66A" w14:textId="3D74FFD6" w:rsidR="001E5078" w:rsidRDefault="001E5078">
      <w:pPr>
        <w:pStyle w:val="CommentText"/>
      </w:pPr>
      <w:r>
        <w:rPr>
          <w:rStyle w:val="CommentReference"/>
        </w:rPr>
        <w:annotationRef/>
      </w:r>
      <w:r>
        <w:t>Marinella: You had to recreate one of these strains, is it worth mentioning here?</w:t>
      </w:r>
    </w:p>
    <w:p w14:paraId="07D8619E" w14:textId="6BD7FA46" w:rsidR="001E5078" w:rsidRDefault="001E5078">
      <w:pPr>
        <w:pStyle w:val="CommentText"/>
      </w:pPr>
      <w:r>
        <w:t>- Also need to verify growth conditions, took from Tarassov et al paper</w:t>
      </w:r>
    </w:p>
    <w:p w14:paraId="57A9515B" w14:textId="62E3386E" w:rsidR="001E5078" w:rsidRDefault="001E5078">
      <w:pPr>
        <w:pStyle w:val="CommentText"/>
      </w:pPr>
      <w:r>
        <w:t>-Need fluconazole concentrations</w:t>
      </w:r>
    </w:p>
  </w:comment>
  <w:comment w:id="463" w:author="Albi Celaj [2]" w:date="2017-08-24T14:59:00Z" w:initials="AC">
    <w:p w14:paraId="7BB2BB8A" w14:textId="0ABC6894" w:rsidR="001E5078" w:rsidRDefault="001E5078">
      <w:pPr>
        <w:pStyle w:val="CommentText"/>
      </w:pPr>
      <w:r>
        <w:rPr>
          <w:rStyle w:val="CommentReference"/>
        </w:rPr>
        <w:annotationRef/>
      </w:r>
      <w:r>
        <w:t>This part has to be revised later, these experiments are still in progress</w:t>
      </w:r>
    </w:p>
  </w:comment>
  <w:comment w:id="464" w:author="Albi Celaj [2]" w:date="2017-11-07T13:36:00Z" w:initials="AC">
    <w:p w14:paraId="311FD484" w14:textId="0BFFC7D3" w:rsidR="001E5078" w:rsidRDefault="001E5078">
      <w:pPr>
        <w:pStyle w:val="CommentText"/>
      </w:pPr>
      <w:r>
        <w:rPr>
          <w:rStyle w:val="CommentReference"/>
        </w:rPr>
        <w:annotationRef/>
      </w:r>
      <w:r>
        <w:t>Fritz: Need funding info</w:t>
      </w:r>
    </w:p>
  </w:comment>
  <w:comment w:id="465" w:author="Albi Celaj [2]" w:date="2017-11-07T13:36:00Z" w:initials="AC">
    <w:p w14:paraId="3DB38767" w14:textId="202E2C24" w:rsidR="001E5078" w:rsidRDefault="001E5078">
      <w:pPr>
        <w:pStyle w:val="CommentText"/>
      </w:pPr>
      <w:r>
        <w:rPr>
          <w:rStyle w:val="CommentReference"/>
        </w:rPr>
        <w:annotationRef/>
      </w:r>
      <w:r>
        <w:t>Under construction</w:t>
      </w:r>
    </w:p>
  </w:comment>
  <w:comment w:id="466" w:author="Albi Celaj [2]" w:date="2017-08-24T14:59:00Z" w:initials="AC">
    <w:p w14:paraId="47F3AC14" w14:textId="03C6ADEE" w:rsidR="001E5078" w:rsidRDefault="001E5078">
      <w:pPr>
        <w:pStyle w:val="CommentText"/>
      </w:pPr>
      <w:r>
        <w:t>To add:</w:t>
      </w:r>
    </w:p>
    <w:p w14:paraId="6A1D5EB1" w14:textId="780B4013" w:rsidR="001E5078" w:rsidRDefault="001E5078">
      <w:pPr>
        <w:pStyle w:val="CommentText"/>
      </w:pPr>
      <w:r>
        <w:t>-Individual growth profiling data</w:t>
      </w:r>
    </w:p>
    <w:p w14:paraId="292854D9" w14:textId="7FEDEF2C" w:rsidR="001E5078" w:rsidRDefault="001E5078">
      <w:pPr>
        <w:pStyle w:val="CommentText"/>
      </w:pPr>
      <w:r>
        <w:t>-qPCR data</w:t>
      </w:r>
    </w:p>
  </w:comment>
  <w:comment w:id="467" w:author="Yachie Nozomu" w:date="2018-12-10T04:06:00Z" w:initials="NY">
    <w:p w14:paraId="503887D7" w14:textId="77777777" w:rsidR="001E5078" w:rsidRDefault="001E5078" w:rsidP="006628D0">
      <w:pPr>
        <w:pStyle w:val="CommentText"/>
      </w:pPr>
      <w:r>
        <w:rPr>
          <w:rStyle w:val="CommentReference"/>
        </w:rPr>
        <w:annotationRef/>
      </w:r>
      <w:r>
        <w:t>P-values?</w:t>
      </w:r>
    </w:p>
  </w:comment>
  <w:comment w:id="468" w:author="Albi Celaj [3]" w:date="2018-12-10T13:58:00Z" w:initials="AC">
    <w:p w14:paraId="7834D23C" w14:textId="0819AEFF" w:rsidR="001E5078" w:rsidRDefault="001E5078">
      <w:pPr>
        <w:pStyle w:val="CommentText"/>
      </w:pPr>
      <w:r>
        <w:rPr>
          <w:rStyle w:val="CommentReference"/>
        </w:rPr>
        <w:annotationRef/>
      </w:r>
      <w:r>
        <w:t>Assuming p-value is for the correlation, will add</w:t>
      </w:r>
    </w:p>
  </w:comment>
  <w:comment w:id="469" w:author="Yachie Nozomu" w:date="2018-12-10T03:59:00Z" w:initials="NY">
    <w:p w14:paraId="324A3FBA" w14:textId="77777777" w:rsidR="001E5078" w:rsidRDefault="001E5078" w:rsidP="006628D0">
      <w:pPr>
        <w:pStyle w:val="CommentText"/>
      </w:pPr>
      <w:r>
        <w:rPr>
          <w:rStyle w:val="CommentReference"/>
        </w:rPr>
        <w:annotationRef/>
      </w:r>
      <w:r>
        <w:t>Maybe you can name this like DCGA Wheel?</w:t>
      </w:r>
    </w:p>
  </w:comment>
  <w:comment w:id="470" w:author="Albi Celaj [3]" w:date="2018-12-10T13:59:00Z" w:initials="AC">
    <w:p w14:paraId="6C5EE150" w14:textId="470756F6" w:rsidR="001E5078" w:rsidRDefault="001E5078">
      <w:pPr>
        <w:pStyle w:val="CommentText"/>
      </w:pPr>
      <w:r>
        <w:rPr>
          <w:rStyle w:val="CommentReference"/>
        </w:rPr>
        <w:annotationRef/>
      </w:r>
      <w:r>
        <w:t>I will think of a catchy name</w:t>
      </w:r>
    </w:p>
  </w:comment>
  <w:comment w:id="484" w:author="Yachie Nozomu" w:date="2018-12-10T04:08:00Z" w:initials="NY">
    <w:p w14:paraId="33A5C54D" w14:textId="77777777" w:rsidR="001E5078" w:rsidRDefault="001E5078" w:rsidP="006628D0">
      <w:pPr>
        <w:pStyle w:val="CommentText"/>
      </w:pPr>
      <w:r>
        <w:rPr>
          <w:rStyle w:val="CommentReference"/>
        </w:rPr>
        <w:annotationRef/>
      </w:r>
      <w:r>
        <w:t>I don’t see the color code</w:t>
      </w:r>
    </w:p>
  </w:comment>
  <w:comment w:id="485" w:author="Albi Celaj [3]" w:date="2018-12-10T14:01:00Z" w:initials="AC">
    <w:p w14:paraId="47240974" w14:textId="49407D17" w:rsidR="001E5078" w:rsidRDefault="001E5078">
      <w:pPr>
        <w:pStyle w:val="CommentText"/>
      </w:pPr>
      <w:r>
        <w:rPr>
          <w:rStyle w:val="CommentReference"/>
        </w:rPr>
        <w:annotationRef/>
      </w:r>
      <w:r>
        <w:t>Was missing, now added</w:t>
      </w:r>
    </w:p>
  </w:comment>
  <w:comment w:id="486" w:author="Yachie Nozomu" w:date="2018-12-10T04:06:00Z" w:initials="NY">
    <w:p w14:paraId="403AA135" w14:textId="77777777" w:rsidR="001E5078" w:rsidRDefault="001E5078" w:rsidP="004557DE">
      <w:pPr>
        <w:pStyle w:val="CommentText"/>
      </w:pPr>
      <w:r>
        <w:rPr>
          <w:rStyle w:val="CommentReference"/>
        </w:rPr>
        <w:annotationRef/>
      </w:r>
      <w:r>
        <w:t>P-values?</w:t>
      </w:r>
    </w:p>
  </w:comment>
  <w:comment w:id="523" w:author="Yachie Nozomu" w:date="2018-12-10T04:09:00Z" w:initials="NY">
    <w:p w14:paraId="7ED5B4B5" w14:textId="77777777" w:rsidR="001E5078" w:rsidRDefault="001E5078" w:rsidP="00DD69D1">
      <w:pPr>
        <w:pStyle w:val="CommentText"/>
      </w:pPr>
      <w:r>
        <w:rPr>
          <w:rStyle w:val="CommentReference"/>
        </w:rPr>
        <w:annotationRef/>
      </w:r>
      <w:r>
        <w:t>Better to have a legend for the arrow widths</w:t>
      </w:r>
    </w:p>
  </w:comment>
  <w:comment w:id="524" w:author="Albi Celaj [3]" w:date="2018-12-10T14:02:00Z" w:initials="AC">
    <w:p w14:paraId="61A0643E" w14:textId="3CDA5551" w:rsidR="001E5078" w:rsidRDefault="001E5078">
      <w:pPr>
        <w:pStyle w:val="CommentText"/>
      </w:pPr>
      <w:r>
        <w:rPr>
          <w:rStyle w:val="CommentReference"/>
        </w:rPr>
        <w:annotationRef/>
      </w:r>
    </w:p>
  </w:comment>
  <w:comment w:id="526" w:author="Yachie Nozomu" w:date="2018-12-10T04:12:00Z" w:initials="NY">
    <w:p w14:paraId="1B312765" w14:textId="77777777" w:rsidR="001E5078" w:rsidRDefault="001E5078" w:rsidP="00522486">
      <w:pPr>
        <w:pStyle w:val="CommentText"/>
      </w:pPr>
      <w:r>
        <w:rPr>
          <w:rStyle w:val="CommentReference"/>
        </w:rPr>
        <w:annotationRef/>
      </w:r>
      <w:r>
        <w:t>It would be better to have “In-yeast assembly” on the first arrow, “Cre-mediated recombination” on the second yeast population and “Selection of barcoder cells (+Hyg+5-FOA) on the second arrow.</w:t>
      </w:r>
    </w:p>
  </w:comment>
  <w:comment w:id="527" w:author="Yachie Nozomu" w:date="2018-12-10T04:05:00Z" w:initials="NY">
    <w:p w14:paraId="1D22F995" w14:textId="77777777" w:rsidR="001E5078" w:rsidRDefault="001E5078" w:rsidP="00522486">
      <w:pPr>
        <w:pStyle w:val="CommentText"/>
      </w:pPr>
      <w:r>
        <w:rPr>
          <w:rStyle w:val="CommentReference"/>
        </w:rPr>
        <w:annotationRef/>
      </w:r>
      <w:r>
        <w:t>P-values?</w:t>
      </w:r>
    </w:p>
  </w:comment>
  <w:comment w:id="528" w:author="Yachie Nozomu" w:date="2018-12-10T04:07:00Z" w:initials="NY">
    <w:p w14:paraId="2734B415" w14:textId="77777777" w:rsidR="001E5078" w:rsidRDefault="001E5078" w:rsidP="00522486">
      <w:pPr>
        <w:pStyle w:val="CommentText"/>
      </w:pPr>
      <w:r>
        <w:rPr>
          <w:rStyle w:val="CommentReference"/>
        </w:rPr>
        <w:annotationRef/>
      </w:r>
      <w:r>
        <w:t>P-values?</w:t>
      </w:r>
    </w:p>
  </w:comment>
  <w:comment w:id="529" w:author="Yachie Nozomu" w:date="2018-12-10T04:04:00Z" w:initials="NY">
    <w:p w14:paraId="41B6C729" w14:textId="77777777" w:rsidR="001E5078" w:rsidRDefault="001E5078" w:rsidP="00522486">
      <w:pPr>
        <w:pStyle w:val="CommentText"/>
      </w:pPr>
      <w:r>
        <w:rPr>
          <w:rStyle w:val="CommentReference"/>
        </w:rPr>
        <w:annotationRef/>
      </w:r>
      <w:r>
        <w:t>Was this done by a cross-validation?</w:t>
      </w:r>
    </w:p>
  </w:comment>
  <w:comment w:id="530" w:author="Albi Celaj [3]" w:date="2018-12-10T14:04:00Z" w:initials="AC">
    <w:p w14:paraId="64FE89BC" w14:textId="1377AD73" w:rsidR="001E5078" w:rsidRDefault="001E5078">
      <w:pPr>
        <w:pStyle w:val="CommentText"/>
      </w:pPr>
      <w:r>
        <w:rPr>
          <w:rStyle w:val="CommentReference"/>
        </w:rPr>
        <w:annotationRef/>
      </w:r>
      <w:r>
        <w:t>No, it is training performance</w:t>
      </w:r>
    </w:p>
  </w:comment>
  <w:comment w:id="532" w:author="Yachie Nozomu" w:date="2018-12-10T04:07:00Z" w:initials="NY">
    <w:p w14:paraId="24423DA6" w14:textId="77777777" w:rsidR="001E5078" w:rsidRDefault="001E5078" w:rsidP="00C75C81">
      <w:pPr>
        <w:pStyle w:val="CommentText"/>
      </w:pPr>
      <w:r>
        <w:rPr>
          <w:rStyle w:val="CommentReference"/>
        </w:rPr>
        <w:annotationRef/>
      </w:r>
      <w:r>
        <w:t>P-values?</w:t>
      </w:r>
    </w:p>
  </w:comment>
  <w:comment w:id="549" w:author="Yachie Nozomu" w:date="2018-12-10T04:07:00Z" w:initials="NY">
    <w:p w14:paraId="0387A75F" w14:textId="77777777" w:rsidR="001E5078" w:rsidRDefault="001E5078" w:rsidP="00C75C81">
      <w:pPr>
        <w:pStyle w:val="CommentText"/>
      </w:pPr>
      <w:r>
        <w:rPr>
          <w:rStyle w:val="CommentReference"/>
        </w:rPr>
        <w:annotationRef/>
      </w:r>
      <w:r>
        <w:t>P-value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611A286" w15:done="0"/>
  <w15:commentEx w15:paraId="0AA7FBDE" w15:done="0"/>
  <w15:commentEx w15:paraId="151A3D12" w15:done="0"/>
  <w15:commentEx w15:paraId="5276D875" w15:done="0"/>
  <w15:commentEx w15:paraId="345AED73" w15:paraIdParent="5276D875" w15:done="0"/>
  <w15:commentEx w15:paraId="0BAC95CC" w15:done="0"/>
  <w15:commentEx w15:paraId="59A0219A" w15:done="0"/>
  <w15:commentEx w15:paraId="078BAF56" w15:done="0"/>
  <w15:commentEx w15:paraId="7DBFDFFF" w15:done="0"/>
  <w15:commentEx w15:paraId="4ECDE721" w15:done="0"/>
  <w15:commentEx w15:paraId="4C28C6DD" w15:done="0"/>
  <w15:commentEx w15:paraId="5361D903" w15:done="0"/>
  <w15:commentEx w15:paraId="6BCF21ED" w15:done="0"/>
  <w15:commentEx w15:paraId="04557923" w15:paraIdParent="6BCF21ED" w15:done="0"/>
  <w15:commentEx w15:paraId="5E14E6E4" w15:done="0"/>
  <w15:commentEx w15:paraId="62EA94FD" w15:done="0"/>
  <w15:commentEx w15:paraId="5C6297C8" w15:paraIdParent="62EA94FD" w15:done="0"/>
  <w15:commentEx w15:paraId="4D65C6BF" w15:done="0"/>
  <w15:commentEx w15:paraId="5486673A" w15:paraIdParent="4D65C6BF" w15:done="0"/>
  <w15:commentEx w15:paraId="59F4459E" w15:done="0"/>
  <w15:commentEx w15:paraId="55DB30EF" w15:paraIdParent="59F4459E" w15:done="0"/>
  <w15:commentEx w15:paraId="6B20CD35" w15:done="0"/>
  <w15:commentEx w15:paraId="28432A83" w15:paraIdParent="6B20CD35" w15:done="0"/>
  <w15:commentEx w15:paraId="19FD9F07" w15:done="0"/>
  <w15:commentEx w15:paraId="473490EC" w15:paraIdParent="19FD9F07" w15:done="0"/>
  <w15:commentEx w15:paraId="292EFFFA" w15:done="0"/>
  <w15:commentEx w15:paraId="166230B6" w15:paraIdParent="292EFFFA" w15:done="0"/>
  <w15:commentEx w15:paraId="44DA2493" w15:done="0"/>
  <w15:commentEx w15:paraId="588E2228" w15:done="0"/>
  <w15:commentEx w15:paraId="6DAC57EE" w15:paraIdParent="588E2228" w15:done="0"/>
  <w15:commentEx w15:paraId="0B0708BE" w15:done="0"/>
  <w15:commentEx w15:paraId="3F645A1E" w15:done="0"/>
  <w15:commentEx w15:paraId="77A8ABFE" w15:paraIdParent="3F645A1E" w15:done="0"/>
  <w15:commentEx w15:paraId="3BAFFCA9" w15:done="0"/>
  <w15:commentEx w15:paraId="030C1A19" w15:paraIdParent="3BAFFCA9" w15:done="0"/>
  <w15:commentEx w15:paraId="490BB875"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Ex w15:paraId="503887D7" w15:done="0"/>
  <w15:commentEx w15:paraId="7834D23C" w15:paraIdParent="503887D7" w15:done="0"/>
  <w15:commentEx w15:paraId="324A3FBA" w15:done="0"/>
  <w15:commentEx w15:paraId="6C5EE150" w15:paraIdParent="324A3FBA" w15:done="0"/>
  <w15:commentEx w15:paraId="33A5C54D" w15:done="0"/>
  <w15:commentEx w15:paraId="47240974" w15:paraIdParent="33A5C54D" w15:done="0"/>
  <w15:commentEx w15:paraId="403AA135" w15:done="0"/>
  <w15:commentEx w15:paraId="7ED5B4B5" w15:done="0"/>
  <w15:commentEx w15:paraId="61A0643E" w15:paraIdParent="7ED5B4B5" w15:done="0"/>
  <w15:commentEx w15:paraId="1B312765" w15:done="0"/>
  <w15:commentEx w15:paraId="1D22F995" w15:done="0"/>
  <w15:commentEx w15:paraId="2734B415" w15:done="0"/>
  <w15:commentEx w15:paraId="41B6C729" w15:done="0"/>
  <w15:commentEx w15:paraId="64FE89BC" w15:paraIdParent="41B6C729" w15:done="0"/>
  <w15:commentEx w15:paraId="24423DA6" w15:done="0"/>
  <w15:commentEx w15:paraId="0387A75F"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02E5C9" w14:textId="77777777" w:rsidR="00C612EE" w:rsidRDefault="00C612EE" w:rsidP="006D69DC">
      <w:r>
        <w:separator/>
      </w:r>
    </w:p>
  </w:endnote>
  <w:endnote w:type="continuationSeparator" w:id="0">
    <w:p w14:paraId="645295B4" w14:textId="77777777" w:rsidR="00C612EE" w:rsidRDefault="00C612EE"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92C7E3" w14:textId="77777777" w:rsidR="00C612EE" w:rsidRDefault="00C612EE" w:rsidP="006D69DC">
      <w:r>
        <w:separator/>
      </w:r>
    </w:p>
  </w:footnote>
  <w:footnote w:type="continuationSeparator" w:id="0">
    <w:p w14:paraId="416C1450" w14:textId="77777777" w:rsidR="00C612EE" w:rsidRDefault="00C612EE" w:rsidP="006D69DC">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bi Celaj">
    <w15:presenceInfo w15:providerId="AD" w15:userId="S::albi.celaj@mail.utoronto.ca::725b78b5-2951-40d9-b0b3-05f20b89ce7e"/>
  </w15:person>
  <w15:person w15:author="Albi Celaj [2]">
    <w15:presenceInfo w15:providerId="None" w15:userId="Albi Celaj"/>
  </w15:person>
  <w15:person w15:author="Albi Celaj [3]">
    <w15:presenceInfo w15:providerId="Windows Live" w15:userId="725b78b5-2951-40d9-b0b3-05f20b89ce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US" w:vendorID="64" w:dllVersion="131078" w:nlCheck="1" w:checkStyle="0"/>
  <w:activeWritingStyle w:appName="MSWord" w:lang="en-GB" w:vendorID="64" w:dllVersion="131078" w:nlCheck="1" w:checkStyle="0"/>
  <w:activeWritingStyle w:appName="MSWord" w:lang="en-CA"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183A"/>
    <w:rsid w:val="00000768"/>
    <w:rsid w:val="00000AA8"/>
    <w:rsid w:val="00000E31"/>
    <w:rsid w:val="00000F7B"/>
    <w:rsid w:val="000010D5"/>
    <w:rsid w:val="00001398"/>
    <w:rsid w:val="00001421"/>
    <w:rsid w:val="00001506"/>
    <w:rsid w:val="000018E5"/>
    <w:rsid w:val="000022CD"/>
    <w:rsid w:val="0000261A"/>
    <w:rsid w:val="00002858"/>
    <w:rsid w:val="00002F36"/>
    <w:rsid w:val="00003397"/>
    <w:rsid w:val="000035C0"/>
    <w:rsid w:val="00003637"/>
    <w:rsid w:val="00003647"/>
    <w:rsid w:val="0000388E"/>
    <w:rsid w:val="000039A6"/>
    <w:rsid w:val="00003B81"/>
    <w:rsid w:val="00003DFF"/>
    <w:rsid w:val="00003EA8"/>
    <w:rsid w:val="00003EB4"/>
    <w:rsid w:val="00004018"/>
    <w:rsid w:val="00004324"/>
    <w:rsid w:val="000047EF"/>
    <w:rsid w:val="00004B39"/>
    <w:rsid w:val="00004CEE"/>
    <w:rsid w:val="00005CD2"/>
    <w:rsid w:val="00005FAD"/>
    <w:rsid w:val="000060F7"/>
    <w:rsid w:val="0000660A"/>
    <w:rsid w:val="0000726D"/>
    <w:rsid w:val="00007301"/>
    <w:rsid w:val="00007B6F"/>
    <w:rsid w:val="00007BF7"/>
    <w:rsid w:val="00007CE3"/>
    <w:rsid w:val="00007E2D"/>
    <w:rsid w:val="00007EC6"/>
    <w:rsid w:val="00010573"/>
    <w:rsid w:val="00010A34"/>
    <w:rsid w:val="00011618"/>
    <w:rsid w:val="000116B1"/>
    <w:rsid w:val="00011AC2"/>
    <w:rsid w:val="00011B07"/>
    <w:rsid w:val="0001262B"/>
    <w:rsid w:val="00012855"/>
    <w:rsid w:val="00012C50"/>
    <w:rsid w:val="00012CF1"/>
    <w:rsid w:val="00012FD9"/>
    <w:rsid w:val="00012FFB"/>
    <w:rsid w:val="0001321B"/>
    <w:rsid w:val="000132AB"/>
    <w:rsid w:val="00013653"/>
    <w:rsid w:val="000136A7"/>
    <w:rsid w:val="00013887"/>
    <w:rsid w:val="00013996"/>
    <w:rsid w:val="00013B85"/>
    <w:rsid w:val="00013D8C"/>
    <w:rsid w:val="000142F4"/>
    <w:rsid w:val="00014744"/>
    <w:rsid w:val="000149FA"/>
    <w:rsid w:val="00014A32"/>
    <w:rsid w:val="00014BAF"/>
    <w:rsid w:val="000153FA"/>
    <w:rsid w:val="0001555C"/>
    <w:rsid w:val="00015E42"/>
    <w:rsid w:val="000161ED"/>
    <w:rsid w:val="000166FC"/>
    <w:rsid w:val="00016B0D"/>
    <w:rsid w:val="00017317"/>
    <w:rsid w:val="000176CD"/>
    <w:rsid w:val="0001789C"/>
    <w:rsid w:val="00017991"/>
    <w:rsid w:val="00017BC1"/>
    <w:rsid w:val="000205FF"/>
    <w:rsid w:val="00020C39"/>
    <w:rsid w:val="00020CE2"/>
    <w:rsid w:val="00020F10"/>
    <w:rsid w:val="000211E2"/>
    <w:rsid w:val="000213BD"/>
    <w:rsid w:val="000216A5"/>
    <w:rsid w:val="00022119"/>
    <w:rsid w:val="00022370"/>
    <w:rsid w:val="000228D3"/>
    <w:rsid w:val="00022CBD"/>
    <w:rsid w:val="00022D04"/>
    <w:rsid w:val="00022EC9"/>
    <w:rsid w:val="00022FCB"/>
    <w:rsid w:val="00023080"/>
    <w:rsid w:val="00023393"/>
    <w:rsid w:val="00023443"/>
    <w:rsid w:val="00023F09"/>
    <w:rsid w:val="00024003"/>
    <w:rsid w:val="00024284"/>
    <w:rsid w:val="000242CE"/>
    <w:rsid w:val="00024F31"/>
    <w:rsid w:val="0002525A"/>
    <w:rsid w:val="00025332"/>
    <w:rsid w:val="0002571E"/>
    <w:rsid w:val="00025BA5"/>
    <w:rsid w:val="00025BAF"/>
    <w:rsid w:val="0002613F"/>
    <w:rsid w:val="0002676A"/>
    <w:rsid w:val="00026B49"/>
    <w:rsid w:val="000270D6"/>
    <w:rsid w:val="0002737F"/>
    <w:rsid w:val="000274E9"/>
    <w:rsid w:val="00027FD5"/>
    <w:rsid w:val="00030241"/>
    <w:rsid w:val="00030366"/>
    <w:rsid w:val="000303AD"/>
    <w:rsid w:val="00030684"/>
    <w:rsid w:val="000307EE"/>
    <w:rsid w:val="00030807"/>
    <w:rsid w:val="00030EAD"/>
    <w:rsid w:val="000312F9"/>
    <w:rsid w:val="000313E2"/>
    <w:rsid w:val="000315A1"/>
    <w:rsid w:val="00031C9D"/>
    <w:rsid w:val="00032417"/>
    <w:rsid w:val="00032944"/>
    <w:rsid w:val="0003324C"/>
    <w:rsid w:val="0003372F"/>
    <w:rsid w:val="00033EEC"/>
    <w:rsid w:val="00033F26"/>
    <w:rsid w:val="00034092"/>
    <w:rsid w:val="000341D5"/>
    <w:rsid w:val="00034562"/>
    <w:rsid w:val="000349EA"/>
    <w:rsid w:val="00034C8A"/>
    <w:rsid w:val="0003538E"/>
    <w:rsid w:val="0003644F"/>
    <w:rsid w:val="000368DC"/>
    <w:rsid w:val="00036C34"/>
    <w:rsid w:val="00037459"/>
    <w:rsid w:val="00037817"/>
    <w:rsid w:val="00037B64"/>
    <w:rsid w:val="000402D3"/>
    <w:rsid w:val="00040DF7"/>
    <w:rsid w:val="000410C2"/>
    <w:rsid w:val="0004126E"/>
    <w:rsid w:val="00041797"/>
    <w:rsid w:val="000418F6"/>
    <w:rsid w:val="00041EBE"/>
    <w:rsid w:val="00041FF2"/>
    <w:rsid w:val="00042541"/>
    <w:rsid w:val="00042EBE"/>
    <w:rsid w:val="00043254"/>
    <w:rsid w:val="00043266"/>
    <w:rsid w:val="000436E0"/>
    <w:rsid w:val="000444B8"/>
    <w:rsid w:val="00044587"/>
    <w:rsid w:val="0004469C"/>
    <w:rsid w:val="000447E8"/>
    <w:rsid w:val="00044914"/>
    <w:rsid w:val="00044A46"/>
    <w:rsid w:val="00045262"/>
    <w:rsid w:val="000454B3"/>
    <w:rsid w:val="000454F7"/>
    <w:rsid w:val="000458A1"/>
    <w:rsid w:val="0004626A"/>
    <w:rsid w:val="0004641B"/>
    <w:rsid w:val="000475D8"/>
    <w:rsid w:val="00047B3E"/>
    <w:rsid w:val="00047C42"/>
    <w:rsid w:val="000500D0"/>
    <w:rsid w:val="000508E8"/>
    <w:rsid w:val="0005129A"/>
    <w:rsid w:val="00051520"/>
    <w:rsid w:val="0005167C"/>
    <w:rsid w:val="000517D1"/>
    <w:rsid w:val="00051BFA"/>
    <w:rsid w:val="00051EE7"/>
    <w:rsid w:val="000520FE"/>
    <w:rsid w:val="0005237E"/>
    <w:rsid w:val="000525D1"/>
    <w:rsid w:val="00052D2B"/>
    <w:rsid w:val="00053306"/>
    <w:rsid w:val="000534D0"/>
    <w:rsid w:val="00053D1D"/>
    <w:rsid w:val="000541FC"/>
    <w:rsid w:val="00054782"/>
    <w:rsid w:val="00055511"/>
    <w:rsid w:val="00055652"/>
    <w:rsid w:val="00055E61"/>
    <w:rsid w:val="00055F5E"/>
    <w:rsid w:val="000561F3"/>
    <w:rsid w:val="00056237"/>
    <w:rsid w:val="000566FB"/>
    <w:rsid w:val="00056BB0"/>
    <w:rsid w:val="00056FC5"/>
    <w:rsid w:val="000570E2"/>
    <w:rsid w:val="0005739C"/>
    <w:rsid w:val="00057555"/>
    <w:rsid w:val="0006005C"/>
    <w:rsid w:val="000604F9"/>
    <w:rsid w:val="00060530"/>
    <w:rsid w:val="0006076B"/>
    <w:rsid w:val="0006089D"/>
    <w:rsid w:val="0006098A"/>
    <w:rsid w:val="00060C94"/>
    <w:rsid w:val="000613DB"/>
    <w:rsid w:val="00061EB7"/>
    <w:rsid w:val="00062117"/>
    <w:rsid w:val="000624AC"/>
    <w:rsid w:val="000626FF"/>
    <w:rsid w:val="00062850"/>
    <w:rsid w:val="00062A8E"/>
    <w:rsid w:val="00062B32"/>
    <w:rsid w:val="00062C90"/>
    <w:rsid w:val="00063634"/>
    <w:rsid w:val="000637C8"/>
    <w:rsid w:val="00063A0A"/>
    <w:rsid w:val="00063A6C"/>
    <w:rsid w:val="00063DD6"/>
    <w:rsid w:val="00063E8A"/>
    <w:rsid w:val="00064211"/>
    <w:rsid w:val="00064247"/>
    <w:rsid w:val="00065B48"/>
    <w:rsid w:val="00065D41"/>
    <w:rsid w:val="00066455"/>
    <w:rsid w:val="00066EE3"/>
    <w:rsid w:val="0006712B"/>
    <w:rsid w:val="000678E9"/>
    <w:rsid w:val="00067E3A"/>
    <w:rsid w:val="00067E77"/>
    <w:rsid w:val="000708AD"/>
    <w:rsid w:val="000708CE"/>
    <w:rsid w:val="000716FF"/>
    <w:rsid w:val="00071B43"/>
    <w:rsid w:val="00071C42"/>
    <w:rsid w:val="00071C7F"/>
    <w:rsid w:val="00072038"/>
    <w:rsid w:val="000723B0"/>
    <w:rsid w:val="00072501"/>
    <w:rsid w:val="00072934"/>
    <w:rsid w:val="00072BB4"/>
    <w:rsid w:val="00072D47"/>
    <w:rsid w:val="00073541"/>
    <w:rsid w:val="00073A3F"/>
    <w:rsid w:val="00073AE7"/>
    <w:rsid w:val="00074820"/>
    <w:rsid w:val="0007488D"/>
    <w:rsid w:val="0007506E"/>
    <w:rsid w:val="00075179"/>
    <w:rsid w:val="00075902"/>
    <w:rsid w:val="00075C79"/>
    <w:rsid w:val="00076354"/>
    <w:rsid w:val="00076569"/>
    <w:rsid w:val="00076589"/>
    <w:rsid w:val="00077DA9"/>
    <w:rsid w:val="000802CC"/>
    <w:rsid w:val="00080308"/>
    <w:rsid w:val="00080475"/>
    <w:rsid w:val="000807DB"/>
    <w:rsid w:val="00080CFF"/>
    <w:rsid w:val="00080EE1"/>
    <w:rsid w:val="000812E9"/>
    <w:rsid w:val="000824F8"/>
    <w:rsid w:val="00082D7A"/>
    <w:rsid w:val="000831F2"/>
    <w:rsid w:val="00083976"/>
    <w:rsid w:val="00083B30"/>
    <w:rsid w:val="00083CF8"/>
    <w:rsid w:val="00084065"/>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366"/>
    <w:rsid w:val="00086A4B"/>
    <w:rsid w:val="00086B6E"/>
    <w:rsid w:val="00086C16"/>
    <w:rsid w:val="00086DEF"/>
    <w:rsid w:val="0008703C"/>
    <w:rsid w:val="0008713F"/>
    <w:rsid w:val="00087566"/>
    <w:rsid w:val="000876BF"/>
    <w:rsid w:val="00087998"/>
    <w:rsid w:val="00087C2E"/>
    <w:rsid w:val="00087F63"/>
    <w:rsid w:val="00090233"/>
    <w:rsid w:val="00090CF7"/>
    <w:rsid w:val="00090EEC"/>
    <w:rsid w:val="000912EC"/>
    <w:rsid w:val="0009151E"/>
    <w:rsid w:val="00091724"/>
    <w:rsid w:val="000919D1"/>
    <w:rsid w:val="000925DD"/>
    <w:rsid w:val="000926AC"/>
    <w:rsid w:val="00092898"/>
    <w:rsid w:val="000928E2"/>
    <w:rsid w:val="00092955"/>
    <w:rsid w:val="00093472"/>
    <w:rsid w:val="0009349F"/>
    <w:rsid w:val="00093A99"/>
    <w:rsid w:val="00093B93"/>
    <w:rsid w:val="00093EBE"/>
    <w:rsid w:val="00094387"/>
    <w:rsid w:val="00094426"/>
    <w:rsid w:val="000946A1"/>
    <w:rsid w:val="00094A15"/>
    <w:rsid w:val="00094C1B"/>
    <w:rsid w:val="00094D37"/>
    <w:rsid w:val="000950BD"/>
    <w:rsid w:val="000954A2"/>
    <w:rsid w:val="00095AD4"/>
    <w:rsid w:val="00096BF1"/>
    <w:rsid w:val="00096F44"/>
    <w:rsid w:val="00096F69"/>
    <w:rsid w:val="00097040"/>
    <w:rsid w:val="0009783B"/>
    <w:rsid w:val="00097B86"/>
    <w:rsid w:val="000A0257"/>
    <w:rsid w:val="000A070F"/>
    <w:rsid w:val="000A0947"/>
    <w:rsid w:val="000A0DB7"/>
    <w:rsid w:val="000A0E42"/>
    <w:rsid w:val="000A1666"/>
    <w:rsid w:val="000A16A8"/>
    <w:rsid w:val="000A1872"/>
    <w:rsid w:val="000A1D06"/>
    <w:rsid w:val="000A2148"/>
    <w:rsid w:val="000A27A7"/>
    <w:rsid w:val="000A30AA"/>
    <w:rsid w:val="000A32D2"/>
    <w:rsid w:val="000A3390"/>
    <w:rsid w:val="000A365C"/>
    <w:rsid w:val="000A3692"/>
    <w:rsid w:val="000A38FA"/>
    <w:rsid w:val="000A3A01"/>
    <w:rsid w:val="000A3EF2"/>
    <w:rsid w:val="000A40FD"/>
    <w:rsid w:val="000A42BD"/>
    <w:rsid w:val="000A44D3"/>
    <w:rsid w:val="000A4621"/>
    <w:rsid w:val="000A5033"/>
    <w:rsid w:val="000A544B"/>
    <w:rsid w:val="000A6132"/>
    <w:rsid w:val="000A64B9"/>
    <w:rsid w:val="000A6580"/>
    <w:rsid w:val="000A680F"/>
    <w:rsid w:val="000A68DA"/>
    <w:rsid w:val="000A6E35"/>
    <w:rsid w:val="000A7424"/>
    <w:rsid w:val="000A758A"/>
    <w:rsid w:val="000A77AE"/>
    <w:rsid w:val="000A78C0"/>
    <w:rsid w:val="000A7909"/>
    <w:rsid w:val="000A7961"/>
    <w:rsid w:val="000A79F2"/>
    <w:rsid w:val="000B05AE"/>
    <w:rsid w:val="000B08C5"/>
    <w:rsid w:val="000B0A26"/>
    <w:rsid w:val="000B0E85"/>
    <w:rsid w:val="000B1289"/>
    <w:rsid w:val="000B14B3"/>
    <w:rsid w:val="000B16EF"/>
    <w:rsid w:val="000B1EAB"/>
    <w:rsid w:val="000B20E3"/>
    <w:rsid w:val="000B251E"/>
    <w:rsid w:val="000B2871"/>
    <w:rsid w:val="000B2CDD"/>
    <w:rsid w:val="000B2E3E"/>
    <w:rsid w:val="000B2EA8"/>
    <w:rsid w:val="000B3F65"/>
    <w:rsid w:val="000B4073"/>
    <w:rsid w:val="000B4598"/>
    <w:rsid w:val="000B47B8"/>
    <w:rsid w:val="000B4CD5"/>
    <w:rsid w:val="000B4E58"/>
    <w:rsid w:val="000B4F87"/>
    <w:rsid w:val="000B53D6"/>
    <w:rsid w:val="000B5417"/>
    <w:rsid w:val="000B54DB"/>
    <w:rsid w:val="000B5CBC"/>
    <w:rsid w:val="000B6231"/>
    <w:rsid w:val="000B6473"/>
    <w:rsid w:val="000B64DC"/>
    <w:rsid w:val="000B6544"/>
    <w:rsid w:val="000B6825"/>
    <w:rsid w:val="000B68A3"/>
    <w:rsid w:val="000B6AA8"/>
    <w:rsid w:val="000B6CF1"/>
    <w:rsid w:val="000B7575"/>
    <w:rsid w:val="000B76CF"/>
    <w:rsid w:val="000B7B84"/>
    <w:rsid w:val="000B7E99"/>
    <w:rsid w:val="000C01B2"/>
    <w:rsid w:val="000C01CB"/>
    <w:rsid w:val="000C0219"/>
    <w:rsid w:val="000C0301"/>
    <w:rsid w:val="000C062A"/>
    <w:rsid w:val="000C0823"/>
    <w:rsid w:val="000C0D59"/>
    <w:rsid w:val="000C10E6"/>
    <w:rsid w:val="000C1CC4"/>
    <w:rsid w:val="000C30DD"/>
    <w:rsid w:val="000C36A9"/>
    <w:rsid w:val="000C3A00"/>
    <w:rsid w:val="000C3FF8"/>
    <w:rsid w:val="000C409B"/>
    <w:rsid w:val="000C41F6"/>
    <w:rsid w:val="000C4320"/>
    <w:rsid w:val="000C4760"/>
    <w:rsid w:val="000C5268"/>
    <w:rsid w:val="000C56D2"/>
    <w:rsid w:val="000C58EF"/>
    <w:rsid w:val="000C5C2F"/>
    <w:rsid w:val="000C5F94"/>
    <w:rsid w:val="000C6231"/>
    <w:rsid w:val="000C62CA"/>
    <w:rsid w:val="000C6CFE"/>
    <w:rsid w:val="000C711F"/>
    <w:rsid w:val="000C727A"/>
    <w:rsid w:val="000C7311"/>
    <w:rsid w:val="000C7544"/>
    <w:rsid w:val="000C7E1E"/>
    <w:rsid w:val="000D0530"/>
    <w:rsid w:val="000D060F"/>
    <w:rsid w:val="000D06E5"/>
    <w:rsid w:val="000D0B46"/>
    <w:rsid w:val="000D0B5B"/>
    <w:rsid w:val="000D0C6E"/>
    <w:rsid w:val="000D0DCC"/>
    <w:rsid w:val="000D118A"/>
    <w:rsid w:val="000D15B8"/>
    <w:rsid w:val="000D1619"/>
    <w:rsid w:val="000D1933"/>
    <w:rsid w:val="000D1A92"/>
    <w:rsid w:val="000D1B71"/>
    <w:rsid w:val="000D1BDE"/>
    <w:rsid w:val="000D1D70"/>
    <w:rsid w:val="000D20B3"/>
    <w:rsid w:val="000D21ED"/>
    <w:rsid w:val="000D2524"/>
    <w:rsid w:val="000D2EE6"/>
    <w:rsid w:val="000D2F48"/>
    <w:rsid w:val="000D3237"/>
    <w:rsid w:val="000D32DB"/>
    <w:rsid w:val="000D367A"/>
    <w:rsid w:val="000D3A6A"/>
    <w:rsid w:val="000D40ED"/>
    <w:rsid w:val="000D410F"/>
    <w:rsid w:val="000D489D"/>
    <w:rsid w:val="000D48AB"/>
    <w:rsid w:val="000D49D2"/>
    <w:rsid w:val="000D4BFA"/>
    <w:rsid w:val="000D4CE2"/>
    <w:rsid w:val="000D4F48"/>
    <w:rsid w:val="000D54C6"/>
    <w:rsid w:val="000D5B35"/>
    <w:rsid w:val="000D6E54"/>
    <w:rsid w:val="000D710B"/>
    <w:rsid w:val="000D721A"/>
    <w:rsid w:val="000D7256"/>
    <w:rsid w:val="000D77DF"/>
    <w:rsid w:val="000D7B40"/>
    <w:rsid w:val="000D7CC4"/>
    <w:rsid w:val="000D7E08"/>
    <w:rsid w:val="000E030D"/>
    <w:rsid w:val="000E0544"/>
    <w:rsid w:val="000E0582"/>
    <w:rsid w:val="000E0731"/>
    <w:rsid w:val="000E08A9"/>
    <w:rsid w:val="000E1177"/>
    <w:rsid w:val="000E130F"/>
    <w:rsid w:val="000E17D7"/>
    <w:rsid w:val="000E1889"/>
    <w:rsid w:val="000E1A41"/>
    <w:rsid w:val="000E290B"/>
    <w:rsid w:val="000E2C0F"/>
    <w:rsid w:val="000E2DA7"/>
    <w:rsid w:val="000E2F2A"/>
    <w:rsid w:val="000E32A5"/>
    <w:rsid w:val="000E3BD3"/>
    <w:rsid w:val="000E3E9D"/>
    <w:rsid w:val="000E40C0"/>
    <w:rsid w:val="000E44BD"/>
    <w:rsid w:val="000E46E9"/>
    <w:rsid w:val="000E4AA5"/>
    <w:rsid w:val="000E4C73"/>
    <w:rsid w:val="000E4F1E"/>
    <w:rsid w:val="000E4FF6"/>
    <w:rsid w:val="000E5117"/>
    <w:rsid w:val="000E54BE"/>
    <w:rsid w:val="000E55D5"/>
    <w:rsid w:val="000E64CF"/>
    <w:rsid w:val="000E6696"/>
    <w:rsid w:val="000E66F9"/>
    <w:rsid w:val="000E693A"/>
    <w:rsid w:val="000E73E0"/>
    <w:rsid w:val="000E7D4E"/>
    <w:rsid w:val="000E7F52"/>
    <w:rsid w:val="000F00CA"/>
    <w:rsid w:val="000F1014"/>
    <w:rsid w:val="000F1291"/>
    <w:rsid w:val="000F1335"/>
    <w:rsid w:val="000F174B"/>
    <w:rsid w:val="000F1A8A"/>
    <w:rsid w:val="000F1B2A"/>
    <w:rsid w:val="000F1CBF"/>
    <w:rsid w:val="000F2CD7"/>
    <w:rsid w:val="000F2DD5"/>
    <w:rsid w:val="000F2E8A"/>
    <w:rsid w:val="000F2F4D"/>
    <w:rsid w:val="000F33AC"/>
    <w:rsid w:val="000F37CE"/>
    <w:rsid w:val="000F39CE"/>
    <w:rsid w:val="000F4179"/>
    <w:rsid w:val="000F4722"/>
    <w:rsid w:val="000F4776"/>
    <w:rsid w:val="000F4809"/>
    <w:rsid w:val="000F49EC"/>
    <w:rsid w:val="000F4D99"/>
    <w:rsid w:val="000F4F38"/>
    <w:rsid w:val="000F50CB"/>
    <w:rsid w:val="000F5207"/>
    <w:rsid w:val="000F605B"/>
    <w:rsid w:val="000F6442"/>
    <w:rsid w:val="000F65CF"/>
    <w:rsid w:val="000F6A4B"/>
    <w:rsid w:val="000F6A69"/>
    <w:rsid w:val="000F6B5B"/>
    <w:rsid w:val="000F71B3"/>
    <w:rsid w:val="000F75A2"/>
    <w:rsid w:val="00100B14"/>
    <w:rsid w:val="00100CAE"/>
    <w:rsid w:val="00100E4E"/>
    <w:rsid w:val="00101660"/>
    <w:rsid w:val="0010198E"/>
    <w:rsid w:val="00101E30"/>
    <w:rsid w:val="00102202"/>
    <w:rsid w:val="00102214"/>
    <w:rsid w:val="0010271F"/>
    <w:rsid w:val="00102D7B"/>
    <w:rsid w:val="001032F7"/>
    <w:rsid w:val="00103719"/>
    <w:rsid w:val="001038DA"/>
    <w:rsid w:val="00103D6A"/>
    <w:rsid w:val="00103D7E"/>
    <w:rsid w:val="001043BD"/>
    <w:rsid w:val="001046E3"/>
    <w:rsid w:val="00104F88"/>
    <w:rsid w:val="00105653"/>
    <w:rsid w:val="001058AB"/>
    <w:rsid w:val="00105954"/>
    <w:rsid w:val="001065C7"/>
    <w:rsid w:val="00106708"/>
    <w:rsid w:val="00107269"/>
    <w:rsid w:val="001074D1"/>
    <w:rsid w:val="00107B62"/>
    <w:rsid w:val="00107F5A"/>
    <w:rsid w:val="0011011B"/>
    <w:rsid w:val="001101B3"/>
    <w:rsid w:val="001102B2"/>
    <w:rsid w:val="0011162C"/>
    <w:rsid w:val="00111996"/>
    <w:rsid w:val="00111A12"/>
    <w:rsid w:val="00111D86"/>
    <w:rsid w:val="00111E77"/>
    <w:rsid w:val="0011221B"/>
    <w:rsid w:val="001122D8"/>
    <w:rsid w:val="00112958"/>
    <w:rsid w:val="00112A5F"/>
    <w:rsid w:val="00112A8D"/>
    <w:rsid w:val="00112CF1"/>
    <w:rsid w:val="00113AC4"/>
    <w:rsid w:val="00113C47"/>
    <w:rsid w:val="00114000"/>
    <w:rsid w:val="00114987"/>
    <w:rsid w:val="00114B65"/>
    <w:rsid w:val="00114E62"/>
    <w:rsid w:val="00114F51"/>
    <w:rsid w:val="001156F4"/>
    <w:rsid w:val="0011572C"/>
    <w:rsid w:val="00115AC6"/>
    <w:rsid w:val="00115F23"/>
    <w:rsid w:val="0011606F"/>
    <w:rsid w:val="0011643A"/>
    <w:rsid w:val="001165B0"/>
    <w:rsid w:val="00116D98"/>
    <w:rsid w:val="001172A0"/>
    <w:rsid w:val="00117375"/>
    <w:rsid w:val="00117A50"/>
    <w:rsid w:val="00117EE3"/>
    <w:rsid w:val="001207FF"/>
    <w:rsid w:val="00120A86"/>
    <w:rsid w:val="00120EA5"/>
    <w:rsid w:val="00120EFE"/>
    <w:rsid w:val="0012108E"/>
    <w:rsid w:val="001216A2"/>
    <w:rsid w:val="00122063"/>
    <w:rsid w:val="001228A2"/>
    <w:rsid w:val="001229B3"/>
    <w:rsid w:val="00123BB1"/>
    <w:rsid w:val="00123E71"/>
    <w:rsid w:val="00124A2E"/>
    <w:rsid w:val="00124BD9"/>
    <w:rsid w:val="001253E6"/>
    <w:rsid w:val="0012567C"/>
    <w:rsid w:val="00125974"/>
    <w:rsid w:val="00125C10"/>
    <w:rsid w:val="00125DED"/>
    <w:rsid w:val="00127266"/>
    <w:rsid w:val="001278C3"/>
    <w:rsid w:val="0013000E"/>
    <w:rsid w:val="001306EA"/>
    <w:rsid w:val="001310AE"/>
    <w:rsid w:val="001310B1"/>
    <w:rsid w:val="00131334"/>
    <w:rsid w:val="001315AB"/>
    <w:rsid w:val="00131614"/>
    <w:rsid w:val="001317A7"/>
    <w:rsid w:val="00131BB3"/>
    <w:rsid w:val="00131C80"/>
    <w:rsid w:val="00131E47"/>
    <w:rsid w:val="0013232C"/>
    <w:rsid w:val="00132515"/>
    <w:rsid w:val="001325F4"/>
    <w:rsid w:val="00132870"/>
    <w:rsid w:val="00133051"/>
    <w:rsid w:val="00133453"/>
    <w:rsid w:val="001341DD"/>
    <w:rsid w:val="00134428"/>
    <w:rsid w:val="0013494D"/>
    <w:rsid w:val="0013508F"/>
    <w:rsid w:val="001354BE"/>
    <w:rsid w:val="001359B7"/>
    <w:rsid w:val="00135DD5"/>
    <w:rsid w:val="00135EF0"/>
    <w:rsid w:val="00136F3E"/>
    <w:rsid w:val="00137395"/>
    <w:rsid w:val="0013740C"/>
    <w:rsid w:val="00137983"/>
    <w:rsid w:val="00137B58"/>
    <w:rsid w:val="00137C13"/>
    <w:rsid w:val="00140674"/>
    <w:rsid w:val="00140CD3"/>
    <w:rsid w:val="001413C2"/>
    <w:rsid w:val="00141403"/>
    <w:rsid w:val="001415C8"/>
    <w:rsid w:val="001419BA"/>
    <w:rsid w:val="00141BD0"/>
    <w:rsid w:val="001421B9"/>
    <w:rsid w:val="00142737"/>
    <w:rsid w:val="00142A16"/>
    <w:rsid w:val="00142A1A"/>
    <w:rsid w:val="00143588"/>
    <w:rsid w:val="00143598"/>
    <w:rsid w:val="00143AC7"/>
    <w:rsid w:val="00143BDF"/>
    <w:rsid w:val="0014409A"/>
    <w:rsid w:val="0014421D"/>
    <w:rsid w:val="00144441"/>
    <w:rsid w:val="00145810"/>
    <w:rsid w:val="0014592D"/>
    <w:rsid w:val="00145C19"/>
    <w:rsid w:val="00146183"/>
    <w:rsid w:val="001461BC"/>
    <w:rsid w:val="001466E7"/>
    <w:rsid w:val="0014685C"/>
    <w:rsid w:val="00146B98"/>
    <w:rsid w:val="00146D1F"/>
    <w:rsid w:val="00146EB0"/>
    <w:rsid w:val="00147304"/>
    <w:rsid w:val="00147811"/>
    <w:rsid w:val="00147C11"/>
    <w:rsid w:val="00147D85"/>
    <w:rsid w:val="00147E6F"/>
    <w:rsid w:val="00150385"/>
    <w:rsid w:val="0015042B"/>
    <w:rsid w:val="001504C1"/>
    <w:rsid w:val="001504DB"/>
    <w:rsid w:val="00150B4E"/>
    <w:rsid w:val="00150D4B"/>
    <w:rsid w:val="00151795"/>
    <w:rsid w:val="00151D04"/>
    <w:rsid w:val="00151E99"/>
    <w:rsid w:val="00151FFB"/>
    <w:rsid w:val="001523C0"/>
    <w:rsid w:val="00152CEC"/>
    <w:rsid w:val="00152D12"/>
    <w:rsid w:val="00152EC5"/>
    <w:rsid w:val="00153387"/>
    <w:rsid w:val="0015382E"/>
    <w:rsid w:val="00153CF1"/>
    <w:rsid w:val="00153E28"/>
    <w:rsid w:val="00154026"/>
    <w:rsid w:val="0015456B"/>
    <w:rsid w:val="00154597"/>
    <w:rsid w:val="00154B11"/>
    <w:rsid w:val="00154CB5"/>
    <w:rsid w:val="00155323"/>
    <w:rsid w:val="00155717"/>
    <w:rsid w:val="00155DAB"/>
    <w:rsid w:val="0015640F"/>
    <w:rsid w:val="00156826"/>
    <w:rsid w:val="001568C3"/>
    <w:rsid w:val="00156CCE"/>
    <w:rsid w:val="0015719A"/>
    <w:rsid w:val="0015729A"/>
    <w:rsid w:val="00160252"/>
    <w:rsid w:val="0016025B"/>
    <w:rsid w:val="00160556"/>
    <w:rsid w:val="00160B19"/>
    <w:rsid w:val="00160C57"/>
    <w:rsid w:val="00160F91"/>
    <w:rsid w:val="00160FF6"/>
    <w:rsid w:val="001610C4"/>
    <w:rsid w:val="001611B6"/>
    <w:rsid w:val="00161A62"/>
    <w:rsid w:val="0016225D"/>
    <w:rsid w:val="00162A01"/>
    <w:rsid w:val="00162BEF"/>
    <w:rsid w:val="00162F91"/>
    <w:rsid w:val="00163626"/>
    <w:rsid w:val="00163C5D"/>
    <w:rsid w:val="001643AF"/>
    <w:rsid w:val="00164434"/>
    <w:rsid w:val="0016482C"/>
    <w:rsid w:val="00164B33"/>
    <w:rsid w:val="00164DBD"/>
    <w:rsid w:val="001651D9"/>
    <w:rsid w:val="0016584B"/>
    <w:rsid w:val="001668D4"/>
    <w:rsid w:val="001668FC"/>
    <w:rsid w:val="00166A99"/>
    <w:rsid w:val="00166C60"/>
    <w:rsid w:val="00167638"/>
    <w:rsid w:val="001676C0"/>
    <w:rsid w:val="0016788B"/>
    <w:rsid w:val="00167969"/>
    <w:rsid w:val="001679EE"/>
    <w:rsid w:val="001701EF"/>
    <w:rsid w:val="0017020F"/>
    <w:rsid w:val="001704D0"/>
    <w:rsid w:val="001705DB"/>
    <w:rsid w:val="001707A4"/>
    <w:rsid w:val="001707C9"/>
    <w:rsid w:val="0017091A"/>
    <w:rsid w:val="00170AA4"/>
    <w:rsid w:val="00170B05"/>
    <w:rsid w:val="00170D61"/>
    <w:rsid w:val="00171577"/>
    <w:rsid w:val="00171648"/>
    <w:rsid w:val="00171BAE"/>
    <w:rsid w:val="001722E9"/>
    <w:rsid w:val="001723FC"/>
    <w:rsid w:val="001725B0"/>
    <w:rsid w:val="0017290A"/>
    <w:rsid w:val="00172B5D"/>
    <w:rsid w:val="001731FC"/>
    <w:rsid w:val="0017320C"/>
    <w:rsid w:val="00173244"/>
    <w:rsid w:val="0017340B"/>
    <w:rsid w:val="00173F18"/>
    <w:rsid w:val="001740F5"/>
    <w:rsid w:val="0017411B"/>
    <w:rsid w:val="001746B3"/>
    <w:rsid w:val="001748D8"/>
    <w:rsid w:val="0017493E"/>
    <w:rsid w:val="001749C0"/>
    <w:rsid w:val="00174A1D"/>
    <w:rsid w:val="00174B8D"/>
    <w:rsid w:val="00174BEA"/>
    <w:rsid w:val="00175420"/>
    <w:rsid w:val="0017550D"/>
    <w:rsid w:val="00175596"/>
    <w:rsid w:val="00176957"/>
    <w:rsid w:val="00176D8A"/>
    <w:rsid w:val="001771F8"/>
    <w:rsid w:val="0017782B"/>
    <w:rsid w:val="001779EE"/>
    <w:rsid w:val="00180011"/>
    <w:rsid w:val="00180292"/>
    <w:rsid w:val="0018093A"/>
    <w:rsid w:val="00180AEC"/>
    <w:rsid w:val="00180D6F"/>
    <w:rsid w:val="0018105E"/>
    <w:rsid w:val="00181485"/>
    <w:rsid w:val="00181529"/>
    <w:rsid w:val="001816FF"/>
    <w:rsid w:val="00181DD1"/>
    <w:rsid w:val="00182726"/>
    <w:rsid w:val="00182854"/>
    <w:rsid w:val="00182CBB"/>
    <w:rsid w:val="00183559"/>
    <w:rsid w:val="00183F4B"/>
    <w:rsid w:val="001844A5"/>
    <w:rsid w:val="00184648"/>
    <w:rsid w:val="00185764"/>
    <w:rsid w:val="00185B86"/>
    <w:rsid w:val="00185C05"/>
    <w:rsid w:val="00185DBB"/>
    <w:rsid w:val="00185E06"/>
    <w:rsid w:val="00185E07"/>
    <w:rsid w:val="00186471"/>
    <w:rsid w:val="00186779"/>
    <w:rsid w:val="00186C75"/>
    <w:rsid w:val="00186FD9"/>
    <w:rsid w:val="001872ED"/>
    <w:rsid w:val="00187563"/>
    <w:rsid w:val="001877C7"/>
    <w:rsid w:val="0018788B"/>
    <w:rsid w:val="00187B10"/>
    <w:rsid w:val="00187B2D"/>
    <w:rsid w:val="001901AB"/>
    <w:rsid w:val="00190329"/>
    <w:rsid w:val="001903DE"/>
    <w:rsid w:val="00190EA3"/>
    <w:rsid w:val="0019108C"/>
    <w:rsid w:val="00191A44"/>
    <w:rsid w:val="00192190"/>
    <w:rsid w:val="0019234B"/>
    <w:rsid w:val="00192654"/>
    <w:rsid w:val="00192A23"/>
    <w:rsid w:val="00192A33"/>
    <w:rsid w:val="00192BA3"/>
    <w:rsid w:val="00192C59"/>
    <w:rsid w:val="001937E6"/>
    <w:rsid w:val="00193AE1"/>
    <w:rsid w:val="00193E8A"/>
    <w:rsid w:val="00194AA9"/>
    <w:rsid w:val="00194FD7"/>
    <w:rsid w:val="00195167"/>
    <w:rsid w:val="00195D24"/>
    <w:rsid w:val="00195D71"/>
    <w:rsid w:val="00196297"/>
    <w:rsid w:val="001963CB"/>
    <w:rsid w:val="0019657D"/>
    <w:rsid w:val="00196D4C"/>
    <w:rsid w:val="00196F21"/>
    <w:rsid w:val="001970FE"/>
    <w:rsid w:val="0019716A"/>
    <w:rsid w:val="00197200"/>
    <w:rsid w:val="001973C0"/>
    <w:rsid w:val="001973D8"/>
    <w:rsid w:val="00197436"/>
    <w:rsid w:val="001975F9"/>
    <w:rsid w:val="001979C8"/>
    <w:rsid w:val="001A048D"/>
    <w:rsid w:val="001A1199"/>
    <w:rsid w:val="001A197E"/>
    <w:rsid w:val="001A1FC6"/>
    <w:rsid w:val="001A210B"/>
    <w:rsid w:val="001A22F0"/>
    <w:rsid w:val="001A2B63"/>
    <w:rsid w:val="001A2F64"/>
    <w:rsid w:val="001A4394"/>
    <w:rsid w:val="001A4A3A"/>
    <w:rsid w:val="001A4F46"/>
    <w:rsid w:val="001A4F62"/>
    <w:rsid w:val="001A5111"/>
    <w:rsid w:val="001A5607"/>
    <w:rsid w:val="001A5831"/>
    <w:rsid w:val="001A5F12"/>
    <w:rsid w:val="001A6131"/>
    <w:rsid w:val="001A6782"/>
    <w:rsid w:val="001A67E3"/>
    <w:rsid w:val="001A6A41"/>
    <w:rsid w:val="001A6D26"/>
    <w:rsid w:val="001A6DF8"/>
    <w:rsid w:val="001A797B"/>
    <w:rsid w:val="001A7DD8"/>
    <w:rsid w:val="001A7E77"/>
    <w:rsid w:val="001B0287"/>
    <w:rsid w:val="001B06FC"/>
    <w:rsid w:val="001B082E"/>
    <w:rsid w:val="001B0B68"/>
    <w:rsid w:val="001B0C4D"/>
    <w:rsid w:val="001B1218"/>
    <w:rsid w:val="001B1758"/>
    <w:rsid w:val="001B1B1F"/>
    <w:rsid w:val="001B1D34"/>
    <w:rsid w:val="001B1E4A"/>
    <w:rsid w:val="001B24C1"/>
    <w:rsid w:val="001B2B60"/>
    <w:rsid w:val="001B348D"/>
    <w:rsid w:val="001B37E7"/>
    <w:rsid w:val="001B38DD"/>
    <w:rsid w:val="001B3F8B"/>
    <w:rsid w:val="001B3FE1"/>
    <w:rsid w:val="001B42B2"/>
    <w:rsid w:val="001B456B"/>
    <w:rsid w:val="001B464E"/>
    <w:rsid w:val="001B4936"/>
    <w:rsid w:val="001B4BDC"/>
    <w:rsid w:val="001B52AA"/>
    <w:rsid w:val="001B537C"/>
    <w:rsid w:val="001B54C4"/>
    <w:rsid w:val="001B558D"/>
    <w:rsid w:val="001B572E"/>
    <w:rsid w:val="001B5A90"/>
    <w:rsid w:val="001B6102"/>
    <w:rsid w:val="001B69D4"/>
    <w:rsid w:val="001B6BEF"/>
    <w:rsid w:val="001B6C41"/>
    <w:rsid w:val="001B76DD"/>
    <w:rsid w:val="001B7F09"/>
    <w:rsid w:val="001C06AE"/>
    <w:rsid w:val="001C0CC1"/>
    <w:rsid w:val="001C0CC6"/>
    <w:rsid w:val="001C13E3"/>
    <w:rsid w:val="001C1ED0"/>
    <w:rsid w:val="001C2341"/>
    <w:rsid w:val="001C271A"/>
    <w:rsid w:val="001C2B8D"/>
    <w:rsid w:val="001C2E01"/>
    <w:rsid w:val="001C2FD8"/>
    <w:rsid w:val="001C304F"/>
    <w:rsid w:val="001C31A3"/>
    <w:rsid w:val="001C381F"/>
    <w:rsid w:val="001C4544"/>
    <w:rsid w:val="001C4571"/>
    <w:rsid w:val="001C54DE"/>
    <w:rsid w:val="001C5543"/>
    <w:rsid w:val="001C557C"/>
    <w:rsid w:val="001C5A48"/>
    <w:rsid w:val="001C5EFD"/>
    <w:rsid w:val="001C5FA2"/>
    <w:rsid w:val="001C616E"/>
    <w:rsid w:val="001C626A"/>
    <w:rsid w:val="001C65FC"/>
    <w:rsid w:val="001C6922"/>
    <w:rsid w:val="001C6CC7"/>
    <w:rsid w:val="001C70BC"/>
    <w:rsid w:val="001C71ED"/>
    <w:rsid w:val="001C735B"/>
    <w:rsid w:val="001C7B2E"/>
    <w:rsid w:val="001C7C5D"/>
    <w:rsid w:val="001D0048"/>
    <w:rsid w:val="001D01B5"/>
    <w:rsid w:val="001D050A"/>
    <w:rsid w:val="001D070C"/>
    <w:rsid w:val="001D0DD4"/>
    <w:rsid w:val="001D0EE5"/>
    <w:rsid w:val="001D109A"/>
    <w:rsid w:val="001D1236"/>
    <w:rsid w:val="001D1289"/>
    <w:rsid w:val="001D12F9"/>
    <w:rsid w:val="001D173D"/>
    <w:rsid w:val="001D18F2"/>
    <w:rsid w:val="001D1DF5"/>
    <w:rsid w:val="001D1E6A"/>
    <w:rsid w:val="001D2AED"/>
    <w:rsid w:val="001D2C34"/>
    <w:rsid w:val="001D3652"/>
    <w:rsid w:val="001D401A"/>
    <w:rsid w:val="001D415E"/>
    <w:rsid w:val="001D422A"/>
    <w:rsid w:val="001D4AFF"/>
    <w:rsid w:val="001D524E"/>
    <w:rsid w:val="001D5992"/>
    <w:rsid w:val="001D5AAF"/>
    <w:rsid w:val="001D5ECF"/>
    <w:rsid w:val="001D6027"/>
    <w:rsid w:val="001D65D2"/>
    <w:rsid w:val="001D70A9"/>
    <w:rsid w:val="001D7152"/>
    <w:rsid w:val="001D73FA"/>
    <w:rsid w:val="001D74AB"/>
    <w:rsid w:val="001D77B8"/>
    <w:rsid w:val="001D788B"/>
    <w:rsid w:val="001D7ADA"/>
    <w:rsid w:val="001E0419"/>
    <w:rsid w:val="001E0A38"/>
    <w:rsid w:val="001E120B"/>
    <w:rsid w:val="001E147C"/>
    <w:rsid w:val="001E151D"/>
    <w:rsid w:val="001E1AF5"/>
    <w:rsid w:val="001E1DD3"/>
    <w:rsid w:val="001E20EF"/>
    <w:rsid w:val="001E2396"/>
    <w:rsid w:val="001E2A47"/>
    <w:rsid w:val="001E2DEA"/>
    <w:rsid w:val="001E2EE0"/>
    <w:rsid w:val="001E3508"/>
    <w:rsid w:val="001E3585"/>
    <w:rsid w:val="001E36C8"/>
    <w:rsid w:val="001E430A"/>
    <w:rsid w:val="001E45FD"/>
    <w:rsid w:val="001E4ACD"/>
    <w:rsid w:val="001E4FC1"/>
    <w:rsid w:val="001E5078"/>
    <w:rsid w:val="001E575F"/>
    <w:rsid w:val="001E6053"/>
    <w:rsid w:val="001E61C6"/>
    <w:rsid w:val="001E66C0"/>
    <w:rsid w:val="001E68A7"/>
    <w:rsid w:val="001E6982"/>
    <w:rsid w:val="001E6AEE"/>
    <w:rsid w:val="001E6C97"/>
    <w:rsid w:val="001E6CAA"/>
    <w:rsid w:val="001E7158"/>
    <w:rsid w:val="001E7376"/>
    <w:rsid w:val="001E76CB"/>
    <w:rsid w:val="001F0020"/>
    <w:rsid w:val="001F01EA"/>
    <w:rsid w:val="001F052C"/>
    <w:rsid w:val="001F1F7F"/>
    <w:rsid w:val="001F2501"/>
    <w:rsid w:val="001F2999"/>
    <w:rsid w:val="001F29B5"/>
    <w:rsid w:val="001F34FB"/>
    <w:rsid w:val="001F3541"/>
    <w:rsid w:val="001F3600"/>
    <w:rsid w:val="001F36D5"/>
    <w:rsid w:val="001F40B2"/>
    <w:rsid w:val="001F4165"/>
    <w:rsid w:val="001F43AC"/>
    <w:rsid w:val="001F4426"/>
    <w:rsid w:val="001F45A7"/>
    <w:rsid w:val="001F45BF"/>
    <w:rsid w:val="001F4672"/>
    <w:rsid w:val="001F46D6"/>
    <w:rsid w:val="001F47C2"/>
    <w:rsid w:val="001F4C09"/>
    <w:rsid w:val="001F52D4"/>
    <w:rsid w:val="001F53B8"/>
    <w:rsid w:val="001F5438"/>
    <w:rsid w:val="001F5DF7"/>
    <w:rsid w:val="001F5ED6"/>
    <w:rsid w:val="001F636F"/>
    <w:rsid w:val="001F69FF"/>
    <w:rsid w:val="001F7021"/>
    <w:rsid w:val="001F7109"/>
    <w:rsid w:val="001F7899"/>
    <w:rsid w:val="001F79AD"/>
    <w:rsid w:val="00200118"/>
    <w:rsid w:val="00200532"/>
    <w:rsid w:val="002019DE"/>
    <w:rsid w:val="00201C38"/>
    <w:rsid w:val="00202123"/>
    <w:rsid w:val="00202203"/>
    <w:rsid w:val="00202C5E"/>
    <w:rsid w:val="00202DC4"/>
    <w:rsid w:val="002032F3"/>
    <w:rsid w:val="00203644"/>
    <w:rsid w:val="00203B9A"/>
    <w:rsid w:val="00203D6C"/>
    <w:rsid w:val="00204157"/>
    <w:rsid w:val="002041DA"/>
    <w:rsid w:val="00204342"/>
    <w:rsid w:val="00204C74"/>
    <w:rsid w:val="00204CE6"/>
    <w:rsid w:val="00204EE4"/>
    <w:rsid w:val="00205726"/>
    <w:rsid w:val="00205943"/>
    <w:rsid w:val="00205ADD"/>
    <w:rsid w:val="00205E44"/>
    <w:rsid w:val="002061FD"/>
    <w:rsid w:val="0020633E"/>
    <w:rsid w:val="00206589"/>
    <w:rsid w:val="002071B4"/>
    <w:rsid w:val="00207597"/>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01"/>
    <w:rsid w:val="002139DC"/>
    <w:rsid w:val="00213AEF"/>
    <w:rsid w:val="00213AF1"/>
    <w:rsid w:val="00213DF7"/>
    <w:rsid w:val="00214166"/>
    <w:rsid w:val="002150F9"/>
    <w:rsid w:val="0021518A"/>
    <w:rsid w:val="00215E0E"/>
    <w:rsid w:val="002160C1"/>
    <w:rsid w:val="002169AC"/>
    <w:rsid w:val="00216E48"/>
    <w:rsid w:val="002174B8"/>
    <w:rsid w:val="00220542"/>
    <w:rsid w:val="0022080B"/>
    <w:rsid w:val="00220BF3"/>
    <w:rsid w:val="00221176"/>
    <w:rsid w:val="0022121E"/>
    <w:rsid w:val="00221495"/>
    <w:rsid w:val="00221A39"/>
    <w:rsid w:val="00221DB6"/>
    <w:rsid w:val="00222478"/>
    <w:rsid w:val="00222479"/>
    <w:rsid w:val="002224A5"/>
    <w:rsid w:val="00222796"/>
    <w:rsid w:val="0022298F"/>
    <w:rsid w:val="00222CFA"/>
    <w:rsid w:val="00223571"/>
    <w:rsid w:val="002236BD"/>
    <w:rsid w:val="00223A81"/>
    <w:rsid w:val="00223CD0"/>
    <w:rsid w:val="00223D3A"/>
    <w:rsid w:val="0022416E"/>
    <w:rsid w:val="002241E3"/>
    <w:rsid w:val="00224519"/>
    <w:rsid w:val="002245E9"/>
    <w:rsid w:val="0022477A"/>
    <w:rsid w:val="0022499C"/>
    <w:rsid w:val="00224C04"/>
    <w:rsid w:val="00224F0E"/>
    <w:rsid w:val="00224FCB"/>
    <w:rsid w:val="00225307"/>
    <w:rsid w:val="0022531E"/>
    <w:rsid w:val="00225C5D"/>
    <w:rsid w:val="00226008"/>
    <w:rsid w:val="0022642D"/>
    <w:rsid w:val="00226CC7"/>
    <w:rsid w:val="00226E6D"/>
    <w:rsid w:val="00227165"/>
    <w:rsid w:val="002272B1"/>
    <w:rsid w:val="00227669"/>
    <w:rsid w:val="0022796B"/>
    <w:rsid w:val="00227DB6"/>
    <w:rsid w:val="00227E7E"/>
    <w:rsid w:val="00227F6D"/>
    <w:rsid w:val="00227FAC"/>
    <w:rsid w:val="00230113"/>
    <w:rsid w:val="0023021E"/>
    <w:rsid w:val="00230349"/>
    <w:rsid w:val="00230819"/>
    <w:rsid w:val="00230C9C"/>
    <w:rsid w:val="00230D66"/>
    <w:rsid w:val="00230DDA"/>
    <w:rsid w:val="002313DD"/>
    <w:rsid w:val="00231753"/>
    <w:rsid w:val="0023183A"/>
    <w:rsid w:val="00231A05"/>
    <w:rsid w:val="00231A38"/>
    <w:rsid w:val="002320B1"/>
    <w:rsid w:val="002326DF"/>
    <w:rsid w:val="0023283B"/>
    <w:rsid w:val="00232D4F"/>
    <w:rsid w:val="00232D58"/>
    <w:rsid w:val="00233123"/>
    <w:rsid w:val="002333EB"/>
    <w:rsid w:val="00233551"/>
    <w:rsid w:val="002336C0"/>
    <w:rsid w:val="002336DF"/>
    <w:rsid w:val="00233886"/>
    <w:rsid w:val="0023395F"/>
    <w:rsid w:val="002339CA"/>
    <w:rsid w:val="00233A42"/>
    <w:rsid w:val="00233B0E"/>
    <w:rsid w:val="00233D1D"/>
    <w:rsid w:val="00233D67"/>
    <w:rsid w:val="00233F15"/>
    <w:rsid w:val="0023400E"/>
    <w:rsid w:val="00234023"/>
    <w:rsid w:val="00234221"/>
    <w:rsid w:val="002342DE"/>
    <w:rsid w:val="00234455"/>
    <w:rsid w:val="00234470"/>
    <w:rsid w:val="00234546"/>
    <w:rsid w:val="00234CF6"/>
    <w:rsid w:val="00234EF6"/>
    <w:rsid w:val="0023517E"/>
    <w:rsid w:val="00235F49"/>
    <w:rsid w:val="0023686F"/>
    <w:rsid w:val="00236991"/>
    <w:rsid w:val="00236AA6"/>
    <w:rsid w:val="00237194"/>
    <w:rsid w:val="0023730D"/>
    <w:rsid w:val="002378AF"/>
    <w:rsid w:val="00237991"/>
    <w:rsid w:val="00237C52"/>
    <w:rsid w:val="00237F49"/>
    <w:rsid w:val="00240001"/>
    <w:rsid w:val="002400D6"/>
    <w:rsid w:val="0024020D"/>
    <w:rsid w:val="0024061A"/>
    <w:rsid w:val="002406B6"/>
    <w:rsid w:val="002406E6"/>
    <w:rsid w:val="00240A04"/>
    <w:rsid w:val="002410C9"/>
    <w:rsid w:val="00241B9B"/>
    <w:rsid w:val="00241D96"/>
    <w:rsid w:val="00241EFA"/>
    <w:rsid w:val="00241F1A"/>
    <w:rsid w:val="00242947"/>
    <w:rsid w:val="00242ACB"/>
    <w:rsid w:val="00242B4C"/>
    <w:rsid w:val="00242C07"/>
    <w:rsid w:val="00242C6D"/>
    <w:rsid w:val="00242CBB"/>
    <w:rsid w:val="00242E8F"/>
    <w:rsid w:val="0024338B"/>
    <w:rsid w:val="00243C74"/>
    <w:rsid w:val="0024413A"/>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D20"/>
    <w:rsid w:val="00250D9F"/>
    <w:rsid w:val="002515D5"/>
    <w:rsid w:val="002517EE"/>
    <w:rsid w:val="00251C24"/>
    <w:rsid w:val="00251DDB"/>
    <w:rsid w:val="00251F53"/>
    <w:rsid w:val="002521DA"/>
    <w:rsid w:val="0025247B"/>
    <w:rsid w:val="002526E1"/>
    <w:rsid w:val="002528A2"/>
    <w:rsid w:val="002529F7"/>
    <w:rsid w:val="00252A44"/>
    <w:rsid w:val="00252B57"/>
    <w:rsid w:val="00252C68"/>
    <w:rsid w:val="0025322D"/>
    <w:rsid w:val="002537E0"/>
    <w:rsid w:val="00253CBB"/>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755F"/>
    <w:rsid w:val="00257BAF"/>
    <w:rsid w:val="00257D64"/>
    <w:rsid w:val="00257FE1"/>
    <w:rsid w:val="00260240"/>
    <w:rsid w:val="00260BA9"/>
    <w:rsid w:val="00260CDF"/>
    <w:rsid w:val="00261310"/>
    <w:rsid w:val="002617CA"/>
    <w:rsid w:val="00261D14"/>
    <w:rsid w:val="00261F63"/>
    <w:rsid w:val="0026235F"/>
    <w:rsid w:val="002629DA"/>
    <w:rsid w:val="00262C4B"/>
    <w:rsid w:val="00262D02"/>
    <w:rsid w:val="00262E45"/>
    <w:rsid w:val="00262EC8"/>
    <w:rsid w:val="002635B5"/>
    <w:rsid w:val="002636FA"/>
    <w:rsid w:val="00263708"/>
    <w:rsid w:val="00263C53"/>
    <w:rsid w:val="00264219"/>
    <w:rsid w:val="00264257"/>
    <w:rsid w:val="00264456"/>
    <w:rsid w:val="0026465A"/>
    <w:rsid w:val="002647BB"/>
    <w:rsid w:val="00264C40"/>
    <w:rsid w:val="00264CA7"/>
    <w:rsid w:val="00264E61"/>
    <w:rsid w:val="00264E8D"/>
    <w:rsid w:val="00265085"/>
    <w:rsid w:val="00265254"/>
    <w:rsid w:val="00265774"/>
    <w:rsid w:val="002657BE"/>
    <w:rsid w:val="00265947"/>
    <w:rsid w:val="00265BFD"/>
    <w:rsid w:val="00265FB4"/>
    <w:rsid w:val="0026628F"/>
    <w:rsid w:val="00267237"/>
    <w:rsid w:val="0026727E"/>
    <w:rsid w:val="00267458"/>
    <w:rsid w:val="00267D4F"/>
    <w:rsid w:val="00267E53"/>
    <w:rsid w:val="00270B93"/>
    <w:rsid w:val="002714A2"/>
    <w:rsid w:val="002716A8"/>
    <w:rsid w:val="00271882"/>
    <w:rsid w:val="00271C49"/>
    <w:rsid w:val="00271F93"/>
    <w:rsid w:val="00272217"/>
    <w:rsid w:val="00272348"/>
    <w:rsid w:val="00272569"/>
    <w:rsid w:val="0027302A"/>
    <w:rsid w:val="00273445"/>
    <w:rsid w:val="002736F5"/>
    <w:rsid w:val="00273D27"/>
    <w:rsid w:val="00273FF8"/>
    <w:rsid w:val="00274266"/>
    <w:rsid w:val="0027487C"/>
    <w:rsid w:val="0027490F"/>
    <w:rsid w:val="00274A89"/>
    <w:rsid w:val="00274BCD"/>
    <w:rsid w:val="00274D61"/>
    <w:rsid w:val="00274E9F"/>
    <w:rsid w:val="002751FD"/>
    <w:rsid w:val="00275412"/>
    <w:rsid w:val="0027554F"/>
    <w:rsid w:val="00276028"/>
    <w:rsid w:val="0027612D"/>
    <w:rsid w:val="00276336"/>
    <w:rsid w:val="00277AC4"/>
    <w:rsid w:val="00277AFA"/>
    <w:rsid w:val="00280969"/>
    <w:rsid w:val="00280D9A"/>
    <w:rsid w:val="002810DC"/>
    <w:rsid w:val="002815B6"/>
    <w:rsid w:val="0028187A"/>
    <w:rsid w:val="002819D5"/>
    <w:rsid w:val="0028206C"/>
    <w:rsid w:val="00282310"/>
    <w:rsid w:val="00282371"/>
    <w:rsid w:val="00282B3A"/>
    <w:rsid w:val="00282BBD"/>
    <w:rsid w:val="00282E5D"/>
    <w:rsid w:val="00282EA3"/>
    <w:rsid w:val="00283198"/>
    <w:rsid w:val="00283FB6"/>
    <w:rsid w:val="002842D4"/>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5F8"/>
    <w:rsid w:val="002867DB"/>
    <w:rsid w:val="00286DEE"/>
    <w:rsid w:val="00286E8F"/>
    <w:rsid w:val="002872E4"/>
    <w:rsid w:val="0028766B"/>
    <w:rsid w:val="00287B07"/>
    <w:rsid w:val="00287D7C"/>
    <w:rsid w:val="00287F2A"/>
    <w:rsid w:val="002906BE"/>
    <w:rsid w:val="00290BCF"/>
    <w:rsid w:val="00290C12"/>
    <w:rsid w:val="00290DE7"/>
    <w:rsid w:val="0029103A"/>
    <w:rsid w:val="0029170D"/>
    <w:rsid w:val="002917DA"/>
    <w:rsid w:val="002917E6"/>
    <w:rsid w:val="00291809"/>
    <w:rsid w:val="00291B7E"/>
    <w:rsid w:val="00292AD0"/>
    <w:rsid w:val="00292B12"/>
    <w:rsid w:val="00292C03"/>
    <w:rsid w:val="00292D7C"/>
    <w:rsid w:val="00292E15"/>
    <w:rsid w:val="002930F2"/>
    <w:rsid w:val="00293390"/>
    <w:rsid w:val="00294090"/>
    <w:rsid w:val="002947DA"/>
    <w:rsid w:val="00294C6D"/>
    <w:rsid w:val="00294E5D"/>
    <w:rsid w:val="00294E7F"/>
    <w:rsid w:val="0029519A"/>
    <w:rsid w:val="00295235"/>
    <w:rsid w:val="00295A58"/>
    <w:rsid w:val="00295FE7"/>
    <w:rsid w:val="00296479"/>
    <w:rsid w:val="002968BD"/>
    <w:rsid w:val="00296E5E"/>
    <w:rsid w:val="002971B5"/>
    <w:rsid w:val="002976C6"/>
    <w:rsid w:val="002977EB"/>
    <w:rsid w:val="00297AD1"/>
    <w:rsid w:val="00297BF5"/>
    <w:rsid w:val="002A0764"/>
    <w:rsid w:val="002A1EF1"/>
    <w:rsid w:val="002A212D"/>
    <w:rsid w:val="002A2225"/>
    <w:rsid w:val="002A24B1"/>
    <w:rsid w:val="002A4037"/>
    <w:rsid w:val="002A4763"/>
    <w:rsid w:val="002A49ED"/>
    <w:rsid w:val="002A4ACA"/>
    <w:rsid w:val="002A5332"/>
    <w:rsid w:val="002A57D2"/>
    <w:rsid w:val="002A5E15"/>
    <w:rsid w:val="002A5F0C"/>
    <w:rsid w:val="002A6074"/>
    <w:rsid w:val="002A61D1"/>
    <w:rsid w:val="002A63BE"/>
    <w:rsid w:val="002A673C"/>
    <w:rsid w:val="002A6830"/>
    <w:rsid w:val="002A6C6F"/>
    <w:rsid w:val="002A71EC"/>
    <w:rsid w:val="002A7533"/>
    <w:rsid w:val="002A7620"/>
    <w:rsid w:val="002A79B3"/>
    <w:rsid w:val="002A7A7A"/>
    <w:rsid w:val="002B03D7"/>
    <w:rsid w:val="002B03E4"/>
    <w:rsid w:val="002B04CB"/>
    <w:rsid w:val="002B052D"/>
    <w:rsid w:val="002B05D4"/>
    <w:rsid w:val="002B0A74"/>
    <w:rsid w:val="002B0AD4"/>
    <w:rsid w:val="002B129E"/>
    <w:rsid w:val="002B1BCE"/>
    <w:rsid w:val="002B1C54"/>
    <w:rsid w:val="002B2006"/>
    <w:rsid w:val="002B28C3"/>
    <w:rsid w:val="002B2A60"/>
    <w:rsid w:val="002B2AF9"/>
    <w:rsid w:val="002B39D5"/>
    <w:rsid w:val="002B3E6C"/>
    <w:rsid w:val="002B442D"/>
    <w:rsid w:val="002B44E2"/>
    <w:rsid w:val="002B49F9"/>
    <w:rsid w:val="002B4C1C"/>
    <w:rsid w:val="002B589C"/>
    <w:rsid w:val="002B5CA9"/>
    <w:rsid w:val="002B5E23"/>
    <w:rsid w:val="002B5FE3"/>
    <w:rsid w:val="002B61BB"/>
    <w:rsid w:val="002B6815"/>
    <w:rsid w:val="002B69A4"/>
    <w:rsid w:val="002B6A86"/>
    <w:rsid w:val="002B6D8D"/>
    <w:rsid w:val="002B6E06"/>
    <w:rsid w:val="002B7160"/>
    <w:rsid w:val="002B7A5F"/>
    <w:rsid w:val="002B7AEB"/>
    <w:rsid w:val="002B7E02"/>
    <w:rsid w:val="002C00C2"/>
    <w:rsid w:val="002C02FA"/>
    <w:rsid w:val="002C053A"/>
    <w:rsid w:val="002C0695"/>
    <w:rsid w:val="002C06FB"/>
    <w:rsid w:val="002C0A0B"/>
    <w:rsid w:val="002C0E44"/>
    <w:rsid w:val="002C0EBA"/>
    <w:rsid w:val="002C0F52"/>
    <w:rsid w:val="002C10F7"/>
    <w:rsid w:val="002C18D1"/>
    <w:rsid w:val="002C19C6"/>
    <w:rsid w:val="002C1A59"/>
    <w:rsid w:val="002C20D8"/>
    <w:rsid w:val="002C273D"/>
    <w:rsid w:val="002C2912"/>
    <w:rsid w:val="002C2B65"/>
    <w:rsid w:val="002C3028"/>
    <w:rsid w:val="002C376F"/>
    <w:rsid w:val="002C38F3"/>
    <w:rsid w:val="002C3ABC"/>
    <w:rsid w:val="002C3BAD"/>
    <w:rsid w:val="002C3F25"/>
    <w:rsid w:val="002C4097"/>
    <w:rsid w:val="002C45E2"/>
    <w:rsid w:val="002C4B5D"/>
    <w:rsid w:val="002C4C89"/>
    <w:rsid w:val="002C4EC6"/>
    <w:rsid w:val="002C5507"/>
    <w:rsid w:val="002C5E03"/>
    <w:rsid w:val="002C5F71"/>
    <w:rsid w:val="002C5F81"/>
    <w:rsid w:val="002C64B8"/>
    <w:rsid w:val="002C6A68"/>
    <w:rsid w:val="002C6BB4"/>
    <w:rsid w:val="002C6FD6"/>
    <w:rsid w:val="002C71E5"/>
    <w:rsid w:val="002C73D9"/>
    <w:rsid w:val="002C76A7"/>
    <w:rsid w:val="002C7D4F"/>
    <w:rsid w:val="002D03E0"/>
    <w:rsid w:val="002D0D3D"/>
    <w:rsid w:val="002D2425"/>
    <w:rsid w:val="002D3077"/>
    <w:rsid w:val="002D319A"/>
    <w:rsid w:val="002D3307"/>
    <w:rsid w:val="002D3C04"/>
    <w:rsid w:val="002D4013"/>
    <w:rsid w:val="002D4054"/>
    <w:rsid w:val="002D41E0"/>
    <w:rsid w:val="002D4279"/>
    <w:rsid w:val="002D42FF"/>
    <w:rsid w:val="002D4854"/>
    <w:rsid w:val="002D4A0E"/>
    <w:rsid w:val="002D4A73"/>
    <w:rsid w:val="002D4F18"/>
    <w:rsid w:val="002D56B3"/>
    <w:rsid w:val="002D5C1C"/>
    <w:rsid w:val="002D615A"/>
    <w:rsid w:val="002D6A12"/>
    <w:rsid w:val="002D6A5D"/>
    <w:rsid w:val="002D6C41"/>
    <w:rsid w:val="002D6EE6"/>
    <w:rsid w:val="002E028A"/>
    <w:rsid w:val="002E0653"/>
    <w:rsid w:val="002E0709"/>
    <w:rsid w:val="002E08B9"/>
    <w:rsid w:val="002E0C42"/>
    <w:rsid w:val="002E141B"/>
    <w:rsid w:val="002E1620"/>
    <w:rsid w:val="002E19B9"/>
    <w:rsid w:val="002E1C03"/>
    <w:rsid w:val="002E1D5B"/>
    <w:rsid w:val="002E1ED5"/>
    <w:rsid w:val="002E20D7"/>
    <w:rsid w:val="002E241A"/>
    <w:rsid w:val="002E2574"/>
    <w:rsid w:val="002E2E3D"/>
    <w:rsid w:val="002E34C6"/>
    <w:rsid w:val="002E3D59"/>
    <w:rsid w:val="002E407A"/>
    <w:rsid w:val="002E44D2"/>
    <w:rsid w:val="002E48FD"/>
    <w:rsid w:val="002E5B59"/>
    <w:rsid w:val="002E612D"/>
    <w:rsid w:val="002E631F"/>
    <w:rsid w:val="002E636D"/>
    <w:rsid w:val="002E63CE"/>
    <w:rsid w:val="002E64BC"/>
    <w:rsid w:val="002E66F5"/>
    <w:rsid w:val="002E6835"/>
    <w:rsid w:val="002E6897"/>
    <w:rsid w:val="002E6C14"/>
    <w:rsid w:val="002E7712"/>
    <w:rsid w:val="002E7A9D"/>
    <w:rsid w:val="002F01D9"/>
    <w:rsid w:val="002F022B"/>
    <w:rsid w:val="002F052B"/>
    <w:rsid w:val="002F1BAD"/>
    <w:rsid w:val="002F1D1F"/>
    <w:rsid w:val="002F1DFA"/>
    <w:rsid w:val="002F1EFD"/>
    <w:rsid w:val="002F2252"/>
    <w:rsid w:val="002F24EE"/>
    <w:rsid w:val="002F2702"/>
    <w:rsid w:val="002F2EF9"/>
    <w:rsid w:val="002F3347"/>
    <w:rsid w:val="002F34C1"/>
    <w:rsid w:val="002F37D7"/>
    <w:rsid w:val="002F386C"/>
    <w:rsid w:val="002F3948"/>
    <w:rsid w:val="002F3D08"/>
    <w:rsid w:val="002F4277"/>
    <w:rsid w:val="002F4685"/>
    <w:rsid w:val="002F487A"/>
    <w:rsid w:val="002F4BBE"/>
    <w:rsid w:val="002F4EE7"/>
    <w:rsid w:val="002F4FDA"/>
    <w:rsid w:val="002F51E3"/>
    <w:rsid w:val="002F52D4"/>
    <w:rsid w:val="002F57DA"/>
    <w:rsid w:val="002F5A38"/>
    <w:rsid w:val="002F5CAC"/>
    <w:rsid w:val="002F5CFD"/>
    <w:rsid w:val="002F5ECF"/>
    <w:rsid w:val="002F5F44"/>
    <w:rsid w:val="002F62FC"/>
    <w:rsid w:val="002F66A0"/>
    <w:rsid w:val="00300184"/>
    <w:rsid w:val="0030025F"/>
    <w:rsid w:val="003006A3"/>
    <w:rsid w:val="003007A9"/>
    <w:rsid w:val="00300B33"/>
    <w:rsid w:val="0030184C"/>
    <w:rsid w:val="00301A02"/>
    <w:rsid w:val="00301C33"/>
    <w:rsid w:val="0030203D"/>
    <w:rsid w:val="00302445"/>
    <w:rsid w:val="003024F8"/>
    <w:rsid w:val="0030260D"/>
    <w:rsid w:val="00302792"/>
    <w:rsid w:val="00302D16"/>
    <w:rsid w:val="00302EAA"/>
    <w:rsid w:val="00302F65"/>
    <w:rsid w:val="003031CB"/>
    <w:rsid w:val="003037AC"/>
    <w:rsid w:val="003039AF"/>
    <w:rsid w:val="00303A1D"/>
    <w:rsid w:val="00303C3C"/>
    <w:rsid w:val="00303EEB"/>
    <w:rsid w:val="00304AD7"/>
    <w:rsid w:val="00304B9D"/>
    <w:rsid w:val="00304BF7"/>
    <w:rsid w:val="00304C98"/>
    <w:rsid w:val="00304D11"/>
    <w:rsid w:val="00305405"/>
    <w:rsid w:val="003058E8"/>
    <w:rsid w:val="00305915"/>
    <w:rsid w:val="00305B12"/>
    <w:rsid w:val="003066AF"/>
    <w:rsid w:val="00306725"/>
    <w:rsid w:val="00306C07"/>
    <w:rsid w:val="0030736A"/>
    <w:rsid w:val="0030754B"/>
    <w:rsid w:val="00310238"/>
    <w:rsid w:val="00310667"/>
    <w:rsid w:val="00310769"/>
    <w:rsid w:val="00310D07"/>
    <w:rsid w:val="003113F3"/>
    <w:rsid w:val="003115E1"/>
    <w:rsid w:val="003118EB"/>
    <w:rsid w:val="00311B5A"/>
    <w:rsid w:val="00311B79"/>
    <w:rsid w:val="00311DF2"/>
    <w:rsid w:val="0031281C"/>
    <w:rsid w:val="00312993"/>
    <w:rsid w:val="00312FEB"/>
    <w:rsid w:val="00313069"/>
    <w:rsid w:val="00313698"/>
    <w:rsid w:val="00313B69"/>
    <w:rsid w:val="00313F62"/>
    <w:rsid w:val="00314589"/>
    <w:rsid w:val="00314EB9"/>
    <w:rsid w:val="00315513"/>
    <w:rsid w:val="00315578"/>
    <w:rsid w:val="00316809"/>
    <w:rsid w:val="00316B1C"/>
    <w:rsid w:val="00316BD1"/>
    <w:rsid w:val="00316C3A"/>
    <w:rsid w:val="00317081"/>
    <w:rsid w:val="003173E4"/>
    <w:rsid w:val="00317B8B"/>
    <w:rsid w:val="00317DE4"/>
    <w:rsid w:val="00317FAF"/>
    <w:rsid w:val="00320388"/>
    <w:rsid w:val="00320F26"/>
    <w:rsid w:val="00320FD9"/>
    <w:rsid w:val="00321B5A"/>
    <w:rsid w:val="00321F98"/>
    <w:rsid w:val="0032207D"/>
    <w:rsid w:val="003223F9"/>
    <w:rsid w:val="00323193"/>
    <w:rsid w:val="00324357"/>
    <w:rsid w:val="003252D6"/>
    <w:rsid w:val="003258F7"/>
    <w:rsid w:val="00325E97"/>
    <w:rsid w:val="0032610F"/>
    <w:rsid w:val="003262B1"/>
    <w:rsid w:val="003262C2"/>
    <w:rsid w:val="00326455"/>
    <w:rsid w:val="00326742"/>
    <w:rsid w:val="00326877"/>
    <w:rsid w:val="00326956"/>
    <w:rsid w:val="00326CED"/>
    <w:rsid w:val="0032767C"/>
    <w:rsid w:val="00327CE9"/>
    <w:rsid w:val="00330951"/>
    <w:rsid w:val="00330952"/>
    <w:rsid w:val="00330AAC"/>
    <w:rsid w:val="00330ADB"/>
    <w:rsid w:val="00330B51"/>
    <w:rsid w:val="00330CB9"/>
    <w:rsid w:val="00330F78"/>
    <w:rsid w:val="003318C2"/>
    <w:rsid w:val="00331D74"/>
    <w:rsid w:val="00331D96"/>
    <w:rsid w:val="00332593"/>
    <w:rsid w:val="003326B4"/>
    <w:rsid w:val="003326FC"/>
    <w:rsid w:val="003328BC"/>
    <w:rsid w:val="00332E09"/>
    <w:rsid w:val="00333138"/>
    <w:rsid w:val="0033321F"/>
    <w:rsid w:val="003332EC"/>
    <w:rsid w:val="0033336B"/>
    <w:rsid w:val="003338C7"/>
    <w:rsid w:val="00333A0B"/>
    <w:rsid w:val="00333E3E"/>
    <w:rsid w:val="003343E3"/>
    <w:rsid w:val="003351F5"/>
    <w:rsid w:val="0033584C"/>
    <w:rsid w:val="00335B48"/>
    <w:rsid w:val="00335B6C"/>
    <w:rsid w:val="0033607B"/>
    <w:rsid w:val="00336F21"/>
    <w:rsid w:val="003372FF"/>
    <w:rsid w:val="00337643"/>
    <w:rsid w:val="00337C6D"/>
    <w:rsid w:val="00337D15"/>
    <w:rsid w:val="0034047E"/>
    <w:rsid w:val="00340923"/>
    <w:rsid w:val="00340F3F"/>
    <w:rsid w:val="003412C2"/>
    <w:rsid w:val="003412D0"/>
    <w:rsid w:val="00341B48"/>
    <w:rsid w:val="00341B70"/>
    <w:rsid w:val="0034205D"/>
    <w:rsid w:val="0034398D"/>
    <w:rsid w:val="00344183"/>
    <w:rsid w:val="00344650"/>
    <w:rsid w:val="00344672"/>
    <w:rsid w:val="003450DE"/>
    <w:rsid w:val="00345169"/>
    <w:rsid w:val="003454ED"/>
    <w:rsid w:val="0034556F"/>
    <w:rsid w:val="0034579E"/>
    <w:rsid w:val="003457E3"/>
    <w:rsid w:val="00345B34"/>
    <w:rsid w:val="00345E3C"/>
    <w:rsid w:val="00345FE7"/>
    <w:rsid w:val="0034658F"/>
    <w:rsid w:val="00346964"/>
    <w:rsid w:val="00347409"/>
    <w:rsid w:val="0034740E"/>
    <w:rsid w:val="00347A7F"/>
    <w:rsid w:val="00350082"/>
    <w:rsid w:val="003500C5"/>
    <w:rsid w:val="00350338"/>
    <w:rsid w:val="00350384"/>
    <w:rsid w:val="003503C6"/>
    <w:rsid w:val="003510BC"/>
    <w:rsid w:val="0035118B"/>
    <w:rsid w:val="0035167C"/>
    <w:rsid w:val="00352373"/>
    <w:rsid w:val="00352F5E"/>
    <w:rsid w:val="0035381B"/>
    <w:rsid w:val="003538EA"/>
    <w:rsid w:val="00353ADC"/>
    <w:rsid w:val="00353BFE"/>
    <w:rsid w:val="00353F0C"/>
    <w:rsid w:val="00354087"/>
    <w:rsid w:val="00354304"/>
    <w:rsid w:val="003545B6"/>
    <w:rsid w:val="00354A78"/>
    <w:rsid w:val="0035506D"/>
    <w:rsid w:val="0035525D"/>
    <w:rsid w:val="00355817"/>
    <w:rsid w:val="003558C6"/>
    <w:rsid w:val="00355D40"/>
    <w:rsid w:val="00356A6F"/>
    <w:rsid w:val="0035716D"/>
    <w:rsid w:val="0035728B"/>
    <w:rsid w:val="00357625"/>
    <w:rsid w:val="00357FD8"/>
    <w:rsid w:val="0036016F"/>
    <w:rsid w:val="00360224"/>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DB"/>
    <w:rsid w:val="00365318"/>
    <w:rsid w:val="00365B71"/>
    <w:rsid w:val="00365DB3"/>
    <w:rsid w:val="00365E3E"/>
    <w:rsid w:val="00366386"/>
    <w:rsid w:val="00366CFA"/>
    <w:rsid w:val="003677E6"/>
    <w:rsid w:val="003678C7"/>
    <w:rsid w:val="00367BB5"/>
    <w:rsid w:val="00370209"/>
    <w:rsid w:val="003702E2"/>
    <w:rsid w:val="00370BA7"/>
    <w:rsid w:val="003710F2"/>
    <w:rsid w:val="003712F1"/>
    <w:rsid w:val="00371FA8"/>
    <w:rsid w:val="00372133"/>
    <w:rsid w:val="00372C83"/>
    <w:rsid w:val="003730E5"/>
    <w:rsid w:val="00373498"/>
    <w:rsid w:val="003737D5"/>
    <w:rsid w:val="00373BAC"/>
    <w:rsid w:val="00373C00"/>
    <w:rsid w:val="00373DFB"/>
    <w:rsid w:val="0037431B"/>
    <w:rsid w:val="003744D9"/>
    <w:rsid w:val="00374B36"/>
    <w:rsid w:val="00374CE8"/>
    <w:rsid w:val="00374DE5"/>
    <w:rsid w:val="00374DE7"/>
    <w:rsid w:val="00375188"/>
    <w:rsid w:val="003756DE"/>
    <w:rsid w:val="00375C88"/>
    <w:rsid w:val="003766B4"/>
    <w:rsid w:val="003766DE"/>
    <w:rsid w:val="003767E7"/>
    <w:rsid w:val="00376B2B"/>
    <w:rsid w:val="0037740B"/>
    <w:rsid w:val="00377AD5"/>
    <w:rsid w:val="00377C4A"/>
    <w:rsid w:val="0038025C"/>
    <w:rsid w:val="00380D70"/>
    <w:rsid w:val="003815AE"/>
    <w:rsid w:val="00381AF9"/>
    <w:rsid w:val="00381FC3"/>
    <w:rsid w:val="00382E8F"/>
    <w:rsid w:val="00383296"/>
    <w:rsid w:val="00383471"/>
    <w:rsid w:val="003834C2"/>
    <w:rsid w:val="0038375B"/>
    <w:rsid w:val="00383793"/>
    <w:rsid w:val="00383991"/>
    <w:rsid w:val="00383C5F"/>
    <w:rsid w:val="00383D10"/>
    <w:rsid w:val="0038494D"/>
    <w:rsid w:val="00384BEF"/>
    <w:rsid w:val="00384F51"/>
    <w:rsid w:val="00385140"/>
    <w:rsid w:val="003859BD"/>
    <w:rsid w:val="00385C73"/>
    <w:rsid w:val="00385DCF"/>
    <w:rsid w:val="00385F09"/>
    <w:rsid w:val="0038604A"/>
    <w:rsid w:val="0038634B"/>
    <w:rsid w:val="003865AB"/>
    <w:rsid w:val="003866AC"/>
    <w:rsid w:val="00386AB6"/>
    <w:rsid w:val="00386B09"/>
    <w:rsid w:val="00386B48"/>
    <w:rsid w:val="00386E73"/>
    <w:rsid w:val="00387AC3"/>
    <w:rsid w:val="00387EBC"/>
    <w:rsid w:val="0039005E"/>
    <w:rsid w:val="003904C3"/>
    <w:rsid w:val="0039061C"/>
    <w:rsid w:val="0039087D"/>
    <w:rsid w:val="00390CC7"/>
    <w:rsid w:val="00391021"/>
    <w:rsid w:val="00391147"/>
    <w:rsid w:val="0039148D"/>
    <w:rsid w:val="0039216F"/>
    <w:rsid w:val="003927AC"/>
    <w:rsid w:val="00392833"/>
    <w:rsid w:val="003928C2"/>
    <w:rsid w:val="00392A57"/>
    <w:rsid w:val="003933D9"/>
    <w:rsid w:val="00393DBF"/>
    <w:rsid w:val="003942C6"/>
    <w:rsid w:val="00394309"/>
    <w:rsid w:val="0039432A"/>
    <w:rsid w:val="0039455E"/>
    <w:rsid w:val="00394861"/>
    <w:rsid w:val="00394B36"/>
    <w:rsid w:val="00394C77"/>
    <w:rsid w:val="00394EA0"/>
    <w:rsid w:val="00395ABD"/>
    <w:rsid w:val="00395C9C"/>
    <w:rsid w:val="003966F1"/>
    <w:rsid w:val="003966FD"/>
    <w:rsid w:val="003969F8"/>
    <w:rsid w:val="00396AC7"/>
    <w:rsid w:val="00396E05"/>
    <w:rsid w:val="003971BE"/>
    <w:rsid w:val="00397606"/>
    <w:rsid w:val="00397DE8"/>
    <w:rsid w:val="003A00C1"/>
    <w:rsid w:val="003A0205"/>
    <w:rsid w:val="003A0327"/>
    <w:rsid w:val="003A05D2"/>
    <w:rsid w:val="003A07C8"/>
    <w:rsid w:val="003A089E"/>
    <w:rsid w:val="003A08FD"/>
    <w:rsid w:val="003A0AFF"/>
    <w:rsid w:val="003A0C27"/>
    <w:rsid w:val="003A11C4"/>
    <w:rsid w:val="003A154F"/>
    <w:rsid w:val="003A1A6F"/>
    <w:rsid w:val="003A1BE8"/>
    <w:rsid w:val="003A2FA8"/>
    <w:rsid w:val="003A358D"/>
    <w:rsid w:val="003A38CF"/>
    <w:rsid w:val="003A3A91"/>
    <w:rsid w:val="003A3FAA"/>
    <w:rsid w:val="003A40AF"/>
    <w:rsid w:val="003A41D4"/>
    <w:rsid w:val="003A4218"/>
    <w:rsid w:val="003A42F8"/>
    <w:rsid w:val="003A4C8B"/>
    <w:rsid w:val="003A4E50"/>
    <w:rsid w:val="003A4E9A"/>
    <w:rsid w:val="003A5146"/>
    <w:rsid w:val="003A529C"/>
    <w:rsid w:val="003A566D"/>
    <w:rsid w:val="003A5824"/>
    <w:rsid w:val="003A5EDA"/>
    <w:rsid w:val="003A6028"/>
    <w:rsid w:val="003A6038"/>
    <w:rsid w:val="003A631E"/>
    <w:rsid w:val="003A63BF"/>
    <w:rsid w:val="003A6A38"/>
    <w:rsid w:val="003A6E67"/>
    <w:rsid w:val="003A6EF1"/>
    <w:rsid w:val="003A6FCE"/>
    <w:rsid w:val="003A6FED"/>
    <w:rsid w:val="003B004C"/>
    <w:rsid w:val="003B0433"/>
    <w:rsid w:val="003B0785"/>
    <w:rsid w:val="003B0814"/>
    <w:rsid w:val="003B1F9C"/>
    <w:rsid w:val="003B1FDA"/>
    <w:rsid w:val="003B20FE"/>
    <w:rsid w:val="003B211F"/>
    <w:rsid w:val="003B2460"/>
    <w:rsid w:val="003B2917"/>
    <w:rsid w:val="003B2F13"/>
    <w:rsid w:val="003B3029"/>
    <w:rsid w:val="003B31AC"/>
    <w:rsid w:val="003B3252"/>
    <w:rsid w:val="003B36F2"/>
    <w:rsid w:val="003B382F"/>
    <w:rsid w:val="003B3ABE"/>
    <w:rsid w:val="003B3DFA"/>
    <w:rsid w:val="003B44CB"/>
    <w:rsid w:val="003B521C"/>
    <w:rsid w:val="003B53FD"/>
    <w:rsid w:val="003B55D2"/>
    <w:rsid w:val="003B57C3"/>
    <w:rsid w:val="003B5C67"/>
    <w:rsid w:val="003B5F45"/>
    <w:rsid w:val="003B6397"/>
    <w:rsid w:val="003B6539"/>
    <w:rsid w:val="003B6874"/>
    <w:rsid w:val="003B6882"/>
    <w:rsid w:val="003B6B0E"/>
    <w:rsid w:val="003B6C20"/>
    <w:rsid w:val="003B6EB6"/>
    <w:rsid w:val="003B6EC0"/>
    <w:rsid w:val="003B7282"/>
    <w:rsid w:val="003B7724"/>
    <w:rsid w:val="003B7C7A"/>
    <w:rsid w:val="003B7CF3"/>
    <w:rsid w:val="003C00BB"/>
    <w:rsid w:val="003C040E"/>
    <w:rsid w:val="003C04C7"/>
    <w:rsid w:val="003C0748"/>
    <w:rsid w:val="003C0ADA"/>
    <w:rsid w:val="003C0DAE"/>
    <w:rsid w:val="003C0EC1"/>
    <w:rsid w:val="003C0F51"/>
    <w:rsid w:val="003C1219"/>
    <w:rsid w:val="003C139B"/>
    <w:rsid w:val="003C2082"/>
    <w:rsid w:val="003C2BB2"/>
    <w:rsid w:val="003C2BD8"/>
    <w:rsid w:val="003C343A"/>
    <w:rsid w:val="003C4069"/>
    <w:rsid w:val="003C4521"/>
    <w:rsid w:val="003C462A"/>
    <w:rsid w:val="003C4932"/>
    <w:rsid w:val="003C4B87"/>
    <w:rsid w:val="003C4C7D"/>
    <w:rsid w:val="003C507A"/>
    <w:rsid w:val="003C50D6"/>
    <w:rsid w:val="003C59FC"/>
    <w:rsid w:val="003C5D7A"/>
    <w:rsid w:val="003C5D98"/>
    <w:rsid w:val="003C5E0B"/>
    <w:rsid w:val="003C67F7"/>
    <w:rsid w:val="003C681C"/>
    <w:rsid w:val="003C686C"/>
    <w:rsid w:val="003C6919"/>
    <w:rsid w:val="003C74F0"/>
    <w:rsid w:val="003C773F"/>
    <w:rsid w:val="003C7898"/>
    <w:rsid w:val="003C78BE"/>
    <w:rsid w:val="003C78F1"/>
    <w:rsid w:val="003C798B"/>
    <w:rsid w:val="003C7DB2"/>
    <w:rsid w:val="003D03F1"/>
    <w:rsid w:val="003D0797"/>
    <w:rsid w:val="003D0FCF"/>
    <w:rsid w:val="003D12E9"/>
    <w:rsid w:val="003D1469"/>
    <w:rsid w:val="003D146A"/>
    <w:rsid w:val="003D146C"/>
    <w:rsid w:val="003D1785"/>
    <w:rsid w:val="003D1B66"/>
    <w:rsid w:val="003D1D57"/>
    <w:rsid w:val="003D228B"/>
    <w:rsid w:val="003D244E"/>
    <w:rsid w:val="003D25A4"/>
    <w:rsid w:val="003D25C6"/>
    <w:rsid w:val="003D2C4E"/>
    <w:rsid w:val="003D32EA"/>
    <w:rsid w:val="003D3902"/>
    <w:rsid w:val="003D39F2"/>
    <w:rsid w:val="003D40FD"/>
    <w:rsid w:val="003D450B"/>
    <w:rsid w:val="003D4C89"/>
    <w:rsid w:val="003D4D82"/>
    <w:rsid w:val="003D535D"/>
    <w:rsid w:val="003D5CDB"/>
    <w:rsid w:val="003D601B"/>
    <w:rsid w:val="003D61BB"/>
    <w:rsid w:val="003D6506"/>
    <w:rsid w:val="003D658F"/>
    <w:rsid w:val="003D6785"/>
    <w:rsid w:val="003D6CA2"/>
    <w:rsid w:val="003D79AA"/>
    <w:rsid w:val="003D7B08"/>
    <w:rsid w:val="003D7CEE"/>
    <w:rsid w:val="003D7CF8"/>
    <w:rsid w:val="003E0020"/>
    <w:rsid w:val="003E0C4C"/>
    <w:rsid w:val="003E0CEF"/>
    <w:rsid w:val="003E0DA4"/>
    <w:rsid w:val="003E10D3"/>
    <w:rsid w:val="003E2436"/>
    <w:rsid w:val="003E260A"/>
    <w:rsid w:val="003E2ED4"/>
    <w:rsid w:val="003E2EF2"/>
    <w:rsid w:val="003E34CF"/>
    <w:rsid w:val="003E36FB"/>
    <w:rsid w:val="003E4806"/>
    <w:rsid w:val="003E48D0"/>
    <w:rsid w:val="003E55E6"/>
    <w:rsid w:val="003E58AA"/>
    <w:rsid w:val="003E5D3C"/>
    <w:rsid w:val="003E5F54"/>
    <w:rsid w:val="003E661F"/>
    <w:rsid w:val="003E663E"/>
    <w:rsid w:val="003E6842"/>
    <w:rsid w:val="003E6DB8"/>
    <w:rsid w:val="003E701C"/>
    <w:rsid w:val="003E7203"/>
    <w:rsid w:val="003E75FC"/>
    <w:rsid w:val="003E7631"/>
    <w:rsid w:val="003E76A6"/>
    <w:rsid w:val="003E78C2"/>
    <w:rsid w:val="003E7B8E"/>
    <w:rsid w:val="003F00CD"/>
    <w:rsid w:val="003F0865"/>
    <w:rsid w:val="003F09B7"/>
    <w:rsid w:val="003F0EFB"/>
    <w:rsid w:val="003F0F7B"/>
    <w:rsid w:val="003F1573"/>
    <w:rsid w:val="003F16A1"/>
    <w:rsid w:val="003F1C9E"/>
    <w:rsid w:val="003F20CA"/>
    <w:rsid w:val="003F22FA"/>
    <w:rsid w:val="003F25B3"/>
    <w:rsid w:val="003F2763"/>
    <w:rsid w:val="003F2A08"/>
    <w:rsid w:val="003F2A74"/>
    <w:rsid w:val="003F2B0E"/>
    <w:rsid w:val="003F2E2D"/>
    <w:rsid w:val="003F2FAB"/>
    <w:rsid w:val="003F33AB"/>
    <w:rsid w:val="003F406E"/>
    <w:rsid w:val="003F409E"/>
    <w:rsid w:val="003F4835"/>
    <w:rsid w:val="003F493C"/>
    <w:rsid w:val="003F4ABA"/>
    <w:rsid w:val="003F5251"/>
    <w:rsid w:val="003F5EDF"/>
    <w:rsid w:val="003F6326"/>
    <w:rsid w:val="003F6354"/>
    <w:rsid w:val="003F6514"/>
    <w:rsid w:val="003F65F6"/>
    <w:rsid w:val="003F6669"/>
    <w:rsid w:val="003F6A0A"/>
    <w:rsid w:val="003F6B5A"/>
    <w:rsid w:val="003F6C36"/>
    <w:rsid w:val="003F706B"/>
    <w:rsid w:val="003F7C1B"/>
    <w:rsid w:val="004005C3"/>
    <w:rsid w:val="004006A5"/>
    <w:rsid w:val="004009A5"/>
    <w:rsid w:val="00400A85"/>
    <w:rsid w:val="00400B7E"/>
    <w:rsid w:val="00400CAE"/>
    <w:rsid w:val="00400E8C"/>
    <w:rsid w:val="00401041"/>
    <w:rsid w:val="00401230"/>
    <w:rsid w:val="004013E2"/>
    <w:rsid w:val="00401CD0"/>
    <w:rsid w:val="00401E5D"/>
    <w:rsid w:val="00401FBD"/>
    <w:rsid w:val="004024B0"/>
    <w:rsid w:val="00402582"/>
    <w:rsid w:val="00402604"/>
    <w:rsid w:val="00402EE4"/>
    <w:rsid w:val="0040312D"/>
    <w:rsid w:val="00403702"/>
    <w:rsid w:val="004044D3"/>
    <w:rsid w:val="00404967"/>
    <w:rsid w:val="00404B18"/>
    <w:rsid w:val="00404C25"/>
    <w:rsid w:val="004053AB"/>
    <w:rsid w:val="004059F2"/>
    <w:rsid w:val="0040619F"/>
    <w:rsid w:val="004069F2"/>
    <w:rsid w:val="00406D97"/>
    <w:rsid w:val="004072B5"/>
    <w:rsid w:val="0040743A"/>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4DF6"/>
    <w:rsid w:val="00414F35"/>
    <w:rsid w:val="004150D1"/>
    <w:rsid w:val="00415132"/>
    <w:rsid w:val="00415276"/>
    <w:rsid w:val="00415727"/>
    <w:rsid w:val="00415BD3"/>
    <w:rsid w:val="00415D5B"/>
    <w:rsid w:val="00415E5C"/>
    <w:rsid w:val="00415EBD"/>
    <w:rsid w:val="00415F89"/>
    <w:rsid w:val="00417B31"/>
    <w:rsid w:val="0042003A"/>
    <w:rsid w:val="00420519"/>
    <w:rsid w:val="0042069B"/>
    <w:rsid w:val="00420748"/>
    <w:rsid w:val="00420864"/>
    <w:rsid w:val="00420A68"/>
    <w:rsid w:val="00420C11"/>
    <w:rsid w:val="00420E6D"/>
    <w:rsid w:val="00421099"/>
    <w:rsid w:val="004210F6"/>
    <w:rsid w:val="00421710"/>
    <w:rsid w:val="0042184C"/>
    <w:rsid w:val="00421A54"/>
    <w:rsid w:val="00421C13"/>
    <w:rsid w:val="00422103"/>
    <w:rsid w:val="00422139"/>
    <w:rsid w:val="004222C3"/>
    <w:rsid w:val="0042259B"/>
    <w:rsid w:val="004227AD"/>
    <w:rsid w:val="004229A8"/>
    <w:rsid w:val="00422CE4"/>
    <w:rsid w:val="00422DC0"/>
    <w:rsid w:val="004230BF"/>
    <w:rsid w:val="0042313F"/>
    <w:rsid w:val="004231B1"/>
    <w:rsid w:val="004231E6"/>
    <w:rsid w:val="00423421"/>
    <w:rsid w:val="004235B9"/>
    <w:rsid w:val="004236E9"/>
    <w:rsid w:val="004238DE"/>
    <w:rsid w:val="00423A20"/>
    <w:rsid w:val="00424703"/>
    <w:rsid w:val="0042479E"/>
    <w:rsid w:val="00424C6D"/>
    <w:rsid w:val="00424EE5"/>
    <w:rsid w:val="0042598C"/>
    <w:rsid w:val="00425E6D"/>
    <w:rsid w:val="0042620F"/>
    <w:rsid w:val="004262CD"/>
    <w:rsid w:val="0042637D"/>
    <w:rsid w:val="004264FE"/>
    <w:rsid w:val="004267FD"/>
    <w:rsid w:val="00426898"/>
    <w:rsid w:val="0042743A"/>
    <w:rsid w:val="004274F6"/>
    <w:rsid w:val="00427C0F"/>
    <w:rsid w:val="004301B9"/>
    <w:rsid w:val="004305E3"/>
    <w:rsid w:val="004305F2"/>
    <w:rsid w:val="004310F9"/>
    <w:rsid w:val="00431530"/>
    <w:rsid w:val="00431864"/>
    <w:rsid w:val="00431B25"/>
    <w:rsid w:val="00431F23"/>
    <w:rsid w:val="0043244A"/>
    <w:rsid w:val="004325B9"/>
    <w:rsid w:val="00432709"/>
    <w:rsid w:val="0043316D"/>
    <w:rsid w:val="00433194"/>
    <w:rsid w:val="00433243"/>
    <w:rsid w:val="00433875"/>
    <w:rsid w:val="004343B5"/>
    <w:rsid w:val="004348F6"/>
    <w:rsid w:val="00434A1B"/>
    <w:rsid w:val="00434F1A"/>
    <w:rsid w:val="0043518D"/>
    <w:rsid w:val="00435CE2"/>
    <w:rsid w:val="004368CE"/>
    <w:rsid w:val="00437059"/>
    <w:rsid w:val="004370D7"/>
    <w:rsid w:val="004376E2"/>
    <w:rsid w:val="00437813"/>
    <w:rsid w:val="00437EC7"/>
    <w:rsid w:val="004407D3"/>
    <w:rsid w:val="004414A6"/>
    <w:rsid w:val="00442704"/>
    <w:rsid w:val="00442898"/>
    <w:rsid w:val="00443038"/>
    <w:rsid w:val="00443A22"/>
    <w:rsid w:val="00443A9F"/>
    <w:rsid w:val="004441D9"/>
    <w:rsid w:val="0044456F"/>
    <w:rsid w:val="00445005"/>
    <w:rsid w:val="00445194"/>
    <w:rsid w:val="004452EF"/>
    <w:rsid w:val="004455A6"/>
    <w:rsid w:val="00445785"/>
    <w:rsid w:val="00445948"/>
    <w:rsid w:val="00445A9C"/>
    <w:rsid w:val="004468DA"/>
    <w:rsid w:val="00446A27"/>
    <w:rsid w:val="00447150"/>
    <w:rsid w:val="00447BB2"/>
    <w:rsid w:val="00447EA5"/>
    <w:rsid w:val="00447F5C"/>
    <w:rsid w:val="00447F8F"/>
    <w:rsid w:val="00450011"/>
    <w:rsid w:val="0045008A"/>
    <w:rsid w:val="00450104"/>
    <w:rsid w:val="0045027E"/>
    <w:rsid w:val="00450483"/>
    <w:rsid w:val="00450642"/>
    <w:rsid w:val="004507A4"/>
    <w:rsid w:val="0045092E"/>
    <w:rsid w:val="00450C0D"/>
    <w:rsid w:val="00450C20"/>
    <w:rsid w:val="00450E99"/>
    <w:rsid w:val="00451454"/>
    <w:rsid w:val="004516BB"/>
    <w:rsid w:val="004517C4"/>
    <w:rsid w:val="004522E6"/>
    <w:rsid w:val="0045282A"/>
    <w:rsid w:val="004549F6"/>
    <w:rsid w:val="00454A64"/>
    <w:rsid w:val="00454AAB"/>
    <w:rsid w:val="00454C09"/>
    <w:rsid w:val="00454C29"/>
    <w:rsid w:val="00454D98"/>
    <w:rsid w:val="00455126"/>
    <w:rsid w:val="004557DE"/>
    <w:rsid w:val="00455B35"/>
    <w:rsid w:val="00455C5E"/>
    <w:rsid w:val="00456889"/>
    <w:rsid w:val="004568E1"/>
    <w:rsid w:val="0045692F"/>
    <w:rsid w:val="00456A8D"/>
    <w:rsid w:val="00456EBF"/>
    <w:rsid w:val="00456F42"/>
    <w:rsid w:val="0045711C"/>
    <w:rsid w:val="0045738D"/>
    <w:rsid w:val="00457615"/>
    <w:rsid w:val="00457802"/>
    <w:rsid w:val="004579A9"/>
    <w:rsid w:val="00457AD5"/>
    <w:rsid w:val="00457F23"/>
    <w:rsid w:val="00460424"/>
    <w:rsid w:val="0046090B"/>
    <w:rsid w:val="00460FD1"/>
    <w:rsid w:val="004614F2"/>
    <w:rsid w:val="00461C55"/>
    <w:rsid w:val="0046236A"/>
    <w:rsid w:val="004629D1"/>
    <w:rsid w:val="00462BC9"/>
    <w:rsid w:val="00462DC1"/>
    <w:rsid w:val="00463012"/>
    <w:rsid w:val="004635BF"/>
    <w:rsid w:val="0046368F"/>
    <w:rsid w:val="0046369C"/>
    <w:rsid w:val="004636D5"/>
    <w:rsid w:val="004638EE"/>
    <w:rsid w:val="00463AE5"/>
    <w:rsid w:val="004647E2"/>
    <w:rsid w:val="00464D84"/>
    <w:rsid w:val="00464F7A"/>
    <w:rsid w:val="004652E4"/>
    <w:rsid w:val="0046569B"/>
    <w:rsid w:val="004659FB"/>
    <w:rsid w:val="00465BE3"/>
    <w:rsid w:val="00465D55"/>
    <w:rsid w:val="00465DBB"/>
    <w:rsid w:val="0046640A"/>
    <w:rsid w:val="00466586"/>
    <w:rsid w:val="00466732"/>
    <w:rsid w:val="00466A68"/>
    <w:rsid w:val="00466C44"/>
    <w:rsid w:val="00466CBA"/>
    <w:rsid w:val="0046706B"/>
    <w:rsid w:val="00467167"/>
    <w:rsid w:val="00467245"/>
    <w:rsid w:val="004676F2"/>
    <w:rsid w:val="00470159"/>
    <w:rsid w:val="004705CA"/>
    <w:rsid w:val="00470A9F"/>
    <w:rsid w:val="00470B60"/>
    <w:rsid w:val="00471029"/>
    <w:rsid w:val="00471074"/>
    <w:rsid w:val="00471CA1"/>
    <w:rsid w:val="0047200C"/>
    <w:rsid w:val="00472561"/>
    <w:rsid w:val="004725AD"/>
    <w:rsid w:val="004726E4"/>
    <w:rsid w:val="00472D62"/>
    <w:rsid w:val="0047313D"/>
    <w:rsid w:val="0047327D"/>
    <w:rsid w:val="00473312"/>
    <w:rsid w:val="004735DD"/>
    <w:rsid w:val="0047379F"/>
    <w:rsid w:val="004748F8"/>
    <w:rsid w:val="004749F5"/>
    <w:rsid w:val="00474BE9"/>
    <w:rsid w:val="00474F7D"/>
    <w:rsid w:val="00475725"/>
    <w:rsid w:val="00475B94"/>
    <w:rsid w:val="00475DA5"/>
    <w:rsid w:val="00475E0C"/>
    <w:rsid w:val="00475E80"/>
    <w:rsid w:val="00476697"/>
    <w:rsid w:val="00476928"/>
    <w:rsid w:val="00476E75"/>
    <w:rsid w:val="00476EEC"/>
    <w:rsid w:val="00477018"/>
    <w:rsid w:val="00477348"/>
    <w:rsid w:val="00477443"/>
    <w:rsid w:val="004777F8"/>
    <w:rsid w:val="00477988"/>
    <w:rsid w:val="00477F73"/>
    <w:rsid w:val="004805FB"/>
    <w:rsid w:val="00480882"/>
    <w:rsid w:val="0048094A"/>
    <w:rsid w:val="00481B5C"/>
    <w:rsid w:val="00481C41"/>
    <w:rsid w:val="0048226F"/>
    <w:rsid w:val="004824C7"/>
    <w:rsid w:val="0048275B"/>
    <w:rsid w:val="0048323A"/>
    <w:rsid w:val="00483381"/>
    <w:rsid w:val="00483E4F"/>
    <w:rsid w:val="00483FA2"/>
    <w:rsid w:val="0048473E"/>
    <w:rsid w:val="004847DD"/>
    <w:rsid w:val="00484AF4"/>
    <w:rsid w:val="00484DB5"/>
    <w:rsid w:val="00485082"/>
    <w:rsid w:val="004854D4"/>
    <w:rsid w:val="00485C4F"/>
    <w:rsid w:val="00485E90"/>
    <w:rsid w:val="00485EBB"/>
    <w:rsid w:val="00485EBD"/>
    <w:rsid w:val="004862F7"/>
    <w:rsid w:val="004866EB"/>
    <w:rsid w:val="004866F5"/>
    <w:rsid w:val="0048728A"/>
    <w:rsid w:val="0049015E"/>
    <w:rsid w:val="00490326"/>
    <w:rsid w:val="00490393"/>
    <w:rsid w:val="00490C29"/>
    <w:rsid w:val="00490CC8"/>
    <w:rsid w:val="00490F93"/>
    <w:rsid w:val="004912F3"/>
    <w:rsid w:val="00491A82"/>
    <w:rsid w:val="00491B54"/>
    <w:rsid w:val="00491B7E"/>
    <w:rsid w:val="004921F9"/>
    <w:rsid w:val="004923D3"/>
    <w:rsid w:val="0049250C"/>
    <w:rsid w:val="004925F7"/>
    <w:rsid w:val="004926B8"/>
    <w:rsid w:val="00492D39"/>
    <w:rsid w:val="004931FF"/>
    <w:rsid w:val="004934CC"/>
    <w:rsid w:val="004937C0"/>
    <w:rsid w:val="00493C24"/>
    <w:rsid w:val="0049401C"/>
    <w:rsid w:val="00494BA9"/>
    <w:rsid w:val="0049509D"/>
    <w:rsid w:val="004951AA"/>
    <w:rsid w:val="00495481"/>
    <w:rsid w:val="00495952"/>
    <w:rsid w:val="00496813"/>
    <w:rsid w:val="00496A77"/>
    <w:rsid w:val="00496D6E"/>
    <w:rsid w:val="00496EEE"/>
    <w:rsid w:val="004972DD"/>
    <w:rsid w:val="004974EA"/>
    <w:rsid w:val="0049753E"/>
    <w:rsid w:val="0049785C"/>
    <w:rsid w:val="00497983"/>
    <w:rsid w:val="00497FD4"/>
    <w:rsid w:val="004A0620"/>
    <w:rsid w:val="004A0AF4"/>
    <w:rsid w:val="004A0D8B"/>
    <w:rsid w:val="004A0D99"/>
    <w:rsid w:val="004A101A"/>
    <w:rsid w:val="004A1058"/>
    <w:rsid w:val="004A10A6"/>
    <w:rsid w:val="004A12F6"/>
    <w:rsid w:val="004A171A"/>
    <w:rsid w:val="004A1ABF"/>
    <w:rsid w:val="004A1ACF"/>
    <w:rsid w:val="004A1AF5"/>
    <w:rsid w:val="004A1D65"/>
    <w:rsid w:val="004A23B0"/>
    <w:rsid w:val="004A274B"/>
    <w:rsid w:val="004A2974"/>
    <w:rsid w:val="004A29CC"/>
    <w:rsid w:val="004A2F11"/>
    <w:rsid w:val="004A2F9F"/>
    <w:rsid w:val="004A33FB"/>
    <w:rsid w:val="004A3737"/>
    <w:rsid w:val="004A37F8"/>
    <w:rsid w:val="004A3B0F"/>
    <w:rsid w:val="004A45AF"/>
    <w:rsid w:val="004A54D2"/>
    <w:rsid w:val="004A54F5"/>
    <w:rsid w:val="004A57EF"/>
    <w:rsid w:val="004A583A"/>
    <w:rsid w:val="004A59AF"/>
    <w:rsid w:val="004A5E22"/>
    <w:rsid w:val="004A6315"/>
    <w:rsid w:val="004A64AD"/>
    <w:rsid w:val="004A677B"/>
    <w:rsid w:val="004A6C4F"/>
    <w:rsid w:val="004A6E53"/>
    <w:rsid w:val="004A6EC7"/>
    <w:rsid w:val="004A70A7"/>
    <w:rsid w:val="004A730A"/>
    <w:rsid w:val="004A7760"/>
    <w:rsid w:val="004A78B4"/>
    <w:rsid w:val="004A78EB"/>
    <w:rsid w:val="004A7A3F"/>
    <w:rsid w:val="004A7F72"/>
    <w:rsid w:val="004B071C"/>
    <w:rsid w:val="004B0AF6"/>
    <w:rsid w:val="004B0D07"/>
    <w:rsid w:val="004B0D0F"/>
    <w:rsid w:val="004B11E6"/>
    <w:rsid w:val="004B1252"/>
    <w:rsid w:val="004B1335"/>
    <w:rsid w:val="004B1AE9"/>
    <w:rsid w:val="004B1CDE"/>
    <w:rsid w:val="004B1DBE"/>
    <w:rsid w:val="004B1EB3"/>
    <w:rsid w:val="004B32D0"/>
    <w:rsid w:val="004B32E3"/>
    <w:rsid w:val="004B332A"/>
    <w:rsid w:val="004B3398"/>
    <w:rsid w:val="004B3616"/>
    <w:rsid w:val="004B3A1F"/>
    <w:rsid w:val="004B3A81"/>
    <w:rsid w:val="004B3CAD"/>
    <w:rsid w:val="004B4103"/>
    <w:rsid w:val="004B449D"/>
    <w:rsid w:val="004B4A1E"/>
    <w:rsid w:val="004B4C32"/>
    <w:rsid w:val="004B4DE0"/>
    <w:rsid w:val="004B4FC1"/>
    <w:rsid w:val="004B507F"/>
    <w:rsid w:val="004B5141"/>
    <w:rsid w:val="004B539F"/>
    <w:rsid w:val="004B5831"/>
    <w:rsid w:val="004B59E5"/>
    <w:rsid w:val="004B5B14"/>
    <w:rsid w:val="004B5BBB"/>
    <w:rsid w:val="004B5E73"/>
    <w:rsid w:val="004B67F2"/>
    <w:rsid w:val="004B70B5"/>
    <w:rsid w:val="004B71FB"/>
    <w:rsid w:val="004B7459"/>
    <w:rsid w:val="004B769F"/>
    <w:rsid w:val="004B7DDA"/>
    <w:rsid w:val="004B7E8F"/>
    <w:rsid w:val="004B7F24"/>
    <w:rsid w:val="004C0159"/>
    <w:rsid w:val="004C05BA"/>
    <w:rsid w:val="004C0CE5"/>
    <w:rsid w:val="004C0D19"/>
    <w:rsid w:val="004C144A"/>
    <w:rsid w:val="004C1D47"/>
    <w:rsid w:val="004C1E43"/>
    <w:rsid w:val="004C22AA"/>
    <w:rsid w:val="004C25D5"/>
    <w:rsid w:val="004C2607"/>
    <w:rsid w:val="004C2DA7"/>
    <w:rsid w:val="004C2F4D"/>
    <w:rsid w:val="004C314C"/>
    <w:rsid w:val="004C3DC9"/>
    <w:rsid w:val="004C41CB"/>
    <w:rsid w:val="004C4B89"/>
    <w:rsid w:val="004C4BAB"/>
    <w:rsid w:val="004C4D05"/>
    <w:rsid w:val="004C4EA6"/>
    <w:rsid w:val="004C5129"/>
    <w:rsid w:val="004C5261"/>
    <w:rsid w:val="004C5E91"/>
    <w:rsid w:val="004C5F36"/>
    <w:rsid w:val="004C629C"/>
    <w:rsid w:val="004C669E"/>
    <w:rsid w:val="004C6AE1"/>
    <w:rsid w:val="004C70F9"/>
    <w:rsid w:val="004C73A3"/>
    <w:rsid w:val="004C7B43"/>
    <w:rsid w:val="004D0055"/>
    <w:rsid w:val="004D0164"/>
    <w:rsid w:val="004D03E3"/>
    <w:rsid w:val="004D0809"/>
    <w:rsid w:val="004D0FBB"/>
    <w:rsid w:val="004D138E"/>
    <w:rsid w:val="004D15C4"/>
    <w:rsid w:val="004D277B"/>
    <w:rsid w:val="004D2831"/>
    <w:rsid w:val="004D2BDA"/>
    <w:rsid w:val="004D3678"/>
    <w:rsid w:val="004D3749"/>
    <w:rsid w:val="004D3C66"/>
    <w:rsid w:val="004D401C"/>
    <w:rsid w:val="004D41F9"/>
    <w:rsid w:val="004D42A8"/>
    <w:rsid w:val="004D44CC"/>
    <w:rsid w:val="004D4864"/>
    <w:rsid w:val="004D4A7B"/>
    <w:rsid w:val="004D511D"/>
    <w:rsid w:val="004D5E90"/>
    <w:rsid w:val="004D62CD"/>
    <w:rsid w:val="004D63AB"/>
    <w:rsid w:val="004D6599"/>
    <w:rsid w:val="004D65A7"/>
    <w:rsid w:val="004D6E2A"/>
    <w:rsid w:val="004D7197"/>
    <w:rsid w:val="004D744B"/>
    <w:rsid w:val="004D7BCF"/>
    <w:rsid w:val="004D7D85"/>
    <w:rsid w:val="004E0269"/>
    <w:rsid w:val="004E09F7"/>
    <w:rsid w:val="004E0BCC"/>
    <w:rsid w:val="004E0F08"/>
    <w:rsid w:val="004E108C"/>
    <w:rsid w:val="004E11FA"/>
    <w:rsid w:val="004E1237"/>
    <w:rsid w:val="004E12E0"/>
    <w:rsid w:val="004E15BB"/>
    <w:rsid w:val="004E1C74"/>
    <w:rsid w:val="004E1CEA"/>
    <w:rsid w:val="004E1D6B"/>
    <w:rsid w:val="004E2949"/>
    <w:rsid w:val="004E2A44"/>
    <w:rsid w:val="004E2B16"/>
    <w:rsid w:val="004E2C14"/>
    <w:rsid w:val="004E31E6"/>
    <w:rsid w:val="004E32CE"/>
    <w:rsid w:val="004E35E2"/>
    <w:rsid w:val="004E3AD1"/>
    <w:rsid w:val="004E494C"/>
    <w:rsid w:val="004E4A74"/>
    <w:rsid w:val="004E5063"/>
    <w:rsid w:val="004E55E8"/>
    <w:rsid w:val="004E5941"/>
    <w:rsid w:val="004E5B58"/>
    <w:rsid w:val="004E66B5"/>
    <w:rsid w:val="004E69A3"/>
    <w:rsid w:val="004E6E00"/>
    <w:rsid w:val="004E701E"/>
    <w:rsid w:val="004E7707"/>
    <w:rsid w:val="004E7AD3"/>
    <w:rsid w:val="004E7DDD"/>
    <w:rsid w:val="004E7DE2"/>
    <w:rsid w:val="004E7DEB"/>
    <w:rsid w:val="004F029F"/>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4736"/>
    <w:rsid w:val="004F5471"/>
    <w:rsid w:val="004F571D"/>
    <w:rsid w:val="004F5977"/>
    <w:rsid w:val="004F5CDD"/>
    <w:rsid w:val="004F6156"/>
    <w:rsid w:val="004F6376"/>
    <w:rsid w:val="004F652C"/>
    <w:rsid w:val="004F6CD1"/>
    <w:rsid w:val="004F6EC7"/>
    <w:rsid w:val="004F7614"/>
    <w:rsid w:val="004F7625"/>
    <w:rsid w:val="004F771C"/>
    <w:rsid w:val="004F7C6F"/>
    <w:rsid w:val="005001B7"/>
    <w:rsid w:val="0050029D"/>
    <w:rsid w:val="005003D7"/>
    <w:rsid w:val="005004F1"/>
    <w:rsid w:val="00500B9E"/>
    <w:rsid w:val="00501064"/>
    <w:rsid w:val="005011D4"/>
    <w:rsid w:val="0050135B"/>
    <w:rsid w:val="00501443"/>
    <w:rsid w:val="005017C0"/>
    <w:rsid w:val="00501B6C"/>
    <w:rsid w:val="00501F48"/>
    <w:rsid w:val="00502531"/>
    <w:rsid w:val="0050263D"/>
    <w:rsid w:val="005028CD"/>
    <w:rsid w:val="00502C53"/>
    <w:rsid w:val="00502D4E"/>
    <w:rsid w:val="0050324A"/>
    <w:rsid w:val="0050326F"/>
    <w:rsid w:val="00503C9F"/>
    <w:rsid w:val="00504A4A"/>
    <w:rsid w:val="00504C13"/>
    <w:rsid w:val="0050551B"/>
    <w:rsid w:val="00505736"/>
    <w:rsid w:val="00506289"/>
    <w:rsid w:val="00506324"/>
    <w:rsid w:val="00506A3F"/>
    <w:rsid w:val="00506B06"/>
    <w:rsid w:val="00507241"/>
    <w:rsid w:val="00507260"/>
    <w:rsid w:val="00507A68"/>
    <w:rsid w:val="00507A70"/>
    <w:rsid w:val="00507D3E"/>
    <w:rsid w:val="00507F72"/>
    <w:rsid w:val="00507F8C"/>
    <w:rsid w:val="00510026"/>
    <w:rsid w:val="0051107D"/>
    <w:rsid w:val="00511291"/>
    <w:rsid w:val="00511809"/>
    <w:rsid w:val="00511F73"/>
    <w:rsid w:val="00511F79"/>
    <w:rsid w:val="0051201F"/>
    <w:rsid w:val="00512266"/>
    <w:rsid w:val="0051231B"/>
    <w:rsid w:val="005123D9"/>
    <w:rsid w:val="0051255A"/>
    <w:rsid w:val="00512B17"/>
    <w:rsid w:val="00513565"/>
    <w:rsid w:val="00513BEE"/>
    <w:rsid w:val="00513BFF"/>
    <w:rsid w:val="0051414A"/>
    <w:rsid w:val="005145A4"/>
    <w:rsid w:val="005145B6"/>
    <w:rsid w:val="00514DAD"/>
    <w:rsid w:val="00514F66"/>
    <w:rsid w:val="005153DF"/>
    <w:rsid w:val="00515AEC"/>
    <w:rsid w:val="00515C63"/>
    <w:rsid w:val="00515D28"/>
    <w:rsid w:val="00516204"/>
    <w:rsid w:val="0051620A"/>
    <w:rsid w:val="00516234"/>
    <w:rsid w:val="00516641"/>
    <w:rsid w:val="00516BAA"/>
    <w:rsid w:val="00516D73"/>
    <w:rsid w:val="00516F76"/>
    <w:rsid w:val="00516F85"/>
    <w:rsid w:val="0051710E"/>
    <w:rsid w:val="00517131"/>
    <w:rsid w:val="0051760E"/>
    <w:rsid w:val="00517ABD"/>
    <w:rsid w:val="00517C37"/>
    <w:rsid w:val="00517FC3"/>
    <w:rsid w:val="005206B2"/>
    <w:rsid w:val="00520C23"/>
    <w:rsid w:val="00520C77"/>
    <w:rsid w:val="00520FDD"/>
    <w:rsid w:val="0052102A"/>
    <w:rsid w:val="005215C3"/>
    <w:rsid w:val="00521E2C"/>
    <w:rsid w:val="00521E4C"/>
    <w:rsid w:val="0052213F"/>
    <w:rsid w:val="00522486"/>
    <w:rsid w:val="005233C1"/>
    <w:rsid w:val="00523510"/>
    <w:rsid w:val="00523E72"/>
    <w:rsid w:val="0052418D"/>
    <w:rsid w:val="0052423E"/>
    <w:rsid w:val="0052428E"/>
    <w:rsid w:val="005246CD"/>
    <w:rsid w:val="00524A93"/>
    <w:rsid w:val="00524B9E"/>
    <w:rsid w:val="00524BDA"/>
    <w:rsid w:val="00524C81"/>
    <w:rsid w:val="00525BD3"/>
    <w:rsid w:val="00525BF3"/>
    <w:rsid w:val="00525D28"/>
    <w:rsid w:val="00525D4F"/>
    <w:rsid w:val="00525F1B"/>
    <w:rsid w:val="00525F60"/>
    <w:rsid w:val="005268D0"/>
    <w:rsid w:val="00526A53"/>
    <w:rsid w:val="00526A8E"/>
    <w:rsid w:val="00526D1F"/>
    <w:rsid w:val="00526DD6"/>
    <w:rsid w:val="00526FE0"/>
    <w:rsid w:val="0052707C"/>
    <w:rsid w:val="005271DA"/>
    <w:rsid w:val="0052755B"/>
    <w:rsid w:val="0052762D"/>
    <w:rsid w:val="00527997"/>
    <w:rsid w:val="00527A8E"/>
    <w:rsid w:val="00527F17"/>
    <w:rsid w:val="005302CD"/>
    <w:rsid w:val="005304D1"/>
    <w:rsid w:val="00530C18"/>
    <w:rsid w:val="00531334"/>
    <w:rsid w:val="005316BF"/>
    <w:rsid w:val="00532779"/>
    <w:rsid w:val="0053294F"/>
    <w:rsid w:val="0053314D"/>
    <w:rsid w:val="0053396A"/>
    <w:rsid w:val="0053409D"/>
    <w:rsid w:val="00534953"/>
    <w:rsid w:val="00534990"/>
    <w:rsid w:val="00534DEF"/>
    <w:rsid w:val="00535351"/>
    <w:rsid w:val="00535409"/>
    <w:rsid w:val="005358A0"/>
    <w:rsid w:val="00535981"/>
    <w:rsid w:val="005364EE"/>
    <w:rsid w:val="00536725"/>
    <w:rsid w:val="00536C5E"/>
    <w:rsid w:val="00536C86"/>
    <w:rsid w:val="0053726E"/>
    <w:rsid w:val="00537543"/>
    <w:rsid w:val="005377AA"/>
    <w:rsid w:val="00537E16"/>
    <w:rsid w:val="00537E81"/>
    <w:rsid w:val="00537EAF"/>
    <w:rsid w:val="0054031B"/>
    <w:rsid w:val="00540414"/>
    <w:rsid w:val="00540658"/>
    <w:rsid w:val="00540747"/>
    <w:rsid w:val="005409E2"/>
    <w:rsid w:val="00540A6F"/>
    <w:rsid w:val="005414E8"/>
    <w:rsid w:val="00541518"/>
    <w:rsid w:val="005416F0"/>
    <w:rsid w:val="0054186C"/>
    <w:rsid w:val="00541995"/>
    <w:rsid w:val="00541AB5"/>
    <w:rsid w:val="00542118"/>
    <w:rsid w:val="00542492"/>
    <w:rsid w:val="00542519"/>
    <w:rsid w:val="00542671"/>
    <w:rsid w:val="005427B3"/>
    <w:rsid w:val="0054359F"/>
    <w:rsid w:val="00543616"/>
    <w:rsid w:val="00543B45"/>
    <w:rsid w:val="00544943"/>
    <w:rsid w:val="00544BD6"/>
    <w:rsid w:val="00544F83"/>
    <w:rsid w:val="00545019"/>
    <w:rsid w:val="00545588"/>
    <w:rsid w:val="005455D1"/>
    <w:rsid w:val="00545621"/>
    <w:rsid w:val="00545850"/>
    <w:rsid w:val="00545E36"/>
    <w:rsid w:val="005478EA"/>
    <w:rsid w:val="00550084"/>
    <w:rsid w:val="005501A1"/>
    <w:rsid w:val="0055022D"/>
    <w:rsid w:val="00550282"/>
    <w:rsid w:val="00550404"/>
    <w:rsid w:val="00550C94"/>
    <w:rsid w:val="00550D1B"/>
    <w:rsid w:val="005513A4"/>
    <w:rsid w:val="00551BE5"/>
    <w:rsid w:val="00551E22"/>
    <w:rsid w:val="00552185"/>
    <w:rsid w:val="005523C5"/>
    <w:rsid w:val="0055241D"/>
    <w:rsid w:val="00552472"/>
    <w:rsid w:val="005524E2"/>
    <w:rsid w:val="005524F7"/>
    <w:rsid w:val="00552A79"/>
    <w:rsid w:val="005537FB"/>
    <w:rsid w:val="00553986"/>
    <w:rsid w:val="005547C2"/>
    <w:rsid w:val="00554DC0"/>
    <w:rsid w:val="00554F1A"/>
    <w:rsid w:val="00554FF0"/>
    <w:rsid w:val="00555219"/>
    <w:rsid w:val="0055564C"/>
    <w:rsid w:val="00555782"/>
    <w:rsid w:val="005557E1"/>
    <w:rsid w:val="00555C7D"/>
    <w:rsid w:val="00555F37"/>
    <w:rsid w:val="00556565"/>
    <w:rsid w:val="00556881"/>
    <w:rsid w:val="005568CF"/>
    <w:rsid w:val="005579E4"/>
    <w:rsid w:val="00557B11"/>
    <w:rsid w:val="00560486"/>
    <w:rsid w:val="0056076B"/>
    <w:rsid w:val="00560D3D"/>
    <w:rsid w:val="00560F27"/>
    <w:rsid w:val="00561878"/>
    <w:rsid w:val="00561983"/>
    <w:rsid w:val="00561B89"/>
    <w:rsid w:val="00562A4F"/>
    <w:rsid w:val="00562A98"/>
    <w:rsid w:val="00562B6C"/>
    <w:rsid w:val="00562F7C"/>
    <w:rsid w:val="00562FDA"/>
    <w:rsid w:val="005636B4"/>
    <w:rsid w:val="00563C15"/>
    <w:rsid w:val="0056430F"/>
    <w:rsid w:val="005645C5"/>
    <w:rsid w:val="0056462F"/>
    <w:rsid w:val="00564640"/>
    <w:rsid w:val="0056465E"/>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E6"/>
    <w:rsid w:val="005675BB"/>
    <w:rsid w:val="005676DD"/>
    <w:rsid w:val="005679E0"/>
    <w:rsid w:val="00567FF9"/>
    <w:rsid w:val="005705D9"/>
    <w:rsid w:val="005706F6"/>
    <w:rsid w:val="00570BA6"/>
    <w:rsid w:val="00571564"/>
    <w:rsid w:val="005715CF"/>
    <w:rsid w:val="00571925"/>
    <w:rsid w:val="005722EF"/>
    <w:rsid w:val="005723A5"/>
    <w:rsid w:val="005729C6"/>
    <w:rsid w:val="00572BCC"/>
    <w:rsid w:val="005731D0"/>
    <w:rsid w:val="005733B0"/>
    <w:rsid w:val="00573C16"/>
    <w:rsid w:val="00574103"/>
    <w:rsid w:val="0057416F"/>
    <w:rsid w:val="00574476"/>
    <w:rsid w:val="0057448F"/>
    <w:rsid w:val="00574A6C"/>
    <w:rsid w:val="00575C38"/>
    <w:rsid w:val="00575EB7"/>
    <w:rsid w:val="00576271"/>
    <w:rsid w:val="00576390"/>
    <w:rsid w:val="0057641F"/>
    <w:rsid w:val="005765C0"/>
    <w:rsid w:val="005767BD"/>
    <w:rsid w:val="00576DFF"/>
    <w:rsid w:val="00577248"/>
    <w:rsid w:val="00577507"/>
    <w:rsid w:val="00577EB3"/>
    <w:rsid w:val="00580036"/>
    <w:rsid w:val="005800C1"/>
    <w:rsid w:val="0058013A"/>
    <w:rsid w:val="00580765"/>
    <w:rsid w:val="005809D6"/>
    <w:rsid w:val="00580B25"/>
    <w:rsid w:val="00580C9E"/>
    <w:rsid w:val="00580D45"/>
    <w:rsid w:val="00580F2B"/>
    <w:rsid w:val="005810D9"/>
    <w:rsid w:val="00581453"/>
    <w:rsid w:val="00581B60"/>
    <w:rsid w:val="00581BE2"/>
    <w:rsid w:val="005821BB"/>
    <w:rsid w:val="005833E7"/>
    <w:rsid w:val="005835FC"/>
    <w:rsid w:val="005837A5"/>
    <w:rsid w:val="005839F7"/>
    <w:rsid w:val="00583AF9"/>
    <w:rsid w:val="00583EB1"/>
    <w:rsid w:val="00584318"/>
    <w:rsid w:val="005843C0"/>
    <w:rsid w:val="00584780"/>
    <w:rsid w:val="00584D8F"/>
    <w:rsid w:val="00585309"/>
    <w:rsid w:val="00586314"/>
    <w:rsid w:val="005865D5"/>
    <w:rsid w:val="00586DA4"/>
    <w:rsid w:val="00586F45"/>
    <w:rsid w:val="00587441"/>
    <w:rsid w:val="00587984"/>
    <w:rsid w:val="00587A84"/>
    <w:rsid w:val="00587CB5"/>
    <w:rsid w:val="00587CCE"/>
    <w:rsid w:val="00587D7B"/>
    <w:rsid w:val="005900DC"/>
    <w:rsid w:val="0059010D"/>
    <w:rsid w:val="005902C8"/>
    <w:rsid w:val="005908B4"/>
    <w:rsid w:val="00590ADC"/>
    <w:rsid w:val="00590C65"/>
    <w:rsid w:val="00590F9A"/>
    <w:rsid w:val="00591582"/>
    <w:rsid w:val="00591DAC"/>
    <w:rsid w:val="005920A5"/>
    <w:rsid w:val="0059221E"/>
    <w:rsid w:val="00592B5B"/>
    <w:rsid w:val="00593060"/>
    <w:rsid w:val="00593499"/>
    <w:rsid w:val="005934A7"/>
    <w:rsid w:val="00593931"/>
    <w:rsid w:val="00593EEE"/>
    <w:rsid w:val="005945E4"/>
    <w:rsid w:val="00594616"/>
    <w:rsid w:val="00594CBA"/>
    <w:rsid w:val="00595038"/>
    <w:rsid w:val="005958C6"/>
    <w:rsid w:val="00595BA8"/>
    <w:rsid w:val="00595FA8"/>
    <w:rsid w:val="00596106"/>
    <w:rsid w:val="005962B0"/>
    <w:rsid w:val="005968D3"/>
    <w:rsid w:val="00596B3E"/>
    <w:rsid w:val="00596C23"/>
    <w:rsid w:val="00596E43"/>
    <w:rsid w:val="005972D5"/>
    <w:rsid w:val="0059745E"/>
    <w:rsid w:val="005A0AA0"/>
    <w:rsid w:val="005A0D03"/>
    <w:rsid w:val="005A1333"/>
    <w:rsid w:val="005A2D85"/>
    <w:rsid w:val="005A31E9"/>
    <w:rsid w:val="005A3597"/>
    <w:rsid w:val="005A376A"/>
    <w:rsid w:val="005A3BF6"/>
    <w:rsid w:val="005A3E9A"/>
    <w:rsid w:val="005A4AF6"/>
    <w:rsid w:val="005A533A"/>
    <w:rsid w:val="005A5359"/>
    <w:rsid w:val="005A565D"/>
    <w:rsid w:val="005A5AAF"/>
    <w:rsid w:val="005A5C58"/>
    <w:rsid w:val="005A5C75"/>
    <w:rsid w:val="005A5DA9"/>
    <w:rsid w:val="005A5FAB"/>
    <w:rsid w:val="005A6B05"/>
    <w:rsid w:val="005A6D06"/>
    <w:rsid w:val="005A6D30"/>
    <w:rsid w:val="005A708B"/>
    <w:rsid w:val="005A783F"/>
    <w:rsid w:val="005A7843"/>
    <w:rsid w:val="005A78CA"/>
    <w:rsid w:val="005B003C"/>
    <w:rsid w:val="005B00D6"/>
    <w:rsid w:val="005B034A"/>
    <w:rsid w:val="005B062F"/>
    <w:rsid w:val="005B077E"/>
    <w:rsid w:val="005B0960"/>
    <w:rsid w:val="005B09A5"/>
    <w:rsid w:val="005B0B96"/>
    <w:rsid w:val="005B0C00"/>
    <w:rsid w:val="005B0E14"/>
    <w:rsid w:val="005B0F52"/>
    <w:rsid w:val="005B117B"/>
    <w:rsid w:val="005B1291"/>
    <w:rsid w:val="005B1485"/>
    <w:rsid w:val="005B195F"/>
    <w:rsid w:val="005B27E8"/>
    <w:rsid w:val="005B30C8"/>
    <w:rsid w:val="005B339A"/>
    <w:rsid w:val="005B3452"/>
    <w:rsid w:val="005B356E"/>
    <w:rsid w:val="005B38BF"/>
    <w:rsid w:val="005B3FF2"/>
    <w:rsid w:val="005B41C7"/>
    <w:rsid w:val="005B43F5"/>
    <w:rsid w:val="005B449E"/>
    <w:rsid w:val="005B4BC2"/>
    <w:rsid w:val="005B4DA9"/>
    <w:rsid w:val="005B539B"/>
    <w:rsid w:val="005B53AF"/>
    <w:rsid w:val="005B578F"/>
    <w:rsid w:val="005B5956"/>
    <w:rsid w:val="005B5E21"/>
    <w:rsid w:val="005B5FE2"/>
    <w:rsid w:val="005B6026"/>
    <w:rsid w:val="005B6040"/>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3523"/>
    <w:rsid w:val="005C3A9D"/>
    <w:rsid w:val="005C3E30"/>
    <w:rsid w:val="005C3E39"/>
    <w:rsid w:val="005C3FA5"/>
    <w:rsid w:val="005C41AF"/>
    <w:rsid w:val="005C430C"/>
    <w:rsid w:val="005C4572"/>
    <w:rsid w:val="005C497E"/>
    <w:rsid w:val="005C49A2"/>
    <w:rsid w:val="005C4B2A"/>
    <w:rsid w:val="005C4DD2"/>
    <w:rsid w:val="005C5634"/>
    <w:rsid w:val="005C5998"/>
    <w:rsid w:val="005C6187"/>
    <w:rsid w:val="005C61A1"/>
    <w:rsid w:val="005C65F4"/>
    <w:rsid w:val="005C66B2"/>
    <w:rsid w:val="005C66C9"/>
    <w:rsid w:val="005C6714"/>
    <w:rsid w:val="005C6A60"/>
    <w:rsid w:val="005C6DFB"/>
    <w:rsid w:val="005C7342"/>
    <w:rsid w:val="005C750A"/>
    <w:rsid w:val="005C797F"/>
    <w:rsid w:val="005D016B"/>
    <w:rsid w:val="005D07CD"/>
    <w:rsid w:val="005D083E"/>
    <w:rsid w:val="005D0AA0"/>
    <w:rsid w:val="005D0CC8"/>
    <w:rsid w:val="005D11E3"/>
    <w:rsid w:val="005D15D6"/>
    <w:rsid w:val="005D1649"/>
    <w:rsid w:val="005D1D5A"/>
    <w:rsid w:val="005D1FF8"/>
    <w:rsid w:val="005D2056"/>
    <w:rsid w:val="005D2DFC"/>
    <w:rsid w:val="005D2EDC"/>
    <w:rsid w:val="005D37F0"/>
    <w:rsid w:val="005D3F44"/>
    <w:rsid w:val="005D404B"/>
    <w:rsid w:val="005D493C"/>
    <w:rsid w:val="005D49A6"/>
    <w:rsid w:val="005D4A69"/>
    <w:rsid w:val="005D4E81"/>
    <w:rsid w:val="005D51C8"/>
    <w:rsid w:val="005D55F2"/>
    <w:rsid w:val="005D564F"/>
    <w:rsid w:val="005D5EF7"/>
    <w:rsid w:val="005D62D6"/>
    <w:rsid w:val="005D647C"/>
    <w:rsid w:val="005D6848"/>
    <w:rsid w:val="005D693E"/>
    <w:rsid w:val="005D6B59"/>
    <w:rsid w:val="005D6BE2"/>
    <w:rsid w:val="005D6C8D"/>
    <w:rsid w:val="005D702E"/>
    <w:rsid w:val="005D7148"/>
    <w:rsid w:val="005D780B"/>
    <w:rsid w:val="005D786C"/>
    <w:rsid w:val="005E0C68"/>
    <w:rsid w:val="005E1338"/>
    <w:rsid w:val="005E13A9"/>
    <w:rsid w:val="005E1BFB"/>
    <w:rsid w:val="005E1CB8"/>
    <w:rsid w:val="005E1F33"/>
    <w:rsid w:val="005E2070"/>
    <w:rsid w:val="005E248A"/>
    <w:rsid w:val="005E2675"/>
    <w:rsid w:val="005E26D6"/>
    <w:rsid w:val="005E27DE"/>
    <w:rsid w:val="005E28E3"/>
    <w:rsid w:val="005E3355"/>
    <w:rsid w:val="005E35E9"/>
    <w:rsid w:val="005E3CA6"/>
    <w:rsid w:val="005E3D42"/>
    <w:rsid w:val="005E3F93"/>
    <w:rsid w:val="005E418F"/>
    <w:rsid w:val="005E458D"/>
    <w:rsid w:val="005E474E"/>
    <w:rsid w:val="005E51E1"/>
    <w:rsid w:val="005E52B4"/>
    <w:rsid w:val="005E54D3"/>
    <w:rsid w:val="005E5E97"/>
    <w:rsid w:val="005E637B"/>
    <w:rsid w:val="005E648E"/>
    <w:rsid w:val="005E6859"/>
    <w:rsid w:val="005E6C07"/>
    <w:rsid w:val="005E6DF4"/>
    <w:rsid w:val="005E76D2"/>
    <w:rsid w:val="005E79C8"/>
    <w:rsid w:val="005E7A2C"/>
    <w:rsid w:val="005E7C44"/>
    <w:rsid w:val="005E7EFE"/>
    <w:rsid w:val="005F01C9"/>
    <w:rsid w:val="005F060F"/>
    <w:rsid w:val="005F07DD"/>
    <w:rsid w:val="005F08B4"/>
    <w:rsid w:val="005F0D3F"/>
    <w:rsid w:val="005F0F7D"/>
    <w:rsid w:val="005F13FF"/>
    <w:rsid w:val="005F1A1C"/>
    <w:rsid w:val="005F245F"/>
    <w:rsid w:val="005F2B58"/>
    <w:rsid w:val="005F2E44"/>
    <w:rsid w:val="005F32CF"/>
    <w:rsid w:val="005F35E5"/>
    <w:rsid w:val="005F375A"/>
    <w:rsid w:val="005F37F9"/>
    <w:rsid w:val="005F3830"/>
    <w:rsid w:val="005F391D"/>
    <w:rsid w:val="005F3972"/>
    <w:rsid w:val="005F3CC7"/>
    <w:rsid w:val="005F48DD"/>
    <w:rsid w:val="005F497D"/>
    <w:rsid w:val="005F4A2F"/>
    <w:rsid w:val="005F4A6C"/>
    <w:rsid w:val="005F4F6D"/>
    <w:rsid w:val="005F51D6"/>
    <w:rsid w:val="005F5337"/>
    <w:rsid w:val="005F5436"/>
    <w:rsid w:val="005F543C"/>
    <w:rsid w:val="005F5B07"/>
    <w:rsid w:val="005F5B66"/>
    <w:rsid w:val="005F618D"/>
    <w:rsid w:val="005F6289"/>
    <w:rsid w:val="005F694D"/>
    <w:rsid w:val="005F6D60"/>
    <w:rsid w:val="005F76A7"/>
    <w:rsid w:val="005F7C25"/>
    <w:rsid w:val="005F7D59"/>
    <w:rsid w:val="005F7EBA"/>
    <w:rsid w:val="00600568"/>
    <w:rsid w:val="0060078C"/>
    <w:rsid w:val="00600F21"/>
    <w:rsid w:val="0060113E"/>
    <w:rsid w:val="006011E6"/>
    <w:rsid w:val="0060122C"/>
    <w:rsid w:val="006016F3"/>
    <w:rsid w:val="00601A6A"/>
    <w:rsid w:val="00601E7B"/>
    <w:rsid w:val="00602736"/>
    <w:rsid w:val="00602F7C"/>
    <w:rsid w:val="006035B9"/>
    <w:rsid w:val="006039CE"/>
    <w:rsid w:val="00603C8E"/>
    <w:rsid w:val="00603D65"/>
    <w:rsid w:val="00604353"/>
    <w:rsid w:val="00604880"/>
    <w:rsid w:val="00604933"/>
    <w:rsid w:val="00604C26"/>
    <w:rsid w:val="00604E84"/>
    <w:rsid w:val="006051E5"/>
    <w:rsid w:val="00605309"/>
    <w:rsid w:val="0060533B"/>
    <w:rsid w:val="00605818"/>
    <w:rsid w:val="0060587C"/>
    <w:rsid w:val="00605B20"/>
    <w:rsid w:val="00605CBA"/>
    <w:rsid w:val="00605E3E"/>
    <w:rsid w:val="006062EB"/>
    <w:rsid w:val="0060671D"/>
    <w:rsid w:val="00606757"/>
    <w:rsid w:val="0060731B"/>
    <w:rsid w:val="00607624"/>
    <w:rsid w:val="00607E99"/>
    <w:rsid w:val="006106A9"/>
    <w:rsid w:val="0061089C"/>
    <w:rsid w:val="00610B4F"/>
    <w:rsid w:val="00610B74"/>
    <w:rsid w:val="00610D35"/>
    <w:rsid w:val="00610DCF"/>
    <w:rsid w:val="00611040"/>
    <w:rsid w:val="006112E3"/>
    <w:rsid w:val="00611452"/>
    <w:rsid w:val="006114EC"/>
    <w:rsid w:val="00611E13"/>
    <w:rsid w:val="00611F63"/>
    <w:rsid w:val="00612097"/>
    <w:rsid w:val="006125D5"/>
    <w:rsid w:val="0061267D"/>
    <w:rsid w:val="00612783"/>
    <w:rsid w:val="00612A16"/>
    <w:rsid w:val="00612C22"/>
    <w:rsid w:val="0061320F"/>
    <w:rsid w:val="00613659"/>
    <w:rsid w:val="0061370B"/>
    <w:rsid w:val="006147F2"/>
    <w:rsid w:val="00614C93"/>
    <w:rsid w:val="00614F9B"/>
    <w:rsid w:val="00614FCB"/>
    <w:rsid w:val="00615BF2"/>
    <w:rsid w:val="006163F7"/>
    <w:rsid w:val="006168D9"/>
    <w:rsid w:val="00616BE4"/>
    <w:rsid w:val="00616FB1"/>
    <w:rsid w:val="006173B0"/>
    <w:rsid w:val="0061780B"/>
    <w:rsid w:val="00617AA0"/>
    <w:rsid w:val="00617C02"/>
    <w:rsid w:val="00620335"/>
    <w:rsid w:val="0062058B"/>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2CA4"/>
    <w:rsid w:val="0062389C"/>
    <w:rsid w:val="00623AD0"/>
    <w:rsid w:val="006240FA"/>
    <w:rsid w:val="0062429A"/>
    <w:rsid w:val="006242E4"/>
    <w:rsid w:val="00624BD7"/>
    <w:rsid w:val="00624C15"/>
    <w:rsid w:val="006255C0"/>
    <w:rsid w:val="00625610"/>
    <w:rsid w:val="006259CE"/>
    <w:rsid w:val="00625A94"/>
    <w:rsid w:val="0062600D"/>
    <w:rsid w:val="006261CE"/>
    <w:rsid w:val="00626249"/>
    <w:rsid w:val="00626396"/>
    <w:rsid w:val="006271E9"/>
    <w:rsid w:val="006273F9"/>
    <w:rsid w:val="00627DF3"/>
    <w:rsid w:val="00627EA1"/>
    <w:rsid w:val="0063022E"/>
    <w:rsid w:val="00630293"/>
    <w:rsid w:val="006302A0"/>
    <w:rsid w:val="00630472"/>
    <w:rsid w:val="0063073F"/>
    <w:rsid w:val="006307AC"/>
    <w:rsid w:val="00630891"/>
    <w:rsid w:val="00630E8C"/>
    <w:rsid w:val="0063194C"/>
    <w:rsid w:val="00631D62"/>
    <w:rsid w:val="00632235"/>
    <w:rsid w:val="00632744"/>
    <w:rsid w:val="00632819"/>
    <w:rsid w:val="00632D20"/>
    <w:rsid w:val="0063302F"/>
    <w:rsid w:val="00633536"/>
    <w:rsid w:val="00633834"/>
    <w:rsid w:val="006338E3"/>
    <w:rsid w:val="006339C4"/>
    <w:rsid w:val="00635833"/>
    <w:rsid w:val="006359CD"/>
    <w:rsid w:val="00635D96"/>
    <w:rsid w:val="00636256"/>
    <w:rsid w:val="00636302"/>
    <w:rsid w:val="00636511"/>
    <w:rsid w:val="006365D4"/>
    <w:rsid w:val="00636877"/>
    <w:rsid w:val="00636AB0"/>
    <w:rsid w:val="00636B88"/>
    <w:rsid w:val="0063722B"/>
    <w:rsid w:val="006375D2"/>
    <w:rsid w:val="00637AA4"/>
    <w:rsid w:val="00637EA3"/>
    <w:rsid w:val="0064038B"/>
    <w:rsid w:val="006405D2"/>
    <w:rsid w:val="006409AC"/>
    <w:rsid w:val="0064155B"/>
    <w:rsid w:val="00641652"/>
    <w:rsid w:val="00641DE3"/>
    <w:rsid w:val="006420F1"/>
    <w:rsid w:val="00642C14"/>
    <w:rsid w:val="00642C4F"/>
    <w:rsid w:val="00642D51"/>
    <w:rsid w:val="00643004"/>
    <w:rsid w:val="006431B8"/>
    <w:rsid w:val="006431D2"/>
    <w:rsid w:val="006446E6"/>
    <w:rsid w:val="0064494C"/>
    <w:rsid w:val="00644971"/>
    <w:rsid w:val="00644BD1"/>
    <w:rsid w:val="00644E63"/>
    <w:rsid w:val="0064516C"/>
    <w:rsid w:val="00645182"/>
    <w:rsid w:val="006451FC"/>
    <w:rsid w:val="00645575"/>
    <w:rsid w:val="00645A01"/>
    <w:rsid w:val="00645A4F"/>
    <w:rsid w:val="00645AB8"/>
    <w:rsid w:val="00645C01"/>
    <w:rsid w:val="00645D9A"/>
    <w:rsid w:val="00645E76"/>
    <w:rsid w:val="00646000"/>
    <w:rsid w:val="006461A7"/>
    <w:rsid w:val="0064626E"/>
    <w:rsid w:val="00646502"/>
    <w:rsid w:val="006466FC"/>
    <w:rsid w:val="00646863"/>
    <w:rsid w:val="00646EFE"/>
    <w:rsid w:val="006471EB"/>
    <w:rsid w:val="00647405"/>
    <w:rsid w:val="00647607"/>
    <w:rsid w:val="006477E8"/>
    <w:rsid w:val="00647AAE"/>
    <w:rsid w:val="00647BEC"/>
    <w:rsid w:val="00647FF3"/>
    <w:rsid w:val="0065014F"/>
    <w:rsid w:val="00650613"/>
    <w:rsid w:val="00650A36"/>
    <w:rsid w:val="00650AFB"/>
    <w:rsid w:val="00650B0D"/>
    <w:rsid w:val="00650C97"/>
    <w:rsid w:val="00650CD3"/>
    <w:rsid w:val="00650CFF"/>
    <w:rsid w:val="006512B8"/>
    <w:rsid w:val="00651D30"/>
    <w:rsid w:val="00651DB9"/>
    <w:rsid w:val="00651E7D"/>
    <w:rsid w:val="0065223C"/>
    <w:rsid w:val="00652552"/>
    <w:rsid w:val="00652936"/>
    <w:rsid w:val="00653032"/>
    <w:rsid w:val="00653477"/>
    <w:rsid w:val="006534D2"/>
    <w:rsid w:val="00654833"/>
    <w:rsid w:val="00654C76"/>
    <w:rsid w:val="006556AE"/>
    <w:rsid w:val="0065593A"/>
    <w:rsid w:val="0065597B"/>
    <w:rsid w:val="00655A34"/>
    <w:rsid w:val="00655AA3"/>
    <w:rsid w:val="00655BEC"/>
    <w:rsid w:val="00656474"/>
    <w:rsid w:val="0065648C"/>
    <w:rsid w:val="00656596"/>
    <w:rsid w:val="00656A28"/>
    <w:rsid w:val="00656C95"/>
    <w:rsid w:val="0065711E"/>
    <w:rsid w:val="006571AE"/>
    <w:rsid w:val="0065780D"/>
    <w:rsid w:val="0066024C"/>
    <w:rsid w:val="00660958"/>
    <w:rsid w:val="00660B8C"/>
    <w:rsid w:val="00660DAF"/>
    <w:rsid w:val="00660F28"/>
    <w:rsid w:val="0066103F"/>
    <w:rsid w:val="006611C7"/>
    <w:rsid w:val="0066193E"/>
    <w:rsid w:val="00661DFC"/>
    <w:rsid w:val="00661E6E"/>
    <w:rsid w:val="0066266B"/>
    <w:rsid w:val="006626CC"/>
    <w:rsid w:val="006628D0"/>
    <w:rsid w:val="006628DE"/>
    <w:rsid w:val="006629B0"/>
    <w:rsid w:val="00662BFE"/>
    <w:rsid w:val="00662D0E"/>
    <w:rsid w:val="00662F58"/>
    <w:rsid w:val="0066335F"/>
    <w:rsid w:val="00663713"/>
    <w:rsid w:val="00663B9B"/>
    <w:rsid w:val="00663F54"/>
    <w:rsid w:val="0066483A"/>
    <w:rsid w:val="00664924"/>
    <w:rsid w:val="006649C0"/>
    <w:rsid w:val="00664AA3"/>
    <w:rsid w:val="006651D6"/>
    <w:rsid w:val="006653E1"/>
    <w:rsid w:val="0066565B"/>
    <w:rsid w:val="00665828"/>
    <w:rsid w:val="00665A02"/>
    <w:rsid w:val="00666383"/>
    <w:rsid w:val="0066744C"/>
    <w:rsid w:val="00670004"/>
    <w:rsid w:val="00670206"/>
    <w:rsid w:val="006702E0"/>
    <w:rsid w:val="006705B4"/>
    <w:rsid w:val="00670653"/>
    <w:rsid w:val="0067076C"/>
    <w:rsid w:val="00670AD9"/>
    <w:rsid w:val="00670B37"/>
    <w:rsid w:val="00671A2B"/>
    <w:rsid w:val="00671DD2"/>
    <w:rsid w:val="00671DE7"/>
    <w:rsid w:val="00671E94"/>
    <w:rsid w:val="00671FF8"/>
    <w:rsid w:val="006723BE"/>
    <w:rsid w:val="006726EB"/>
    <w:rsid w:val="00672CEE"/>
    <w:rsid w:val="00672CFC"/>
    <w:rsid w:val="006736FA"/>
    <w:rsid w:val="006739F7"/>
    <w:rsid w:val="00673A92"/>
    <w:rsid w:val="00673D35"/>
    <w:rsid w:val="00673D4B"/>
    <w:rsid w:val="006745DE"/>
    <w:rsid w:val="00674827"/>
    <w:rsid w:val="006748EA"/>
    <w:rsid w:val="00674906"/>
    <w:rsid w:val="00674CE2"/>
    <w:rsid w:val="0067510F"/>
    <w:rsid w:val="00675487"/>
    <w:rsid w:val="00675A3C"/>
    <w:rsid w:val="00675FC3"/>
    <w:rsid w:val="0067676A"/>
    <w:rsid w:val="00676968"/>
    <w:rsid w:val="00676BF4"/>
    <w:rsid w:val="006770F7"/>
    <w:rsid w:val="0067763E"/>
    <w:rsid w:val="0067783F"/>
    <w:rsid w:val="00677BC3"/>
    <w:rsid w:val="00677C8E"/>
    <w:rsid w:val="00677D81"/>
    <w:rsid w:val="00680094"/>
    <w:rsid w:val="006802DD"/>
    <w:rsid w:val="00680C70"/>
    <w:rsid w:val="00680FD2"/>
    <w:rsid w:val="00681896"/>
    <w:rsid w:val="0068191D"/>
    <w:rsid w:val="00681B6A"/>
    <w:rsid w:val="0068279F"/>
    <w:rsid w:val="00682AF4"/>
    <w:rsid w:val="00682C29"/>
    <w:rsid w:val="006831EE"/>
    <w:rsid w:val="00683305"/>
    <w:rsid w:val="0068340D"/>
    <w:rsid w:val="00683E27"/>
    <w:rsid w:val="00684143"/>
    <w:rsid w:val="006842BD"/>
    <w:rsid w:val="00684339"/>
    <w:rsid w:val="00684D59"/>
    <w:rsid w:val="00684EB4"/>
    <w:rsid w:val="00685007"/>
    <w:rsid w:val="0068506F"/>
    <w:rsid w:val="00685502"/>
    <w:rsid w:val="006855DE"/>
    <w:rsid w:val="006856DF"/>
    <w:rsid w:val="00685D08"/>
    <w:rsid w:val="00685FA3"/>
    <w:rsid w:val="0068622C"/>
    <w:rsid w:val="006868F5"/>
    <w:rsid w:val="006874B2"/>
    <w:rsid w:val="00687601"/>
    <w:rsid w:val="00687741"/>
    <w:rsid w:val="00687AAD"/>
    <w:rsid w:val="00687BE3"/>
    <w:rsid w:val="00690012"/>
    <w:rsid w:val="00690118"/>
    <w:rsid w:val="006908AE"/>
    <w:rsid w:val="00690999"/>
    <w:rsid w:val="006910F6"/>
    <w:rsid w:val="00691282"/>
    <w:rsid w:val="0069161E"/>
    <w:rsid w:val="00691683"/>
    <w:rsid w:val="00691D12"/>
    <w:rsid w:val="00692034"/>
    <w:rsid w:val="00692436"/>
    <w:rsid w:val="006928F0"/>
    <w:rsid w:val="00692E2A"/>
    <w:rsid w:val="00692F5A"/>
    <w:rsid w:val="00692F5D"/>
    <w:rsid w:val="00693548"/>
    <w:rsid w:val="00693951"/>
    <w:rsid w:val="00693F1D"/>
    <w:rsid w:val="00693FEE"/>
    <w:rsid w:val="0069456D"/>
    <w:rsid w:val="006945D4"/>
    <w:rsid w:val="006948DE"/>
    <w:rsid w:val="00694BF3"/>
    <w:rsid w:val="00694D46"/>
    <w:rsid w:val="00694D8F"/>
    <w:rsid w:val="0069505F"/>
    <w:rsid w:val="0069528F"/>
    <w:rsid w:val="00695388"/>
    <w:rsid w:val="00695AC0"/>
    <w:rsid w:val="00695C03"/>
    <w:rsid w:val="00695C51"/>
    <w:rsid w:val="00695DB6"/>
    <w:rsid w:val="00695ED0"/>
    <w:rsid w:val="00695FB6"/>
    <w:rsid w:val="00696186"/>
    <w:rsid w:val="006967CF"/>
    <w:rsid w:val="006968F5"/>
    <w:rsid w:val="00696A51"/>
    <w:rsid w:val="00696D1D"/>
    <w:rsid w:val="00697195"/>
    <w:rsid w:val="00697319"/>
    <w:rsid w:val="00697D7D"/>
    <w:rsid w:val="006A05DE"/>
    <w:rsid w:val="006A0A7C"/>
    <w:rsid w:val="006A0C59"/>
    <w:rsid w:val="006A0D45"/>
    <w:rsid w:val="006A1209"/>
    <w:rsid w:val="006A1296"/>
    <w:rsid w:val="006A1A1D"/>
    <w:rsid w:val="006A1C40"/>
    <w:rsid w:val="006A32C8"/>
    <w:rsid w:val="006A37B6"/>
    <w:rsid w:val="006A3A88"/>
    <w:rsid w:val="006A3CE7"/>
    <w:rsid w:val="006A3DD8"/>
    <w:rsid w:val="006A4135"/>
    <w:rsid w:val="006A445C"/>
    <w:rsid w:val="006A45DF"/>
    <w:rsid w:val="006A4B48"/>
    <w:rsid w:val="006A4B8F"/>
    <w:rsid w:val="006A5B81"/>
    <w:rsid w:val="006A6004"/>
    <w:rsid w:val="006A63BB"/>
    <w:rsid w:val="006A6C92"/>
    <w:rsid w:val="006A6F44"/>
    <w:rsid w:val="006A6FFA"/>
    <w:rsid w:val="006A7120"/>
    <w:rsid w:val="006A7356"/>
    <w:rsid w:val="006A7547"/>
    <w:rsid w:val="006A7765"/>
    <w:rsid w:val="006A77EF"/>
    <w:rsid w:val="006A7E89"/>
    <w:rsid w:val="006B005F"/>
    <w:rsid w:val="006B08A2"/>
    <w:rsid w:val="006B0CD7"/>
    <w:rsid w:val="006B1148"/>
    <w:rsid w:val="006B139A"/>
    <w:rsid w:val="006B25AE"/>
    <w:rsid w:val="006B2945"/>
    <w:rsid w:val="006B2C3B"/>
    <w:rsid w:val="006B3A20"/>
    <w:rsid w:val="006B4034"/>
    <w:rsid w:val="006B4256"/>
    <w:rsid w:val="006B4D4F"/>
    <w:rsid w:val="006B4F69"/>
    <w:rsid w:val="006B5DAC"/>
    <w:rsid w:val="006B6103"/>
    <w:rsid w:val="006B6611"/>
    <w:rsid w:val="006B69EC"/>
    <w:rsid w:val="006B6A98"/>
    <w:rsid w:val="006B6F74"/>
    <w:rsid w:val="006B7075"/>
    <w:rsid w:val="006B7286"/>
    <w:rsid w:val="006B7A39"/>
    <w:rsid w:val="006B7C56"/>
    <w:rsid w:val="006C040B"/>
    <w:rsid w:val="006C0645"/>
    <w:rsid w:val="006C162C"/>
    <w:rsid w:val="006C16AA"/>
    <w:rsid w:val="006C19FF"/>
    <w:rsid w:val="006C200E"/>
    <w:rsid w:val="006C216F"/>
    <w:rsid w:val="006C2686"/>
    <w:rsid w:val="006C2865"/>
    <w:rsid w:val="006C29A1"/>
    <w:rsid w:val="006C29CC"/>
    <w:rsid w:val="006C2AD2"/>
    <w:rsid w:val="006C2DE1"/>
    <w:rsid w:val="006C2E9C"/>
    <w:rsid w:val="006C314C"/>
    <w:rsid w:val="006C3210"/>
    <w:rsid w:val="006C37AF"/>
    <w:rsid w:val="006C4496"/>
    <w:rsid w:val="006C4678"/>
    <w:rsid w:val="006C4CC1"/>
    <w:rsid w:val="006C524A"/>
    <w:rsid w:val="006C5329"/>
    <w:rsid w:val="006C54C3"/>
    <w:rsid w:val="006C55BE"/>
    <w:rsid w:val="006C565B"/>
    <w:rsid w:val="006C59D4"/>
    <w:rsid w:val="006C64D4"/>
    <w:rsid w:val="006C6650"/>
    <w:rsid w:val="006C6695"/>
    <w:rsid w:val="006C695F"/>
    <w:rsid w:val="006C6A80"/>
    <w:rsid w:val="006C73CD"/>
    <w:rsid w:val="006C7745"/>
    <w:rsid w:val="006C785C"/>
    <w:rsid w:val="006C7A85"/>
    <w:rsid w:val="006C7EC7"/>
    <w:rsid w:val="006D0A39"/>
    <w:rsid w:val="006D0FBA"/>
    <w:rsid w:val="006D15B1"/>
    <w:rsid w:val="006D1B66"/>
    <w:rsid w:val="006D22AA"/>
    <w:rsid w:val="006D2D1A"/>
    <w:rsid w:val="006D2E0C"/>
    <w:rsid w:val="006D3334"/>
    <w:rsid w:val="006D3CE2"/>
    <w:rsid w:val="006D3D6E"/>
    <w:rsid w:val="006D40FF"/>
    <w:rsid w:val="006D4471"/>
    <w:rsid w:val="006D4498"/>
    <w:rsid w:val="006D4518"/>
    <w:rsid w:val="006D4822"/>
    <w:rsid w:val="006D48A5"/>
    <w:rsid w:val="006D48D3"/>
    <w:rsid w:val="006D4C99"/>
    <w:rsid w:val="006D4C9B"/>
    <w:rsid w:val="006D4FA8"/>
    <w:rsid w:val="006D500B"/>
    <w:rsid w:val="006D515A"/>
    <w:rsid w:val="006D5221"/>
    <w:rsid w:val="006D57CD"/>
    <w:rsid w:val="006D582E"/>
    <w:rsid w:val="006D6517"/>
    <w:rsid w:val="006D674B"/>
    <w:rsid w:val="006D68C5"/>
    <w:rsid w:val="006D69DC"/>
    <w:rsid w:val="006D71DF"/>
    <w:rsid w:val="006D743D"/>
    <w:rsid w:val="006E0719"/>
    <w:rsid w:val="006E0CF7"/>
    <w:rsid w:val="006E0E27"/>
    <w:rsid w:val="006E0F5A"/>
    <w:rsid w:val="006E132C"/>
    <w:rsid w:val="006E1BB2"/>
    <w:rsid w:val="006E1CF7"/>
    <w:rsid w:val="006E1F8A"/>
    <w:rsid w:val="006E2298"/>
    <w:rsid w:val="006E23E8"/>
    <w:rsid w:val="006E2465"/>
    <w:rsid w:val="006E2D9E"/>
    <w:rsid w:val="006E34BE"/>
    <w:rsid w:val="006E3A80"/>
    <w:rsid w:val="006E4108"/>
    <w:rsid w:val="006E4970"/>
    <w:rsid w:val="006E4FB3"/>
    <w:rsid w:val="006E52D6"/>
    <w:rsid w:val="006E5A6B"/>
    <w:rsid w:val="006E5E96"/>
    <w:rsid w:val="006E63A8"/>
    <w:rsid w:val="006E7495"/>
    <w:rsid w:val="006E7FD0"/>
    <w:rsid w:val="006F0849"/>
    <w:rsid w:val="006F0CAA"/>
    <w:rsid w:val="006F1049"/>
    <w:rsid w:val="006F10BB"/>
    <w:rsid w:val="006F17B2"/>
    <w:rsid w:val="006F1961"/>
    <w:rsid w:val="006F1F86"/>
    <w:rsid w:val="006F22DD"/>
    <w:rsid w:val="006F230F"/>
    <w:rsid w:val="006F2970"/>
    <w:rsid w:val="006F297A"/>
    <w:rsid w:val="006F2A95"/>
    <w:rsid w:val="006F4188"/>
    <w:rsid w:val="006F44F8"/>
    <w:rsid w:val="006F4867"/>
    <w:rsid w:val="006F4A8C"/>
    <w:rsid w:val="006F4F76"/>
    <w:rsid w:val="006F5386"/>
    <w:rsid w:val="006F5C06"/>
    <w:rsid w:val="006F65F4"/>
    <w:rsid w:val="006F6971"/>
    <w:rsid w:val="006F6B1A"/>
    <w:rsid w:val="006F7901"/>
    <w:rsid w:val="006F7A1A"/>
    <w:rsid w:val="006F7E86"/>
    <w:rsid w:val="00700266"/>
    <w:rsid w:val="007007C5"/>
    <w:rsid w:val="007009DE"/>
    <w:rsid w:val="00700F2E"/>
    <w:rsid w:val="00701261"/>
    <w:rsid w:val="00701A42"/>
    <w:rsid w:val="00701EFF"/>
    <w:rsid w:val="0070215B"/>
    <w:rsid w:val="00702207"/>
    <w:rsid w:val="00702368"/>
    <w:rsid w:val="007024E4"/>
    <w:rsid w:val="0070252B"/>
    <w:rsid w:val="00702857"/>
    <w:rsid w:val="007029A8"/>
    <w:rsid w:val="00702E62"/>
    <w:rsid w:val="00703106"/>
    <w:rsid w:val="00703332"/>
    <w:rsid w:val="00703382"/>
    <w:rsid w:val="0070379B"/>
    <w:rsid w:val="00703821"/>
    <w:rsid w:val="007039E1"/>
    <w:rsid w:val="00703A17"/>
    <w:rsid w:val="00703CCA"/>
    <w:rsid w:val="00704DE9"/>
    <w:rsid w:val="0070509F"/>
    <w:rsid w:val="007055CD"/>
    <w:rsid w:val="0070572F"/>
    <w:rsid w:val="00705891"/>
    <w:rsid w:val="00705D98"/>
    <w:rsid w:val="007068F3"/>
    <w:rsid w:val="00706944"/>
    <w:rsid w:val="00706BA2"/>
    <w:rsid w:val="007070C5"/>
    <w:rsid w:val="007073B6"/>
    <w:rsid w:val="0070770B"/>
    <w:rsid w:val="007078EB"/>
    <w:rsid w:val="007079F1"/>
    <w:rsid w:val="00707A2B"/>
    <w:rsid w:val="00707BF2"/>
    <w:rsid w:val="00710268"/>
    <w:rsid w:val="0071085E"/>
    <w:rsid w:val="00710A61"/>
    <w:rsid w:val="00710C9C"/>
    <w:rsid w:val="00710EBE"/>
    <w:rsid w:val="007112F7"/>
    <w:rsid w:val="00711B7F"/>
    <w:rsid w:val="007124E5"/>
    <w:rsid w:val="00712CD1"/>
    <w:rsid w:val="00712F0E"/>
    <w:rsid w:val="007131FF"/>
    <w:rsid w:val="007133FA"/>
    <w:rsid w:val="00713AFE"/>
    <w:rsid w:val="00713C96"/>
    <w:rsid w:val="00714621"/>
    <w:rsid w:val="00714ACE"/>
    <w:rsid w:val="00714C08"/>
    <w:rsid w:val="00714C40"/>
    <w:rsid w:val="00714FCC"/>
    <w:rsid w:val="007152FA"/>
    <w:rsid w:val="007153D9"/>
    <w:rsid w:val="00715D5A"/>
    <w:rsid w:val="00716149"/>
    <w:rsid w:val="0071629D"/>
    <w:rsid w:val="00716A81"/>
    <w:rsid w:val="00716EE3"/>
    <w:rsid w:val="007170DE"/>
    <w:rsid w:val="0071767A"/>
    <w:rsid w:val="007176A9"/>
    <w:rsid w:val="007177EA"/>
    <w:rsid w:val="00720218"/>
    <w:rsid w:val="00720660"/>
    <w:rsid w:val="00720E69"/>
    <w:rsid w:val="0072107A"/>
    <w:rsid w:val="0072117F"/>
    <w:rsid w:val="00721245"/>
    <w:rsid w:val="00721280"/>
    <w:rsid w:val="007213E9"/>
    <w:rsid w:val="00721A97"/>
    <w:rsid w:val="00721E5B"/>
    <w:rsid w:val="0072214D"/>
    <w:rsid w:val="007222BA"/>
    <w:rsid w:val="00722900"/>
    <w:rsid w:val="007235C1"/>
    <w:rsid w:val="007237B0"/>
    <w:rsid w:val="00723848"/>
    <w:rsid w:val="00723A18"/>
    <w:rsid w:val="00723BD0"/>
    <w:rsid w:val="00723CAB"/>
    <w:rsid w:val="007240D2"/>
    <w:rsid w:val="007241A0"/>
    <w:rsid w:val="007243D2"/>
    <w:rsid w:val="007246EB"/>
    <w:rsid w:val="00724A8F"/>
    <w:rsid w:val="00725270"/>
    <w:rsid w:val="007255F8"/>
    <w:rsid w:val="00726EC8"/>
    <w:rsid w:val="007273BA"/>
    <w:rsid w:val="007273DB"/>
    <w:rsid w:val="007275F4"/>
    <w:rsid w:val="00727642"/>
    <w:rsid w:val="00727A3A"/>
    <w:rsid w:val="007303A4"/>
    <w:rsid w:val="00730760"/>
    <w:rsid w:val="00730BB7"/>
    <w:rsid w:val="00730E20"/>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62D3"/>
    <w:rsid w:val="00736428"/>
    <w:rsid w:val="00736D14"/>
    <w:rsid w:val="00736D1B"/>
    <w:rsid w:val="00736E2D"/>
    <w:rsid w:val="007370D0"/>
    <w:rsid w:val="007371EB"/>
    <w:rsid w:val="00737861"/>
    <w:rsid w:val="00737BC3"/>
    <w:rsid w:val="00737E61"/>
    <w:rsid w:val="00740A9B"/>
    <w:rsid w:val="00740B94"/>
    <w:rsid w:val="00740CA8"/>
    <w:rsid w:val="00740CAF"/>
    <w:rsid w:val="00740EE9"/>
    <w:rsid w:val="00740F22"/>
    <w:rsid w:val="00740FE8"/>
    <w:rsid w:val="007412D9"/>
    <w:rsid w:val="00741695"/>
    <w:rsid w:val="00741874"/>
    <w:rsid w:val="00741F90"/>
    <w:rsid w:val="0074288E"/>
    <w:rsid w:val="007428B9"/>
    <w:rsid w:val="00742D8C"/>
    <w:rsid w:val="00743BEC"/>
    <w:rsid w:val="007443AB"/>
    <w:rsid w:val="00744868"/>
    <w:rsid w:val="00744EC5"/>
    <w:rsid w:val="0074525F"/>
    <w:rsid w:val="00745660"/>
    <w:rsid w:val="007458CA"/>
    <w:rsid w:val="00745D9C"/>
    <w:rsid w:val="0074608E"/>
    <w:rsid w:val="00746120"/>
    <w:rsid w:val="00746572"/>
    <w:rsid w:val="00746816"/>
    <w:rsid w:val="00746BA5"/>
    <w:rsid w:val="00746CBA"/>
    <w:rsid w:val="00746F0C"/>
    <w:rsid w:val="00747551"/>
    <w:rsid w:val="00747724"/>
    <w:rsid w:val="0074774D"/>
    <w:rsid w:val="0074777E"/>
    <w:rsid w:val="00747BD3"/>
    <w:rsid w:val="00747CA2"/>
    <w:rsid w:val="00747D66"/>
    <w:rsid w:val="00747F20"/>
    <w:rsid w:val="007507AB"/>
    <w:rsid w:val="0075088C"/>
    <w:rsid w:val="00750B37"/>
    <w:rsid w:val="00750C1B"/>
    <w:rsid w:val="00750F18"/>
    <w:rsid w:val="00752082"/>
    <w:rsid w:val="007522BF"/>
    <w:rsid w:val="00752466"/>
    <w:rsid w:val="007528ED"/>
    <w:rsid w:val="00752A7A"/>
    <w:rsid w:val="00752AC8"/>
    <w:rsid w:val="00752C07"/>
    <w:rsid w:val="00752C81"/>
    <w:rsid w:val="00752EEE"/>
    <w:rsid w:val="00753563"/>
    <w:rsid w:val="00753E2A"/>
    <w:rsid w:val="00753FF8"/>
    <w:rsid w:val="00754352"/>
    <w:rsid w:val="007548B5"/>
    <w:rsid w:val="00754A5B"/>
    <w:rsid w:val="00754E5F"/>
    <w:rsid w:val="00755556"/>
    <w:rsid w:val="00755723"/>
    <w:rsid w:val="00755A71"/>
    <w:rsid w:val="00755BD0"/>
    <w:rsid w:val="00755BD6"/>
    <w:rsid w:val="00755E4E"/>
    <w:rsid w:val="0075667B"/>
    <w:rsid w:val="007567F0"/>
    <w:rsid w:val="0075692B"/>
    <w:rsid w:val="0075749A"/>
    <w:rsid w:val="00757FA1"/>
    <w:rsid w:val="00760546"/>
    <w:rsid w:val="007608E9"/>
    <w:rsid w:val="00760993"/>
    <w:rsid w:val="00760C93"/>
    <w:rsid w:val="0076199D"/>
    <w:rsid w:val="00761A25"/>
    <w:rsid w:val="00761D9C"/>
    <w:rsid w:val="00761E7F"/>
    <w:rsid w:val="00761FC0"/>
    <w:rsid w:val="007620A9"/>
    <w:rsid w:val="0076224D"/>
    <w:rsid w:val="00762C8B"/>
    <w:rsid w:val="00763423"/>
    <w:rsid w:val="0076397A"/>
    <w:rsid w:val="00763A20"/>
    <w:rsid w:val="00763A71"/>
    <w:rsid w:val="00763F99"/>
    <w:rsid w:val="007644B0"/>
    <w:rsid w:val="00765052"/>
    <w:rsid w:val="00765132"/>
    <w:rsid w:val="007652FC"/>
    <w:rsid w:val="007659F7"/>
    <w:rsid w:val="00765A25"/>
    <w:rsid w:val="007662FD"/>
    <w:rsid w:val="007664A8"/>
    <w:rsid w:val="00766CC7"/>
    <w:rsid w:val="00766DAF"/>
    <w:rsid w:val="00766DBD"/>
    <w:rsid w:val="0076775C"/>
    <w:rsid w:val="007678CE"/>
    <w:rsid w:val="00767B53"/>
    <w:rsid w:val="00767DD8"/>
    <w:rsid w:val="007703A2"/>
    <w:rsid w:val="00770C24"/>
    <w:rsid w:val="00770E22"/>
    <w:rsid w:val="00770E6B"/>
    <w:rsid w:val="00771074"/>
    <w:rsid w:val="0077157F"/>
    <w:rsid w:val="007715C2"/>
    <w:rsid w:val="00771671"/>
    <w:rsid w:val="00771A59"/>
    <w:rsid w:val="00771BD9"/>
    <w:rsid w:val="007724F4"/>
    <w:rsid w:val="007726D9"/>
    <w:rsid w:val="00772731"/>
    <w:rsid w:val="00772DCE"/>
    <w:rsid w:val="00772F98"/>
    <w:rsid w:val="00773852"/>
    <w:rsid w:val="0077396B"/>
    <w:rsid w:val="00773A7B"/>
    <w:rsid w:val="0077446A"/>
    <w:rsid w:val="007746CA"/>
    <w:rsid w:val="007749BE"/>
    <w:rsid w:val="00774DA4"/>
    <w:rsid w:val="007750A4"/>
    <w:rsid w:val="007751F1"/>
    <w:rsid w:val="00775388"/>
    <w:rsid w:val="0077566F"/>
    <w:rsid w:val="00775F44"/>
    <w:rsid w:val="007763E5"/>
    <w:rsid w:val="0077657C"/>
    <w:rsid w:val="00776F08"/>
    <w:rsid w:val="00777090"/>
    <w:rsid w:val="007772BB"/>
    <w:rsid w:val="007772D2"/>
    <w:rsid w:val="007779DD"/>
    <w:rsid w:val="00777BAE"/>
    <w:rsid w:val="00777DD6"/>
    <w:rsid w:val="007801D4"/>
    <w:rsid w:val="00780A19"/>
    <w:rsid w:val="007817A4"/>
    <w:rsid w:val="007821E5"/>
    <w:rsid w:val="00782245"/>
    <w:rsid w:val="007826C0"/>
    <w:rsid w:val="00782771"/>
    <w:rsid w:val="0078281B"/>
    <w:rsid w:val="0078286F"/>
    <w:rsid w:val="00782C9D"/>
    <w:rsid w:val="007831A0"/>
    <w:rsid w:val="007833CC"/>
    <w:rsid w:val="007838F2"/>
    <w:rsid w:val="00784987"/>
    <w:rsid w:val="00784F7D"/>
    <w:rsid w:val="0078558E"/>
    <w:rsid w:val="00785C7C"/>
    <w:rsid w:val="00785D1E"/>
    <w:rsid w:val="00785EB3"/>
    <w:rsid w:val="00785FCB"/>
    <w:rsid w:val="007863AC"/>
    <w:rsid w:val="00786AB2"/>
    <w:rsid w:val="007870A7"/>
    <w:rsid w:val="00787133"/>
    <w:rsid w:val="0078770B"/>
    <w:rsid w:val="00787C57"/>
    <w:rsid w:val="00787D02"/>
    <w:rsid w:val="00790ACC"/>
    <w:rsid w:val="00790AD8"/>
    <w:rsid w:val="00790C88"/>
    <w:rsid w:val="00790CD6"/>
    <w:rsid w:val="00790F2A"/>
    <w:rsid w:val="00790F57"/>
    <w:rsid w:val="00791034"/>
    <w:rsid w:val="007914B0"/>
    <w:rsid w:val="0079184E"/>
    <w:rsid w:val="00791A14"/>
    <w:rsid w:val="00791BB8"/>
    <w:rsid w:val="00791E19"/>
    <w:rsid w:val="00791E2E"/>
    <w:rsid w:val="00791F46"/>
    <w:rsid w:val="007924F9"/>
    <w:rsid w:val="007925AB"/>
    <w:rsid w:val="00792BDC"/>
    <w:rsid w:val="00792FA4"/>
    <w:rsid w:val="00793155"/>
    <w:rsid w:val="00793445"/>
    <w:rsid w:val="00794150"/>
    <w:rsid w:val="00794752"/>
    <w:rsid w:val="00794918"/>
    <w:rsid w:val="00794E8A"/>
    <w:rsid w:val="00795526"/>
    <w:rsid w:val="00795552"/>
    <w:rsid w:val="00795AAD"/>
    <w:rsid w:val="00796198"/>
    <w:rsid w:val="00796467"/>
    <w:rsid w:val="0079711A"/>
    <w:rsid w:val="0079729D"/>
    <w:rsid w:val="00797983"/>
    <w:rsid w:val="00797C66"/>
    <w:rsid w:val="00797CBB"/>
    <w:rsid w:val="00797DA2"/>
    <w:rsid w:val="00797DE8"/>
    <w:rsid w:val="007A06AC"/>
    <w:rsid w:val="007A0851"/>
    <w:rsid w:val="007A0D96"/>
    <w:rsid w:val="007A0EB0"/>
    <w:rsid w:val="007A0F8D"/>
    <w:rsid w:val="007A171D"/>
    <w:rsid w:val="007A1949"/>
    <w:rsid w:val="007A1BA2"/>
    <w:rsid w:val="007A2070"/>
    <w:rsid w:val="007A228C"/>
    <w:rsid w:val="007A280A"/>
    <w:rsid w:val="007A28DB"/>
    <w:rsid w:val="007A2B92"/>
    <w:rsid w:val="007A2ED2"/>
    <w:rsid w:val="007A2F9C"/>
    <w:rsid w:val="007A3138"/>
    <w:rsid w:val="007A37DC"/>
    <w:rsid w:val="007A3C42"/>
    <w:rsid w:val="007A3F48"/>
    <w:rsid w:val="007A4005"/>
    <w:rsid w:val="007A4217"/>
    <w:rsid w:val="007A42EF"/>
    <w:rsid w:val="007A47C9"/>
    <w:rsid w:val="007A4B4D"/>
    <w:rsid w:val="007A4F13"/>
    <w:rsid w:val="007A50D9"/>
    <w:rsid w:val="007A51AD"/>
    <w:rsid w:val="007A5305"/>
    <w:rsid w:val="007A551B"/>
    <w:rsid w:val="007A571F"/>
    <w:rsid w:val="007A57E7"/>
    <w:rsid w:val="007A5C2C"/>
    <w:rsid w:val="007A61E9"/>
    <w:rsid w:val="007A631F"/>
    <w:rsid w:val="007A6510"/>
    <w:rsid w:val="007A6776"/>
    <w:rsid w:val="007A6840"/>
    <w:rsid w:val="007A7545"/>
    <w:rsid w:val="007A7576"/>
    <w:rsid w:val="007A79E7"/>
    <w:rsid w:val="007B041A"/>
    <w:rsid w:val="007B043A"/>
    <w:rsid w:val="007B167F"/>
    <w:rsid w:val="007B17EA"/>
    <w:rsid w:val="007B1A65"/>
    <w:rsid w:val="007B1DFE"/>
    <w:rsid w:val="007B1FA1"/>
    <w:rsid w:val="007B21BE"/>
    <w:rsid w:val="007B2369"/>
    <w:rsid w:val="007B2FE8"/>
    <w:rsid w:val="007B3066"/>
    <w:rsid w:val="007B35FC"/>
    <w:rsid w:val="007B3A15"/>
    <w:rsid w:val="007B4010"/>
    <w:rsid w:val="007B4032"/>
    <w:rsid w:val="007B4126"/>
    <w:rsid w:val="007B4133"/>
    <w:rsid w:val="007B42F8"/>
    <w:rsid w:val="007B4806"/>
    <w:rsid w:val="007B4F23"/>
    <w:rsid w:val="007B5853"/>
    <w:rsid w:val="007B5E3B"/>
    <w:rsid w:val="007B604B"/>
    <w:rsid w:val="007B66EA"/>
    <w:rsid w:val="007B720E"/>
    <w:rsid w:val="007C0418"/>
    <w:rsid w:val="007C0525"/>
    <w:rsid w:val="007C0732"/>
    <w:rsid w:val="007C097C"/>
    <w:rsid w:val="007C0BA8"/>
    <w:rsid w:val="007C1383"/>
    <w:rsid w:val="007C1710"/>
    <w:rsid w:val="007C17BA"/>
    <w:rsid w:val="007C1A75"/>
    <w:rsid w:val="007C1F7C"/>
    <w:rsid w:val="007C21FB"/>
    <w:rsid w:val="007C2A9B"/>
    <w:rsid w:val="007C2EB4"/>
    <w:rsid w:val="007C32E8"/>
    <w:rsid w:val="007C34E9"/>
    <w:rsid w:val="007C3958"/>
    <w:rsid w:val="007C3A39"/>
    <w:rsid w:val="007C46D6"/>
    <w:rsid w:val="007C4A24"/>
    <w:rsid w:val="007C4F50"/>
    <w:rsid w:val="007C513D"/>
    <w:rsid w:val="007C549B"/>
    <w:rsid w:val="007C574C"/>
    <w:rsid w:val="007C6336"/>
    <w:rsid w:val="007C66FF"/>
    <w:rsid w:val="007C69A1"/>
    <w:rsid w:val="007C6AE4"/>
    <w:rsid w:val="007C6CA6"/>
    <w:rsid w:val="007C6D74"/>
    <w:rsid w:val="007C70C5"/>
    <w:rsid w:val="007C718F"/>
    <w:rsid w:val="007C72B9"/>
    <w:rsid w:val="007C736B"/>
    <w:rsid w:val="007C78F2"/>
    <w:rsid w:val="007C7CB8"/>
    <w:rsid w:val="007C7DF9"/>
    <w:rsid w:val="007D0947"/>
    <w:rsid w:val="007D0E49"/>
    <w:rsid w:val="007D0EB9"/>
    <w:rsid w:val="007D123C"/>
    <w:rsid w:val="007D13C7"/>
    <w:rsid w:val="007D147D"/>
    <w:rsid w:val="007D19B3"/>
    <w:rsid w:val="007D1AE6"/>
    <w:rsid w:val="007D1C19"/>
    <w:rsid w:val="007D2356"/>
    <w:rsid w:val="007D287B"/>
    <w:rsid w:val="007D2C10"/>
    <w:rsid w:val="007D2C72"/>
    <w:rsid w:val="007D3182"/>
    <w:rsid w:val="007D3767"/>
    <w:rsid w:val="007D3A1D"/>
    <w:rsid w:val="007D4565"/>
    <w:rsid w:val="007D4791"/>
    <w:rsid w:val="007D4927"/>
    <w:rsid w:val="007D4A1E"/>
    <w:rsid w:val="007D4AC9"/>
    <w:rsid w:val="007D4FD7"/>
    <w:rsid w:val="007D5159"/>
    <w:rsid w:val="007D539D"/>
    <w:rsid w:val="007D5579"/>
    <w:rsid w:val="007D58A3"/>
    <w:rsid w:val="007D5CF4"/>
    <w:rsid w:val="007D67A5"/>
    <w:rsid w:val="007D6803"/>
    <w:rsid w:val="007D692E"/>
    <w:rsid w:val="007D744C"/>
    <w:rsid w:val="007D7CF2"/>
    <w:rsid w:val="007E0480"/>
    <w:rsid w:val="007E0A8B"/>
    <w:rsid w:val="007E0BEE"/>
    <w:rsid w:val="007E180F"/>
    <w:rsid w:val="007E1B45"/>
    <w:rsid w:val="007E1E2B"/>
    <w:rsid w:val="007E2061"/>
    <w:rsid w:val="007E2236"/>
    <w:rsid w:val="007E2277"/>
    <w:rsid w:val="007E23AE"/>
    <w:rsid w:val="007E258F"/>
    <w:rsid w:val="007E2639"/>
    <w:rsid w:val="007E2776"/>
    <w:rsid w:val="007E296B"/>
    <w:rsid w:val="007E2BCE"/>
    <w:rsid w:val="007E2DDB"/>
    <w:rsid w:val="007E3D16"/>
    <w:rsid w:val="007E3D5C"/>
    <w:rsid w:val="007E3F11"/>
    <w:rsid w:val="007E47A1"/>
    <w:rsid w:val="007E48E2"/>
    <w:rsid w:val="007E4943"/>
    <w:rsid w:val="007E4A1D"/>
    <w:rsid w:val="007E4B32"/>
    <w:rsid w:val="007E4F1A"/>
    <w:rsid w:val="007E50F3"/>
    <w:rsid w:val="007E5134"/>
    <w:rsid w:val="007E54C9"/>
    <w:rsid w:val="007E55D5"/>
    <w:rsid w:val="007E59D5"/>
    <w:rsid w:val="007E5CE8"/>
    <w:rsid w:val="007E6041"/>
    <w:rsid w:val="007E635A"/>
    <w:rsid w:val="007E6EFD"/>
    <w:rsid w:val="007E73B4"/>
    <w:rsid w:val="007E7995"/>
    <w:rsid w:val="007F077F"/>
    <w:rsid w:val="007F07A8"/>
    <w:rsid w:val="007F1349"/>
    <w:rsid w:val="007F18BE"/>
    <w:rsid w:val="007F19B1"/>
    <w:rsid w:val="007F23BE"/>
    <w:rsid w:val="007F23CA"/>
    <w:rsid w:val="007F2951"/>
    <w:rsid w:val="007F2C6A"/>
    <w:rsid w:val="007F2ED1"/>
    <w:rsid w:val="007F33BB"/>
    <w:rsid w:val="007F3513"/>
    <w:rsid w:val="007F3702"/>
    <w:rsid w:val="007F3704"/>
    <w:rsid w:val="007F3758"/>
    <w:rsid w:val="007F3AF7"/>
    <w:rsid w:val="007F3D0C"/>
    <w:rsid w:val="007F3FA1"/>
    <w:rsid w:val="007F4AAA"/>
    <w:rsid w:val="007F4F51"/>
    <w:rsid w:val="007F53FA"/>
    <w:rsid w:val="007F5631"/>
    <w:rsid w:val="007F60CE"/>
    <w:rsid w:val="007F706B"/>
    <w:rsid w:val="007F757A"/>
    <w:rsid w:val="007F766B"/>
    <w:rsid w:val="007F7727"/>
    <w:rsid w:val="007F7787"/>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B61"/>
    <w:rsid w:val="008033F1"/>
    <w:rsid w:val="00803577"/>
    <w:rsid w:val="0080357C"/>
    <w:rsid w:val="00804122"/>
    <w:rsid w:val="0080425A"/>
    <w:rsid w:val="00804346"/>
    <w:rsid w:val="00804936"/>
    <w:rsid w:val="00804B57"/>
    <w:rsid w:val="0080552E"/>
    <w:rsid w:val="008056E3"/>
    <w:rsid w:val="00805928"/>
    <w:rsid w:val="00805A2B"/>
    <w:rsid w:val="00805B18"/>
    <w:rsid w:val="00805BBB"/>
    <w:rsid w:val="00805F58"/>
    <w:rsid w:val="00806293"/>
    <w:rsid w:val="00806359"/>
    <w:rsid w:val="0080641B"/>
    <w:rsid w:val="0080656F"/>
    <w:rsid w:val="008065E3"/>
    <w:rsid w:val="00806787"/>
    <w:rsid w:val="00806843"/>
    <w:rsid w:val="00806F9F"/>
    <w:rsid w:val="0080721A"/>
    <w:rsid w:val="00807567"/>
    <w:rsid w:val="00807D33"/>
    <w:rsid w:val="00807E27"/>
    <w:rsid w:val="00807E57"/>
    <w:rsid w:val="0081039E"/>
    <w:rsid w:val="00810517"/>
    <w:rsid w:val="0081056D"/>
    <w:rsid w:val="008105A3"/>
    <w:rsid w:val="00810D5B"/>
    <w:rsid w:val="00811587"/>
    <w:rsid w:val="00811766"/>
    <w:rsid w:val="00811767"/>
    <w:rsid w:val="00811E61"/>
    <w:rsid w:val="00812100"/>
    <w:rsid w:val="008121CD"/>
    <w:rsid w:val="00812638"/>
    <w:rsid w:val="00812953"/>
    <w:rsid w:val="00812D90"/>
    <w:rsid w:val="008138B5"/>
    <w:rsid w:val="008138E2"/>
    <w:rsid w:val="00813A61"/>
    <w:rsid w:val="00813E64"/>
    <w:rsid w:val="008140A5"/>
    <w:rsid w:val="00814989"/>
    <w:rsid w:val="008152B5"/>
    <w:rsid w:val="008154BA"/>
    <w:rsid w:val="00815581"/>
    <w:rsid w:val="0081563C"/>
    <w:rsid w:val="00815669"/>
    <w:rsid w:val="00815820"/>
    <w:rsid w:val="00815886"/>
    <w:rsid w:val="0081598D"/>
    <w:rsid w:val="00815B8A"/>
    <w:rsid w:val="00815B9D"/>
    <w:rsid w:val="00816042"/>
    <w:rsid w:val="00816CBD"/>
    <w:rsid w:val="00816DD3"/>
    <w:rsid w:val="008172FC"/>
    <w:rsid w:val="00817377"/>
    <w:rsid w:val="00817881"/>
    <w:rsid w:val="008179C7"/>
    <w:rsid w:val="00817E7B"/>
    <w:rsid w:val="0082014A"/>
    <w:rsid w:val="008202B9"/>
    <w:rsid w:val="00820954"/>
    <w:rsid w:val="00820D8A"/>
    <w:rsid w:val="008211E5"/>
    <w:rsid w:val="00821476"/>
    <w:rsid w:val="008215D9"/>
    <w:rsid w:val="008218A8"/>
    <w:rsid w:val="00821C8A"/>
    <w:rsid w:val="00821F8B"/>
    <w:rsid w:val="00822108"/>
    <w:rsid w:val="008222BE"/>
    <w:rsid w:val="00822349"/>
    <w:rsid w:val="00822410"/>
    <w:rsid w:val="008224F4"/>
    <w:rsid w:val="008225EB"/>
    <w:rsid w:val="0082280D"/>
    <w:rsid w:val="00822C46"/>
    <w:rsid w:val="00822C92"/>
    <w:rsid w:val="00822D96"/>
    <w:rsid w:val="00822E0E"/>
    <w:rsid w:val="0082303B"/>
    <w:rsid w:val="008236EB"/>
    <w:rsid w:val="0082395C"/>
    <w:rsid w:val="00823C2E"/>
    <w:rsid w:val="00823F98"/>
    <w:rsid w:val="00824272"/>
    <w:rsid w:val="00824381"/>
    <w:rsid w:val="0082443E"/>
    <w:rsid w:val="008247D7"/>
    <w:rsid w:val="008254FE"/>
    <w:rsid w:val="00826304"/>
    <w:rsid w:val="008268B6"/>
    <w:rsid w:val="008269D5"/>
    <w:rsid w:val="008269DB"/>
    <w:rsid w:val="00826A60"/>
    <w:rsid w:val="00827046"/>
    <w:rsid w:val="008276C3"/>
    <w:rsid w:val="0082781C"/>
    <w:rsid w:val="008302E3"/>
    <w:rsid w:val="0083048E"/>
    <w:rsid w:val="008306E2"/>
    <w:rsid w:val="00830B2E"/>
    <w:rsid w:val="00830D57"/>
    <w:rsid w:val="008312BB"/>
    <w:rsid w:val="00831765"/>
    <w:rsid w:val="00831959"/>
    <w:rsid w:val="00831999"/>
    <w:rsid w:val="00831F22"/>
    <w:rsid w:val="0083215F"/>
    <w:rsid w:val="0083229E"/>
    <w:rsid w:val="00833266"/>
    <w:rsid w:val="0083336F"/>
    <w:rsid w:val="00833840"/>
    <w:rsid w:val="00833848"/>
    <w:rsid w:val="00833886"/>
    <w:rsid w:val="0083401D"/>
    <w:rsid w:val="008345B8"/>
    <w:rsid w:val="008348E0"/>
    <w:rsid w:val="00834D9F"/>
    <w:rsid w:val="00834FD3"/>
    <w:rsid w:val="008350B7"/>
    <w:rsid w:val="008352E0"/>
    <w:rsid w:val="00835497"/>
    <w:rsid w:val="008356EF"/>
    <w:rsid w:val="00835907"/>
    <w:rsid w:val="00835B71"/>
    <w:rsid w:val="008360E0"/>
    <w:rsid w:val="008362E4"/>
    <w:rsid w:val="00836415"/>
    <w:rsid w:val="008366CF"/>
    <w:rsid w:val="00836B94"/>
    <w:rsid w:val="00836D27"/>
    <w:rsid w:val="008373A6"/>
    <w:rsid w:val="008374AB"/>
    <w:rsid w:val="00837725"/>
    <w:rsid w:val="00840149"/>
    <w:rsid w:val="008402E5"/>
    <w:rsid w:val="0084083A"/>
    <w:rsid w:val="00841AA5"/>
    <w:rsid w:val="00841E6E"/>
    <w:rsid w:val="00841FEA"/>
    <w:rsid w:val="00842B3D"/>
    <w:rsid w:val="00842EB2"/>
    <w:rsid w:val="0084307F"/>
    <w:rsid w:val="0084352F"/>
    <w:rsid w:val="00843B4C"/>
    <w:rsid w:val="008443AA"/>
    <w:rsid w:val="008445DD"/>
    <w:rsid w:val="008446C9"/>
    <w:rsid w:val="008448DC"/>
    <w:rsid w:val="00844BAD"/>
    <w:rsid w:val="00844EC8"/>
    <w:rsid w:val="008454D4"/>
    <w:rsid w:val="00845A1A"/>
    <w:rsid w:val="00845CE9"/>
    <w:rsid w:val="00845F91"/>
    <w:rsid w:val="00845FBD"/>
    <w:rsid w:val="008460BA"/>
    <w:rsid w:val="00846177"/>
    <w:rsid w:val="00846791"/>
    <w:rsid w:val="008467CA"/>
    <w:rsid w:val="0084686B"/>
    <w:rsid w:val="00847D65"/>
    <w:rsid w:val="00850B62"/>
    <w:rsid w:val="00850B8A"/>
    <w:rsid w:val="00850F45"/>
    <w:rsid w:val="00851C4A"/>
    <w:rsid w:val="00852570"/>
    <w:rsid w:val="0085285D"/>
    <w:rsid w:val="00852F10"/>
    <w:rsid w:val="00853945"/>
    <w:rsid w:val="008539E6"/>
    <w:rsid w:val="00853C3C"/>
    <w:rsid w:val="00853D57"/>
    <w:rsid w:val="008540E4"/>
    <w:rsid w:val="0085454E"/>
    <w:rsid w:val="008547AD"/>
    <w:rsid w:val="00854B8B"/>
    <w:rsid w:val="00854EAC"/>
    <w:rsid w:val="00854FEE"/>
    <w:rsid w:val="008554D0"/>
    <w:rsid w:val="008556C4"/>
    <w:rsid w:val="00855B98"/>
    <w:rsid w:val="008569D6"/>
    <w:rsid w:val="00856BAF"/>
    <w:rsid w:val="00856C85"/>
    <w:rsid w:val="00856FD4"/>
    <w:rsid w:val="008579A8"/>
    <w:rsid w:val="00857C27"/>
    <w:rsid w:val="008600F6"/>
    <w:rsid w:val="00860EC9"/>
    <w:rsid w:val="00860FF8"/>
    <w:rsid w:val="00861391"/>
    <w:rsid w:val="00861437"/>
    <w:rsid w:val="00861BC6"/>
    <w:rsid w:val="008620A6"/>
    <w:rsid w:val="008627CF"/>
    <w:rsid w:val="00862E62"/>
    <w:rsid w:val="00862E76"/>
    <w:rsid w:val="008631DC"/>
    <w:rsid w:val="008638A9"/>
    <w:rsid w:val="0086390D"/>
    <w:rsid w:val="00863C2F"/>
    <w:rsid w:val="008640C9"/>
    <w:rsid w:val="0086496D"/>
    <w:rsid w:val="00864B25"/>
    <w:rsid w:val="00864CF6"/>
    <w:rsid w:val="0086500C"/>
    <w:rsid w:val="00865452"/>
    <w:rsid w:val="008658A0"/>
    <w:rsid w:val="00865C11"/>
    <w:rsid w:val="00865DFB"/>
    <w:rsid w:val="00866D2E"/>
    <w:rsid w:val="008671CC"/>
    <w:rsid w:val="00867463"/>
    <w:rsid w:val="00867E67"/>
    <w:rsid w:val="00870961"/>
    <w:rsid w:val="00870D23"/>
    <w:rsid w:val="00870E24"/>
    <w:rsid w:val="00870E3E"/>
    <w:rsid w:val="00870FC0"/>
    <w:rsid w:val="0087178A"/>
    <w:rsid w:val="008717B7"/>
    <w:rsid w:val="00871AD3"/>
    <w:rsid w:val="00871E93"/>
    <w:rsid w:val="008723CC"/>
    <w:rsid w:val="008723EE"/>
    <w:rsid w:val="008724FD"/>
    <w:rsid w:val="00872B16"/>
    <w:rsid w:val="00872EFA"/>
    <w:rsid w:val="00872FAA"/>
    <w:rsid w:val="00873161"/>
    <w:rsid w:val="00873BF3"/>
    <w:rsid w:val="00873DF6"/>
    <w:rsid w:val="00873E6B"/>
    <w:rsid w:val="00874065"/>
    <w:rsid w:val="00874260"/>
    <w:rsid w:val="00874C8F"/>
    <w:rsid w:val="008758B1"/>
    <w:rsid w:val="00875EAA"/>
    <w:rsid w:val="00875F34"/>
    <w:rsid w:val="00876006"/>
    <w:rsid w:val="008763AE"/>
    <w:rsid w:val="00876825"/>
    <w:rsid w:val="00876AC8"/>
    <w:rsid w:val="00876C6F"/>
    <w:rsid w:val="00876D72"/>
    <w:rsid w:val="00877258"/>
    <w:rsid w:val="008775A5"/>
    <w:rsid w:val="00877841"/>
    <w:rsid w:val="00877BF9"/>
    <w:rsid w:val="008804F3"/>
    <w:rsid w:val="008805F9"/>
    <w:rsid w:val="00880DC1"/>
    <w:rsid w:val="0088130E"/>
    <w:rsid w:val="00881E54"/>
    <w:rsid w:val="00881F44"/>
    <w:rsid w:val="0088209C"/>
    <w:rsid w:val="008825B3"/>
    <w:rsid w:val="00882B69"/>
    <w:rsid w:val="008831E1"/>
    <w:rsid w:val="00883356"/>
    <w:rsid w:val="00883B8C"/>
    <w:rsid w:val="00883DBA"/>
    <w:rsid w:val="00883E9B"/>
    <w:rsid w:val="00884092"/>
    <w:rsid w:val="008845DB"/>
    <w:rsid w:val="0088474E"/>
    <w:rsid w:val="0088495D"/>
    <w:rsid w:val="00884A58"/>
    <w:rsid w:val="00885155"/>
    <w:rsid w:val="008854E3"/>
    <w:rsid w:val="00885680"/>
    <w:rsid w:val="0088582E"/>
    <w:rsid w:val="00885AC7"/>
    <w:rsid w:val="00885C71"/>
    <w:rsid w:val="00886853"/>
    <w:rsid w:val="00886DDD"/>
    <w:rsid w:val="00886F7A"/>
    <w:rsid w:val="00890836"/>
    <w:rsid w:val="00890971"/>
    <w:rsid w:val="00890FD4"/>
    <w:rsid w:val="00891935"/>
    <w:rsid w:val="00891EF5"/>
    <w:rsid w:val="0089237E"/>
    <w:rsid w:val="008927EA"/>
    <w:rsid w:val="00892B6F"/>
    <w:rsid w:val="00892BEA"/>
    <w:rsid w:val="00892C6F"/>
    <w:rsid w:val="00892E92"/>
    <w:rsid w:val="00893E7C"/>
    <w:rsid w:val="00893F03"/>
    <w:rsid w:val="00894378"/>
    <w:rsid w:val="00894C3B"/>
    <w:rsid w:val="00895543"/>
    <w:rsid w:val="00895B2F"/>
    <w:rsid w:val="00895B50"/>
    <w:rsid w:val="00895C02"/>
    <w:rsid w:val="00895CD9"/>
    <w:rsid w:val="00895D27"/>
    <w:rsid w:val="00895E27"/>
    <w:rsid w:val="00896201"/>
    <w:rsid w:val="00896880"/>
    <w:rsid w:val="00896E01"/>
    <w:rsid w:val="00897190"/>
    <w:rsid w:val="0089747E"/>
    <w:rsid w:val="008974C6"/>
    <w:rsid w:val="0089765F"/>
    <w:rsid w:val="008A018B"/>
    <w:rsid w:val="008A02AC"/>
    <w:rsid w:val="008A02C4"/>
    <w:rsid w:val="008A05D6"/>
    <w:rsid w:val="008A0B3D"/>
    <w:rsid w:val="008A0D42"/>
    <w:rsid w:val="008A0D82"/>
    <w:rsid w:val="008A0DDE"/>
    <w:rsid w:val="008A0E02"/>
    <w:rsid w:val="008A0F61"/>
    <w:rsid w:val="008A1154"/>
    <w:rsid w:val="008A13F5"/>
    <w:rsid w:val="008A1A55"/>
    <w:rsid w:val="008A1D33"/>
    <w:rsid w:val="008A1E26"/>
    <w:rsid w:val="008A20E9"/>
    <w:rsid w:val="008A2487"/>
    <w:rsid w:val="008A2AF9"/>
    <w:rsid w:val="008A2BB0"/>
    <w:rsid w:val="008A2FE4"/>
    <w:rsid w:val="008A39BF"/>
    <w:rsid w:val="008A4190"/>
    <w:rsid w:val="008A48FB"/>
    <w:rsid w:val="008A492B"/>
    <w:rsid w:val="008A4A5C"/>
    <w:rsid w:val="008A4D16"/>
    <w:rsid w:val="008A4D94"/>
    <w:rsid w:val="008A5242"/>
    <w:rsid w:val="008A5279"/>
    <w:rsid w:val="008A5334"/>
    <w:rsid w:val="008A5990"/>
    <w:rsid w:val="008A59ED"/>
    <w:rsid w:val="008A6150"/>
    <w:rsid w:val="008A6335"/>
    <w:rsid w:val="008A673D"/>
    <w:rsid w:val="008A6B74"/>
    <w:rsid w:val="008A7365"/>
    <w:rsid w:val="008A7552"/>
    <w:rsid w:val="008A7849"/>
    <w:rsid w:val="008A791F"/>
    <w:rsid w:val="008A7C09"/>
    <w:rsid w:val="008A7D5C"/>
    <w:rsid w:val="008A7FE1"/>
    <w:rsid w:val="008B170D"/>
    <w:rsid w:val="008B19D7"/>
    <w:rsid w:val="008B213B"/>
    <w:rsid w:val="008B228C"/>
    <w:rsid w:val="008B2542"/>
    <w:rsid w:val="008B2904"/>
    <w:rsid w:val="008B2A2C"/>
    <w:rsid w:val="008B2CEA"/>
    <w:rsid w:val="008B2D27"/>
    <w:rsid w:val="008B2EF6"/>
    <w:rsid w:val="008B3263"/>
    <w:rsid w:val="008B34BF"/>
    <w:rsid w:val="008B3588"/>
    <w:rsid w:val="008B35AF"/>
    <w:rsid w:val="008B3610"/>
    <w:rsid w:val="008B3773"/>
    <w:rsid w:val="008B3ABB"/>
    <w:rsid w:val="008B3C26"/>
    <w:rsid w:val="008B4022"/>
    <w:rsid w:val="008B4289"/>
    <w:rsid w:val="008B430E"/>
    <w:rsid w:val="008B44F8"/>
    <w:rsid w:val="008B47D5"/>
    <w:rsid w:val="008B4BE4"/>
    <w:rsid w:val="008B4DE9"/>
    <w:rsid w:val="008B5084"/>
    <w:rsid w:val="008B55A4"/>
    <w:rsid w:val="008B55D5"/>
    <w:rsid w:val="008B6905"/>
    <w:rsid w:val="008B6EF2"/>
    <w:rsid w:val="008B71E9"/>
    <w:rsid w:val="008B7227"/>
    <w:rsid w:val="008B7593"/>
    <w:rsid w:val="008B7828"/>
    <w:rsid w:val="008B78F8"/>
    <w:rsid w:val="008B7D27"/>
    <w:rsid w:val="008C0540"/>
    <w:rsid w:val="008C0772"/>
    <w:rsid w:val="008C0ACA"/>
    <w:rsid w:val="008C1048"/>
    <w:rsid w:val="008C111A"/>
    <w:rsid w:val="008C113D"/>
    <w:rsid w:val="008C1676"/>
    <w:rsid w:val="008C1959"/>
    <w:rsid w:val="008C1DCC"/>
    <w:rsid w:val="008C1E84"/>
    <w:rsid w:val="008C1FC3"/>
    <w:rsid w:val="008C2336"/>
    <w:rsid w:val="008C25BE"/>
    <w:rsid w:val="008C2661"/>
    <w:rsid w:val="008C2C45"/>
    <w:rsid w:val="008C2DBE"/>
    <w:rsid w:val="008C32C6"/>
    <w:rsid w:val="008C355F"/>
    <w:rsid w:val="008C3BE0"/>
    <w:rsid w:val="008C3C73"/>
    <w:rsid w:val="008C3F63"/>
    <w:rsid w:val="008C467E"/>
    <w:rsid w:val="008C47E9"/>
    <w:rsid w:val="008C4A64"/>
    <w:rsid w:val="008C51D1"/>
    <w:rsid w:val="008C5357"/>
    <w:rsid w:val="008C5389"/>
    <w:rsid w:val="008C5A24"/>
    <w:rsid w:val="008C5C3F"/>
    <w:rsid w:val="008C5E45"/>
    <w:rsid w:val="008C6484"/>
    <w:rsid w:val="008C648F"/>
    <w:rsid w:val="008C66C7"/>
    <w:rsid w:val="008C67D7"/>
    <w:rsid w:val="008C68E2"/>
    <w:rsid w:val="008C7F53"/>
    <w:rsid w:val="008D00B3"/>
    <w:rsid w:val="008D0490"/>
    <w:rsid w:val="008D0717"/>
    <w:rsid w:val="008D0835"/>
    <w:rsid w:val="008D1145"/>
    <w:rsid w:val="008D15E5"/>
    <w:rsid w:val="008D1E41"/>
    <w:rsid w:val="008D1FA0"/>
    <w:rsid w:val="008D2141"/>
    <w:rsid w:val="008D21C2"/>
    <w:rsid w:val="008D2935"/>
    <w:rsid w:val="008D2C0D"/>
    <w:rsid w:val="008D36DA"/>
    <w:rsid w:val="008D3DA5"/>
    <w:rsid w:val="008D4909"/>
    <w:rsid w:val="008D4E2B"/>
    <w:rsid w:val="008D5127"/>
    <w:rsid w:val="008D5CEE"/>
    <w:rsid w:val="008D64D8"/>
    <w:rsid w:val="008D685D"/>
    <w:rsid w:val="008D6CDB"/>
    <w:rsid w:val="008D6E7F"/>
    <w:rsid w:val="008D6EBA"/>
    <w:rsid w:val="008D745B"/>
    <w:rsid w:val="008D75CD"/>
    <w:rsid w:val="008D7B07"/>
    <w:rsid w:val="008E031F"/>
    <w:rsid w:val="008E068C"/>
    <w:rsid w:val="008E0852"/>
    <w:rsid w:val="008E0AAD"/>
    <w:rsid w:val="008E0B74"/>
    <w:rsid w:val="008E0F8E"/>
    <w:rsid w:val="008E0FAF"/>
    <w:rsid w:val="008E177F"/>
    <w:rsid w:val="008E20B2"/>
    <w:rsid w:val="008E222D"/>
    <w:rsid w:val="008E3C93"/>
    <w:rsid w:val="008E40C6"/>
    <w:rsid w:val="008E4424"/>
    <w:rsid w:val="008E4553"/>
    <w:rsid w:val="008E4860"/>
    <w:rsid w:val="008E4E3F"/>
    <w:rsid w:val="008E5135"/>
    <w:rsid w:val="008E5614"/>
    <w:rsid w:val="008E592C"/>
    <w:rsid w:val="008E6071"/>
    <w:rsid w:val="008E699C"/>
    <w:rsid w:val="008E6C44"/>
    <w:rsid w:val="008E6E44"/>
    <w:rsid w:val="008E7060"/>
    <w:rsid w:val="008E7E45"/>
    <w:rsid w:val="008F0A5C"/>
    <w:rsid w:val="008F0CC4"/>
    <w:rsid w:val="008F0DF3"/>
    <w:rsid w:val="008F0F34"/>
    <w:rsid w:val="008F1119"/>
    <w:rsid w:val="008F1439"/>
    <w:rsid w:val="008F1789"/>
    <w:rsid w:val="008F1AC0"/>
    <w:rsid w:val="008F1B3F"/>
    <w:rsid w:val="008F1FA5"/>
    <w:rsid w:val="008F212A"/>
    <w:rsid w:val="008F23DD"/>
    <w:rsid w:val="008F261F"/>
    <w:rsid w:val="008F298A"/>
    <w:rsid w:val="008F2B39"/>
    <w:rsid w:val="008F2E34"/>
    <w:rsid w:val="008F364B"/>
    <w:rsid w:val="008F3B63"/>
    <w:rsid w:val="008F3CF1"/>
    <w:rsid w:val="008F412B"/>
    <w:rsid w:val="008F42A1"/>
    <w:rsid w:val="008F44E7"/>
    <w:rsid w:val="008F4800"/>
    <w:rsid w:val="008F4816"/>
    <w:rsid w:val="008F49D9"/>
    <w:rsid w:val="008F4FE2"/>
    <w:rsid w:val="008F6250"/>
    <w:rsid w:val="008F7639"/>
    <w:rsid w:val="008F79F7"/>
    <w:rsid w:val="008F7FE6"/>
    <w:rsid w:val="00900301"/>
    <w:rsid w:val="009003E9"/>
    <w:rsid w:val="00900935"/>
    <w:rsid w:val="00900A0D"/>
    <w:rsid w:val="00900B26"/>
    <w:rsid w:val="00900B67"/>
    <w:rsid w:val="00900C67"/>
    <w:rsid w:val="00900F4C"/>
    <w:rsid w:val="0090133E"/>
    <w:rsid w:val="009016ED"/>
    <w:rsid w:val="009026A0"/>
    <w:rsid w:val="00902B89"/>
    <w:rsid w:val="009034B0"/>
    <w:rsid w:val="00903B4A"/>
    <w:rsid w:val="00903CF0"/>
    <w:rsid w:val="009045EE"/>
    <w:rsid w:val="00904800"/>
    <w:rsid w:val="00904E60"/>
    <w:rsid w:val="00904F49"/>
    <w:rsid w:val="0090530B"/>
    <w:rsid w:val="00905389"/>
    <w:rsid w:val="0090588E"/>
    <w:rsid w:val="00905C73"/>
    <w:rsid w:val="0090629D"/>
    <w:rsid w:val="00906A83"/>
    <w:rsid w:val="00906F17"/>
    <w:rsid w:val="009074C4"/>
    <w:rsid w:val="0090765C"/>
    <w:rsid w:val="009077F0"/>
    <w:rsid w:val="009079BE"/>
    <w:rsid w:val="00907AA7"/>
    <w:rsid w:val="00907C97"/>
    <w:rsid w:val="00910CAD"/>
    <w:rsid w:val="00911095"/>
    <w:rsid w:val="00911FA2"/>
    <w:rsid w:val="0091234B"/>
    <w:rsid w:val="00912484"/>
    <w:rsid w:val="009127B0"/>
    <w:rsid w:val="00912B1F"/>
    <w:rsid w:val="00912E0C"/>
    <w:rsid w:val="0091300F"/>
    <w:rsid w:val="0091310F"/>
    <w:rsid w:val="0091392B"/>
    <w:rsid w:val="00913AD2"/>
    <w:rsid w:val="00913B12"/>
    <w:rsid w:val="00913CB6"/>
    <w:rsid w:val="009141DF"/>
    <w:rsid w:val="0091525E"/>
    <w:rsid w:val="00915698"/>
    <w:rsid w:val="00915736"/>
    <w:rsid w:val="00915BE3"/>
    <w:rsid w:val="00915E69"/>
    <w:rsid w:val="00916498"/>
    <w:rsid w:val="009167AA"/>
    <w:rsid w:val="009171D9"/>
    <w:rsid w:val="00917786"/>
    <w:rsid w:val="00917E4F"/>
    <w:rsid w:val="00917FC5"/>
    <w:rsid w:val="0092015E"/>
    <w:rsid w:val="009201AB"/>
    <w:rsid w:val="0092027C"/>
    <w:rsid w:val="00920290"/>
    <w:rsid w:val="00920853"/>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33C"/>
    <w:rsid w:val="0092446E"/>
    <w:rsid w:val="0092493A"/>
    <w:rsid w:val="00925723"/>
    <w:rsid w:val="0092573B"/>
    <w:rsid w:val="0092633C"/>
    <w:rsid w:val="00926676"/>
    <w:rsid w:val="0092670E"/>
    <w:rsid w:val="0092713A"/>
    <w:rsid w:val="009278D6"/>
    <w:rsid w:val="00927B20"/>
    <w:rsid w:val="00927BFB"/>
    <w:rsid w:val="00930054"/>
    <w:rsid w:val="00930144"/>
    <w:rsid w:val="0093034E"/>
    <w:rsid w:val="0093070D"/>
    <w:rsid w:val="00930868"/>
    <w:rsid w:val="00930D75"/>
    <w:rsid w:val="0093119A"/>
    <w:rsid w:val="009319DB"/>
    <w:rsid w:val="00931E5E"/>
    <w:rsid w:val="009320DA"/>
    <w:rsid w:val="00932588"/>
    <w:rsid w:val="00933242"/>
    <w:rsid w:val="009333D2"/>
    <w:rsid w:val="0093380E"/>
    <w:rsid w:val="00933846"/>
    <w:rsid w:val="00933EA6"/>
    <w:rsid w:val="00934961"/>
    <w:rsid w:val="00934E5D"/>
    <w:rsid w:val="009351FF"/>
    <w:rsid w:val="00935F31"/>
    <w:rsid w:val="0093605B"/>
    <w:rsid w:val="009362E0"/>
    <w:rsid w:val="00936319"/>
    <w:rsid w:val="009366E0"/>
    <w:rsid w:val="00936B6E"/>
    <w:rsid w:val="00936CCD"/>
    <w:rsid w:val="00936DA4"/>
    <w:rsid w:val="00936EEF"/>
    <w:rsid w:val="00937157"/>
    <w:rsid w:val="0093761D"/>
    <w:rsid w:val="009378A6"/>
    <w:rsid w:val="00937BAB"/>
    <w:rsid w:val="00937DC2"/>
    <w:rsid w:val="00940B7C"/>
    <w:rsid w:val="009417F4"/>
    <w:rsid w:val="009418A6"/>
    <w:rsid w:val="00941E15"/>
    <w:rsid w:val="00941F09"/>
    <w:rsid w:val="00942C7D"/>
    <w:rsid w:val="00943435"/>
    <w:rsid w:val="0094349E"/>
    <w:rsid w:val="0094353B"/>
    <w:rsid w:val="0094355D"/>
    <w:rsid w:val="00943D37"/>
    <w:rsid w:val="00943D67"/>
    <w:rsid w:val="00944175"/>
    <w:rsid w:val="009444B9"/>
    <w:rsid w:val="00945375"/>
    <w:rsid w:val="00945D99"/>
    <w:rsid w:val="00946386"/>
    <w:rsid w:val="009463F2"/>
    <w:rsid w:val="009465B9"/>
    <w:rsid w:val="00946799"/>
    <w:rsid w:val="00947393"/>
    <w:rsid w:val="00947E4B"/>
    <w:rsid w:val="00947F7F"/>
    <w:rsid w:val="00950498"/>
    <w:rsid w:val="009505D2"/>
    <w:rsid w:val="009510AA"/>
    <w:rsid w:val="009510DA"/>
    <w:rsid w:val="00951578"/>
    <w:rsid w:val="00951809"/>
    <w:rsid w:val="00951AE0"/>
    <w:rsid w:val="009523EC"/>
    <w:rsid w:val="00952869"/>
    <w:rsid w:val="00952A3F"/>
    <w:rsid w:val="00952E80"/>
    <w:rsid w:val="00952F09"/>
    <w:rsid w:val="009534D3"/>
    <w:rsid w:val="00953608"/>
    <w:rsid w:val="00953706"/>
    <w:rsid w:val="00953A4D"/>
    <w:rsid w:val="00953B4A"/>
    <w:rsid w:val="00953E70"/>
    <w:rsid w:val="00954041"/>
    <w:rsid w:val="00954B8F"/>
    <w:rsid w:val="00955265"/>
    <w:rsid w:val="009554E5"/>
    <w:rsid w:val="0095557F"/>
    <w:rsid w:val="00955782"/>
    <w:rsid w:val="009557E0"/>
    <w:rsid w:val="009558A8"/>
    <w:rsid w:val="00955A3C"/>
    <w:rsid w:val="00955D33"/>
    <w:rsid w:val="00956238"/>
    <w:rsid w:val="00956EA7"/>
    <w:rsid w:val="0095746A"/>
    <w:rsid w:val="00960422"/>
    <w:rsid w:val="00960A01"/>
    <w:rsid w:val="00960F15"/>
    <w:rsid w:val="00960FDD"/>
    <w:rsid w:val="00961117"/>
    <w:rsid w:val="009616DF"/>
    <w:rsid w:val="00961826"/>
    <w:rsid w:val="009619B3"/>
    <w:rsid w:val="00961BDD"/>
    <w:rsid w:val="00961C33"/>
    <w:rsid w:val="0096200C"/>
    <w:rsid w:val="00962AED"/>
    <w:rsid w:val="00962F43"/>
    <w:rsid w:val="009630A7"/>
    <w:rsid w:val="00963352"/>
    <w:rsid w:val="00963524"/>
    <w:rsid w:val="00963539"/>
    <w:rsid w:val="009637BD"/>
    <w:rsid w:val="0096386E"/>
    <w:rsid w:val="00963B17"/>
    <w:rsid w:val="00963CD5"/>
    <w:rsid w:val="00963E8B"/>
    <w:rsid w:val="00963EDA"/>
    <w:rsid w:val="009649D8"/>
    <w:rsid w:val="00964AF3"/>
    <w:rsid w:val="00964FC5"/>
    <w:rsid w:val="009652B0"/>
    <w:rsid w:val="009653F4"/>
    <w:rsid w:val="00965508"/>
    <w:rsid w:val="00965B5E"/>
    <w:rsid w:val="00965C4F"/>
    <w:rsid w:val="00966095"/>
    <w:rsid w:val="00966204"/>
    <w:rsid w:val="0096629A"/>
    <w:rsid w:val="00966314"/>
    <w:rsid w:val="009664D4"/>
    <w:rsid w:val="0096662C"/>
    <w:rsid w:val="009669AA"/>
    <w:rsid w:val="00966BE4"/>
    <w:rsid w:val="00966C56"/>
    <w:rsid w:val="0096721D"/>
    <w:rsid w:val="009673E9"/>
    <w:rsid w:val="00967633"/>
    <w:rsid w:val="009677BD"/>
    <w:rsid w:val="0096782E"/>
    <w:rsid w:val="00967B1D"/>
    <w:rsid w:val="00967D2F"/>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B5E"/>
    <w:rsid w:val="00973DA6"/>
    <w:rsid w:val="009740F2"/>
    <w:rsid w:val="0097416E"/>
    <w:rsid w:val="009741CD"/>
    <w:rsid w:val="009743B0"/>
    <w:rsid w:val="0097464D"/>
    <w:rsid w:val="009747F9"/>
    <w:rsid w:val="00974858"/>
    <w:rsid w:val="0097516B"/>
    <w:rsid w:val="00975202"/>
    <w:rsid w:val="00975323"/>
    <w:rsid w:val="00976D8F"/>
    <w:rsid w:val="00976E03"/>
    <w:rsid w:val="00976EF9"/>
    <w:rsid w:val="00976F03"/>
    <w:rsid w:val="009773F5"/>
    <w:rsid w:val="00977681"/>
    <w:rsid w:val="00980232"/>
    <w:rsid w:val="00980460"/>
    <w:rsid w:val="00981286"/>
    <w:rsid w:val="00981321"/>
    <w:rsid w:val="0098183E"/>
    <w:rsid w:val="00981FF4"/>
    <w:rsid w:val="00982999"/>
    <w:rsid w:val="009830F3"/>
    <w:rsid w:val="00983876"/>
    <w:rsid w:val="00983BC1"/>
    <w:rsid w:val="00983E48"/>
    <w:rsid w:val="00983FE9"/>
    <w:rsid w:val="00984524"/>
    <w:rsid w:val="009845D4"/>
    <w:rsid w:val="009848A1"/>
    <w:rsid w:val="0098504E"/>
    <w:rsid w:val="00985077"/>
    <w:rsid w:val="00985658"/>
    <w:rsid w:val="009857A5"/>
    <w:rsid w:val="00985F62"/>
    <w:rsid w:val="009861B9"/>
    <w:rsid w:val="0098627B"/>
    <w:rsid w:val="00987141"/>
    <w:rsid w:val="00987627"/>
    <w:rsid w:val="00987646"/>
    <w:rsid w:val="0098786A"/>
    <w:rsid w:val="00987DE0"/>
    <w:rsid w:val="0099005D"/>
    <w:rsid w:val="009902F1"/>
    <w:rsid w:val="00990452"/>
    <w:rsid w:val="0099095A"/>
    <w:rsid w:val="00990CD4"/>
    <w:rsid w:val="00991850"/>
    <w:rsid w:val="00991E5D"/>
    <w:rsid w:val="009924D8"/>
    <w:rsid w:val="00992837"/>
    <w:rsid w:val="00992879"/>
    <w:rsid w:val="00992D6C"/>
    <w:rsid w:val="00993027"/>
    <w:rsid w:val="00993A4F"/>
    <w:rsid w:val="00994217"/>
    <w:rsid w:val="009946D8"/>
    <w:rsid w:val="0099482E"/>
    <w:rsid w:val="00995805"/>
    <w:rsid w:val="00995914"/>
    <w:rsid w:val="00995A33"/>
    <w:rsid w:val="00995A8B"/>
    <w:rsid w:val="00996366"/>
    <w:rsid w:val="00996B7B"/>
    <w:rsid w:val="00996C72"/>
    <w:rsid w:val="00996D73"/>
    <w:rsid w:val="00996F7D"/>
    <w:rsid w:val="00997045"/>
    <w:rsid w:val="0099734E"/>
    <w:rsid w:val="0099754A"/>
    <w:rsid w:val="00997BB1"/>
    <w:rsid w:val="009A036F"/>
    <w:rsid w:val="009A03DD"/>
    <w:rsid w:val="009A06E9"/>
    <w:rsid w:val="009A0D22"/>
    <w:rsid w:val="009A12A9"/>
    <w:rsid w:val="009A19C3"/>
    <w:rsid w:val="009A24B1"/>
    <w:rsid w:val="009A3709"/>
    <w:rsid w:val="009A487D"/>
    <w:rsid w:val="009A4A7C"/>
    <w:rsid w:val="009A5361"/>
    <w:rsid w:val="009A571F"/>
    <w:rsid w:val="009A58DB"/>
    <w:rsid w:val="009A5A06"/>
    <w:rsid w:val="009A5CB0"/>
    <w:rsid w:val="009A5D41"/>
    <w:rsid w:val="009A6615"/>
    <w:rsid w:val="009A6F21"/>
    <w:rsid w:val="009A74DE"/>
    <w:rsid w:val="009B078E"/>
    <w:rsid w:val="009B09AA"/>
    <w:rsid w:val="009B09FA"/>
    <w:rsid w:val="009B0DD7"/>
    <w:rsid w:val="009B116C"/>
    <w:rsid w:val="009B1CC3"/>
    <w:rsid w:val="009B2357"/>
    <w:rsid w:val="009B257A"/>
    <w:rsid w:val="009B272D"/>
    <w:rsid w:val="009B2776"/>
    <w:rsid w:val="009B2EA8"/>
    <w:rsid w:val="009B3070"/>
    <w:rsid w:val="009B31D3"/>
    <w:rsid w:val="009B32D4"/>
    <w:rsid w:val="009B34AC"/>
    <w:rsid w:val="009B39EC"/>
    <w:rsid w:val="009B3D83"/>
    <w:rsid w:val="009B3EC3"/>
    <w:rsid w:val="009B3F87"/>
    <w:rsid w:val="009B45C9"/>
    <w:rsid w:val="009B45DE"/>
    <w:rsid w:val="009B4739"/>
    <w:rsid w:val="009B4925"/>
    <w:rsid w:val="009B4B2B"/>
    <w:rsid w:val="009B508A"/>
    <w:rsid w:val="009B5864"/>
    <w:rsid w:val="009B6559"/>
    <w:rsid w:val="009B6BC1"/>
    <w:rsid w:val="009B6C08"/>
    <w:rsid w:val="009B7312"/>
    <w:rsid w:val="009B781D"/>
    <w:rsid w:val="009C089B"/>
    <w:rsid w:val="009C12B9"/>
    <w:rsid w:val="009C12C9"/>
    <w:rsid w:val="009C1424"/>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50FC"/>
    <w:rsid w:val="009C518D"/>
    <w:rsid w:val="009C5A29"/>
    <w:rsid w:val="009C5BB4"/>
    <w:rsid w:val="009C5D20"/>
    <w:rsid w:val="009C6543"/>
    <w:rsid w:val="009C686D"/>
    <w:rsid w:val="009C71F9"/>
    <w:rsid w:val="009C72A7"/>
    <w:rsid w:val="009C76E7"/>
    <w:rsid w:val="009C7945"/>
    <w:rsid w:val="009C7EE1"/>
    <w:rsid w:val="009D01D6"/>
    <w:rsid w:val="009D0240"/>
    <w:rsid w:val="009D047E"/>
    <w:rsid w:val="009D0501"/>
    <w:rsid w:val="009D0719"/>
    <w:rsid w:val="009D0753"/>
    <w:rsid w:val="009D0985"/>
    <w:rsid w:val="009D111C"/>
    <w:rsid w:val="009D16E4"/>
    <w:rsid w:val="009D1A7A"/>
    <w:rsid w:val="009D1ABE"/>
    <w:rsid w:val="009D1CC1"/>
    <w:rsid w:val="009D1DF8"/>
    <w:rsid w:val="009D20C7"/>
    <w:rsid w:val="009D20E4"/>
    <w:rsid w:val="009D2433"/>
    <w:rsid w:val="009D302F"/>
    <w:rsid w:val="009D30A6"/>
    <w:rsid w:val="009D30B2"/>
    <w:rsid w:val="009D3ACD"/>
    <w:rsid w:val="009D3C60"/>
    <w:rsid w:val="009D3DD9"/>
    <w:rsid w:val="009D40F3"/>
    <w:rsid w:val="009D44D3"/>
    <w:rsid w:val="009D4581"/>
    <w:rsid w:val="009D4A9D"/>
    <w:rsid w:val="009D4C88"/>
    <w:rsid w:val="009D4CEB"/>
    <w:rsid w:val="009D56D8"/>
    <w:rsid w:val="009D59C3"/>
    <w:rsid w:val="009D5BF5"/>
    <w:rsid w:val="009D617F"/>
    <w:rsid w:val="009D6422"/>
    <w:rsid w:val="009D6D10"/>
    <w:rsid w:val="009D714A"/>
    <w:rsid w:val="009D75B5"/>
    <w:rsid w:val="009D79EF"/>
    <w:rsid w:val="009D7D09"/>
    <w:rsid w:val="009E00C9"/>
    <w:rsid w:val="009E03AF"/>
    <w:rsid w:val="009E0958"/>
    <w:rsid w:val="009E09AE"/>
    <w:rsid w:val="009E0C2B"/>
    <w:rsid w:val="009E0E71"/>
    <w:rsid w:val="009E0F54"/>
    <w:rsid w:val="009E0F80"/>
    <w:rsid w:val="009E1A8E"/>
    <w:rsid w:val="009E1D4B"/>
    <w:rsid w:val="009E2364"/>
    <w:rsid w:val="009E2837"/>
    <w:rsid w:val="009E2C8E"/>
    <w:rsid w:val="009E3543"/>
    <w:rsid w:val="009E35A8"/>
    <w:rsid w:val="009E3AF8"/>
    <w:rsid w:val="009E435E"/>
    <w:rsid w:val="009E4B4F"/>
    <w:rsid w:val="009E4DE6"/>
    <w:rsid w:val="009E6127"/>
    <w:rsid w:val="009E62AC"/>
    <w:rsid w:val="009E667D"/>
    <w:rsid w:val="009E6785"/>
    <w:rsid w:val="009E714E"/>
    <w:rsid w:val="009E776F"/>
    <w:rsid w:val="009E7B3A"/>
    <w:rsid w:val="009E7F2D"/>
    <w:rsid w:val="009F055C"/>
    <w:rsid w:val="009F0975"/>
    <w:rsid w:val="009F0984"/>
    <w:rsid w:val="009F0D93"/>
    <w:rsid w:val="009F0FA7"/>
    <w:rsid w:val="009F0FAC"/>
    <w:rsid w:val="009F18DD"/>
    <w:rsid w:val="009F193D"/>
    <w:rsid w:val="009F1A93"/>
    <w:rsid w:val="009F1D64"/>
    <w:rsid w:val="009F1DED"/>
    <w:rsid w:val="009F21EB"/>
    <w:rsid w:val="009F2200"/>
    <w:rsid w:val="009F23F2"/>
    <w:rsid w:val="009F2CEF"/>
    <w:rsid w:val="009F3E20"/>
    <w:rsid w:val="009F4CE5"/>
    <w:rsid w:val="009F53CB"/>
    <w:rsid w:val="009F546D"/>
    <w:rsid w:val="009F54F1"/>
    <w:rsid w:val="009F594A"/>
    <w:rsid w:val="009F5F1E"/>
    <w:rsid w:val="009F6523"/>
    <w:rsid w:val="009F68BB"/>
    <w:rsid w:val="009F7387"/>
    <w:rsid w:val="009F73C0"/>
    <w:rsid w:val="009F77BB"/>
    <w:rsid w:val="009F7C5F"/>
    <w:rsid w:val="009F7F60"/>
    <w:rsid w:val="00A004DF"/>
    <w:rsid w:val="00A01018"/>
    <w:rsid w:val="00A0139E"/>
    <w:rsid w:val="00A013A8"/>
    <w:rsid w:val="00A019F7"/>
    <w:rsid w:val="00A01D05"/>
    <w:rsid w:val="00A01F97"/>
    <w:rsid w:val="00A02058"/>
    <w:rsid w:val="00A02411"/>
    <w:rsid w:val="00A028A9"/>
    <w:rsid w:val="00A02E73"/>
    <w:rsid w:val="00A02E74"/>
    <w:rsid w:val="00A037F7"/>
    <w:rsid w:val="00A03E04"/>
    <w:rsid w:val="00A0436C"/>
    <w:rsid w:val="00A0458E"/>
    <w:rsid w:val="00A045A8"/>
    <w:rsid w:val="00A046CC"/>
    <w:rsid w:val="00A0474B"/>
    <w:rsid w:val="00A04838"/>
    <w:rsid w:val="00A0490D"/>
    <w:rsid w:val="00A04913"/>
    <w:rsid w:val="00A04BDD"/>
    <w:rsid w:val="00A04CEC"/>
    <w:rsid w:val="00A04E03"/>
    <w:rsid w:val="00A04FBA"/>
    <w:rsid w:val="00A04FF2"/>
    <w:rsid w:val="00A05127"/>
    <w:rsid w:val="00A05146"/>
    <w:rsid w:val="00A05152"/>
    <w:rsid w:val="00A05975"/>
    <w:rsid w:val="00A05BA8"/>
    <w:rsid w:val="00A05D7D"/>
    <w:rsid w:val="00A06081"/>
    <w:rsid w:val="00A06A83"/>
    <w:rsid w:val="00A06BF8"/>
    <w:rsid w:val="00A0746D"/>
    <w:rsid w:val="00A0754C"/>
    <w:rsid w:val="00A076D8"/>
    <w:rsid w:val="00A07B7F"/>
    <w:rsid w:val="00A07D10"/>
    <w:rsid w:val="00A10554"/>
    <w:rsid w:val="00A106B1"/>
    <w:rsid w:val="00A11499"/>
    <w:rsid w:val="00A11C11"/>
    <w:rsid w:val="00A11E14"/>
    <w:rsid w:val="00A11F57"/>
    <w:rsid w:val="00A12B7E"/>
    <w:rsid w:val="00A12C14"/>
    <w:rsid w:val="00A13576"/>
    <w:rsid w:val="00A135C9"/>
    <w:rsid w:val="00A13902"/>
    <w:rsid w:val="00A13D80"/>
    <w:rsid w:val="00A14140"/>
    <w:rsid w:val="00A1423F"/>
    <w:rsid w:val="00A144EF"/>
    <w:rsid w:val="00A14A5F"/>
    <w:rsid w:val="00A14BA1"/>
    <w:rsid w:val="00A14EA4"/>
    <w:rsid w:val="00A151D2"/>
    <w:rsid w:val="00A153E4"/>
    <w:rsid w:val="00A159E8"/>
    <w:rsid w:val="00A16D21"/>
    <w:rsid w:val="00A16EE8"/>
    <w:rsid w:val="00A17475"/>
    <w:rsid w:val="00A177DA"/>
    <w:rsid w:val="00A17F00"/>
    <w:rsid w:val="00A200A4"/>
    <w:rsid w:val="00A20435"/>
    <w:rsid w:val="00A204CD"/>
    <w:rsid w:val="00A206D4"/>
    <w:rsid w:val="00A208E3"/>
    <w:rsid w:val="00A209B5"/>
    <w:rsid w:val="00A20A8E"/>
    <w:rsid w:val="00A20D9D"/>
    <w:rsid w:val="00A216F3"/>
    <w:rsid w:val="00A21729"/>
    <w:rsid w:val="00A2194F"/>
    <w:rsid w:val="00A21E5A"/>
    <w:rsid w:val="00A2225B"/>
    <w:rsid w:val="00A228AC"/>
    <w:rsid w:val="00A228D8"/>
    <w:rsid w:val="00A23311"/>
    <w:rsid w:val="00A2390A"/>
    <w:rsid w:val="00A23CE1"/>
    <w:rsid w:val="00A23E4E"/>
    <w:rsid w:val="00A23F66"/>
    <w:rsid w:val="00A24456"/>
    <w:rsid w:val="00A245BA"/>
    <w:rsid w:val="00A2468C"/>
    <w:rsid w:val="00A24B05"/>
    <w:rsid w:val="00A253D6"/>
    <w:rsid w:val="00A258DC"/>
    <w:rsid w:val="00A25EF4"/>
    <w:rsid w:val="00A25FE9"/>
    <w:rsid w:val="00A26072"/>
    <w:rsid w:val="00A260EB"/>
    <w:rsid w:val="00A26300"/>
    <w:rsid w:val="00A269A6"/>
    <w:rsid w:val="00A27236"/>
    <w:rsid w:val="00A27589"/>
    <w:rsid w:val="00A27B90"/>
    <w:rsid w:val="00A302B8"/>
    <w:rsid w:val="00A30574"/>
    <w:rsid w:val="00A30ED1"/>
    <w:rsid w:val="00A314D6"/>
    <w:rsid w:val="00A31CD9"/>
    <w:rsid w:val="00A31CE8"/>
    <w:rsid w:val="00A32543"/>
    <w:rsid w:val="00A32748"/>
    <w:rsid w:val="00A327CD"/>
    <w:rsid w:val="00A3280D"/>
    <w:rsid w:val="00A33055"/>
    <w:rsid w:val="00A333BF"/>
    <w:rsid w:val="00A33515"/>
    <w:rsid w:val="00A3371A"/>
    <w:rsid w:val="00A340ED"/>
    <w:rsid w:val="00A34359"/>
    <w:rsid w:val="00A3442C"/>
    <w:rsid w:val="00A347E4"/>
    <w:rsid w:val="00A34EB8"/>
    <w:rsid w:val="00A34F68"/>
    <w:rsid w:val="00A351E3"/>
    <w:rsid w:val="00A35578"/>
    <w:rsid w:val="00A35823"/>
    <w:rsid w:val="00A35977"/>
    <w:rsid w:val="00A35DF3"/>
    <w:rsid w:val="00A35EF1"/>
    <w:rsid w:val="00A35FF5"/>
    <w:rsid w:val="00A3616D"/>
    <w:rsid w:val="00A36437"/>
    <w:rsid w:val="00A36854"/>
    <w:rsid w:val="00A36917"/>
    <w:rsid w:val="00A36A42"/>
    <w:rsid w:val="00A36A8B"/>
    <w:rsid w:val="00A36C03"/>
    <w:rsid w:val="00A36C08"/>
    <w:rsid w:val="00A36F21"/>
    <w:rsid w:val="00A3769B"/>
    <w:rsid w:val="00A40130"/>
    <w:rsid w:val="00A401A2"/>
    <w:rsid w:val="00A40659"/>
    <w:rsid w:val="00A40A94"/>
    <w:rsid w:val="00A40AC8"/>
    <w:rsid w:val="00A40B42"/>
    <w:rsid w:val="00A40D34"/>
    <w:rsid w:val="00A40D7A"/>
    <w:rsid w:val="00A4104D"/>
    <w:rsid w:val="00A410FC"/>
    <w:rsid w:val="00A412FA"/>
    <w:rsid w:val="00A4141E"/>
    <w:rsid w:val="00A41476"/>
    <w:rsid w:val="00A41AA8"/>
    <w:rsid w:val="00A41D01"/>
    <w:rsid w:val="00A4242F"/>
    <w:rsid w:val="00A42837"/>
    <w:rsid w:val="00A42998"/>
    <w:rsid w:val="00A42C0C"/>
    <w:rsid w:val="00A4330C"/>
    <w:rsid w:val="00A43B0D"/>
    <w:rsid w:val="00A43E27"/>
    <w:rsid w:val="00A440B5"/>
    <w:rsid w:val="00A44111"/>
    <w:rsid w:val="00A442D5"/>
    <w:rsid w:val="00A446DF"/>
    <w:rsid w:val="00A45D85"/>
    <w:rsid w:val="00A46A5A"/>
    <w:rsid w:val="00A473D4"/>
    <w:rsid w:val="00A4753B"/>
    <w:rsid w:val="00A4755E"/>
    <w:rsid w:val="00A47B6E"/>
    <w:rsid w:val="00A5046D"/>
    <w:rsid w:val="00A50821"/>
    <w:rsid w:val="00A510CA"/>
    <w:rsid w:val="00A514F4"/>
    <w:rsid w:val="00A51943"/>
    <w:rsid w:val="00A52414"/>
    <w:rsid w:val="00A525EB"/>
    <w:rsid w:val="00A52C18"/>
    <w:rsid w:val="00A52EDE"/>
    <w:rsid w:val="00A52F7E"/>
    <w:rsid w:val="00A53042"/>
    <w:rsid w:val="00A53164"/>
    <w:rsid w:val="00A532E4"/>
    <w:rsid w:val="00A533D0"/>
    <w:rsid w:val="00A534E1"/>
    <w:rsid w:val="00A539F4"/>
    <w:rsid w:val="00A53F84"/>
    <w:rsid w:val="00A542B6"/>
    <w:rsid w:val="00A545C4"/>
    <w:rsid w:val="00A54878"/>
    <w:rsid w:val="00A54C80"/>
    <w:rsid w:val="00A55113"/>
    <w:rsid w:val="00A5541A"/>
    <w:rsid w:val="00A5566A"/>
    <w:rsid w:val="00A55E0E"/>
    <w:rsid w:val="00A5616C"/>
    <w:rsid w:val="00A56232"/>
    <w:rsid w:val="00A56237"/>
    <w:rsid w:val="00A56317"/>
    <w:rsid w:val="00A5648B"/>
    <w:rsid w:val="00A5661A"/>
    <w:rsid w:val="00A566D3"/>
    <w:rsid w:val="00A56D59"/>
    <w:rsid w:val="00A56D93"/>
    <w:rsid w:val="00A56F0F"/>
    <w:rsid w:val="00A56F48"/>
    <w:rsid w:val="00A57040"/>
    <w:rsid w:val="00A570A8"/>
    <w:rsid w:val="00A5720C"/>
    <w:rsid w:val="00A573FA"/>
    <w:rsid w:val="00A5762E"/>
    <w:rsid w:val="00A577BB"/>
    <w:rsid w:val="00A5780B"/>
    <w:rsid w:val="00A57886"/>
    <w:rsid w:val="00A57ABD"/>
    <w:rsid w:val="00A60635"/>
    <w:rsid w:val="00A607A4"/>
    <w:rsid w:val="00A611F4"/>
    <w:rsid w:val="00A6160C"/>
    <w:rsid w:val="00A6295C"/>
    <w:rsid w:val="00A62A17"/>
    <w:rsid w:val="00A62BFD"/>
    <w:rsid w:val="00A62C40"/>
    <w:rsid w:val="00A62E32"/>
    <w:rsid w:val="00A62F41"/>
    <w:rsid w:val="00A62FC6"/>
    <w:rsid w:val="00A638AB"/>
    <w:rsid w:val="00A65471"/>
    <w:rsid w:val="00A65508"/>
    <w:rsid w:val="00A6563A"/>
    <w:rsid w:val="00A659B9"/>
    <w:rsid w:val="00A65BBE"/>
    <w:rsid w:val="00A65F4B"/>
    <w:rsid w:val="00A660F2"/>
    <w:rsid w:val="00A66578"/>
    <w:rsid w:val="00A66764"/>
    <w:rsid w:val="00A66A57"/>
    <w:rsid w:val="00A66BE5"/>
    <w:rsid w:val="00A678C5"/>
    <w:rsid w:val="00A67C87"/>
    <w:rsid w:val="00A7004F"/>
    <w:rsid w:val="00A7083D"/>
    <w:rsid w:val="00A70B19"/>
    <w:rsid w:val="00A7135F"/>
    <w:rsid w:val="00A7145A"/>
    <w:rsid w:val="00A71B72"/>
    <w:rsid w:val="00A72F2B"/>
    <w:rsid w:val="00A72FC5"/>
    <w:rsid w:val="00A72FFD"/>
    <w:rsid w:val="00A73092"/>
    <w:rsid w:val="00A7384A"/>
    <w:rsid w:val="00A7443E"/>
    <w:rsid w:val="00A74468"/>
    <w:rsid w:val="00A74973"/>
    <w:rsid w:val="00A7498F"/>
    <w:rsid w:val="00A74E40"/>
    <w:rsid w:val="00A74F0D"/>
    <w:rsid w:val="00A751AD"/>
    <w:rsid w:val="00A75256"/>
    <w:rsid w:val="00A7535B"/>
    <w:rsid w:val="00A75D69"/>
    <w:rsid w:val="00A76650"/>
    <w:rsid w:val="00A76A69"/>
    <w:rsid w:val="00A76FC1"/>
    <w:rsid w:val="00A77270"/>
    <w:rsid w:val="00A77B22"/>
    <w:rsid w:val="00A77FFC"/>
    <w:rsid w:val="00A806AF"/>
    <w:rsid w:val="00A80755"/>
    <w:rsid w:val="00A80A50"/>
    <w:rsid w:val="00A80B8C"/>
    <w:rsid w:val="00A81758"/>
    <w:rsid w:val="00A81781"/>
    <w:rsid w:val="00A818EA"/>
    <w:rsid w:val="00A819D2"/>
    <w:rsid w:val="00A81C4A"/>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63C4"/>
    <w:rsid w:val="00A86432"/>
    <w:rsid w:val="00A8648E"/>
    <w:rsid w:val="00A86E68"/>
    <w:rsid w:val="00A87063"/>
    <w:rsid w:val="00A875E5"/>
    <w:rsid w:val="00A87BE4"/>
    <w:rsid w:val="00A87D6B"/>
    <w:rsid w:val="00A87D86"/>
    <w:rsid w:val="00A87F2B"/>
    <w:rsid w:val="00A9006D"/>
    <w:rsid w:val="00A903E1"/>
    <w:rsid w:val="00A90491"/>
    <w:rsid w:val="00A90B4C"/>
    <w:rsid w:val="00A90DB1"/>
    <w:rsid w:val="00A90FFB"/>
    <w:rsid w:val="00A91010"/>
    <w:rsid w:val="00A911A8"/>
    <w:rsid w:val="00A9133A"/>
    <w:rsid w:val="00A91539"/>
    <w:rsid w:val="00A91B60"/>
    <w:rsid w:val="00A925CC"/>
    <w:rsid w:val="00A93066"/>
    <w:rsid w:val="00A93343"/>
    <w:rsid w:val="00A934F1"/>
    <w:rsid w:val="00A93B30"/>
    <w:rsid w:val="00A93C03"/>
    <w:rsid w:val="00A93C0F"/>
    <w:rsid w:val="00A9408B"/>
    <w:rsid w:val="00A9446C"/>
    <w:rsid w:val="00A94505"/>
    <w:rsid w:val="00A9499D"/>
    <w:rsid w:val="00A94B43"/>
    <w:rsid w:val="00A95569"/>
    <w:rsid w:val="00A955C9"/>
    <w:rsid w:val="00A957EA"/>
    <w:rsid w:val="00A95827"/>
    <w:rsid w:val="00A96AE4"/>
    <w:rsid w:val="00A9703D"/>
    <w:rsid w:val="00A975C4"/>
    <w:rsid w:val="00A97854"/>
    <w:rsid w:val="00A978F8"/>
    <w:rsid w:val="00A97AD6"/>
    <w:rsid w:val="00A97C81"/>
    <w:rsid w:val="00A97DF6"/>
    <w:rsid w:val="00A97EEE"/>
    <w:rsid w:val="00AA1153"/>
    <w:rsid w:val="00AA11EB"/>
    <w:rsid w:val="00AA26BD"/>
    <w:rsid w:val="00AA2ACD"/>
    <w:rsid w:val="00AA3421"/>
    <w:rsid w:val="00AA3ABF"/>
    <w:rsid w:val="00AA40C6"/>
    <w:rsid w:val="00AA42C2"/>
    <w:rsid w:val="00AA467E"/>
    <w:rsid w:val="00AA49A3"/>
    <w:rsid w:val="00AA4AA7"/>
    <w:rsid w:val="00AA4D3F"/>
    <w:rsid w:val="00AA5150"/>
    <w:rsid w:val="00AA5F18"/>
    <w:rsid w:val="00AA6BD9"/>
    <w:rsid w:val="00AA727F"/>
    <w:rsid w:val="00AA7B22"/>
    <w:rsid w:val="00AA7E0F"/>
    <w:rsid w:val="00AA7FB7"/>
    <w:rsid w:val="00AB04A5"/>
    <w:rsid w:val="00AB0AB3"/>
    <w:rsid w:val="00AB0C9E"/>
    <w:rsid w:val="00AB0D18"/>
    <w:rsid w:val="00AB0D23"/>
    <w:rsid w:val="00AB18C0"/>
    <w:rsid w:val="00AB1BCE"/>
    <w:rsid w:val="00AB1E6A"/>
    <w:rsid w:val="00AB1F72"/>
    <w:rsid w:val="00AB20EB"/>
    <w:rsid w:val="00AB25BA"/>
    <w:rsid w:val="00AB26B1"/>
    <w:rsid w:val="00AB27C3"/>
    <w:rsid w:val="00AB2CEB"/>
    <w:rsid w:val="00AB3EB7"/>
    <w:rsid w:val="00AB46B0"/>
    <w:rsid w:val="00AB49CE"/>
    <w:rsid w:val="00AB49FC"/>
    <w:rsid w:val="00AB5865"/>
    <w:rsid w:val="00AB5E6D"/>
    <w:rsid w:val="00AB68B0"/>
    <w:rsid w:val="00AB7878"/>
    <w:rsid w:val="00AC01E6"/>
    <w:rsid w:val="00AC024E"/>
    <w:rsid w:val="00AC07CB"/>
    <w:rsid w:val="00AC0B47"/>
    <w:rsid w:val="00AC0D26"/>
    <w:rsid w:val="00AC0DAE"/>
    <w:rsid w:val="00AC13F8"/>
    <w:rsid w:val="00AC15A1"/>
    <w:rsid w:val="00AC164A"/>
    <w:rsid w:val="00AC17B2"/>
    <w:rsid w:val="00AC17BF"/>
    <w:rsid w:val="00AC180F"/>
    <w:rsid w:val="00AC1A72"/>
    <w:rsid w:val="00AC1AC7"/>
    <w:rsid w:val="00AC1BD1"/>
    <w:rsid w:val="00AC1DC2"/>
    <w:rsid w:val="00AC1E66"/>
    <w:rsid w:val="00AC1E68"/>
    <w:rsid w:val="00AC2065"/>
    <w:rsid w:val="00AC25B7"/>
    <w:rsid w:val="00AC2B79"/>
    <w:rsid w:val="00AC34E1"/>
    <w:rsid w:val="00AC37BA"/>
    <w:rsid w:val="00AC45F9"/>
    <w:rsid w:val="00AC4761"/>
    <w:rsid w:val="00AC4B73"/>
    <w:rsid w:val="00AC4F48"/>
    <w:rsid w:val="00AC54BF"/>
    <w:rsid w:val="00AC5591"/>
    <w:rsid w:val="00AC5800"/>
    <w:rsid w:val="00AC58AD"/>
    <w:rsid w:val="00AC5928"/>
    <w:rsid w:val="00AC644E"/>
    <w:rsid w:val="00AC6971"/>
    <w:rsid w:val="00AC6EA5"/>
    <w:rsid w:val="00AC6EC3"/>
    <w:rsid w:val="00AC6FFB"/>
    <w:rsid w:val="00AC7281"/>
    <w:rsid w:val="00AC72E1"/>
    <w:rsid w:val="00AC73F4"/>
    <w:rsid w:val="00AC7611"/>
    <w:rsid w:val="00AC7642"/>
    <w:rsid w:val="00AC7F48"/>
    <w:rsid w:val="00AD023A"/>
    <w:rsid w:val="00AD046C"/>
    <w:rsid w:val="00AD05EB"/>
    <w:rsid w:val="00AD07C4"/>
    <w:rsid w:val="00AD07DC"/>
    <w:rsid w:val="00AD0D4C"/>
    <w:rsid w:val="00AD11E2"/>
    <w:rsid w:val="00AD2292"/>
    <w:rsid w:val="00AD2439"/>
    <w:rsid w:val="00AD2785"/>
    <w:rsid w:val="00AD28BA"/>
    <w:rsid w:val="00AD372D"/>
    <w:rsid w:val="00AD39B5"/>
    <w:rsid w:val="00AD3B41"/>
    <w:rsid w:val="00AD3DA3"/>
    <w:rsid w:val="00AD3ECF"/>
    <w:rsid w:val="00AD45AF"/>
    <w:rsid w:val="00AD46BE"/>
    <w:rsid w:val="00AD4AAB"/>
    <w:rsid w:val="00AD5326"/>
    <w:rsid w:val="00AD5356"/>
    <w:rsid w:val="00AD5F7C"/>
    <w:rsid w:val="00AD6373"/>
    <w:rsid w:val="00AD64AD"/>
    <w:rsid w:val="00AD65F5"/>
    <w:rsid w:val="00AD6775"/>
    <w:rsid w:val="00AD7068"/>
    <w:rsid w:val="00AD7A87"/>
    <w:rsid w:val="00AD7C1C"/>
    <w:rsid w:val="00AD7E93"/>
    <w:rsid w:val="00AE0076"/>
    <w:rsid w:val="00AE00E3"/>
    <w:rsid w:val="00AE069C"/>
    <w:rsid w:val="00AE0906"/>
    <w:rsid w:val="00AE0D97"/>
    <w:rsid w:val="00AE0F5B"/>
    <w:rsid w:val="00AE15A0"/>
    <w:rsid w:val="00AE19C2"/>
    <w:rsid w:val="00AE1ACD"/>
    <w:rsid w:val="00AE1B16"/>
    <w:rsid w:val="00AE1B1C"/>
    <w:rsid w:val="00AE1CE2"/>
    <w:rsid w:val="00AE1E4E"/>
    <w:rsid w:val="00AE2327"/>
    <w:rsid w:val="00AE23B1"/>
    <w:rsid w:val="00AE255B"/>
    <w:rsid w:val="00AE25AA"/>
    <w:rsid w:val="00AE306F"/>
    <w:rsid w:val="00AE32C9"/>
    <w:rsid w:val="00AE37BE"/>
    <w:rsid w:val="00AE38C7"/>
    <w:rsid w:val="00AE3AAE"/>
    <w:rsid w:val="00AE3C78"/>
    <w:rsid w:val="00AE448D"/>
    <w:rsid w:val="00AE48EA"/>
    <w:rsid w:val="00AE4988"/>
    <w:rsid w:val="00AE4DCF"/>
    <w:rsid w:val="00AE51D6"/>
    <w:rsid w:val="00AE520F"/>
    <w:rsid w:val="00AE5E1B"/>
    <w:rsid w:val="00AE6743"/>
    <w:rsid w:val="00AE68B7"/>
    <w:rsid w:val="00AE6943"/>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5BC"/>
    <w:rsid w:val="00AF2661"/>
    <w:rsid w:val="00AF2BBA"/>
    <w:rsid w:val="00AF3005"/>
    <w:rsid w:val="00AF33CC"/>
    <w:rsid w:val="00AF41A1"/>
    <w:rsid w:val="00AF4271"/>
    <w:rsid w:val="00AF45AD"/>
    <w:rsid w:val="00AF4AB5"/>
    <w:rsid w:val="00AF4B0B"/>
    <w:rsid w:val="00AF4C2E"/>
    <w:rsid w:val="00AF4CE8"/>
    <w:rsid w:val="00AF50E2"/>
    <w:rsid w:val="00AF52FD"/>
    <w:rsid w:val="00AF5300"/>
    <w:rsid w:val="00AF5514"/>
    <w:rsid w:val="00AF5814"/>
    <w:rsid w:val="00AF5AF3"/>
    <w:rsid w:val="00AF5E6D"/>
    <w:rsid w:val="00AF5F2A"/>
    <w:rsid w:val="00AF60D4"/>
    <w:rsid w:val="00AF6100"/>
    <w:rsid w:val="00AF6466"/>
    <w:rsid w:val="00AF64B1"/>
    <w:rsid w:val="00AF6C4A"/>
    <w:rsid w:val="00AF7331"/>
    <w:rsid w:val="00AF73C7"/>
    <w:rsid w:val="00AF78EF"/>
    <w:rsid w:val="00AF7AF5"/>
    <w:rsid w:val="00AF7D6F"/>
    <w:rsid w:val="00AF7F7B"/>
    <w:rsid w:val="00AF7FA3"/>
    <w:rsid w:val="00B006D5"/>
    <w:rsid w:val="00B0145C"/>
    <w:rsid w:val="00B016EE"/>
    <w:rsid w:val="00B0183A"/>
    <w:rsid w:val="00B01D69"/>
    <w:rsid w:val="00B02ABD"/>
    <w:rsid w:val="00B02FA0"/>
    <w:rsid w:val="00B031F6"/>
    <w:rsid w:val="00B03BB0"/>
    <w:rsid w:val="00B03E76"/>
    <w:rsid w:val="00B03EF8"/>
    <w:rsid w:val="00B04284"/>
    <w:rsid w:val="00B0453D"/>
    <w:rsid w:val="00B04619"/>
    <w:rsid w:val="00B04AB1"/>
    <w:rsid w:val="00B052DD"/>
    <w:rsid w:val="00B059FD"/>
    <w:rsid w:val="00B05A49"/>
    <w:rsid w:val="00B05B8A"/>
    <w:rsid w:val="00B05E16"/>
    <w:rsid w:val="00B05F38"/>
    <w:rsid w:val="00B06218"/>
    <w:rsid w:val="00B07251"/>
    <w:rsid w:val="00B07393"/>
    <w:rsid w:val="00B0768D"/>
    <w:rsid w:val="00B07B63"/>
    <w:rsid w:val="00B07E37"/>
    <w:rsid w:val="00B10013"/>
    <w:rsid w:val="00B100D0"/>
    <w:rsid w:val="00B103F4"/>
    <w:rsid w:val="00B10B39"/>
    <w:rsid w:val="00B10D62"/>
    <w:rsid w:val="00B118D0"/>
    <w:rsid w:val="00B12316"/>
    <w:rsid w:val="00B12566"/>
    <w:rsid w:val="00B126DE"/>
    <w:rsid w:val="00B12FFD"/>
    <w:rsid w:val="00B13048"/>
    <w:rsid w:val="00B134C8"/>
    <w:rsid w:val="00B1350A"/>
    <w:rsid w:val="00B137C5"/>
    <w:rsid w:val="00B1394B"/>
    <w:rsid w:val="00B13A19"/>
    <w:rsid w:val="00B140F6"/>
    <w:rsid w:val="00B1410A"/>
    <w:rsid w:val="00B14273"/>
    <w:rsid w:val="00B14ABF"/>
    <w:rsid w:val="00B1504A"/>
    <w:rsid w:val="00B151D0"/>
    <w:rsid w:val="00B15268"/>
    <w:rsid w:val="00B155B3"/>
    <w:rsid w:val="00B15603"/>
    <w:rsid w:val="00B15770"/>
    <w:rsid w:val="00B15EC7"/>
    <w:rsid w:val="00B16004"/>
    <w:rsid w:val="00B16599"/>
    <w:rsid w:val="00B16914"/>
    <w:rsid w:val="00B1696B"/>
    <w:rsid w:val="00B17006"/>
    <w:rsid w:val="00B1776C"/>
    <w:rsid w:val="00B17D19"/>
    <w:rsid w:val="00B20264"/>
    <w:rsid w:val="00B20296"/>
    <w:rsid w:val="00B209EB"/>
    <w:rsid w:val="00B209F3"/>
    <w:rsid w:val="00B20A07"/>
    <w:rsid w:val="00B20F16"/>
    <w:rsid w:val="00B2123C"/>
    <w:rsid w:val="00B2127B"/>
    <w:rsid w:val="00B213B9"/>
    <w:rsid w:val="00B21654"/>
    <w:rsid w:val="00B21AA8"/>
    <w:rsid w:val="00B21C95"/>
    <w:rsid w:val="00B21E08"/>
    <w:rsid w:val="00B22435"/>
    <w:rsid w:val="00B2260E"/>
    <w:rsid w:val="00B22A72"/>
    <w:rsid w:val="00B22AD7"/>
    <w:rsid w:val="00B22CD9"/>
    <w:rsid w:val="00B22F37"/>
    <w:rsid w:val="00B2315A"/>
    <w:rsid w:val="00B23747"/>
    <w:rsid w:val="00B23B3A"/>
    <w:rsid w:val="00B23DFA"/>
    <w:rsid w:val="00B24022"/>
    <w:rsid w:val="00B240E6"/>
    <w:rsid w:val="00B24639"/>
    <w:rsid w:val="00B24705"/>
    <w:rsid w:val="00B24A8A"/>
    <w:rsid w:val="00B24B33"/>
    <w:rsid w:val="00B24EF9"/>
    <w:rsid w:val="00B252A9"/>
    <w:rsid w:val="00B254BF"/>
    <w:rsid w:val="00B254FB"/>
    <w:rsid w:val="00B255F3"/>
    <w:rsid w:val="00B25E55"/>
    <w:rsid w:val="00B260D4"/>
    <w:rsid w:val="00B26D45"/>
    <w:rsid w:val="00B276FC"/>
    <w:rsid w:val="00B27861"/>
    <w:rsid w:val="00B30148"/>
    <w:rsid w:val="00B302A1"/>
    <w:rsid w:val="00B3047F"/>
    <w:rsid w:val="00B30C43"/>
    <w:rsid w:val="00B30DB0"/>
    <w:rsid w:val="00B32572"/>
    <w:rsid w:val="00B32A02"/>
    <w:rsid w:val="00B32AE3"/>
    <w:rsid w:val="00B32CD0"/>
    <w:rsid w:val="00B33985"/>
    <w:rsid w:val="00B3456B"/>
    <w:rsid w:val="00B34997"/>
    <w:rsid w:val="00B34B96"/>
    <w:rsid w:val="00B34CBA"/>
    <w:rsid w:val="00B34CE0"/>
    <w:rsid w:val="00B3521B"/>
    <w:rsid w:val="00B3539C"/>
    <w:rsid w:val="00B35525"/>
    <w:rsid w:val="00B35C35"/>
    <w:rsid w:val="00B35D51"/>
    <w:rsid w:val="00B36288"/>
    <w:rsid w:val="00B3661F"/>
    <w:rsid w:val="00B367C8"/>
    <w:rsid w:val="00B36DBA"/>
    <w:rsid w:val="00B37241"/>
    <w:rsid w:val="00B37D4B"/>
    <w:rsid w:val="00B37DAF"/>
    <w:rsid w:val="00B40123"/>
    <w:rsid w:val="00B4015E"/>
    <w:rsid w:val="00B40211"/>
    <w:rsid w:val="00B4034B"/>
    <w:rsid w:val="00B403A9"/>
    <w:rsid w:val="00B4040E"/>
    <w:rsid w:val="00B4058F"/>
    <w:rsid w:val="00B408DE"/>
    <w:rsid w:val="00B41110"/>
    <w:rsid w:val="00B4143C"/>
    <w:rsid w:val="00B41EDC"/>
    <w:rsid w:val="00B420DD"/>
    <w:rsid w:val="00B42701"/>
    <w:rsid w:val="00B43238"/>
    <w:rsid w:val="00B43255"/>
    <w:rsid w:val="00B43950"/>
    <w:rsid w:val="00B439DA"/>
    <w:rsid w:val="00B43D4E"/>
    <w:rsid w:val="00B441B5"/>
    <w:rsid w:val="00B4433C"/>
    <w:rsid w:val="00B44621"/>
    <w:rsid w:val="00B446B1"/>
    <w:rsid w:val="00B454B3"/>
    <w:rsid w:val="00B4551E"/>
    <w:rsid w:val="00B462B1"/>
    <w:rsid w:val="00B46C93"/>
    <w:rsid w:val="00B46DA9"/>
    <w:rsid w:val="00B47036"/>
    <w:rsid w:val="00B4719B"/>
    <w:rsid w:val="00B47979"/>
    <w:rsid w:val="00B47AF3"/>
    <w:rsid w:val="00B47D3D"/>
    <w:rsid w:val="00B50533"/>
    <w:rsid w:val="00B506FE"/>
    <w:rsid w:val="00B507BC"/>
    <w:rsid w:val="00B50BE8"/>
    <w:rsid w:val="00B51A79"/>
    <w:rsid w:val="00B52492"/>
    <w:rsid w:val="00B524F8"/>
    <w:rsid w:val="00B538EA"/>
    <w:rsid w:val="00B53B0B"/>
    <w:rsid w:val="00B53E31"/>
    <w:rsid w:val="00B54500"/>
    <w:rsid w:val="00B54ADE"/>
    <w:rsid w:val="00B55193"/>
    <w:rsid w:val="00B55344"/>
    <w:rsid w:val="00B553FC"/>
    <w:rsid w:val="00B55701"/>
    <w:rsid w:val="00B55946"/>
    <w:rsid w:val="00B563E5"/>
    <w:rsid w:val="00B56B19"/>
    <w:rsid w:val="00B56BBD"/>
    <w:rsid w:val="00B56DF7"/>
    <w:rsid w:val="00B56E95"/>
    <w:rsid w:val="00B56F35"/>
    <w:rsid w:val="00B56F42"/>
    <w:rsid w:val="00B57634"/>
    <w:rsid w:val="00B57A8A"/>
    <w:rsid w:val="00B57C5B"/>
    <w:rsid w:val="00B57CA4"/>
    <w:rsid w:val="00B602D7"/>
    <w:rsid w:val="00B60CF7"/>
    <w:rsid w:val="00B60ECF"/>
    <w:rsid w:val="00B61A29"/>
    <w:rsid w:val="00B61B98"/>
    <w:rsid w:val="00B61F48"/>
    <w:rsid w:val="00B6200B"/>
    <w:rsid w:val="00B62302"/>
    <w:rsid w:val="00B625E2"/>
    <w:rsid w:val="00B62A7E"/>
    <w:rsid w:val="00B62BD2"/>
    <w:rsid w:val="00B62E39"/>
    <w:rsid w:val="00B63228"/>
    <w:rsid w:val="00B633D2"/>
    <w:rsid w:val="00B6347D"/>
    <w:rsid w:val="00B635B4"/>
    <w:rsid w:val="00B63838"/>
    <w:rsid w:val="00B63BDF"/>
    <w:rsid w:val="00B64121"/>
    <w:rsid w:val="00B6451E"/>
    <w:rsid w:val="00B6453C"/>
    <w:rsid w:val="00B648B6"/>
    <w:rsid w:val="00B648DE"/>
    <w:rsid w:val="00B65A05"/>
    <w:rsid w:val="00B65A07"/>
    <w:rsid w:val="00B65C8C"/>
    <w:rsid w:val="00B662D7"/>
    <w:rsid w:val="00B66AF3"/>
    <w:rsid w:val="00B67038"/>
    <w:rsid w:val="00B6741F"/>
    <w:rsid w:val="00B676E3"/>
    <w:rsid w:val="00B67709"/>
    <w:rsid w:val="00B679A9"/>
    <w:rsid w:val="00B67B63"/>
    <w:rsid w:val="00B67CDC"/>
    <w:rsid w:val="00B67EE9"/>
    <w:rsid w:val="00B708CA"/>
    <w:rsid w:val="00B70DC1"/>
    <w:rsid w:val="00B71209"/>
    <w:rsid w:val="00B71279"/>
    <w:rsid w:val="00B712A0"/>
    <w:rsid w:val="00B72384"/>
    <w:rsid w:val="00B724CD"/>
    <w:rsid w:val="00B7275F"/>
    <w:rsid w:val="00B7278D"/>
    <w:rsid w:val="00B73BCA"/>
    <w:rsid w:val="00B741E8"/>
    <w:rsid w:val="00B741EA"/>
    <w:rsid w:val="00B7465C"/>
    <w:rsid w:val="00B74D56"/>
    <w:rsid w:val="00B75265"/>
    <w:rsid w:val="00B75954"/>
    <w:rsid w:val="00B7606C"/>
    <w:rsid w:val="00B770AF"/>
    <w:rsid w:val="00B77300"/>
    <w:rsid w:val="00B77467"/>
    <w:rsid w:val="00B77628"/>
    <w:rsid w:val="00B77C1E"/>
    <w:rsid w:val="00B77D0D"/>
    <w:rsid w:val="00B77FD7"/>
    <w:rsid w:val="00B80A38"/>
    <w:rsid w:val="00B80B34"/>
    <w:rsid w:val="00B80DF6"/>
    <w:rsid w:val="00B810B1"/>
    <w:rsid w:val="00B81772"/>
    <w:rsid w:val="00B81E9D"/>
    <w:rsid w:val="00B82604"/>
    <w:rsid w:val="00B8292E"/>
    <w:rsid w:val="00B83046"/>
    <w:rsid w:val="00B83613"/>
    <w:rsid w:val="00B83B51"/>
    <w:rsid w:val="00B84596"/>
    <w:rsid w:val="00B84FC5"/>
    <w:rsid w:val="00B85882"/>
    <w:rsid w:val="00B85C10"/>
    <w:rsid w:val="00B8668C"/>
    <w:rsid w:val="00B86D5E"/>
    <w:rsid w:val="00B8741C"/>
    <w:rsid w:val="00B8776C"/>
    <w:rsid w:val="00B8790F"/>
    <w:rsid w:val="00B87B83"/>
    <w:rsid w:val="00B87E47"/>
    <w:rsid w:val="00B87E66"/>
    <w:rsid w:val="00B90038"/>
    <w:rsid w:val="00B908B8"/>
    <w:rsid w:val="00B90B74"/>
    <w:rsid w:val="00B90CDC"/>
    <w:rsid w:val="00B90D14"/>
    <w:rsid w:val="00B9112A"/>
    <w:rsid w:val="00B91404"/>
    <w:rsid w:val="00B91BAB"/>
    <w:rsid w:val="00B92139"/>
    <w:rsid w:val="00B921D1"/>
    <w:rsid w:val="00B92C98"/>
    <w:rsid w:val="00B92D2B"/>
    <w:rsid w:val="00B92F19"/>
    <w:rsid w:val="00B93158"/>
    <w:rsid w:val="00B93211"/>
    <w:rsid w:val="00B935B6"/>
    <w:rsid w:val="00B937C9"/>
    <w:rsid w:val="00B93A5F"/>
    <w:rsid w:val="00B93C8D"/>
    <w:rsid w:val="00B93FA3"/>
    <w:rsid w:val="00B94A02"/>
    <w:rsid w:val="00B94A9C"/>
    <w:rsid w:val="00B94FCF"/>
    <w:rsid w:val="00B9511C"/>
    <w:rsid w:val="00B951B5"/>
    <w:rsid w:val="00B95517"/>
    <w:rsid w:val="00B95916"/>
    <w:rsid w:val="00B95AE4"/>
    <w:rsid w:val="00B95E08"/>
    <w:rsid w:val="00B960AE"/>
    <w:rsid w:val="00B960F9"/>
    <w:rsid w:val="00B96717"/>
    <w:rsid w:val="00B96A70"/>
    <w:rsid w:val="00B96C58"/>
    <w:rsid w:val="00B96EED"/>
    <w:rsid w:val="00B97125"/>
    <w:rsid w:val="00B97491"/>
    <w:rsid w:val="00B974CA"/>
    <w:rsid w:val="00B97646"/>
    <w:rsid w:val="00B97C52"/>
    <w:rsid w:val="00B97CA8"/>
    <w:rsid w:val="00B97DFE"/>
    <w:rsid w:val="00BA09BD"/>
    <w:rsid w:val="00BA0D2F"/>
    <w:rsid w:val="00BA0F66"/>
    <w:rsid w:val="00BA13F2"/>
    <w:rsid w:val="00BA1A9C"/>
    <w:rsid w:val="00BA1BFC"/>
    <w:rsid w:val="00BA2430"/>
    <w:rsid w:val="00BA2DC9"/>
    <w:rsid w:val="00BA3280"/>
    <w:rsid w:val="00BA3C21"/>
    <w:rsid w:val="00BA3DFF"/>
    <w:rsid w:val="00BA4231"/>
    <w:rsid w:val="00BA43F2"/>
    <w:rsid w:val="00BA44AF"/>
    <w:rsid w:val="00BA45F1"/>
    <w:rsid w:val="00BA4857"/>
    <w:rsid w:val="00BA501E"/>
    <w:rsid w:val="00BA509F"/>
    <w:rsid w:val="00BA50AC"/>
    <w:rsid w:val="00BA50F4"/>
    <w:rsid w:val="00BA5262"/>
    <w:rsid w:val="00BA55D4"/>
    <w:rsid w:val="00BA5AEE"/>
    <w:rsid w:val="00BA5EDC"/>
    <w:rsid w:val="00BA5F73"/>
    <w:rsid w:val="00BA6096"/>
    <w:rsid w:val="00BA68C2"/>
    <w:rsid w:val="00BA6B40"/>
    <w:rsid w:val="00BA6F1D"/>
    <w:rsid w:val="00BA6F5C"/>
    <w:rsid w:val="00BA714D"/>
    <w:rsid w:val="00BA78CE"/>
    <w:rsid w:val="00BA79A4"/>
    <w:rsid w:val="00BA7D96"/>
    <w:rsid w:val="00BA7FB8"/>
    <w:rsid w:val="00BB0372"/>
    <w:rsid w:val="00BB089C"/>
    <w:rsid w:val="00BB08AD"/>
    <w:rsid w:val="00BB0A94"/>
    <w:rsid w:val="00BB0DFC"/>
    <w:rsid w:val="00BB1522"/>
    <w:rsid w:val="00BB1EB3"/>
    <w:rsid w:val="00BB1FE2"/>
    <w:rsid w:val="00BB1FE3"/>
    <w:rsid w:val="00BB2AC9"/>
    <w:rsid w:val="00BB2AFA"/>
    <w:rsid w:val="00BB304B"/>
    <w:rsid w:val="00BB35AC"/>
    <w:rsid w:val="00BB3622"/>
    <w:rsid w:val="00BB381F"/>
    <w:rsid w:val="00BB3825"/>
    <w:rsid w:val="00BB3EA2"/>
    <w:rsid w:val="00BB3F0F"/>
    <w:rsid w:val="00BB40AA"/>
    <w:rsid w:val="00BB4A65"/>
    <w:rsid w:val="00BB4AA9"/>
    <w:rsid w:val="00BB4B3D"/>
    <w:rsid w:val="00BB4C18"/>
    <w:rsid w:val="00BB4F6C"/>
    <w:rsid w:val="00BB5063"/>
    <w:rsid w:val="00BB5697"/>
    <w:rsid w:val="00BB581C"/>
    <w:rsid w:val="00BB5875"/>
    <w:rsid w:val="00BB5886"/>
    <w:rsid w:val="00BB59E7"/>
    <w:rsid w:val="00BB6097"/>
    <w:rsid w:val="00BB66B3"/>
    <w:rsid w:val="00BB66BE"/>
    <w:rsid w:val="00BB6C00"/>
    <w:rsid w:val="00BB6D8B"/>
    <w:rsid w:val="00BB7807"/>
    <w:rsid w:val="00BB793C"/>
    <w:rsid w:val="00BC0A60"/>
    <w:rsid w:val="00BC0B00"/>
    <w:rsid w:val="00BC0F3B"/>
    <w:rsid w:val="00BC17F7"/>
    <w:rsid w:val="00BC1C98"/>
    <w:rsid w:val="00BC1D11"/>
    <w:rsid w:val="00BC1EB4"/>
    <w:rsid w:val="00BC2000"/>
    <w:rsid w:val="00BC2390"/>
    <w:rsid w:val="00BC2444"/>
    <w:rsid w:val="00BC2E59"/>
    <w:rsid w:val="00BC311A"/>
    <w:rsid w:val="00BC34CF"/>
    <w:rsid w:val="00BC3713"/>
    <w:rsid w:val="00BC3D96"/>
    <w:rsid w:val="00BC40AA"/>
    <w:rsid w:val="00BC40E9"/>
    <w:rsid w:val="00BC4835"/>
    <w:rsid w:val="00BC4F76"/>
    <w:rsid w:val="00BC4FAF"/>
    <w:rsid w:val="00BC54D5"/>
    <w:rsid w:val="00BC58A9"/>
    <w:rsid w:val="00BC5B1F"/>
    <w:rsid w:val="00BC5F5A"/>
    <w:rsid w:val="00BC610D"/>
    <w:rsid w:val="00BC6471"/>
    <w:rsid w:val="00BC64EC"/>
    <w:rsid w:val="00BC68C5"/>
    <w:rsid w:val="00BC6975"/>
    <w:rsid w:val="00BC6D89"/>
    <w:rsid w:val="00BC6FBF"/>
    <w:rsid w:val="00BC744C"/>
    <w:rsid w:val="00BC7E12"/>
    <w:rsid w:val="00BD02C8"/>
    <w:rsid w:val="00BD0516"/>
    <w:rsid w:val="00BD05DB"/>
    <w:rsid w:val="00BD0859"/>
    <w:rsid w:val="00BD08F0"/>
    <w:rsid w:val="00BD0916"/>
    <w:rsid w:val="00BD0C9E"/>
    <w:rsid w:val="00BD15E7"/>
    <w:rsid w:val="00BD22AD"/>
    <w:rsid w:val="00BD23A0"/>
    <w:rsid w:val="00BD25E3"/>
    <w:rsid w:val="00BD2C26"/>
    <w:rsid w:val="00BD2FA5"/>
    <w:rsid w:val="00BD3189"/>
    <w:rsid w:val="00BD3C0C"/>
    <w:rsid w:val="00BD41E7"/>
    <w:rsid w:val="00BD433C"/>
    <w:rsid w:val="00BD49C4"/>
    <w:rsid w:val="00BD552A"/>
    <w:rsid w:val="00BD5B08"/>
    <w:rsid w:val="00BD5B97"/>
    <w:rsid w:val="00BD6106"/>
    <w:rsid w:val="00BD68D4"/>
    <w:rsid w:val="00BD6C20"/>
    <w:rsid w:val="00BD7816"/>
    <w:rsid w:val="00BD78C5"/>
    <w:rsid w:val="00BE0119"/>
    <w:rsid w:val="00BE0460"/>
    <w:rsid w:val="00BE09DF"/>
    <w:rsid w:val="00BE09E9"/>
    <w:rsid w:val="00BE0BCF"/>
    <w:rsid w:val="00BE1DD1"/>
    <w:rsid w:val="00BE207B"/>
    <w:rsid w:val="00BE21D4"/>
    <w:rsid w:val="00BE22E9"/>
    <w:rsid w:val="00BE2568"/>
    <w:rsid w:val="00BE2945"/>
    <w:rsid w:val="00BE2A53"/>
    <w:rsid w:val="00BE2ABC"/>
    <w:rsid w:val="00BE2D6C"/>
    <w:rsid w:val="00BE3067"/>
    <w:rsid w:val="00BE3A74"/>
    <w:rsid w:val="00BE3E7C"/>
    <w:rsid w:val="00BE4915"/>
    <w:rsid w:val="00BE4D3C"/>
    <w:rsid w:val="00BE4E9C"/>
    <w:rsid w:val="00BE4EA6"/>
    <w:rsid w:val="00BE5158"/>
    <w:rsid w:val="00BE55CA"/>
    <w:rsid w:val="00BE5816"/>
    <w:rsid w:val="00BE5BED"/>
    <w:rsid w:val="00BE5CCB"/>
    <w:rsid w:val="00BE5DB2"/>
    <w:rsid w:val="00BE5E1D"/>
    <w:rsid w:val="00BE6002"/>
    <w:rsid w:val="00BE6038"/>
    <w:rsid w:val="00BE6162"/>
    <w:rsid w:val="00BE6747"/>
    <w:rsid w:val="00BE690F"/>
    <w:rsid w:val="00BE6BEE"/>
    <w:rsid w:val="00BE6C03"/>
    <w:rsid w:val="00BE6F7C"/>
    <w:rsid w:val="00BE73F1"/>
    <w:rsid w:val="00BE73F5"/>
    <w:rsid w:val="00BE7F4F"/>
    <w:rsid w:val="00BF00D0"/>
    <w:rsid w:val="00BF041B"/>
    <w:rsid w:val="00BF06DB"/>
    <w:rsid w:val="00BF0BBA"/>
    <w:rsid w:val="00BF0E6E"/>
    <w:rsid w:val="00BF14B4"/>
    <w:rsid w:val="00BF2105"/>
    <w:rsid w:val="00BF26E1"/>
    <w:rsid w:val="00BF2A5E"/>
    <w:rsid w:val="00BF2D33"/>
    <w:rsid w:val="00BF2D6C"/>
    <w:rsid w:val="00BF2F21"/>
    <w:rsid w:val="00BF3074"/>
    <w:rsid w:val="00BF3488"/>
    <w:rsid w:val="00BF3583"/>
    <w:rsid w:val="00BF3AA1"/>
    <w:rsid w:val="00BF3C47"/>
    <w:rsid w:val="00BF3EDB"/>
    <w:rsid w:val="00BF418F"/>
    <w:rsid w:val="00BF42F0"/>
    <w:rsid w:val="00BF4D95"/>
    <w:rsid w:val="00BF546D"/>
    <w:rsid w:val="00BF5D2C"/>
    <w:rsid w:val="00BF5EA8"/>
    <w:rsid w:val="00BF5EE6"/>
    <w:rsid w:val="00BF5FBA"/>
    <w:rsid w:val="00BF6114"/>
    <w:rsid w:val="00BF6270"/>
    <w:rsid w:val="00BF6548"/>
    <w:rsid w:val="00BF6869"/>
    <w:rsid w:val="00BF7411"/>
    <w:rsid w:val="00BF75A0"/>
    <w:rsid w:val="00BF77BD"/>
    <w:rsid w:val="00BF7838"/>
    <w:rsid w:val="00C00264"/>
    <w:rsid w:val="00C00364"/>
    <w:rsid w:val="00C0062D"/>
    <w:rsid w:val="00C009AC"/>
    <w:rsid w:val="00C00CBB"/>
    <w:rsid w:val="00C00FC2"/>
    <w:rsid w:val="00C01342"/>
    <w:rsid w:val="00C01402"/>
    <w:rsid w:val="00C016C3"/>
    <w:rsid w:val="00C01B16"/>
    <w:rsid w:val="00C01D40"/>
    <w:rsid w:val="00C01F86"/>
    <w:rsid w:val="00C01FB1"/>
    <w:rsid w:val="00C0215D"/>
    <w:rsid w:val="00C025C1"/>
    <w:rsid w:val="00C02B57"/>
    <w:rsid w:val="00C0315C"/>
    <w:rsid w:val="00C03278"/>
    <w:rsid w:val="00C03483"/>
    <w:rsid w:val="00C03BCF"/>
    <w:rsid w:val="00C03FD8"/>
    <w:rsid w:val="00C04883"/>
    <w:rsid w:val="00C04A72"/>
    <w:rsid w:val="00C04E29"/>
    <w:rsid w:val="00C04F05"/>
    <w:rsid w:val="00C05531"/>
    <w:rsid w:val="00C05930"/>
    <w:rsid w:val="00C05A89"/>
    <w:rsid w:val="00C0677F"/>
    <w:rsid w:val="00C06D1D"/>
    <w:rsid w:val="00C072D2"/>
    <w:rsid w:val="00C074AC"/>
    <w:rsid w:val="00C074EC"/>
    <w:rsid w:val="00C07CFC"/>
    <w:rsid w:val="00C1089F"/>
    <w:rsid w:val="00C109E5"/>
    <w:rsid w:val="00C10AC7"/>
    <w:rsid w:val="00C110B4"/>
    <w:rsid w:val="00C11550"/>
    <w:rsid w:val="00C11C4F"/>
    <w:rsid w:val="00C11E05"/>
    <w:rsid w:val="00C12F60"/>
    <w:rsid w:val="00C130B5"/>
    <w:rsid w:val="00C13CAE"/>
    <w:rsid w:val="00C1431E"/>
    <w:rsid w:val="00C143A9"/>
    <w:rsid w:val="00C1486D"/>
    <w:rsid w:val="00C14BCF"/>
    <w:rsid w:val="00C14C1B"/>
    <w:rsid w:val="00C14F38"/>
    <w:rsid w:val="00C154CD"/>
    <w:rsid w:val="00C15F15"/>
    <w:rsid w:val="00C1601D"/>
    <w:rsid w:val="00C16354"/>
    <w:rsid w:val="00C1658B"/>
    <w:rsid w:val="00C167DE"/>
    <w:rsid w:val="00C16849"/>
    <w:rsid w:val="00C16BF0"/>
    <w:rsid w:val="00C16FEA"/>
    <w:rsid w:val="00C172D0"/>
    <w:rsid w:val="00C1784A"/>
    <w:rsid w:val="00C17878"/>
    <w:rsid w:val="00C17993"/>
    <w:rsid w:val="00C17F21"/>
    <w:rsid w:val="00C20008"/>
    <w:rsid w:val="00C20193"/>
    <w:rsid w:val="00C20754"/>
    <w:rsid w:val="00C208D1"/>
    <w:rsid w:val="00C20AB0"/>
    <w:rsid w:val="00C20B22"/>
    <w:rsid w:val="00C212AA"/>
    <w:rsid w:val="00C21340"/>
    <w:rsid w:val="00C21933"/>
    <w:rsid w:val="00C221B7"/>
    <w:rsid w:val="00C22434"/>
    <w:rsid w:val="00C2261B"/>
    <w:rsid w:val="00C22663"/>
    <w:rsid w:val="00C22930"/>
    <w:rsid w:val="00C23084"/>
    <w:rsid w:val="00C230BC"/>
    <w:rsid w:val="00C231CC"/>
    <w:rsid w:val="00C23309"/>
    <w:rsid w:val="00C23477"/>
    <w:rsid w:val="00C241BD"/>
    <w:rsid w:val="00C25441"/>
    <w:rsid w:val="00C25657"/>
    <w:rsid w:val="00C25732"/>
    <w:rsid w:val="00C2577E"/>
    <w:rsid w:val="00C25793"/>
    <w:rsid w:val="00C25ADF"/>
    <w:rsid w:val="00C25DB0"/>
    <w:rsid w:val="00C25DDF"/>
    <w:rsid w:val="00C25F9F"/>
    <w:rsid w:val="00C26083"/>
    <w:rsid w:val="00C2646D"/>
    <w:rsid w:val="00C2664A"/>
    <w:rsid w:val="00C268C8"/>
    <w:rsid w:val="00C26B76"/>
    <w:rsid w:val="00C26E96"/>
    <w:rsid w:val="00C27406"/>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A48"/>
    <w:rsid w:val="00C33B9F"/>
    <w:rsid w:val="00C342A0"/>
    <w:rsid w:val="00C34965"/>
    <w:rsid w:val="00C34C94"/>
    <w:rsid w:val="00C3504B"/>
    <w:rsid w:val="00C35796"/>
    <w:rsid w:val="00C359A3"/>
    <w:rsid w:val="00C35F15"/>
    <w:rsid w:val="00C361A3"/>
    <w:rsid w:val="00C36252"/>
    <w:rsid w:val="00C3659A"/>
    <w:rsid w:val="00C36B6B"/>
    <w:rsid w:val="00C36C1E"/>
    <w:rsid w:val="00C36C93"/>
    <w:rsid w:val="00C36E86"/>
    <w:rsid w:val="00C3787A"/>
    <w:rsid w:val="00C3791A"/>
    <w:rsid w:val="00C40857"/>
    <w:rsid w:val="00C4110E"/>
    <w:rsid w:val="00C41281"/>
    <w:rsid w:val="00C412E2"/>
    <w:rsid w:val="00C41330"/>
    <w:rsid w:val="00C413BE"/>
    <w:rsid w:val="00C41B3F"/>
    <w:rsid w:val="00C41D75"/>
    <w:rsid w:val="00C42166"/>
    <w:rsid w:val="00C42954"/>
    <w:rsid w:val="00C42A08"/>
    <w:rsid w:val="00C42E58"/>
    <w:rsid w:val="00C43031"/>
    <w:rsid w:val="00C43186"/>
    <w:rsid w:val="00C43D50"/>
    <w:rsid w:val="00C443A7"/>
    <w:rsid w:val="00C44509"/>
    <w:rsid w:val="00C44AAB"/>
    <w:rsid w:val="00C45131"/>
    <w:rsid w:val="00C451B2"/>
    <w:rsid w:val="00C4535C"/>
    <w:rsid w:val="00C45770"/>
    <w:rsid w:val="00C45C14"/>
    <w:rsid w:val="00C45C9F"/>
    <w:rsid w:val="00C45D25"/>
    <w:rsid w:val="00C45E91"/>
    <w:rsid w:val="00C4660C"/>
    <w:rsid w:val="00C46881"/>
    <w:rsid w:val="00C46CD2"/>
    <w:rsid w:val="00C46E1D"/>
    <w:rsid w:val="00C4729F"/>
    <w:rsid w:val="00C475CE"/>
    <w:rsid w:val="00C4761F"/>
    <w:rsid w:val="00C47B8F"/>
    <w:rsid w:val="00C50635"/>
    <w:rsid w:val="00C50A39"/>
    <w:rsid w:val="00C50A91"/>
    <w:rsid w:val="00C50C3E"/>
    <w:rsid w:val="00C50DBD"/>
    <w:rsid w:val="00C517B3"/>
    <w:rsid w:val="00C51C17"/>
    <w:rsid w:val="00C51DD3"/>
    <w:rsid w:val="00C52967"/>
    <w:rsid w:val="00C52FFD"/>
    <w:rsid w:val="00C53132"/>
    <w:rsid w:val="00C532FA"/>
    <w:rsid w:val="00C53661"/>
    <w:rsid w:val="00C5379B"/>
    <w:rsid w:val="00C53891"/>
    <w:rsid w:val="00C5416B"/>
    <w:rsid w:val="00C541BE"/>
    <w:rsid w:val="00C54402"/>
    <w:rsid w:val="00C549AE"/>
    <w:rsid w:val="00C54B9F"/>
    <w:rsid w:val="00C54C75"/>
    <w:rsid w:val="00C54EDB"/>
    <w:rsid w:val="00C55A75"/>
    <w:rsid w:val="00C560C6"/>
    <w:rsid w:val="00C56637"/>
    <w:rsid w:val="00C568A3"/>
    <w:rsid w:val="00C569A0"/>
    <w:rsid w:val="00C56B19"/>
    <w:rsid w:val="00C576FD"/>
    <w:rsid w:val="00C60230"/>
    <w:rsid w:val="00C604E7"/>
    <w:rsid w:val="00C60802"/>
    <w:rsid w:val="00C6088E"/>
    <w:rsid w:val="00C60B17"/>
    <w:rsid w:val="00C611F8"/>
    <w:rsid w:val="00C612EE"/>
    <w:rsid w:val="00C61BD3"/>
    <w:rsid w:val="00C61C88"/>
    <w:rsid w:val="00C62089"/>
    <w:rsid w:val="00C620B5"/>
    <w:rsid w:val="00C6261B"/>
    <w:rsid w:val="00C627CC"/>
    <w:rsid w:val="00C62CB1"/>
    <w:rsid w:val="00C63152"/>
    <w:rsid w:val="00C632E0"/>
    <w:rsid w:val="00C63454"/>
    <w:rsid w:val="00C63663"/>
    <w:rsid w:val="00C63774"/>
    <w:rsid w:val="00C64390"/>
    <w:rsid w:val="00C6451E"/>
    <w:rsid w:val="00C64594"/>
    <w:rsid w:val="00C649FB"/>
    <w:rsid w:val="00C650EB"/>
    <w:rsid w:val="00C654E3"/>
    <w:rsid w:val="00C65DFA"/>
    <w:rsid w:val="00C66164"/>
    <w:rsid w:val="00C66697"/>
    <w:rsid w:val="00C667C7"/>
    <w:rsid w:val="00C6688C"/>
    <w:rsid w:val="00C6689B"/>
    <w:rsid w:val="00C668B6"/>
    <w:rsid w:val="00C66AA0"/>
    <w:rsid w:val="00C66C8C"/>
    <w:rsid w:val="00C66D82"/>
    <w:rsid w:val="00C66E5A"/>
    <w:rsid w:val="00C670A2"/>
    <w:rsid w:val="00C67257"/>
    <w:rsid w:val="00C67589"/>
    <w:rsid w:val="00C67D0A"/>
    <w:rsid w:val="00C67E55"/>
    <w:rsid w:val="00C67EDE"/>
    <w:rsid w:val="00C7070A"/>
    <w:rsid w:val="00C7070C"/>
    <w:rsid w:val="00C70A5B"/>
    <w:rsid w:val="00C70ABA"/>
    <w:rsid w:val="00C70BAB"/>
    <w:rsid w:val="00C70D0D"/>
    <w:rsid w:val="00C7119E"/>
    <w:rsid w:val="00C714A1"/>
    <w:rsid w:val="00C71DD7"/>
    <w:rsid w:val="00C72483"/>
    <w:rsid w:val="00C72663"/>
    <w:rsid w:val="00C72766"/>
    <w:rsid w:val="00C72BD1"/>
    <w:rsid w:val="00C72EFB"/>
    <w:rsid w:val="00C73074"/>
    <w:rsid w:val="00C73430"/>
    <w:rsid w:val="00C735C4"/>
    <w:rsid w:val="00C741A6"/>
    <w:rsid w:val="00C742D9"/>
    <w:rsid w:val="00C74885"/>
    <w:rsid w:val="00C74887"/>
    <w:rsid w:val="00C7495D"/>
    <w:rsid w:val="00C750FA"/>
    <w:rsid w:val="00C751F0"/>
    <w:rsid w:val="00C75A54"/>
    <w:rsid w:val="00C75C81"/>
    <w:rsid w:val="00C75C92"/>
    <w:rsid w:val="00C763AA"/>
    <w:rsid w:val="00C7666B"/>
    <w:rsid w:val="00C767EC"/>
    <w:rsid w:val="00C769E2"/>
    <w:rsid w:val="00C77291"/>
    <w:rsid w:val="00C776B6"/>
    <w:rsid w:val="00C77703"/>
    <w:rsid w:val="00C7777B"/>
    <w:rsid w:val="00C7789F"/>
    <w:rsid w:val="00C803BA"/>
    <w:rsid w:val="00C80BC8"/>
    <w:rsid w:val="00C80ED3"/>
    <w:rsid w:val="00C81676"/>
    <w:rsid w:val="00C8180C"/>
    <w:rsid w:val="00C81A55"/>
    <w:rsid w:val="00C82039"/>
    <w:rsid w:val="00C8226B"/>
    <w:rsid w:val="00C822B6"/>
    <w:rsid w:val="00C823F0"/>
    <w:rsid w:val="00C826E0"/>
    <w:rsid w:val="00C828DF"/>
    <w:rsid w:val="00C82C14"/>
    <w:rsid w:val="00C831AC"/>
    <w:rsid w:val="00C83EE3"/>
    <w:rsid w:val="00C849DD"/>
    <w:rsid w:val="00C84CE4"/>
    <w:rsid w:val="00C84DCC"/>
    <w:rsid w:val="00C84F23"/>
    <w:rsid w:val="00C855E7"/>
    <w:rsid w:val="00C85964"/>
    <w:rsid w:val="00C86175"/>
    <w:rsid w:val="00C86456"/>
    <w:rsid w:val="00C86624"/>
    <w:rsid w:val="00C86BCF"/>
    <w:rsid w:val="00C86FD0"/>
    <w:rsid w:val="00C8702B"/>
    <w:rsid w:val="00C8716B"/>
    <w:rsid w:val="00C871D9"/>
    <w:rsid w:val="00C87343"/>
    <w:rsid w:val="00C87663"/>
    <w:rsid w:val="00C87874"/>
    <w:rsid w:val="00C87A4E"/>
    <w:rsid w:val="00C87AA4"/>
    <w:rsid w:val="00C90344"/>
    <w:rsid w:val="00C903F5"/>
    <w:rsid w:val="00C9085C"/>
    <w:rsid w:val="00C909E0"/>
    <w:rsid w:val="00C90B55"/>
    <w:rsid w:val="00C90F57"/>
    <w:rsid w:val="00C91066"/>
    <w:rsid w:val="00C910F7"/>
    <w:rsid w:val="00C918D9"/>
    <w:rsid w:val="00C91A23"/>
    <w:rsid w:val="00C92093"/>
    <w:rsid w:val="00C92324"/>
    <w:rsid w:val="00C92394"/>
    <w:rsid w:val="00C927A4"/>
    <w:rsid w:val="00C92822"/>
    <w:rsid w:val="00C92A87"/>
    <w:rsid w:val="00C92C01"/>
    <w:rsid w:val="00C92D60"/>
    <w:rsid w:val="00C932D8"/>
    <w:rsid w:val="00C93578"/>
    <w:rsid w:val="00C93867"/>
    <w:rsid w:val="00C939CE"/>
    <w:rsid w:val="00C93AB0"/>
    <w:rsid w:val="00C93DD0"/>
    <w:rsid w:val="00C93F02"/>
    <w:rsid w:val="00C94C3E"/>
    <w:rsid w:val="00C94D62"/>
    <w:rsid w:val="00C94E36"/>
    <w:rsid w:val="00C95336"/>
    <w:rsid w:val="00C95881"/>
    <w:rsid w:val="00C9589D"/>
    <w:rsid w:val="00C95A0C"/>
    <w:rsid w:val="00C95AE1"/>
    <w:rsid w:val="00C9636B"/>
    <w:rsid w:val="00C9726B"/>
    <w:rsid w:val="00C97FBB"/>
    <w:rsid w:val="00CA0270"/>
    <w:rsid w:val="00CA0502"/>
    <w:rsid w:val="00CA0AB4"/>
    <w:rsid w:val="00CA1F33"/>
    <w:rsid w:val="00CA22C2"/>
    <w:rsid w:val="00CA31D0"/>
    <w:rsid w:val="00CA3479"/>
    <w:rsid w:val="00CA3CEF"/>
    <w:rsid w:val="00CA43CE"/>
    <w:rsid w:val="00CA46A4"/>
    <w:rsid w:val="00CA46B9"/>
    <w:rsid w:val="00CA48D8"/>
    <w:rsid w:val="00CA5A96"/>
    <w:rsid w:val="00CA5AFC"/>
    <w:rsid w:val="00CA5C6C"/>
    <w:rsid w:val="00CA6548"/>
    <w:rsid w:val="00CA66D5"/>
    <w:rsid w:val="00CA6A9E"/>
    <w:rsid w:val="00CA6BC2"/>
    <w:rsid w:val="00CA6BE0"/>
    <w:rsid w:val="00CA6C7E"/>
    <w:rsid w:val="00CA6D68"/>
    <w:rsid w:val="00CA6DB5"/>
    <w:rsid w:val="00CA6F9B"/>
    <w:rsid w:val="00CA7BDD"/>
    <w:rsid w:val="00CA7E93"/>
    <w:rsid w:val="00CA7F49"/>
    <w:rsid w:val="00CA7F7A"/>
    <w:rsid w:val="00CB0172"/>
    <w:rsid w:val="00CB041D"/>
    <w:rsid w:val="00CB0AF4"/>
    <w:rsid w:val="00CB0E86"/>
    <w:rsid w:val="00CB0F65"/>
    <w:rsid w:val="00CB1737"/>
    <w:rsid w:val="00CB2329"/>
    <w:rsid w:val="00CB288C"/>
    <w:rsid w:val="00CB28B6"/>
    <w:rsid w:val="00CB29B2"/>
    <w:rsid w:val="00CB2EAF"/>
    <w:rsid w:val="00CB2FB4"/>
    <w:rsid w:val="00CB334B"/>
    <w:rsid w:val="00CB33BC"/>
    <w:rsid w:val="00CB3508"/>
    <w:rsid w:val="00CB3602"/>
    <w:rsid w:val="00CB3EEE"/>
    <w:rsid w:val="00CB3F60"/>
    <w:rsid w:val="00CB3F7F"/>
    <w:rsid w:val="00CB3FEF"/>
    <w:rsid w:val="00CB413B"/>
    <w:rsid w:val="00CB4850"/>
    <w:rsid w:val="00CB4E53"/>
    <w:rsid w:val="00CB56EA"/>
    <w:rsid w:val="00CB5901"/>
    <w:rsid w:val="00CB5B5D"/>
    <w:rsid w:val="00CB62BD"/>
    <w:rsid w:val="00CB6496"/>
    <w:rsid w:val="00CB6873"/>
    <w:rsid w:val="00CB68AA"/>
    <w:rsid w:val="00CB6B35"/>
    <w:rsid w:val="00CB743D"/>
    <w:rsid w:val="00CB7632"/>
    <w:rsid w:val="00CB7BCA"/>
    <w:rsid w:val="00CB7F39"/>
    <w:rsid w:val="00CC0144"/>
    <w:rsid w:val="00CC0542"/>
    <w:rsid w:val="00CC05B9"/>
    <w:rsid w:val="00CC0C63"/>
    <w:rsid w:val="00CC12F5"/>
    <w:rsid w:val="00CC193F"/>
    <w:rsid w:val="00CC2164"/>
    <w:rsid w:val="00CC2184"/>
    <w:rsid w:val="00CC2332"/>
    <w:rsid w:val="00CC2383"/>
    <w:rsid w:val="00CC24C5"/>
    <w:rsid w:val="00CC24D6"/>
    <w:rsid w:val="00CC2E0F"/>
    <w:rsid w:val="00CC31B7"/>
    <w:rsid w:val="00CC32C4"/>
    <w:rsid w:val="00CC3475"/>
    <w:rsid w:val="00CC3701"/>
    <w:rsid w:val="00CC375B"/>
    <w:rsid w:val="00CC384D"/>
    <w:rsid w:val="00CC3954"/>
    <w:rsid w:val="00CC3D05"/>
    <w:rsid w:val="00CC3E62"/>
    <w:rsid w:val="00CC40E4"/>
    <w:rsid w:val="00CC4147"/>
    <w:rsid w:val="00CC41B4"/>
    <w:rsid w:val="00CC4348"/>
    <w:rsid w:val="00CC4577"/>
    <w:rsid w:val="00CC4830"/>
    <w:rsid w:val="00CC48C0"/>
    <w:rsid w:val="00CC4DC2"/>
    <w:rsid w:val="00CC565E"/>
    <w:rsid w:val="00CC5B62"/>
    <w:rsid w:val="00CC60DA"/>
    <w:rsid w:val="00CC6850"/>
    <w:rsid w:val="00CC692E"/>
    <w:rsid w:val="00CC69D5"/>
    <w:rsid w:val="00CC6B63"/>
    <w:rsid w:val="00CC6C26"/>
    <w:rsid w:val="00CC6EE7"/>
    <w:rsid w:val="00CC740E"/>
    <w:rsid w:val="00CC759C"/>
    <w:rsid w:val="00CC79DE"/>
    <w:rsid w:val="00CC7B23"/>
    <w:rsid w:val="00CC7D5A"/>
    <w:rsid w:val="00CD01A1"/>
    <w:rsid w:val="00CD0603"/>
    <w:rsid w:val="00CD0AAA"/>
    <w:rsid w:val="00CD0C9C"/>
    <w:rsid w:val="00CD0D8F"/>
    <w:rsid w:val="00CD0F1A"/>
    <w:rsid w:val="00CD10C5"/>
    <w:rsid w:val="00CD12D3"/>
    <w:rsid w:val="00CD1521"/>
    <w:rsid w:val="00CD1665"/>
    <w:rsid w:val="00CD1B2D"/>
    <w:rsid w:val="00CD1B90"/>
    <w:rsid w:val="00CD1CBF"/>
    <w:rsid w:val="00CD24A2"/>
    <w:rsid w:val="00CD2532"/>
    <w:rsid w:val="00CD2F2E"/>
    <w:rsid w:val="00CD32DC"/>
    <w:rsid w:val="00CD33AC"/>
    <w:rsid w:val="00CD405B"/>
    <w:rsid w:val="00CD4561"/>
    <w:rsid w:val="00CD47DC"/>
    <w:rsid w:val="00CD4C20"/>
    <w:rsid w:val="00CD4D5E"/>
    <w:rsid w:val="00CD4E29"/>
    <w:rsid w:val="00CD5136"/>
    <w:rsid w:val="00CD5AB8"/>
    <w:rsid w:val="00CD5FC0"/>
    <w:rsid w:val="00CD710F"/>
    <w:rsid w:val="00CD71ED"/>
    <w:rsid w:val="00CD744B"/>
    <w:rsid w:val="00CD7B47"/>
    <w:rsid w:val="00CD7CA9"/>
    <w:rsid w:val="00CE0ED7"/>
    <w:rsid w:val="00CE11AB"/>
    <w:rsid w:val="00CE16CD"/>
    <w:rsid w:val="00CE16CE"/>
    <w:rsid w:val="00CE194A"/>
    <w:rsid w:val="00CE1B65"/>
    <w:rsid w:val="00CE1EA3"/>
    <w:rsid w:val="00CE2976"/>
    <w:rsid w:val="00CE2DB8"/>
    <w:rsid w:val="00CE306A"/>
    <w:rsid w:val="00CE34C0"/>
    <w:rsid w:val="00CE429A"/>
    <w:rsid w:val="00CE47D6"/>
    <w:rsid w:val="00CE51B7"/>
    <w:rsid w:val="00CE5671"/>
    <w:rsid w:val="00CE5C4C"/>
    <w:rsid w:val="00CE6CE0"/>
    <w:rsid w:val="00CE762F"/>
    <w:rsid w:val="00CF020D"/>
    <w:rsid w:val="00CF05AC"/>
    <w:rsid w:val="00CF0E3B"/>
    <w:rsid w:val="00CF0E82"/>
    <w:rsid w:val="00CF0F00"/>
    <w:rsid w:val="00CF1141"/>
    <w:rsid w:val="00CF1168"/>
    <w:rsid w:val="00CF1450"/>
    <w:rsid w:val="00CF1FF5"/>
    <w:rsid w:val="00CF28CD"/>
    <w:rsid w:val="00CF293A"/>
    <w:rsid w:val="00CF4671"/>
    <w:rsid w:val="00CF4A64"/>
    <w:rsid w:val="00CF4B97"/>
    <w:rsid w:val="00CF527A"/>
    <w:rsid w:val="00CF5333"/>
    <w:rsid w:val="00CF5413"/>
    <w:rsid w:val="00CF5549"/>
    <w:rsid w:val="00CF57A9"/>
    <w:rsid w:val="00CF59D3"/>
    <w:rsid w:val="00CF5A38"/>
    <w:rsid w:val="00CF5B35"/>
    <w:rsid w:val="00CF5FC1"/>
    <w:rsid w:val="00CF6239"/>
    <w:rsid w:val="00CF6639"/>
    <w:rsid w:val="00CF6A84"/>
    <w:rsid w:val="00CF6F5D"/>
    <w:rsid w:val="00CF6FC0"/>
    <w:rsid w:val="00CF73C6"/>
    <w:rsid w:val="00CF787C"/>
    <w:rsid w:val="00D00F11"/>
    <w:rsid w:val="00D0114F"/>
    <w:rsid w:val="00D01735"/>
    <w:rsid w:val="00D01765"/>
    <w:rsid w:val="00D01AB7"/>
    <w:rsid w:val="00D01BD8"/>
    <w:rsid w:val="00D02749"/>
    <w:rsid w:val="00D031C7"/>
    <w:rsid w:val="00D038D5"/>
    <w:rsid w:val="00D03B25"/>
    <w:rsid w:val="00D03B2B"/>
    <w:rsid w:val="00D03E4A"/>
    <w:rsid w:val="00D041F2"/>
    <w:rsid w:val="00D04E36"/>
    <w:rsid w:val="00D04EE1"/>
    <w:rsid w:val="00D05184"/>
    <w:rsid w:val="00D056F5"/>
    <w:rsid w:val="00D0573B"/>
    <w:rsid w:val="00D05BCA"/>
    <w:rsid w:val="00D05CE2"/>
    <w:rsid w:val="00D05F3D"/>
    <w:rsid w:val="00D06127"/>
    <w:rsid w:val="00D06CCC"/>
    <w:rsid w:val="00D07968"/>
    <w:rsid w:val="00D102A5"/>
    <w:rsid w:val="00D103D0"/>
    <w:rsid w:val="00D10A32"/>
    <w:rsid w:val="00D10AED"/>
    <w:rsid w:val="00D10BA7"/>
    <w:rsid w:val="00D10DC0"/>
    <w:rsid w:val="00D11030"/>
    <w:rsid w:val="00D1108A"/>
    <w:rsid w:val="00D11709"/>
    <w:rsid w:val="00D11799"/>
    <w:rsid w:val="00D1189A"/>
    <w:rsid w:val="00D11D91"/>
    <w:rsid w:val="00D11E0E"/>
    <w:rsid w:val="00D121A4"/>
    <w:rsid w:val="00D123FE"/>
    <w:rsid w:val="00D135F1"/>
    <w:rsid w:val="00D13AD6"/>
    <w:rsid w:val="00D13C8A"/>
    <w:rsid w:val="00D13CD5"/>
    <w:rsid w:val="00D13F5A"/>
    <w:rsid w:val="00D14229"/>
    <w:rsid w:val="00D14240"/>
    <w:rsid w:val="00D144E4"/>
    <w:rsid w:val="00D1468C"/>
    <w:rsid w:val="00D1469D"/>
    <w:rsid w:val="00D1492B"/>
    <w:rsid w:val="00D14BAD"/>
    <w:rsid w:val="00D14DA3"/>
    <w:rsid w:val="00D151CD"/>
    <w:rsid w:val="00D151FE"/>
    <w:rsid w:val="00D1531D"/>
    <w:rsid w:val="00D159F9"/>
    <w:rsid w:val="00D1612A"/>
    <w:rsid w:val="00D1618A"/>
    <w:rsid w:val="00D164DA"/>
    <w:rsid w:val="00D16DD6"/>
    <w:rsid w:val="00D17740"/>
    <w:rsid w:val="00D17ACB"/>
    <w:rsid w:val="00D17B42"/>
    <w:rsid w:val="00D17F07"/>
    <w:rsid w:val="00D17F53"/>
    <w:rsid w:val="00D2033D"/>
    <w:rsid w:val="00D20648"/>
    <w:rsid w:val="00D20906"/>
    <w:rsid w:val="00D20C7C"/>
    <w:rsid w:val="00D20DEB"/>
    <w:rsid w:val="00D20F9C"/>
    <w:rsid w:val="00D2102D"/>
    <w:rsid w:val="00D211B4"/>
    <w:rsid w:val="00D214DC"/>
    <w:rsid w:val="00D2165B"/>
    <w:rsid w:val="00D2198A"/>
    <w:rsid w:val="00D21A74"/>
    <w:rsid w:val="00D221DA"/>
    <w:rsid w:val="00D22452"/>
    <w:rsid w:val="00D22638"/>
    <w:rsid w:val="00D22B0C"/>
    <w:rsid w:val="00D233A0"/>
    <w:rsid w:val="00D2342A"/>
    <w:rsid w:val="00D23588"/>
    <w:rsid w:val="00D2383B"/>
    <w:rsid w:val="00D239A7"/>
    <w:rsid w:val="00D23B18"/>
    <w:rsid w:val="00D23C57"/>
    <w:rsid w:val="00D23F36"/>
    <w:rsid w:val="00D244C2"/>
    <w:rsid w:val="00D245A1"/>
    <w:rsid w:val="00D2492A"/>
    <w:rsid w:val="00D24A90"/>
    <w:rsid w:val="00D250AC"/>
    <w:rsid w:val="00D25D8C"/>
    <w:rsid w:val="00D2664A"/>
    <w:rsid w:val="00D26938"/>
    <w:rsid w:val="00D26FF9"/>
    <w:rsid w:val="00D2786F"/>
    <w:rsid w:val="00D30D13"/>
    <w:rsid w:val="00D30D1F"/>
    <w:rsid w:val="00D30E99"/>
    <w:rsid w:val="00D314C9"/>
    <w:rsid w:val="00D314D6"/>
    <w:rsid w:val="00D31924"/>
    <w:rsid w:val="00D31A9A"/>
    <w:rsid w:val="00D31C20"/>
    <w:rsid w:val="00D3244E"/>
    <w:rsid w:val="00D32766"/>
    <w:rsid w:val="00D32907"/>
    <w:rsid w:val="00D329C1"/>
    <w:rsid w:val="00D32B3C"/>
    <w:rsid w:val="00D33086"/>
    <w:rsid w:val="00D333E8"/>
    <w:rsid w:val="00D33484"/>
    <w:rsid w:val="00D33A2A"/>
    <w:rsid w:val="00D33B0C"/>
    <w:rsid w:val="00D34026"/>
    <w:rsid w:val="00D34A08"/>
    <w:rsid w:val="00D34C0E"/>
    <w:rsid w:val="00D34C6D"/>
    <w:rsid w:val="00D34E61"/>
    <w:rsid w:val="00D35192"/>
    <w:rsid w:val="00D35570"/>
    <w:rsid w:val="00D35C5F"/>
    <w:rsid w:val="00D35ED5"/>
    <w:rsid w:val="00D3633F"/>
    <w:rsid w:val="00D36773"/>
    <w:rsid w:val="00D370F1"/>
    <w:rsid w:val="00D37C29"/>
    <w:rsid w:val="00D37E76"/>
    <w:rsid w:val="00D40058"/>
    <w:rsid w:val="00D4080F"/>
    <w:rsid w:val="00D40922"/>
    <w:rsid w:val="00D40FBB"/>
    <w:rsid w:val="00D40FF0"/>
    <w:rsid w:val="00D41311"/>
    <w:rsid w:val="00D41710"/>
    <w:rsid w:val="00D41761"/>
    <w:rsid w:val="00D41A92"/>
    <w:rsid w:val="00D435F7"/>
    <w:rsid w:val="00D4421B"/>
    <w:rsid w:val="00D445BE"/>
    <w:rsid w:val="00D448AE"/>
    <w:rsid w:val="00D44E0B"/>
    <w:rsid w:val="00D450B1"/>
    <w:rsid w:val="00D452FD"/>
    <w:rsid w:val="00D45748"/>
    <w:rsid w:val="00D45F75"/>
    <w:rsid w:val="00D4610F"/>
    <w:rsid w:val="00D4656B"/>
    <w:rsid w:val="00D46E44"/>
    <w:rsid w:val="00D47210"/>
    <w:rsid w:val="00D47658"/>
    <w:rsid w:val="00D47711"/>
    <w:rsid w:val="00D47C71"/>
    <w:rsid w:val="00D501F0"/>
    <w:rsid w:val="00D508DC"/>
    <w:rsid w:val="00D50E5A"/>
    <w:rsid w:val="00D5106A"/>
    <w:rsid w:val="00D510AE"/>
    <w:rsid w:val="00D51184"/>
    <w:rsid w:val="00D51729"/>
    <w:rsid w:val="00D51783"/>
    <w:rsid w:val="00D51A4E"/>
    <w:rsid w:val="00D51DAA"/>
    <w:rsid w:val="00D527FC"/>
    <w:rsid w:val="00D52A93"/>
    <w:rsid w:val="00D52AC8"/>
    <w:rsid w:val="00D52B20"/>
    <w:rsid w:val="00D52B93"/>
    <w:rsid w:val="00D52D7C"/>
    <w:rsid w:val="00D533D2"/>
    <w:rsid w:val="00D535E5"/>
    <w:rsid w:val="00D53F28"/>
    <w:rsid w:val="00D54115"/>
    <w:rsid w:val="00D54421"/>
    <w:rsid w:val="00D545DE"/>
    <w:rsid w:val="00D55377"/>
    <w:rsid w:val="00D556C7"/>
    <w:rsid w:val="00D560E3"/>
    <w:rsid w:val="00D5629D"/>
    <w:rsid w:val="00D563A6"/>
    <w:rsid w:val="00D56480"/>
    <w:rsid w:val="00D578DD"/>
    <w:rsid w:val="00D57B94"/>
    <w:rsid w:val="00D57E73"/>
    <w:rsid w:val="00D57EF9"/>
    <w:rsid w:val="00D6068C"/>
    <w:rsid w:val="00D60932"/>
    <w:rsid w:val="00D60B7E"/>
    <w:rsid w:val="00D60FBD"/>
    <w:rsid w:val="00D610F0"/>
    <w:rsid w:val="00D611F2"/>
    <w:rsid w:val="00D6237D"/>
    <w:rsid w:val="00D6262D"/>
    <w:rsid w:val="00D62904"/>
    <w:rsid w:val="00D63039"/>
    <w:rsid w:val="00D63079"/>
    <w:rsid w:val="00D634B9"/>
    <w:rsid w:val="00D63B6F"/>
    <w:rsid w:val="00D63C69"/>
    <w:rsid w:val="00D64102"/>
    <w:rsid w:val="00D6417E"/>
    <w:rsid w:val="00D64195"/>
    <w:rsid w:val="00D642A3"/>
    <w:rsid w:val="00D64460"/>
    <w:rsid w:val="00D656C5"/>
    <w:rsid w:val="00D659A1"/>
    <w:rsid w:val="00D660A4"/>
    <w:rsid w:val="00D66457"/>
    <w:rsid w:val="00D66545"/>
    <w:rsid w:val="00D668FD"/>
    <w:rsid w:val="00D67157"/>
    <w:rsid w:val="00D6761C"/>
    <w:rsid w:val="00D6777F"/>
    <w:rsid w:val="00D67A99"/>
    <w:rsid w:val="00D67B1B"/>
    <w:rsid w:val="00D67DD3"/>
    <w:rsid w:val="00D7024E"/>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107"/>
    <w:rsid w:val="00D7662C"/>
    <w:rsid w:val="00D76A05"/>
    <w:rsid w:val="00D76C08"/>
    <w:rsid w:val="00D76DA1"/>
    <w:rsid w:val="00D7702B"/>
    <w:rsid w:val="00D772A7"/>
    <w:rsid w:val="00D778EF"/>
    <w:rsid w:val="00D77A03"/>
    <w:rsid w:val="00D77ED1"/>
    <w:rsid w:val="00D801EA"/>
    <w:rsid w:val="00D8036B"/>
    <w:rsid w:val="00D804E2"/>
    <w:rsid w:val="00D80889"/>
    <w:rsid w:val="00D81003"/>
    <w:rsid w:val="00D815DC"/>
    <w:rsid w:val="00D81628"/>
    <w:rsid w:val="00D8183D"/>
    <w:rsid w:val="00D8185F"/>
    <w:rsid w:val="00D81B16"/>
    <w:rsid w:val="00D81B2A"/>
    <w:rsid w:val="00D81F86"/>
    <w:rsid w:val="00D8248E"/>
    <w:rsid w:val="00D83661"/>
    <w:rsid w:val="00D83E7B"/>
    <w:rsid w:val="00D84000"/>
    <w:rsid w:val="00D84E69"/>
    <w:rsid w:val="00D853DD"/>
    <w:rsid w:val="00D8547A"/>
    <w:rsid w:val="00D85C37"/>
    <w:rsid w:val="00D85C3B"/>
    <w:rsid w:val="00D86322"/>
    <w:rsid w:val="00D863E9"/>
    <w:rsid w:val="00D8654A"/>
    <w:rsid w:val="00D86B5C"/>
    <w:rsid w:val="00D87291"/>
    <w:rsid w:val="00D8750C"/>
    <w:rsid w:val="00D87751"/>
    <w:rsid w:val="00D87906"/>
    <w:rsid w:val="00D90287"/>
    <w:rsid w:val="00D903BB"/>
    <w:rsid w:val="00D908EF"/>
    <w:rsid w:val="00D9098F"/>
    <w:rsid w:val="00D90C95"/>
    <w:rsid w:val="00D90CEE"/>
    <w:rsid w:val="00D90E40"/>
    <w:rsid w:val="00D9114F"/>
    <w:rsid w:val="00D913EB"/>
    <w:rsid w:val="00D91679"/>
    <w:rsid w:val="00D91C2C"/>
    <w:rsid w:val="00D92010"/>
    <w:rsid w:val="00D9246C"/>
    <w:rsid w:val="00D929D4"/>
    <w:rsid w:val="00D92A60"/>
    <w:rsid w:val="00D92FAF"/>
    <w:rsid w:val="00D9337C"/>
    <w:rsid w:val="00D93675"/>
    <w:rsid w:val="00D93F39"/>
    <w:rsid w:val="00D940E2"/>
    <w:rsid w:val="00D942E0"/>
    <w:rsid w:val="00D9431A"/>
    <w:rsid w:val="00D946A7"/>
    <w:rsid w:val="00D94947"/>
    <w:rsid w:val="00D9511C"/>
    <w:rsid w:val="00D95421"/>
    <w:rsid w:val="00D9542C"/>
    <w:rsid w:val="00D95A66"/>
    <w:rsid w:val="00D95CC8"/>
    <w:rsid w:val="00D95F6F"/>
    <w:rsid w:val="00D96892"/>
    <w:rsid w:val="00D9695A"/>
    <w:rsid w:val="00D9716D"/>
    <w:rsid w:val="00D977A0"/>
    <w:rsid w:val="00D979FC"/>
    <w:rsid w:val="00D97C79"/>
    <w:rsid w:val="00D97FE1"/>
    <w:rsid w:val="00DA03E8"/>
    <w:rsid w:val="00DA0477"/>
    <w:rsid w:val="00DA04F7"/>
    <w:rsid w:val="00DA0A4A"/>
    <w:rsid w:val="00DA0A8E"/>
    <w:rsid w:val="00DA0B02"/>
    <w:rsid w:val="00DA0B31"/>
    <w:rsid w:val="00DA1584"/>
    <w:rsid w:val="00DA189B"/>
    <w:rsid w:val="00DA1CA2"/>
    <w:rsid w:val="00DA1E21"/>
    <w:rsid w:val="00DA296C"/>
    <w:rsid w:val="00DA373F"/>
    <w:rsid w:val="00DA393F"/>
    <w:rsid w:val="00DA3979"/>
    <w:rsid w:val="00DA39FE"/>
    <w:rsid w:val="00DA3C14"/>
    <w:rsid w:val="00DA3F4A"/>
    <w:rsid w:val="00DA43D0"/>
    <w:rsid w:val="00DA4979"/>
    <w:rsid w:val="00DA5044"/>
    <w:rsid w:val="00DA50C1"/>
    <w:rsid w:val="00DA5F3B"/>
    <w:rsid w:val="00DA6164"/>
    <w:rsid w:val="00DA62D4"/>
    <w:rsid w:val="00DA638B"/>
    <w:rsid w:val="00DA642F"/>
    <w:rsid w:val="00DA6631"/>
    <w:rsid w:val="00DA6783"/>
    <w:rsid w:val="00DA740A"/>
    <w:rsid w:val="00DB037B"/>
    <w:rsid w:val="00DB0B74"/>
    <w:rsid w:val="00DB0ED8"/>
    <w:rsid w:val="00DB1D3A"/>
    <w:rsid w:val="00DB1E36"/>
    <w:rsid w:val="00DB238F"/>
    <w:rsid w:val="00DB274F"/>
    <w:rsid w:val="00DB29BF"/>
    <w:rsid w:val="00DB314F"/>
    <w:rsid w:val="00DB319B"/>
    <w:rsid w:val="00DB33AA"/>
    <w:rsid w:val="00DB38C3"/>
    <w:rsid w:val="00DB3F94"/>
    <w:rsid w:val="00DB4272"/>
    <w:rsid w:val="00DB443E"/>
    <w:rsid w:val="00DB4537"/>
    <w:rsid w:val="00DB46EB"/>
    <w:rsid w:val="00DB5FD7"/>
    <w:rsid w:val="00DB6074"/>
    <w:rsid w:val="00DB609A"/>
    <w:rsid w:val="00DB6159"/>
    <w:rsid w:val="00DB6269"/>
    <w:rsid w:val="00DB680A"/>
    <w:rsid w:val="00DB75AD"/>
    <w:rsid w:val="00DB77F5"/>
    <w:rsid w:val="00DB7B02"/>
    <w:rsid w:val="00DC0544"/>
    <w:rsid w:val="00DC0665"/>
    <w:rsid w:val="00DC0944"/>
    <w:rsid w:val="00DC1008"/>
    <w:rsid w:val="00DC1186"/>
    <w:rsid w:val="00DC19E0"/>
    <w:rsid w:val="00DC1DAA"/>
    <w:rsid w:val="00DC27EC"/>
    <w:rsid w:val="00DC2F0F"/>
    <w:rsid w:val="00DC35C0"/>
    <w:rsid w:val="00DC407A"/>
    <w:rsid w:val="00DC430B"/>
    <w:rsid w:val="00DC43C8"/>
    <w:rsid w:val="00DC45DB"/>
    <w:rsid w:val="00DC465A"/>
    <w:rsid w:val="00DC472F"/>
    <w:rsid w:val="00DC4C8A"/>
    <w:rsid w:val="00DC50F1"/>
    <w:rsid w:val="00DC52AB"/>
    <w:rsid w:val="00DC56A9"/>
    <w:rsid w:val="00DC57AF"/>
    <w:rsid w:val="00DC5899"/>
    <w:rsid w:val="00DC5C15"/>
    <w:rsid w:val="00DC5D4C"/>
    <w:rsid w:val="00DC641F"/>
    <w:rsid w:val="00DC6497"/>
    <w:rsid w:val="00DC66EB"/>
    <w:rsid w:val="00DC68EA"/>
    <w:rsid w:val="00DC6933"/>
    <w:rsid w:val="00DC6A41"/>
    <w:rsid w:val="00DC6CE3"/>
    <w:rsid w:val="00DC6FA3"/>
    <w:rsid w:val="00DC725A"/>
    <w:rsid w:val="00DC756A"/>
    <w:rsid w:val="00DC79BF"/>
    <w:rsid w:val="00DC7B18"/>
    <w:rsid w:val="00DC7B60"/>
    <w:rsid w:val="00DC7CDC"/>
    <w:rsid w:val="00DC7D2B"/>
    <w:rsid w:val="00DD00BD"/>
    <w:rsid w:val="00DD0129"/>
    <w:rsid w:val="00DD043F"/>
    <w:rsid w:val="00DD0615"/>
    <w:rsid w:val="00DD0B46"/>
    <w:rsid w:val="00DD0C9A"/>
    <w:rsid w:val="00DD0E10"/>
    <w:rsid w:val="00DD0EB4"/>
    <w:rsid w:val="00DD0F56"/>
    <w:rsid w:val="00DD1744"/>
    <w:rsid w:val="00DD19F7"/>
    <w:rsid w:val="00DD1C04"/>
    <w:rsid w:val="00DD208E"/>
    <w:rsid w:val="00DD21F0"/>
    <w:rsid w:val="00DD26CE"/>
    <w:rsid w:val="00DD279D"/>
    <w:rsid w:val="00DD2A4E"/>
    <w:rsid w:val="00DD2FBD"/>
    <w:rsid w:val="00DD306F"/>
    <w:rsid w:val="00DD30F3"/>
    <w:rsid w:val="00DD3274"/>
    <w:rsid w:val="00DD3AC4"/>
    <w:rsid w:val="00DD4275"/>
    <w:rsid w:val="00DD4506"/>
    <w:rsid w:val="00DD4BA6"/>
    <w:rsid w:val="00DD5035"/>
    <w:rsid w:val="00DD5708"/>
    <w:rsid w:val="00DD5862"/>
    <w:rsid w:val="00DD649C"/>
    <w:rsid w:val="00DD65B5"/>
    <w:rsid w:val="00DD69D1"/>
    <w:rsid w:val="00DD6B5A"/>
    <w:rsid w:val="00DD70CC"/>
    <w:rsid w:val="00DD72BB"/>
    <w:rsid w:val="00DD79E3"/>
    <w:rsid w:val="00DD79F5"/>
    <w:rsid w:val="00DD7ACF"/>
    <w:rsid w:val="00DE0141"/>
    <w:rsid w:val="00DE0251"/>
    <w:rsid w:val="00DE04FD"/>
    <w:rsid w:val="00DE05FC"/>
    <w:rsid w:val="00DE0E76"/>
    <w:rsid w:val="00DE1226"/>
    <w:rsid w:val="00DE15EA"/>
    <w:rsid w:val="00DE18E9"/>
    <w:rsid w:val="00DE19CA"/>
    <w:rsid w:val="00DE1C0A"/>
    <w:rsid w:val="00DE2668"/>
    <w:rsid w:val="00DE26C6"/>
    <w:rsid w:val="00DE2AB6"/>
    <w:rsid w:val="00DE2EF9"/>
    <w:rsid w:val="00DE3467"/>
    <w:rsid w:val="00DE3941"/>
    <w:rsid w:val="00DE3DF2"/>
    <w:rsid w:val="00DE417C"/>
    <w:rsid w:val="00DE5715"/>
    <w:rsid w:val="00DE57D9"/>
    <w:rsid w:val="00DE684C"/>
    <w:rsid w:val="00DE68B7"/>
    <w:rsid w:val="00DE7002"/>
    <w:rsid w:val="00DE70D7"/>
    <w:rsid w:val="00DE70F9"/>
    <w:rsid w:val="00DE72D3"/>
    <w:rsid w:val="00DE748E"/>
    <w:rsid w:val="00DE76AE"/>
    <w:rsid w:val="00DE783B"/>
    <w:rsid w:val="00DE7EDA"/>
    <w:rsid w:val="00DE7FED"/>
    <w:rsid w:val="00DF073D"/>
    <w:rsid w:val="00DF1001"/>
    <w:rsid w:val="00DF12C8"/>
    <w:rsid w:val="00DF202F"/>
    <w:rsid w:val="00DF2B91"/>
    <w:rsid w:val="00DF2C58"/>
    <w:rsid w:val="00DF31D1"/>
    <w:rsid w:val="00DF34CE"/>
    <w:rsid w:val="00DF37A2"/>
    <w:rsid w:val="00DF47B4"/>
    <w:rsid w:val="00DF4B89"/>
    <w:rsid w:val="00DF4CE6"/>
    <w:rsid w:val="00DF4E73"/>
    <w:rsid w:val="00DF4EBA"/>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1261"/>
    <w:rsid w:val="00E01875"/>
    <w:rsid w:val="00E019C2"/>
    <w:rsid w:val="00E01D4F"/>
    <w:rsid w:val="00E02607"/>
    <w:rsid w:val="00E029E1"/>
    <w:rsid w:val="00E02FA1"/>
    <w:rsid w:val="00E02FB1"/>
    <w:rsid w:val="00E035C2"/>
    <w:rsid w:val="00E0399D"/>
    <w:rsid w:val="00E04520"/>
    <w:rsid w:val="00E04A7F"/>
    <w:rsid w:val="00E05367"/>
    <w:rsid w:val="00E05AF5"/>
    <w:rsid w:val="00E062C8"/>
    <w:rsid w:val="00E069F4"/>
    <w:rsid w:val="00E06C62"/>
    <w:rsid w:val="00E07441"/>
    <w:rsid w:val="00E07DAD"/>
    <w:rsid w:val="00E1052A"/>
    <w:rsid w:val="00E10890"/>
    <w:rsid w:val="00E109F1"/>
    <w:rsid w:val="00E10F57"/>
    <w:rsid w:val="00E11191"/>
    <w:rsid w:val="00E11C5F"/>
    <w:rsid w:val="00E1225A"/>
    <w:rsid w:val="00E1244A"/>
    <w:rsid w:val="00E12630"/>
    <w:rsid w:val="00E12A55"/>
    <w:rsid w:val="00E12A70"/>
    <w:rsid w:val="00E12B01"/>
    <w:rsid w:val="00E12EF6"/>
    <w:rsid w:val="00E12F5D"/>
    <w:rsid w:val="00E13429"/>
    <w:rsid w:val="00E1356B"/>
    <w:rsid w:val="00E13594"/>
    <w:rsid w:val="00E13708"/>
    <w:rsid w:val="00E13E16"/>
    <w:rsid w:val="00E14026"/>
    <w:rsid w:val="00E1403E"/>
    <w:rsid w:val="00E14164"/>
    <w:rsid w:val="00E14572"/>
    <w:rsid w:val="00E14575"/>
    <w:rsid w:val="00E14ECA"/>
    <w:rsid w:val="00E15267"/>
    <w:rsid w:val="00E154C3"/>
    <w:rsid w:val="00E15B60"/>
    <w:rsid w:val="00E15F6B"/>
    <w:rsid w:val="00E1615E"/>
    <w:rsid w:val="00E16382"/>
    <w:rsid w:val="00E168D9"/>
    <w:rsid w:val="00E16FB6"/>
    <w:rsid w:val="00E170F0"/>
    <w:rsid w:val="00E177EE"/>
    <w:rsid w:val="00E2018B"/>
    <w:rsid w:val="00E2081C"/>
    <w:rsid w:val="00E212E9"/>
    <w:rsid w:val="00E213C6"/>
    <w:rsid w:val="00E2142D"/>
    <w:rsid w:val="00E21693"/>
    <w:rsid w:val="00E217D9"/>
    <w:rsid w:val="00E21A58"/>
    <w:rsid w:val="00E21AD1"/>
    <w:rsid w:val="00E2246F"/>
    <w:rsid w:val="00E2327D"/>
    <w:rsid w:val="00E237E8"/>
    <w:rsid w:val="00E23E90"/>
    <w:rsid w:val="00E24813"/>
    <w:rsid w:val="00E25551"/>
    <w:rsid w:val="00E2557B"/>
    <w:rsid w:val="00E25863"/>
    <w:rsid w:val="00E25C1D"/>
    <w:rsid w:val="00E25E49"/>
    <w:rsid w:val="00E26626"/>
    <w:rsid w:val="00E268CC"/>
    <w:rsid w:val="00E26D25"/>
    <w:rsid w:val="00E270DE"/>
    <w:rsid w:val="00E27562"/>
    <w:rsid w:val="00E27D1C"/>
    <w:rsid w:val="00E27ECF"/>
    <w:rsid w:val="00E27F57"/>
    <w:rsid w:val="00E3050F"/>
    <w:rsid w:val="00E30F53"/>
    <w:rsid w:val="00E319B3"/>
    <w:rsid w:val="00E31FF3"/>
    <w:rsid w:val="00E327D1"/>
    <w:rsid w:val="00E32C04"/>
    <w:rsid w:val="00E32C40"/>
    <w:rsid w:val="00E32E67"/>
    <w:rsid w:val="00E32EED"/>
    <w:rsid w:val="00E337DA"/>
    <w:rsid w:val="00E33C43"/>
    <w:rsid w:val="00E33F4C"/>
    <w:rsid w:val="00E34C0A"/>
    <w:rsid w:val="00E351E9"/>
    <w:rsid w:val="00E35B43"/>
    <w:rsid w:val="00E360A0"/>
    <w:rsid w:val="00E363D9"/>
    <w:rsid w:val="00E36580"/>
    <w:rsid w:val="00E36706"/>
    <w:rsid w:val="00E369AC"/>
    <w:rsid w:val="00E36CC4"/>
    <w:rsid w:val="00E36E9B"/>
    <w:rsid w:val="00E36F4E"/>
    <w:rsid w:val="00E370A6"/>
    <w:rsid w:val="00E37884"/>
    <w:rsid w:val="00E37BB6"/>
    <w:rsid w:val="00E37CD1"/>
    <w:rsid w:val="00E40195"/>
    <w:rsid w:val="00E40499"/>
    <w:rsid w:val="00E408F8"/>
    <w:rsid w:val="00E40979"/>
    <w:rsid w:val="00E414DE"/>
    <w:rsid w:val="00E41501"/>
    <w:rsid w:val="00E41888"/>
    <w:rsid w:val="00E41BE9"/>
    <w:rsid w:val="00E41C2E"/>
    <w:rsid w:val="00E421EB"/>
    <w:rsid w:val="00E424BC"/>
    <w:rsid w:val="00E42C52"/>
    <w:rsid w:val="00E42F9C"/>
    <w:rsid w:val="00E433E7"/>
    <w:rsid w:val="00E433FB"/>
    <w:rsid w:val="00E43666"/>
    <w:rsid w:val="00E4388B"/>
    <w:rsid w:val="00E43915"/>
    <w:rsid w:val="00E439CA"/>
    <w:rsid w:val="00E43A36"/>
    <w:rsid w:val="00E43F28"/>
    <w:rsid w:val="00E44E46"/>
    <w:rsid w:val="00E451B7"/>
    <w:rsid w:val="00E45226"/>
    <w:rsid w:val="00E454F4"/>
    <w:rsid w:val="00E45983"/>
    <w:rsid w:val="00E45B37"/>
    <w:rsid w:val="00E465E2"/>
    <w:rsid w:val="00E4685F"/>
    <w:rsid w:val="00E468BC"/>
    <w:rsid w:val="00E46D07"/>
    <w:rsid w:val="00E471CC"/>
    <w:rsid w:val="00E47663"/>
    <w:rsid w:val="00E47C92"/>
    <w:rsid w:val="00E47F52"/>
    <w:rsid w:val="00E47F5E"/>
    <w:rsid w:val="00E504EE"/>
    <w:rsid w:val="00E50896"/>
    <w:rsid w:val="00E51218"/>
    <w:rsid w:val="00E5150E"/>
    <w:rsid w:val="00E51906"/>
    <w:rsid w:val="00E52C1F"/>
    <w:rsid w:val="00E52C5D"/>
    <w:rsid w:val="00E52F04"/>
    <w:rsid w:val="00E53C24"/>
    <w:rsid w:val="00E5428D"/>
    <w:rsid w:val="00E54294"/>
    <w:rsid w:val="00E547AB"/>
    <w:rsid w:val="00E54CD9"/>
    <w:rsid w:val="00E54D74"/>
    <w:rsid w:val="00E550B3"/>
    <w:rsid w:val="00E551E7"/>
    <w:rsid w:val="00E55405"/>
    <w:rsid w:val="00E555C1"/>
    <w:rsid w:val="00E55BCF"/>
    <w:rsid w:val="00E55F7E"/>
    <w:rsid w:val="00E56229"/>
    <w:rsid w:val="00E562AF"/>
    <w:rsid w:val="00E56441"/>
    <w:rsid w:val="00E566AD"/>
    <w:rsid w:val="00E56F7F"/>
    <w:rsid w:val="00E57082"/>
    <w:rsid w:val="00E57A37"/>
    <w:rsid w:val="00E57ACC"/>
    <w:rsid w:val="00E57BD5"/>
    <w:rsid w:val="00E57E17"/>
    <w:rsid w:val="00E60095"/>
    <w:rsid w:val="00E6051B"/>
    <w:rsid w:val="00E605C8"/>
    <w:rsid w:val="00E612BF"/>
    <w:rsid w:val="00E61756"/>
    <w:rsid w:val="00E61963"/>
    <w:rsid w:val="00E620AF"/>
    <w:rsid w:val="00E62262"/>
    <w:rsid w:val="00E623CC"/>
    <w:rsid w:val="00E62403"/>
    <w:rsid w:val="00E62B41"/>
    <w:rsid w:val="00E62C3D"/>
    <w:rsid w:val="00E62E28"/>
    <w:rsid w:val="00E630EC"/>
    <w:rsid w:val="00E6352B"/>
    <w:rsid w:val="00E635D2"/>
    <w:rsid w:val="00E63716"/>
    <w:rsid w:val="00E637E5"/>
    <w:rsid w:val="00E63A6D"/>
    <w:rsid w:val="00E63BE0"/>
    <w:rsid w:val="00E63C2B"/>
    <w:rsid w:val="00E64B08"/>
    <w:rsid w:val="00E64D74"/>
    <w:rsid w:val="00E64E27"/>
    <w:rsid w:val="00E65437"/>
    <w:rsid w:val="00E656A7"/>
    <w:rsid w:val="00E65B32"/>
    <w:rsid w:val="00E65D0E"/>
    <w:rsid w:val="00E65EB1"/>
    <w:rsid w:val="00E6625A"/>
    <w:rsid w:val="00E662A9"/>
    <w:rsid w:val="00E66361"/>
    <w:rsid w:val="00E66476"/>
    <w:rsid w:val="00E66486"/>
    <w:rsid w:val="00E6648E"/>
    <w:rsid w:val="00E667F1"/>
    <w:rsid w:val="00E66B2F"/>
    <w:rsid w:val="00E670A6"/>
    <w:rsid w:val="00E6727F"/>
    <w:rsid w:val="00E674F1"/>
    <w:rsid w:val="00E67868"/>
    <w:rsid w:val="00E6797C"/>
    <w:rsid w:val="00E67AF8"/>
    <w:rsid w:val="00E67C81"/>
    <w:rsid w:val="00E67CA0"/>
    <w:rsid w:val="00E70119"/>
    <w:rsid w:val="00E701CA"/>
    <w:rsid w:val="00E718EA"/>
    <w:rsid w:val="00E7190A"/>
    <w:rsid w:val="00E71C5A"/>
    <w:rsid w:val="00E724EB"/>
    <w:rsid w:val="00E728A2"/>
    <w:rsid w:val="00E72EC8"/>
    <w:rsid w:val="00E7309F"/>
    <w:rsid w:val="00E731CD"/>
    <w:rsid w:val="00E734B2"/>
    <w:rsid w:val="00E73589"/>
    <w:rsid w:val="00E73C55"/>
    <w:rsid w:val="00E7456F"/>
    <w:rsid w:val="00E75131"/>
    <w:rsid w:val="00E751EF"/>
    <w:rsid w:val="00E754C4"/>
    <w:rsid w:val="00E75570"/>
    <w:rsid w:val="00E757D7"/>
    <w:rsid w:val="00E757E2"/>
    <w:rsid w:val="00E75ADD"/>
    <w:rsid w:val="00E75DBB"/>
    <w:rsid w:val="00E76127"/>
    <w:rsid w:val="00E76305"/>
    <w:rsid w:val="00E7665A"/>
    <w:rsid w:val="00E767B0"/>
    <w:rsid w:val="00E76826"/>
    <w:rsid w:val="00E768C4"/>
    <w:rsid w:val="00E76A36"/>
    <w:rsid w:val="00E76DF2"/>
    <w:rsid w:val="00E77052"/>
    <w:rsid w:val="00E77425"/>
    <w:rsid w:val="00E779E3"/>
    <w:rsid w:val="00E77C8F"/>
    <w:rsid w:val="00E802B7"/>
    <w:rsid w:val="00E80363"/>
    <w:rsid w:val="00E809F5"/>
    <w:rsid w:val="00E815FB"/>
    <w:rsid w:val="00E8232A"/>
    <w:rsid w:val="00E82867"/>
    <w:rsid w:val="00E82EA4"/>
    <w:rsid w:val="00E83212"/>
    <w:rsid w:val="00E83794"/>
    <w:rsid w:val="00E83C29"/>
    <w:rsid w:val="00E83CB0"/>
    <w:rsid w:val="00E83CE4"/>
    <w:rsid w:val="00E8400D"/>
    <w:rsid w:val="00E84721"/>
    <w:rsid w:val="00E84BF0"/>
    <w:rsid w:val="00E858A8"/>
    <w:rsid w:val="00E85A56"/>
    <w:rsid w:val="00E863A1"/>
    <w:rsid w:val="00E86839"/>
    <w:rsid w:val="00E86A23"/>
    <w:rsid w:val="00E86B1D"/>
    <w:rsid w:val="00E8738F"/>
    <w:rsid w:val="00E87771"/>
    <w:rsid w:val="00E87839"/>
    <w:rsid w:val="00E878F6"/>
    <w:rsid w:val="00E87922"/>
    <w:rsid w:val="00E900DC"/>
    <w:rsid w:val="00E90256"/>
    <w:rsid w:val="00E907F5"/>
    <w:rsid w:val="00E908C4"/>
    <w:rsid w:val="00E90A0F"/>
    <w:rsid w:val="00E91078"/>
    <w:rsid w:val="00E9164B"/>
    <w:rsid w:val="00E91767"/>
    <w:rsid w:val="00E91B24"/>
    <w:rsid w:val="00E91B54"/>
    <w:rsid w:val="00E91DDD"/>
    <w:rsid w:val="00E91E57"/>
    <w:rsid w:val="00E92040"/>
    <w:rsid w:val="00E9204C"/>
    <w:rsid w:val="00E92139"/>
    <w:rsid w:val="00E9263C"/>
    <w:rsid w:val="00E92791"/>
    <w:rsid w:val="00E9310B"/>
    <w:rsid w:val="00E93BB6"/>
    <w:rsid w:val="00E93D76"/>
    <w:rsid w:val="00E93E2F"/>
    <w:rsid w:val="00E94108"/>
    <w:rsid w:val="00E9498C"/>
    <w:rsid w:val="00E94D20"/>
    <w:rsid w:val="00E94F4D"/>
    <w:rsid w:val="00E95130"/>
    <w:rsid w:val="00E95255"/>
    <w:rsid w:val="00E9570E"/>
    <w:rsid w:val="00E95824"/>
    <w:rsid w:val="00E958AB"/>
    <w:rsid w:val="00E95ADC"/>
    <w:rsid w:val="00E95B98"/>
    <w:rsid w:val="00E964EC"/>
    <w:rsid w:val="00E96508"/>
    <w:rsid w:val="00E96783"/>
    <w:rsid w:val="00E96E6B"/>
    <w:rsid w:val="00E96EE3"/>
    <w:rsid w:val="00E96F97"/>
    <w:rsid w:val="00E970F7"/>
    <w:rsid w:val="00E975B0"/>
    <w:rsid w:val="00E97720"/>
    <w:rsid w:val="00E9791C"/>
    <w:rsid w:val="00EA0749"/>
    <w:rsid w:val="00EA0BE1"/>
    <w:rsid w:val="00EA108C"/>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06"/>
    <w:rsid w:val="00EA4D19"/>
    <w:rsid w:val="00EA51B8"/>
    <w:rsid w:val="00EA5AC6"/>
    <w:rsid w:val="00EA645D"/>
    <w:rsid w:val="00EA6650"/>
    <w:rsid w:val="00EA6C91"/>
    <w:rsid w:val="00EA6CA6"/>
    <w:rsid w:val="00EA6CAE"/>
    <w:rsid w:val="00EA717D"/>
    <w:rsid w:val="00EA7319"/>
    <w:rsid w:val="00EA779F"/>
    <w:rsid w:val="00EB08FB"/>
    <w:rsid w:val="00EB0D40"/>
    <w:rsid w:val="00EB1281"/>
    <w:rsid w:val="00EB22A6"/>
    <w:rsid w:val="00EB260E"/>
    <w:rsid w:val="00EB26B6"/>
    <w:rsid w:val="00EB2A87"/>
    <w:rsid w:val="00EB2EAA"/>
    <w:rsid w:val="00EB2F30"/>
    <w:rsid w:val="00EB3337"/>
    <w:rsid w:val="00EB33C7"/>
    <w:rsid w:val="00EB366A"/>
    <w:rsid w:val="00EB36BD"/>
    <w:rsid w:val="00EB395E"/>
    <w:rsid w:val="00EB39EC"/>
    <w:rsid w:val="00EB3B55"/>
    <w:rsid w:val="00EB3D38"/>
    <w:rsid w:val="00EB3D65"/>
    <w:rsid w:val="00EB3FBA"/>
    <w:rsid w:val="00EB3FCB"/>
    <w:rsid w:val="00EB428C"/>
    <w:rsid w:val="00EB493B"/>
    <w:rsid w:val="00EB4BB3"/>
    <w:rsid w:val="00EB4BB6"/>
    <w:rsid w:val="00EB582F"/>
    <w:rsid w:val="00EB5F15"/>
    <w:rsid w:val="00EB60B6"/>
    <w:rsid w:val="00EB620A"/>
    <w:rsid w:val="00EB634E"/>
    <w:rsid w:val="00EB6B04"/>
    <w:rsid w:val="00EB766D"/>
    <w:rsid w:val="00EB769F"/>
    <w:rsid w:val="00EB78BC"/>
    <w:rsid w:val="00EB7A4C"/>
    <w:rsid w:val="00EB7C56"/>
    <w:rsid w:val="00EC0185"/>
    <w:rsid w:val="00EC056C"/>
    <w:rsid w:val="00EC0588"/>
    <w:rsid w:val="00EC086B"/>
    <w:rsid w:val="00EC09A1"/>
    <w:rsid w:val="00EC1113"/>
    <w:rsid w:val="00EC11D0"/>
    <w:rsid w:val="00EC1471"/>
    <w:rsid w:val="00EC14C6"/>
    <w:rsid w:val="00EC15DD"/>
    <w:rsid w:val="00EC1D67"/>
    <w:rsid w:val="00EC22DF"/>
    <w:rsid w:val="00EC2378"/>
    <w:rsid w:val="00EC260F"/>
    <w:rsid w:val="00EC2611"/>
    <w:rsid w:val="00EC261A"/>
    <w:rsid w:val="00EC26B9"/>
    <w:rsid w:val="00EC2796"/>
    <w:rsid w:val="00EC2A2A"/>
    <w:rsid w:val="00EC2C6E"/>
    <w:rsid w:val="00EC2FAF"/>
    <w:rsid w:val="00EC3199"/>
    <w:rsid w:val="00EC32D7"/>
    <w:rsid w:val="00EC3A6A"/>
    <w:rsid w:val="00EC3F98"/>
    <w:rsid w:val="00EC40D2"/>
    <w:rsid w:val="00EC4228"/>
    <w:rsid w:val="00EC47C9"/>
    <w:rsid w:val="00EC49F8"/>
    <w:rsid w:val="00EC4ABF"/>
    <w:rsid w:val="00EC4F2D"/>
    <w:rsid w:val="00EC5103"/>
    <w:rsid w:val="00EC5530"/>
    <w:rsid w:val="00EC5F55"/>
    <w:rsid w:val="00EC6745"/>
    <w:rsid w:val="00EC681D"/>
    <w:rsid w:val="00EC6C33"/>
    <w:rsid w:val="00EC7361"/>
    <w:rsid w:val="00EC7561"/>
    <w:rsid w:val="00EC7CE8"/>
    <w:rsid w:val="00ED01CD"/>
    <w:rsid w:val="00ED07EC"/>
    <w:rsid w:val="00ED0EF0"/>
    <w:rsid w:val="00ED0F0E"/>
    <w:rsid w:val="00ED0F36"/>
    <w:rsid w:val="00ED1251"/>
    <w:rsid w:val="00ED12B3"/>
    <w:rsid w:val="00ED1511"/>
    <w:rsid w:val="00ED15EA"/>
    <w:rsid w:val="00ED1632"/>
    <w:rsid w:val="00ED1D41"/>
    <w:rsid w:val="00ED2010"/>
    <w:rsid w:val="00ED237F"/>
    <w:rsid w:val="00ED24D0"/>
    <w:rsid w:val="00ED26AB"/>
    <w:rsid w:val="00ED29EE"/>
    <w:rsid w:val="00ED2BE5"/>
    <w:rsid w:val="00ED3296"/>
    <w:rsid w:val="00ED3BDE"/>
    <w:rsid w:val="00ED3DB8"/>
    <w:rsid w:val="00ED3E0E"/>
    <w:rsid w:val="00ED3E61"/>
    <w:rsid w:val="00ED435C"/>
    <w:rsid w:val="00ED51B1"/>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12EB"/>
    <w:rsid w:val="00EE196B"/>
    <w:rsid w:val="00EE1BB8"/>
    <w:rsid w:val="00EE2066"/>
    <w:rsid w:val="00EE26DF"/>
    <w:rsid w:val="00EE2B48"/>
    <w:rsid w:val="00EE2C67"/>
    <w:rsid w:val="00EE3602"/>
    <w:rsid w:val="00EE39CE"/>
    <w:rsid w:val="00EE4197"/>
    <w:rsid w:val="00EE41BA"/>
    <w:rsid w:val="00EE4589"/>
    <w:rsid w:val="00EE46C7"/>
    <w:rsid w:val="00EE4D99"/>
    <w:rsid w:val="00EE5382"/>
    <w:rsid w:val="00EE5AD0"/>
    <w:rsid w:val="00EE5E3C"/>
    <w:rsid w:val="00EE6007"/>
    <w:rsid w:val="00EE6083"/>
    <w:rsid w:val="00EE62BF"/>
    <w:rsid w:val="00EE66A8"/>
    <w:rsid w:val="00EE6BDA"/>
    <w:rsid w:val="00EE6E0C"/>
    <w:rsid w:val="00EE6EFB"/>
    <w:rsid w:val="00EE71C9"/>
    <w:rsid w:val="00EE7424"/>
    <w:rsid w:val="00EE77F9"/>
    <w:rsid w:val="00EE7860"/>
    <w:rsid w:val="00EE7F27"/>
    <w:rsid w:val="00EF03F2"/>
    <w:rsid w:val="00EF0BF0"/>
    <w:rsid w:val="00EF1063"/>
    <w:rsid w:val="00EF1617"/>
    <w:rsid w:val="00EF16B0"/>
    <w:rsid w:val="00EF174C"/>
    <w:rsid w:val="00EF1B0E"/>
    <w:rsid w:val="00EF1DCB"/>
    <w:rsid w:val="00EF1DF6"/>
    <w:rsid w:val="00EF1E76"/>
    <w:rsid w:val="00EF267F"/>
    <w:rsid w:val="00EF2696"/>
    <w:rsid w:val="00EF271A"/>
    <w:rsid w:val="00EF28F3"/>
    <w:rsid w:val="00EF2ECE"/>
    <w:rsid w:val="00EF3DD9"/>
    <w:rsid w:val="00EF3FE3"/>
    <w:rsid w:val="00EF4535"/>
    <w:rsid w:val="00EF4775"/>
    <w:rsid w:val="00EF4F38"/>
    <w:rsid w:val="00EF52CC"/>
    <w:rsid w:val="00EF5478"/>
    <w:rsid w:val="00EF5ECB"/>
    <w:rsid w:val="00EF6B6D"/>
    <w:rsid w:val="00EF6ECF"/>
    <w:rsid w:val="00EF767B"/>
    <w:rsid w:val="00EF7ADC"/>
    <w:rsid w:val="00EF7D30"/>
    <w:rsid w:val="00F005B3"/>
    <w:rsid w:val="00F00844"/>
    <w:rsid w:val="00F009C4"/>
    <w:rsid w:val="00F018BB"/>
    <w:rsid w:val="00F01AE6"/>
    <w:rsid w:val="00F01DC8"/>
    <w:rsid w:val="00F02112"/>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74"/>
    <w:rsid w:val="00F04EEB"/>
    <w:rsid w:val="00F0546A"/>
    <w:rsid w:val="00F06082"/>
    <w:rsid w:val="00F0625A"/>
    <w:rsid w:val="00F0690F"/>
    <w:rsid w:val="00F06FD6"/>
    <w:rsid w:val="00F076F4"/>
    <w:rsid w:val="00F07981"/>
    <w:rsid w:val="00F07D53"/>
    <w:rsid w:val="00F07FD1"/>
    <w:rsid w:val="00F10449"/>
    <w:rsid w:val="00F1082F"/>
    <w:rsid w:val="00F1091C"/>
    <w:rsid w:val="00F10D4E"/>
    <w:rsid w:val="00F10DC4"/>
    <w:rsid w:val="00F117C8"/>
    <w:rsid w:val="00F117D8"/>
    <w:rsid w:val="00F11BEE"/>
    <w:rsid w:val="00F129D7"/>
    <w:rsid w:val="00F12CF4"/>
    <w:rsid w:val="00F13270"/>
    <w:rsid w:val="00F139AC"/>
    <w:rsid w:val="00F139E4"/>
    <w:rsid w:val="00F13A96"/>
    <w:rsid w:val="00F13B97"/>
    <w:rsid w:val="00F13C97"/>
    <w:rsid w:val="00F140EC"/>
    <w:rsid w:val="00F142E3"/>
    <w:rsid w:val="00F15649"/>
    <w:rsid w:val="00F1578B"/>
    <w:rsid w:val="00F15881"/>
    <w:rsid w:val="00F15E5B"/>
    <w:rsid w:val="00F15F50"/>
    <w:rsid w:val="00F165C6"/>
    <w:rsid w:val="00F167DF"/>
    <w:rsid w:val="00F16D5C"/>
    <w:rsid w:val="00F17327"/>
    <w:rsid w:val="00F174F8"/>
    <w:rsid w:val="00F17F09"/>
    <w:rsid w:val="00F2096B"/>
    <w:rsid w:val="00F20CAE"/>
    <w:rsid w:val="00F2103D"/>
    <w:rsid w:val="00F21652"/>
    <w:rsid w:val="00F21862"/>
    <w:rsid w:val="00F218FD"/>
    <w:rsid w:val="00F21B44"/>
    <w:rsid w:val="00F21C86"/>
    <w:rsid w:val="00F21FD1"/>
    <w:rsid w:val="00F220B7"/>
    <w:rsid w:val="00F221E4"/>
    <w:rsid w:val="00F222DE"/>
    <w:rsid w:val="00F23585"/>
    <w:rsid w:val="00F23897"/>
    <w:rsid w:val="00F23DCA"/>
    <w:rsid w:val="00F241C3"/>
    <w:rsid w:val="00F24938"/>
    <w:rsid w:val="00F25266"/>
    <w:rsid w:val="00F25B13"/>
    <w:rsid w:val="00F25B8D"/>
    <w:rsid w:val="00F260F0"/>
    <w:rsid w:val="00F26820"/>
    <w:rsid w:val="00F26A72"/>
    <w:rsid w:val="00F27034"/>
    <w:rsid w:val="00F27E1B"/>
    <w:rsid w:val="00F27F56"/>
    <w:rsid w:val="00F301B0"/>
    <w:rsid w:val="00F304C7"/>
    <w:rsid w:val="00F308DA"/>
    <w:rsid w:val="00F30B26"/>
    <w:rsid w:val="00F30E23"/>
    <w:rsid w:val="00F30FED"/>
    <w:rsid w:val="00F31402"/>
    <w:rsid w:val="00F31474"/>
    <w:rsid w:val="00F314C9"/>
    <w:rsid w:val="00F31E65"/>
    <w:rsid w:val="00F32221"/>
    <w:rsid w:val="00F3275C"/>
    <w:rsid w:val="00F327BD"/>
    <w:rsid w:val="00F332B9"/>
    <w:rsid w:val="00F33351"/>
    <w:rsid w:val="00F33C18"/>
    <w:rsid w:val="00F34269"/>
    <w:rsid w:val="00F34455"/>
    <w:rsid w:val="00F34669"/>
    <w:rsid w:val="00F349DA"/>
    <w:rsid w:val="00F35BF6"/>
    <w:rsid w:val="00F35CDB"/>
    <w:rsid w:val="00F35E01"/>
    <w:rsid w:val="00F3621B"/>
    <w:rsid w:val="00F36283"/>
    <w:rsid w:val="00F36323"/>
    <w:rsid w:val="00F36510"/>
    <w:rsid w:val="00F367F2"/>
    <w:rsid w:val="00F3683C"/>
    <w:rsid w:val="00F36A25"/>
    <w:rsid w:val="00F36D96"/>
    <w:rsid w:val="00F374E7"/>
    <w:rsid w:val="00F376C7"/>
    <w:rsid w:val="00F37AD7"/>
    <w:rsid w:val="00F37C29"/>
    <w:rsid w:val="00F37EFE"/>
    <w:rsid w:val="00F4035F"/>
    <w:rsid w:val="00F40A6F"/>
    <w:rsid w:val="00F40B36"/>
    <w:rsid w:val="00F411FD"/>
    <w:rsid w:val="00F41C2E"/>
    <w:rsid w:val="00F41D26"/>
    <w:rsid w:val="00F41E09"/>
    <w:rsid w:val="00F422A5"/>
    <w:rsid w:val="00F4287C"/>
    <w:rsid w:val="00F4289D"/>
    <w:rsid w:val="00F4298A"/>
    <w:rsid w:val="00F43F61"/>
    <w:rsid w:val="00F446C6"/>
    <w:rsid w:val="00F44756"/>
    <w:rsid w:val="00F450AB"/>
    <w:rsid w:val="00F454FF"/>
    <w:rsid w:val="00F45717"/>
    <w:rsid w:val="00F45B7B"/>
    <w:rsid w:val="00F46213"/>
    <w:rsid w:val="00F46238"/>
    <w:rsid w:val="00F46299"/>
    <w:rsid w:val="00F463E9"/>
    <w:rsid w:val="00F46433"/>
    <w:rsid w:val="00F46A75"/>
    <w:rsid w:val="00F46DBE"/>
    <w:rsid w:val="00F478B8"/>
    <w:rsid w:val="00F47C01"/>
    <w:rsid w:val="00F47C98"/>
    <w:rsid w:val="00F47E01"/>
    <w:rsid w:val="00F47E26"/>
    <w:rsid w:val="00F50425"/>
    <w:rsid w:val="00F50FD8"/>
    <w:rsid w:val="00F51516"/>
    <w:rsid w:val="00F52212"/>
    <w:rsid w:val="00F52976"/>
    <w:rsid w:val="00F536C8"/>
    <w:rsid w:val="00F54166"/>
    <w:rsid w:val="00F5430B"/>
    <w:rsid w:val="00F54782"/>
    <w:rsid w:val="00F549D7"/>
    <w:rsid w:val="00F55074"/>
    <w:rsid w:val="00F554C4"/>
    <w:rsid w:val="00F5551E"/>
    <w:rsid w:val="00F5569B"/>
    <w:rsid w:val="00F55A68"/>
    <w:rsid w:val="00F55D18"/>
    <w:rsid w:val="00F55E74"/>
    <w:rsid w:val="00F55EB4"/>
    <w:rsid w:val="00F567DA"/>
    <w:rsid w:val="00F568B9"/>
    <w:rsid w:val="00F56FB7"/>
    <w:rsid w:val="00F5746E"/>
    <w:rsid w:val="00F57650"/>
    <w:rsid w:val="00F57707"/>
    <w:rsid w:val="00F57A43"/>
    <w:rsid w:val="00F57AC4"/>
    <w:rsid w:val="00F603F5"/>
    <w:rsid w:val="00F604CF"/>
    <w:rsid w:val="00F613EA"/>
    <w:rsid w:val="00F6153D"/>
    <w:rsid w:val="00F61A06"/>
    <w:rsid w:val="00F61D89"/>
    <w:rsid w:val="00F61E0A"/>
    <w:rsid w:val="00F6272C"/>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999"/>
    <w:rsid w:val="00F66A7D"/>
    <w:rsid w:val="00F67599"/>
    <w:rsid w:val="00F67B4E"/>
    <w:rsid w:val="00F67D9D"/>
    <w:rsid w:val="00F700AC"/>
    <w:rsid w:val="00F70B81"/>
    <w:rsid w:val="00F712F5"/>
    <w:rsid w:val="00F714E5"/>
    <w:rsid w:val="00F71779"/>
    <w:rsid w:val="00F72190"/>
    <w:rsid w:val="00F72380"/>
    <w:rsid w:val="00F723C0"/>
    <w:rsid w:val="00F72C9C"/>
    <w:rsid w:val="00F72EDA"/>
    <w:rsid w:val="00F72FBA"/>
    <w:rsid w:val="00F73A15"/>
    <w:rsid w:val="00F73EA1"/>
    <w:rsid w:val="00F7403F"/>
    <w:rsid w:val="00F7438F"/>
    <w:rsid w:val="00F749F3"/>
    <w:rsid w:val="00F74A40"/>
    <w:rsid w:val="00F74F92"/>
    <w:rsid w:val="00F753E5"/>
    <w:rsid w:val="00F75686"/>
    <w:rsid w:val="00F75800"/>
    <w:rsid w:val="00F767D6"/>
    <w:rsid w:val="00F771C4"/>
    <w:rsid w:val="00F773CB"/>
    <w:rsid w:val="00F77885"/>
    <w:rsid w:val="00F77A04"/>
    <w:rsid w:val="00F77B39"/>
    <w:rsid w:val="00F77E23"/>
    <w:rsid w:val="00F77E3C"/>
    <w:rsid w:val="00F77F8E"/>
    <w:rsid w:val="00F804B8"/>
    <w:rsid w:val="00F8181E"/>
    <w:rsid w:val="00F819BD"/>
    <w:rsid w:val="00F82304"/>
    <w:rsid w:val="00F828A9"/>
    <w:rsid w:val="00F82965"/>
    <w:rsid w:val="00F829AB"/>
    <w:rsid w:val="00F829EE"/>
    <w:rsid w:val="00F82D06"/>
    <w:rsid w:val="00F831EB"/>
    <w:rsid w:val="00F833DD"/>
    <w:rsid w:val="00F835B9"/>
    <w:rsid w:val="00F835CE"/>
    <w:rsid w:val="00F837AF"/>
    <w:rsid w:val="00F83D9F"/>
    <w:rsid w:val="00F84516"/>
    <w:rsid w:val="00F84551"/>
    <w:rsid w:val="00F84D0E"/>
    <w:rsid w:val="00F84ED2"/>
    <w:rsid w:val="00F85114"/>
    <w:rsid w:val="00F852EC"/>
    <w:rsid w:val="00F85893"/>
    <w:rsid w:val="00F85E9B"/>
    <w:rsid w:val="00F85F3A"/>
    <w:rsid w:val="00F8615A"/>
    <w:rsid w:val="00F8645F"/>
    <w:rsid w:val="00F86E19"/>
    <w:rsid w:val="00F87270"/>
    <w:rsid w:val="00F87E21"/>
    <w:rsid w:val="00F901EA"/>
    <w:rsid w:val="00F90546"/>
    <w:rsid w:val="00F90DD4"/>
    <w:rsid w:val="00F911F6"/>
    <w:rsid w:val="00F9133D"/>
    <w:rsid w:val="00F9199A"/>
    <w:rsid w:val="00F91F38"/>
    <w:rsid w:val="00F92A22"/>
    <w:rsid w:val="00F92AF3"/>
    <w:rsid w:val="00F92CE4"/>
    <w:rsid w:val="00F9368F"/>
    <w:rsid w:val="00F939E1"/>
    <w:rsid w:val="00F9420E"/>
    <w:rsid w:val="00F9577C"/>
    <w:rsid w:val="00F96180"/>
    <w:rsid w:val="00F96909"/>
    <w:rsid w:val="00F96B63"/>
    <w:rsid w:val="00F97337"/>
    <w:rsid w:val="00F978E1"/>
    <w:rsid w:val="00F97A36"/>
    <w:rsid w:val="00F97CB5"/>
    <w:rsid w:val="00F97CFA"/>
    <w:rsid w:val="00F97DCD"/>
    <w:rsid w:val="00F97E69"/>
    <w:rsid w:val="00F97F4D"/>
    <w:rsid w:val="00FA0308"/>
    <w:rsid w:val="00FA050C"/>
    <w:rsid w:val="00FA069E"/>
    <w:rsid w:val="00FA0906"/>
    <w:rsid w:val="00FA0E93"/>
    <w:rsid w:val="00FA0FA5"/>
    <w:rsid w:val="00FA14E3"/>
    <w:rsid w:val="00FA15FC"/>
    <w:rsid w:val="00FA174A"/>
    <w:rsid w:val="00FA19DA"/>
    <w:rsid w:val="00FA1D82"/>
    <w:rsid w:val="00FA206A"/>
    <w:rsid w:val="00FA2AB6"/>
    <w:rsid w:val="00FA2E98"/>
    <w:rsid w:val="00FA3110"/>
    <w:rsid w:val="00FA330A"/>
    <w:rsid w:val="00FA35F8"/>
    <w:rsid w:val="00FA37CC"/>
    <w:rsid w:val="00FA3977"/>
    <w:rsid w:val="00FA3ADA"/>
    <w:rsid w:val="00FA3DB4"/>
    <w:rsid w:val="00FA40A6"/>
    <w:rsid w:val="00FA41D5"/>
    <w:rsid w:val="00FA4425"/>
    <w:rsid w:val="00FA4839"/>
    <w:rsid w:val="00FA487A"/>
    <w:rsid w:val="00FA4BD1"/>
    <w:rsid w:val="00FA4E7F"/>
    <w:rsid w:val="00FA5267"/>
    <w:rsid w:val="00FA564E"/>
    <w:rsid w:val="00FA650A"/>
    <w:rsid w:val="00FA73EB"/>
    <w:rsid w:val="00FA787E"/>
    <w:rsid w:val="00FA7B57"/>
    <w:rsid w:val="00FB0E60"/>
    <w:rsid w:val="00FB124A"/>
    <w:rsid w:val="00FB1B2C"/>
    <w:rsid w:val="00FB1D67"/>
    <w:rsid w:val="00FB277A"/>
    <w:rsid w:val="00FB2B86"/>
    <w:rsid w:val="00FB3230"/>
    <w:rsid w:val="00FB3832"/>
    <w:rsid w:val="00FB3EE9"/>
    <w:rsid w:val="00FB4320"/>
    <w:rsid w:val="00FB4464"/>
    <w:rsid w:val="00FB4672"/>
    <w:rsid w:val="00FB4B0D"/>
    <w:rsid w:val="00FB55DF"/>
    <w:rsid w:val="00FB595B"/>
    <w:rsid w:val="00FB5B30"/>
    <w:rsid w:val="00FB5C56"/>
    <w:rsid w:val="00FB5DF8"/>
    <w:rsid w:val="00FB6169"/>
    <w:rsid w:val="00FB7028"/>
    <w:rsid w:val="00FB733C"/>
    <w:rsid w:val="00FB7B63"/>
    <w:rsid w:val="00FB7EA8"/>
    <w:rsid w:val="00FC0172"/>
    <w:rsid w:val="00FC02E4"/>
    <w:rsid w:val="00FC0930"/>
    <w:rsid w:val="00FC0BDC"/>
    <w:rsid w:val="00FC0D04"/>
    <w:rsid w:val="00FC0DE2"/>
    <w:rsid w:val="00FC0E1B"/>
    <w:rsid w:val="00FC0F24"/>
    <w:rsid w:val="00FC1025"/>
    <w:rsid w:val="00FC1034"/>
    <w:rsid w:val="00FC114D"/>
    <w:rsid w:val="00FC1173"/>
    <w:rsid w:val="00FC1356"/>
    <w:rsid w:val="00FC1646"/>
    <w:rsid w:val="00FC1769"/>
    <w:rsid w:val="00FC1F96"/>
    <w:rsid w:val="00FC2086"/>
    <w:rsid w:val="00FC21BD"/>
    <w:rsid w:val="00FC2B43"/>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E6A"/>
    <w:rsid w:val="00FC76B2"/>
    <w:rsid w:val="00FC773B"/>
    <w:rsid w:val="00FD0208"/>
    <w:rsid w:val="00FD042D"/>
    <w:rsid w:val="00FD0670"/>
    <w:rsid w:val="00FD07CF"/>
    <w:rsid w:val="00FD0EF1"/>
    <w:rsid w:val="00FD12DD"/>
    <w:rsid w:val="00FD150D"/>
    <w:rsid w:val="00FD19D6"/>
    <w:rsid w:val="00FD1DF9"/>
    <w:rsid w:val="00FD2B4A"/>
    <w:rsid w:val="00FD2FB0"/>
    <w:rsid w:val="00FD3167"/>
    <w:rsid w:val="00FD3228"/>
    <w:rsid w:val="00FD3336"/>
    <w:rsid w:val="00FD338B"/>
    <w:rsid w:val="00FD360B"/>
    <w:rsid w:val="00FD4512"/>
    <w:rsid w:val="00FD47F5"/>
    <w:rsid w:val="00FD481F"/>
    <w:rsid w:val="00FD50A0"/>
    <w:rsid w:val="00FD5116"/>
    <w:rsid w:val="00FD5B49"/>
    <w:rsid w:val="00FD62CE"/>
    <w:rsid w:val="00FD6E39"/>
    <w:rsid w:val="00FD7399"/>
    <w:rsid w:val="00FD753C"/>
    <w:rsid w:val="00FD7871"/>
    <w:rsid w:val="00FD7D29"/>
    <w:rsid w:val="00FD7E6C"/>
    <w:rsid w:val="00FE00A1"/>
    <w:rsid w:val="00FE0558"/>
    <w:rsid w:val="00FE0BFA"/>
    <w:rsid w:val="00FE1AE0"/>
    <w:rsid w:val="00FE2D47"/>
    <w:rsid w:val="00FE3096"/>
    <w:rsid w:val="00FE3363"/>
    <w:rsid w:val="00FE3412"/>
    <w:rsid w:val="00FE41BD"/>
    <w:rsid w:val="00FE43E3"/>
    <w:rsid w:val="00FE4E93"/>
    <w:rsid w:val="00FE5F23"/>
    <w:rsid w:val="00FE60CF"/>
    <w:rsid w:val="00FE61C4"/>
    <w:rsid w:val="00FE663C"/>
    <w:rsid w:val="00FE66B9"/>
    <w:rsid w:val="00FE67D9"/>
    <w:rsid w:val="00FE683B"/>
    <w:rsid w:val="00FE6BB8"/>
    <w:rsid w:val="00FE7247"/>
    <w:rsid w:val="00FE7448"/>
    <w:rsid w:val="00FE7603"/>
    <w:rsid w:val="00FF0257"/>
    <w:rsid w:val="00FF02F9"/>
    <w:rsid w:val="00FF0400"/>
    <w:rsid w:val="00FF0407"/>
    <w:rsid w:val="00FF0877"/>
    <w:rsid w:val="00FF0F15"/>
    <w:rsid w:val="00FF132D"/>
    <w:rsid w:val="00FF167F"/>
    <w:rsid w:val="00FF1848"/>
    <w:rsid w:val="00FF1D46"/>
    <w:rsid w:val="00FF1DD3"/>
    <w:rsid w:val="00FF1F19"/>
    <w:rsid w:val="00FF1FDA"/>
    <w:rsid w:val="00FF234B"/>
    <w:rsid w:val="00FF2465"/>
    <w:rsid w:val="00FF29E4"/>
    <w:rsid w:val="00FF2A8F"/>
    <w:rsid w:val="00FF2C35"/>
    <w:rsid w:val="00FF2ECC"/>
    <w:rsid w:val="00FF3025"/>
    <w:rsid w:val="00FF3990"/>
    <w:rsid w:val="00FF3D8D"/>
    <w:rsid w:val="00FF4072"/>
    <w:rsid w:val="00FF472F"/>
    <w:rsid w:val="00FF49FD"/>
    <w:rsid w:val="00FF4A27"/>
    <w:rsid w:val="00FF4A5D"/>
    <w:rsid w:val="00FF514D"/>
    <w:rsid w:val="00FF56E9"/>
    <w:rsid w:val="00FF5C59"/>
    <w:rsid w:val="00FF5CD4"/>
    <w:rsid w:val="00FF5E78"/>
    <w:rsid w:val="00FF6192"/>
    <w:rsid w:val="00FF689A"/>
    <w:rsid w:val="00FF6976"/>
    <w:rsid w:val="00FF6AEB"/>
    <w:rsid w:val="00FF6E5A"/>
    <w:rsid w:val="00FF727A"/>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628A833B-645A-4C47-9DE7-A1F5B7927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 w:type="character" w:customStyle="1" w:styleId="UnresolvedMention1">
    <w:name w:val="Unresolved Mention1"/>
    <w:basedOn w:val="DefaultParagraphFont"/>
    <w:uiPriority w:val="99"/>
    <w:semiHidden/>
    <w:unhideWhenUsed/>
    <w:rsid w:val="003A6FED"/>
    <w:rPr>
      <w:color w:val="605E5C"/>
      <w:shd w:val="clear" w:color="auto" w:fill="E1DFDD"/>
    </w:rPr>
  </w:style>
  <w:style w:type="character" w:styleId="FollowedHyperlink">
    <w:name w:val="FollowedHyperlink"/>
    <w:basedOn w:val="DefaultParagraphFont"/>
    <w:uiPriority w:val="99"/>
    <w:semiHidden/>
    <w:unhideWhenUsed/>
    <w:rsid w:val="00F5765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380280641">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37134777">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yachie@synbiol.rcast.u-tokyo.ac.jp" TargetMode="External"/><Relationship Id="rId5" Type="http://schemas.openxmlformats.org/officeDocument/2006/relationships/webSettings" Target="webSettings.xml"/><Relationship Id="rId10" Type="http://schemas.openxmlformats.org/officeDocument/2006/relationships/hyperlink" Target="mailto:fritz.roth@utoronto.ca"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96E95ED-07C1-4C34-803E-389B7E1B91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3</TotalTime>
  <Pages>37</Pages>
  <Words>75769</Words>
  <Characters>431888</Characters>
  <Application>Microsoft Office Word</Application>
  <DocSecurity>0</DocSecurity>
  <Lines>3599</Lines>
  <Paragraphs>10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70</cp:revision>
  <cp:lastPrinted>2018-12-18T22:08:00Z</cp:lastPrinted>
  <dcterms:created xsi:type="dcterms:W3CDTF">2018-12-21T21:31:00Z</dcterms:created>
  <dcterms:modified xsi:type="dcterms:W3CDTF">2018-12-24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